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FCF0A4" w14:textId="675ABF94" w:rsidR="008C72ED" w:rsidRDefault="008C72ED" w:rsidP="00E81378">
      <w:pPr>
        <w:pStyle w:val="Heading1"/>
        <w:spacing w:line="480" w:lineRule="auto"/>
        <w:jc w:val="right"/>
        <w:rPr>
          <w:rFonts w:ascii="Helvetica" w:hAnsi="Helvetica" w:cs="Helvetica"/>
          <w:noProof/>
          <w:lang w:val="en-US"/>
        </w:rPr>
      </w:pPr>
    </w:p>
    <w:p w14:paraId="25A8B938" w14:textId="641A7DD8" w:rsidR="002C5313" w:rsidRDefault="002C5313" w:rsidP="00E81378">
      <w:pPr>
        <w:spacing w:line="480" w:lineRule="auto"/>
      </w:pPr>
    </w:p>
    <w:p w14:paraId="7E06D9E4" w14:textId="6182C2BC" w:rsidR="00C6138D" w:rsidRPr="0034156B" w:rsidRDefault="00136F6A" w:rsidP="00E81378">
      <w:pPr>
        <w:pStyle w:val="Heading1"/>
        <w:spacing w:line="480" w:lineRule="auto"/>
        <w:rPr>
          <w:sz w:val="28"/>
          <w:szCs w:val="28"/>
        </w:rPr>
      </w:pPr>
      <w:bookmarkStart w:id="0" w:name="_Toc320790225"/>
      <w:r>
        <w:rPr>
          <w:sz w:val="28"/>
          <w:szCs w:val="28"/>
          <w:lang w:val="en-GB"/>
        </w:rPr>
        <w:t xml:space="preserve">etiology </w:t>
      </w:r>
      <w:r w:rsidR="005A12DF" w:rsidRPr="0034156B">
        <w:rPr>
          <w:sz w:val="28"/>
          <w:szCs w:val="28"/>
        </w:rPr>
        <w:t>and</w:t>
      </w:r>
      <w:r w:rsidR="00240635" w:rsidRPr="0034156B">
        <w:rPr>
          <w:sz w:val="28"/>
          <w:szCs w:val="28"/>
        </w:rPr>
        <w:t xml:space="preserve"> recovery of neuromu</w:t>
      </w:r>
      <w:r>
        <w:rPr>
          <w:sz w:val="28"/>
          <w:szCs w:val="28"/>
        </w:rPr>
        <w:t>scular fatigue</w:t>
      </w:r>
      <w:r w:rsidR="00104D52" w:rsidRPr="0034156B">
        <w:rPr>
          <w:sz w:val="28"/>
          <w:szCs w:val="28"/>
        </w:rPr>
        <w:t xml:space="preserve"> following </w:t>
      </w:r>
      <w:r w:rsidR="0034156B">
        <w:rPr>
          <w:sz w:val="28"/>
          <w:szCs w:val="28"/>
          <w:lang w:val="en-GB"/>
        </w:rPr>
        <w:t>simulated soccer</w:t>
      </w:r>
      <w:r w:rsidR="008F6766" w:rsidRPr="0034156B">
        <w:rPr>
          <w:sz w:val="28"/>
          <w:szCs w:val="28"/>
        </w:rPr>
        <w:t xml:space="preserve"> match-play</w:t>
      </w:r>
      <w:bookmarkEnd w:id="0"/>
    </w:p>
    <w:p w14:paraId="67E20307" w14:textId="77777777" w:rsidR="008C72ED" w:rsidRPr="008C72ED" w:rsidRDefault="008C72ED" w:rsidP="00E81378">
      <w:pPr>
        <w:spacing w:line="480" w:lineRule="auto"/>
        <w:rPr>
          <w:sz w:val="28"/>
          <w:szCs w:val="28"/>
        </w:rPr>
      </w:pPr>
    </w:p>
    <w:p w14:paraId="65C77A00" w14:textId="53799E5C" w:rsidR="0034156B" w:rsidRPr="00A61061" w:rsidRDefault="0034156B" w:rsidP="00E81378">
      <w:pPr>
        <w:spacing w:line="480" w:lineRule="auto"/>
        <w:rPr>
          <w:szCs w:val="24"/>
          <w:lang w:val="en-US"/>
        </w:rPr>
      </w:pPr>
      <w:r w:rsidRPr="00A61061">
        <w:rPr>
          <w:szCs w:val="24"/>
          <w:lang w:val="en-US"/>
        </w:rPr>
        <w:t>Kevin Thomas</w:t>
      </w:r>
      <w:r w:rsidRPr="00A61061">
        <w:rPr>
          <w:szCs w:val="24"/>
          <w:vertAlign w:val="superscript"/>
          <w:lang w:val="en-US"/>
        </w:rPr>
        <w:t>1</w:t>
      </w:r>
      <w:r w:rsidRPr="00A61061">
        <w:rPr>
          <w:szCs w:val="24"/>
          <w:lang w:val="en-US"/>
        </w:rPr>
        <w:t xml:space="preserve"> </w:t>
      </w:r>
      <w:r>
        <w:rPr>
          <w:szCs w:val="24"/>
          <w:lang w:val="en-US"/>
        </w:rPr>
        <w:t>Jack Dent</w:t>
      </w:r>
      <w:r w:rsidRPr="0034156B">
        <w:rPr>
          <w:szCs w:val="24"/>
          <w:vertAlign w:val="superscript"/>
          <w:lang w:val="en-US"/>
        </w:rPr>
        <w:t>1</w:t>
      </w:r>
      <w:r>
        <w:rPr>
          <w:szCs w:val="24"/>
          <w:lang w:val="en-US"/>
        </w:rPr>
        <w:t xml:space="preserve"> </w:t>
      </w:r>
      <w:r w:rsidRPr="00A61061">
        <w:rPr>
          <w:szCs w:val="24"/>
          <w:lang w:val="en-US"/>
        </w:rPr>
        <w:t>Glyn Howatson</w:t>
      </w:r>
      <w:r w:rsidRPr="00A61061">
        <w:rPr>
          <w:szCs w:val="24"/>
          <w:vertAlign w:val="superscript"/>
          <w:lang w:val="en-US"/>
        </w:rPr>
        <w:t>1,2</w:t>
      </w:r>
      <w:r w:rsidRPr="00A61061">
        <w:rPr>
          <w:szCs w:val="24"/>
          <w:lang w:val="en-US"/>
        </w:rPr>
        <w:t xml:space="preserve"> Stuart Goodall</w:t>
      </w:r>
      <w:r w:rsidRPr="00A61061">
        <w:rPr>
          <w:szCs w:val="24"/>
          <w:vertAlign w:val="superscript"/>
          <w:lang w:val="en-US"/>
        </w:rPr>
        <w:t>1</w:t>
      </w:r>
    </w:p>
    <w:p w14:paraId="30A04C0F" w14:textId="77777777" w:rsidR="0034156B" w:rsidRPr="00A61061" w:rsidRDefault="0034156B" w:rsidP="00E81378">
      <w:pPr>
        <w:spacing w:line="480" w:lineRule="auto"/>
        <w:rPr>
          <w:szCs w:val="24"/>
          <w:lang w:val="en-US"/>
        </w:rPr>
      </w:pPr>
    </w:p>
    <w:p w14:paraId="1092B12C" w14:textId="77777777" w:rsidR="0034156B" w:rsidRPr="00A61061" w:rsidRDefault="0034156B" w:rsidP="00E81378">
      <w:pPr>
        <w:spacing w:line="480" w:lineRule="auto"/>
        <w:rPr>
          <w:szCs w:val="24"/>
          <w:lang w:val="en-US"/>
        </w:rPr>
      </w:pPr>
      <w:r w:rsidRPr="00A61061">
        <w:rPr>
          <w:szCs w:val="24"/>
          <w:vertAlign w:val="superscript"/>
          <w:lang w:val="en-US"/>
        </w:rPr>
        <w:t>1</w:t>
      </w:r>
      <w:r w:rsidRPr="00A61061">
        <w:rPr>
          <w:szCs w:val="24"/>
          <w:lang w:val="en-US"/>
        </w:rPr>
        <w:t>Faculty of Health and Life Sciences, Northumbria University, Newcastle-upon-Tyne, UK.</w:t>
      </w:r>
    </w:p>
    <w:p w14:paraId="66A390AA" w14:textId="77777777" w:rsidR="0034156B" w:rsidRPr="00A61061" w:rsidRDefault="0034156B" w:rsidP="00E81378">
      <w:pPr>
        <w:spacing w:line="480" w:lineRule="auto"/>
        <w:rPr>
          <w:szCs w:val="24"/>
          <w:lang w:val="en-US"/>
        </w:rPr>
      </w:pPr>
      <w:r w:rsidRPr="00A61061">
        <w:rPr>
          <w:szCs w:val="24"/>
          <w:vertAlign w:val="superscript"/>
          <w:lang w:val="en-US"/>
        </w:rPr>
        <w:t>2</w:t>
      </w:r>
      <w:r w:rsidRPr="00A61061">
        <w:rPr>
          <w:szCs w:val="24"/>
          <w:lang w:val="en-US"/>
        </w:rPr>
        <w:t>Water Research Group, School of Environmental Sciences and Development, Northwest University, Potchefstroom, South Africa.</w:t>
      </w:r>
    </w:p>
    <w:p w14:paraId="00BCD0D2" w14:textId="77777777" w:rsidR="0034156B" w:rsidRPr="00A61061" w:rsidRDefault="0034156B" w:rsidP="00E81378">
      <w:pPr>
        <w:spacing w:line="480" w:lineRule="auto"/>
        <w:rPr>
          <w:szCs w:val="24"/>
          <w:lang w:val="en-US"/>
        </w:rPr>
      </w:pPr>
    </w:p>
    <w:p w14:paraId="66A3C2A8" w14:textId="3514B5E6" w:rsidR="0034156B" w:rsidRDefault="00323FDB" w:rsidP="00E81378">
      <w:pPr>
        <w:spacing w:line="480" w:lineRule="auto"/>
        <w:rPr>
          <w:szCs w:val="24"/>
          <w:lang w:val="en-US"/>
        </w:rPr>
      </w:pPr>
      <w:r>
        <w:rPr>
          <w:b/>
          <w:szCs w:val="24"/>
          <w:lang w:val="en-US"/>
        </w:rPr>
        <w:t xml:space="preserve">Running head: </w:t>
      </w:r>
      <w:r>
        <w:rPr>
          <w:szCs w:val="24"/>
          <w:lang w:val="en-US"/>
        </w:rPr>
        <w:t>Neuromuscular fatigue after soccer</w:t>
      </w:r>
    </w:p>
    <w:p w14:paraId="6921144D" w14:textId="77777777" w:rsidR="00323FDB" w:rsidRPr="00323FDB" w:rsidRDefault="00323FDB" w:rsidP="00E81378">
      <w:pPr>
        <w:spacing w:line="480" w:lineRule="auto"/>
        <w:rPr>
          <w:szCs w:val="24"/>
          <w:lang w:val="en-US"/>
        </w:rPr>
      </w:pPr>
    </w:p>
    <w:p w14:paraId="336F93FB" w14:textId="77777777" w:rsidR="0034156B" w:rsidRPr="00A61061" w:rsidRDefault="0034156B" w:rsidP="00E81378">
      <w:pPr>
        <w:spacing w:line="480" w:lineRule="auto"/>
        <w:rPr>
          <w:b/>
          <w:lang w:val="en-US"/>
        </w:rPr>
      </w:pPr>
      <w:r w:rsidRPr="00A61061">
        <w:rPr>
          <w:b/>
          <w:lang w:val="en-US"/>
        </w:rPr>
        <w:t>Address for correspondence:</w:t>
      </w:r>
    </w:p>
    <w:p w14:paraId="5A8CC72B" w14:textId="77777777" w:rsidR="0034156B" w:rsidRPr="00A61061" w:rsidRDefault="0034156B" w:rsidP="00E81378">
      <w:pPr>
        <w:spacing w:line="480" w:lineRule="auto"/>
        <w:rPr>
          <w:lang w:val="en-US"/>
        </w:rPr>
      </w:pPr>
      <w:r w:rsidRPr="00A61061">
        <w:rPr>
          <w:lang w:val="en-US"/>
        </w:rPr>
        <w:t>Kevin Thomas, Ph.D.,</w:t>
      </w:r>
    </w:p>
    <w:p w14:paraId="65C1A54B" w14:textId="77777777" w:rsidR="0034156B" w:rsidRPr="00A61061" w:rsidRDefault="0034156B" w:rsidP="00E81378">
      <w:pPr>
        <w:spacing w:line="480" w:lineRule="auto"/>
        <w:rPr>
          <w:lang w:val="en-US"/>
        </w:rPr>
      </w:pPr>
      <w:r w:rsidRPr="00A61061">
        <w:rPr>
          <w:lang w:val="en-US"/>
        </w:rPr>
        <w:t>Faculty of Health and Life Sciences,</w:t>
      </w:r>
    </w:p>
    <w:p w14:paraId="50EF24EF" w14:textId="77777777" w:rsidR="0034156B" w:rsidRPr="00A61061" w:rsidRDefault="0034156B" w:rsidP="00E81378">
      <w:pPr>
        <w:spacing w:line="480" w:lineRule="auto"/>
        <w:rPr>
          <w:lang w:val="en-US"/>
        </w:rPr>
      </w:pPr>
      <w:r w:rsidRPr="00A61061">
        <w:rPr>
          <w:lang w:val="en-US"/>
        </w:rPr>
        <w:t>Department of Sport, Exercise &amp; Rehabilitation,</w:t>
      </w:r>
    </w:p>
    <w:p w14:paraId="0168B3E1" w14:textId="77777777" w:rsidR="0034156B" w:rsidRPr="00A61061" w:rsidRDefault="0034156B" w:rsidP="00E81378">
      <w:pPr>
        <w:spacing w:line="480" w:lineRule="auto"/>
        <w:rPr>
          <w:lang w:val="en-US"/>
        </w:rPr>
      </w:pPr>
      <w:r w:rsidRPr="00A61061">
        <w:rPr>
          <w:lang w:val="en-US"/>
        </w:rPr>
        <w:t>Northumbria University,</w:t>
      </w:r>
    </w:p>
    <w:p w14:paraId="28C9640E" w14:textId="77777777" w:rsidR="0034156B" w:rsidRPr="00A61061" w:rsidRDefault="0034156B" w:rsidP="00E81378">
      <w:pPr>
        <w:spacing w:line="480" w:lineRule="auto"/>
        <w:rPr>
          <w:lang w:val="en-US"/>
        </w:rPr>
      </w:pPr>
      <w:r w:rsidRPr="00A61061">
        <w:rPr>
          <w:lang w:val="en-US"/>
        </w:rPr>
        <w:t>Newcastle-upon-Tyne,</w:t>
      </w:r>
    </w:p>
    <w:p w14:paraId="51103218" w14:textId="77777777" w:rsidR="0034156B" w:rsidRPr="00A61061" w:rsidRDefault="0034156B" w:rsidP="00E81378">
      <w:pPr>
        <w:spacing w:line="480" w:lineRule="auto"/>
        <w:rPr>
          <w:lang w:val="en-US"/>
        </w:rPr>
      </w:pPr>
      <w:r w:rsidRPr="00A61061">
        <w:rPr>
          <w:lang w:val="en-US"/>
        </w:rPr>
        <w:t>NE1 8ST,</w:t>
      </w:r>
    </w:p>
    <w:p w14:paraId="4D0E7489" w14:textId="264EE162" w:rsidR="0034156B" w:rsidRPr="00A61061" w:rsidRDefault="0034156B" w:rsidP="00E81378">
      <w:pPr>
        <w:spacing w:line="480" w:lineRule="auto"/>
        <w:rPr>
          <w:lang w:val="en-US"/>
        </w:rPr>
      </w:pPr>
      <w:r w:rsidRPr="00A61061">
        <w:rPr>
          <w:lang w:val="en-US"/>
        </w:rPr>
        <w:t>UK.</w:t>
      </w:r>
    </w:p>
    <w:p w14:paraId="3E999C16" w14:textId="77777777" w:rsidR="0034156B" w:rsidRPr="00A61061" w:rsidRDefault="0034156B" w:rsidP="00E81378">
      <w:pPr>
        <w:spacing w:line="480" w:lineRule="auto"/>
        <w:rPr>
          <w:lang w:val="en-US"/>
        </w:rPr>
      </w:pPr>
      <w:r w:rsidRPr="00A61061">
        <w:rPr>
          <w:lang w:val="en-US"/>
        </w:rPr>
        <w:t>Tel:</w:t>
      </w:r>
      <w:r w:rsidRPr="00A61061">
        <w:rPr>
          <w:lang w:val="en-US"/>
        </w:rPr>
        <w:tab/>
        <w:t>+44 191 227 4579</w:t>
      </w:r>
    </w:p>
    <w:p w14:paraId="2605DC8C" w14:textId="77777777" w:rsidR="0034156B" w:rsidRPr="00A61061" w:rsidRDefault="0034156B" w:rsidP="00E81378">
      <w:pPr>
        <w:spacing w:line="480" w:lineRule="auto"/>
        <w:rPr>
          <w:lang w:val="en-US"/>
        </w:rPr>
      </w:pPr>
      <w:r w:rsidRPr="00A61061">
        <w:rPr>
          <w:lang w:val="en-US"/>
        </w:rPr>
        <w:t>Fax:</w:t>
      </w:r>
      <w:r w:rsidRPr="00A61061">
        <w:rPr>
          <w:lang w:val="en-US"/>
        </w:rPr>
        <w:tab/>
        <w:t>+44 191 227 4713</w:t>
      </w:r>
    </w:p>
    <w:p w14:paraId="49EAB78F" w14:textId="77777777" w:rsidR="0034156B" w:rsidRPr="00A61061" w:rsidRDefault="0034156B" w:rsidP="00E81378">
      <w:pPr>
        <w:spacing w:line="480" w:lineRule="auto"/>
        <w:rPr>
          <w:rStyle w:val="Hyperlink"/>
        </w:rPr>
      </w:pPr>
      <w:r w:rsidRPr="00A61061">
        <w:rPr>
          <w:lang w:val="en-US"/>
        </w:rPr>
        <w:t>Email:</w:t>
      </w:r>
      <w:r w:rsidRPr="00A61061">
        <w:rPr>
          <w:lang w:val="en-US"/>
        </w:rPr>
        <w:tab/>
      </w:r>
      <w:hyperlink r:id="rId9" w:history="1">
        <w:r w:rsidRPr="00A61061">
          <w:rPr>
            <w:rStyle w:val="Hyperlink"/>
          </w:rPr>
          <w:t>kevin2.thomas</w:t>
        </w:r>
        <w:r w:rsidRPr="00A61061">
          <w:rPr>
            <w:rStyle w:val="Hyperlink"/>
            <w:lang w:val="en-US"/>
          </w:rPr>
          <w:t>@northumbria.ac.uk</w:t>
        </w:r>
      </w:hyperlink>
      <w:r w:rsidRPr="00A61061">
        <w:rPr>
          <w:rStyle w:val="Hyperlink"/>
        </w:rPr>
        <w:t xml:space="preserve"> </w:t>
      </w:r>
    </w:p>
    <w:p w14:paraId="1889F166" w14:textId="77777777" w:rsidR="002C62D4" w:rsidRPr="00E3305D" w:rsidRDefault="002C62D4" w:rsidP="00E81378">
      <w:pPr>
        <w:pStyle w:val="Heading2"/>
        <w:spacing w:line="480" w:lineRule="auto"/>
        <w:jc w:val="both"/>
        <w:sectPr w:rsidR="002C62D4" w:rsidRPr="00E3305D" w:rsidSect="006A6011">
          <w:footerReference w:type="default" r:id="rId10"/>
          <w:pgSz w:w="11906" w:h="16838"/>
          <w:pgMar w:top="1440" w:right="1440" w:bottom="1440" w:left="1440" w:header="680" w:footer="708" w:gutter="0"/>
          <w:lnNumType w:countBy="1" w:restart="continuous"/>
          <w:cols w:space="708"/>
          <w:titlePg/>
          <w:docGrid w:linePitch="360"/>
        </w:sectPr>
      </w:pPr>
    </w:p>
    <w:p w14:paraId="6462D39C" w14:textId="77777777" w:rsidR="0034156B" w:rsidRPr="00A61061" w:rsidRDefault="0034156B" w:rsidP="00E81378">
      <w:pPr>
        <w:pStyle w:val="Heading1"/>
        <w:spacing w:line="480" w:lineRule="auto"/>
      </w:pPr>
      <w:r w:rsidRPr="00A61061">
        <w:lastRenderedPageBreak/>
        <w:t>Abstract</w:t>
      </w:r>
    </w:p>
    <w:p w14:paraId="5FAF12C4" w14:textId="6A28321D" w:rsidR="00BF20A7" w:rsidRPr="00BF20A7" w:rsidRDefault="00184390" w:rsidP="00E81378">
      <w:pPr>
        <w:spacing w:line="480" w:lineRule="auto"/>
        <w:rPr>
          <w:szCs w:val="24"/>
          <w:lang w:val="en-US"/>
        </w:rPr>
      </w:pPr>
      <w:r w:rsidRPr="00BF20A7">
        <w:rPr>
          <w:rFonts w:cs="Calibri"/>
          <w:b/>
          <w:szCs w:val="24"/>
          <w:lang w:val="en-US"/>
        </w:rPr>
        <w:t>Purpose</w:t>
      </w:r>
      <w:r w:rsidR="0034156B" w:rsidRPr="00BF20A7">
        <w:rPr>
          <w:rFonts w:cs="Calibri"/>
          <w:szCs w:val="24"/>
          <w:lang w:val="en-US"/>
        </w:rPr>
        <w:t>.</w:t>
      </w:r>
      <w:r w:rsidRPr="00BF20A7">
        <w:rPr>
          <w:rFonts w:cs="Calibri"/>
          <w:szCs w:val="24"/>
          <w:lang w:val="en-US"/>
        </w:rPr>
        <w:t xml:space="preserve"> We profiled the </w:t>
      </w:r>
      <w:r w:rsidR="00702666" w:rsidRPr="00BF20A7">
        <w:rPr>
          <w:rFonts w:cs="Calibri"/>
          <w:szCs w:val="24"/>
          <w:lang w:val="en-US"/>
        </w:rPr>
        <w:t>etiology and recovery of neuromuscular fatigue post-simulated-soccer-match-play</w:t>
      </w:r>
      <w:r w:rsidR="0034156B" w:rsidRPr="00BF20A7">
        <w:rPr>
          <w:rFonts w:cs="Calibri"/>
          <w:szCs w:val="24"/>
          <w:lang w:val="en-US"/>
        </w:rPr>
        <w:t xml:space="preserve">.  </w:t>
      </w:r>
      <w:r w:rsidR="0034156B" w:rsidRPr="00BF20A7">
        <w:rPr>
          <w:rFonts w:cs="Calibri"/>
          <w:b/>
          <w:szCs w:val="24"/>
          <w:lang w:val="en-US"/>
        </w:rPr>
        <w:t>Methods.</w:t>
      </w:r>
      <w:r w:rsidR="0034156B" w:rsidRPr="00BF20A7">
        <w:rPr>
          <w:rFonts w:cs="Calibri"/>
          <w:szCs w:val="24"/>
          <w:lang w:val="en-US"/>
        </w:rPr>
        <w:t xml:space="preserve"> Fifteen</w:t>
      </w:r>
      <w:r w:rsidR="00702666" w:rsidRPr="00BF20A7">
        <w:rPr>
          <w:rFonts w:cs="Calibri"/>
          <w:szCs w:val="24"/>
          <w:lang w:val="en-US"/>
        </w:rPr>
        <w:t xml:space="preserve"> semi-professional players completed a 90 mi</w:t>
      </w:r>
      <w:r w:rsidR="00E458F5" w:rsidRPr="00BF20A7">
        <w:rPr>
          <w:rFonts w:cs="Calibri"/>
          <w:szCs w:val="24"/>
          <w:lang w:val="en-US"/>
        </w:rPr>
        <w:t>n s</w:t>
      </w:r>
      <w:r w:rsidR="008C07E1" w:rsidRPr="00BF20A7">
        <w:rPr>
          <w:rFonts w:cs="Calibri"/>
          <w:szCs w:val="24"/>
          <w:lang w:val="en-US"/>
        </w:rPr>
        <w:t>imulated soccer match</w:t>
      </w:r>
      <w:r w:rsidR="00E458F5" w:rsidRPr="00BF20A7">
        <w:rPr>
          <w:rFonts w:cs="Calibri"/>
          <w:szCs w:val="24"/>
          <w:lang w:val="en-US"/>
        </w:rPr>
        <w:t>.</w:t>
      </w:r>
      <w:r w:rsidR="00702666" w:rsidRPr="00BF20A7">
        <w:rPr>
          <w:rFonts w:cs="Calibri"/>
          <w:szCs w:val="24"/>
          <w:lang w:val="en-US"/>
        </w:rPr>
        <w:t xml:space="preserve"> </w:t>
      </w:r>
      <w:r w:rsidR="00E458F5" w:rsidRPr="00BF20A7">
        <w:rPr>
          <w:szCs w:val="24"/>
        </w:rPr>
        <w:t xml:space="preserve">Pre-, immediately-post and at 24, 48 and 72 h participants completed a battery of neuromuscular, physical and perceptual tests. </w:t>
      </w:r>
      <w:r w:rsidR="00CE6958" w:rsidRPr="00BF20A7">
        <w:rPr>
          <w:szCs w:val="24"/>
        </w:rPr>
        <w:t>Perce</w:t>
      </w:r>
      <w:r w:rsidRPr="00BF20A7">
        <w:rPr>
          <w:szCs w:val="24"/>
        </w:rPr>
        <w:t>ived</w:t>
      </w:r>
      <w:r w:rsidR="00CE6958" w:rsidRPr="00BF20A7">
        <w:rPr>
          <w:szCs w:val="24"/>
        </w:rPr>
        <w:t xml:space="preserve"> f</w:t>
      </w:r>
      <w:r w:rsidR="00E458F5" w:rsidRPr="00BF20A7">
        <w:rPr>
          <w:szCs w:val="24"/>
        </w:rPr>
        <w:t xml:space="preserve">atigue and muscle soreness were assessed via visual analogue scales. Maximum voluntary </w:t>
      </w:r>
      <w:r w:rsidR="0049661B" w:rsidRPr="00BF20A7">
        <w:rPr>
          <w:szCs w:val="24"/>
        </w:rPr>
        <w:t xml:space="preserve">contraction </w:t>
      </w:r>
      <w:r w:rsidR="00E458F5" w:rsidRPr="00BF20A7">
        <w:rPr>
          <w:szCs w:val="24"/>
        </w:rPr>
        <w:t xml:space="preserve">(MVC) and twitch responses to electrical (femoral nerve) and magnetic (motor cortex) stimulation during isometric knee-extensor contractions and at rest were measured to assess central (voluntary activation, VA) and peripheral (quadriceps potentiated twitch force, </w:t>
      </w:r>
      <w:proofErr w:type="spellStart"/>
      <w:r w:rsidR="00E458F5" w:rsidRPr="00BF20A7">
        <w:rPr>
          <w:szCs w:val="24"/>
        </w:rPr>
        <w:t>Q</w:t>
      </w:r>
      <w:r w:rsidR="00E458F5" w:rsidRPr="00BF20A7">
        <w:rPr>
          <w:szCs w:val="24"/>
          <w:vertAlign w:val="subscript"/>
        </w:rPr>
        <w:t>tw</w:t>
      </w:r>
      <w:proofErr w:type="gramStart"/>
      <w:r w:rsidR="00E458F5" w:rsidRPr="00BF20A7">
        <w:rPr>
          <w:szCs w:val="24"/>
          <w:vertAlign w:val="subscript"/>
        </w:rPr>
        <w:t>,pot</w:t>
      </w:r>
      <w:proofErr w:type="spellEnd"/>
      <w:proofErr w:type="gramEnd"/>
      <w:r w:rsidR="00E458F5" w:rsidRPr="00BF20A7">
        <w:rPr>
          <w:szCs w:val="24"/>
        </w:rPr>
        <w:t>) fatigue</w:t>
      </w:r>
      <w:r w:rsidR="009137C1" w:rsidRPr="00BF20A7">
        <w:rPr>
          <w:szCs w:val="24"/>
        </w:rPr>
        <w:t xml:space="preserve">, and responses to single and paired-magnetic stimuli were assessed to quantify </w:t>
      </w:r>
      <w:proofErr w:type="spellStart"/>
      <w:r w:rsidR="009137C1" w:rsidRPr="00BF20A7">
        <w:rPr>
          <w:szCs w:val="24"/>
        </w:rPr>
        <w:t>corticospinal</w:t>
      </w:r>
      <w:proofErr w:type="spellEnd"/>
      <w:r w:rsidR="009137C1" w:rsidRPr="00BF20A7">
        <w:rPr>
          <w:szCs w:val="24"/>
        </w:rPr>
        <w:t xml:space="preserve"> excitability and short-</w:t>
      </w:r>
      <w:proofErr w:type="spellStart"/>
      <w:r w:rsidR="009137C1" w:rsidRPr="00BF20A7">
        <w:rPr>
          <w:szCs w:val="24"/>
        </w:rPr>
        <w:t>intracortical</w:t>
      </w:r>
      <w:proofErr w:type="spellEnd"/>
      <w:r w:rsidR="009137C1" w:rsidRPr="00BF20A7">
        <w:rPr>
          <w:szCs w:val="24"/>
        </w:rPr>
        <w:t xml:space="preserve"> inhibition (SICI)</w:t>
      </w:r>
      <w:r w:rsidR="00CE6958" w:rsidRPr="00BF20A7">
        <w:rPr>
          <w:szCs w:val="24"/>
        </w:rPr>
        <w:t>, respectively</w:t>
      </w:r>
      <w:r w:rsidR="00E97DB7" w:rsidRPr="00BF20A7">
        <w:rPr>
          <w:szCs w:val="24"/>
        </w:rPr>
        <w:t>. Countermovement jump</w:t>
      </w:r>
      <w:r w:rsidR="00E458F5" w:rsidRPr="00BF20A7">
        <w:rPr>
          <w:szCs w:val="24"/>
        </w:rPr>
        <w:t>, reactive strength inde</w:t>
      </w:r>
      <w:r w:rsidR="00E97DB7" w:rsidRPr="00BF20A7">
        <w:rPr>
          <w:szCs w:val="24"/>
        </w:rPr>
        <w:t xml:space="preserve">x and sprint performance </w:t>
      </w:r>
      <w:r w:rsidR="00E458F5" w:rsidRPr="00BF20A7">
        <w:rPr>
          <w:szCs w:val="24"/>
        </w:rPr>
        <w:t xml:space="preserve">were assessed to profile the recovery of physical function. </w:t>
      </w:r>
      <w:r w:rsidR="0034156B" w:rsidRPr="00BF20A7">
        <w:rPr>
          <w:rFonts w:cs="Calibri"/>
          <w:b/>
          <w:szCs w:val="24"/>
          <w:lang w:val="en-US"/>
        </w:rPr>
        <w:t>Results.</w:t>
      </w:r>
      <w:r w:rsidR="0034156B" w:rsidRPr="00BF20A7">
        <w:rPr>
          <w:rFonts w:cs="Calibri"/>
          <w:szCs w:val="24"/>
          <w:lang w:val="en-US"/>
        </w:rPr>
        <w:t xml:space="preserve"> </w:t>
      </w:r>
      <w:r w:rsidR="008C07E1" w:rsidRPr="00BF20A7">
        <w:rPr>
          <w:szCs w:val="24"/>
        </w:rPr>
        <w:t xml:space="preserve">Simulated </w:t>
      </w:r>
      <w:proofErr w:type="gramStart"/>
      <w:r w:rsidR="008C07E1" w:rsidRPr="00BF20A7">
        <w:rPr>
          <w:szCs w:val="24"/>
        </w:rPr>
        <w:t>match-play</w:t>
      </w:r>
      <w:proofErr w:type="gramEnd"/>
      <w:r w:rsidR="00E458F5" w:rsidRPr="00BF20A7">
        <w:rPr>
          <w:szCs w:val="24"/>
        </w:rPr>
        <w:t xml:space="preserve"> elicited decrements in MVC that remained unresolved at 72 h (</w:t>
      </w:r>
      <w:r w:rsidR="001C1C1B" w:rsidRPr="001C1C1B">
        <w:rPr>
          <w:i/>
          <w:szCs w:val="24"/>
        </w:rPr>
        <w:t>P</w:t>
      </w:r>
      <w:r w:rsidR="001C1C1B">
        <w:rPr>
          <w:szCs w:val="24"/>
        </w:rPr>
        <w:t xml:space="preserve"> </w:t>
      </w:r>
      <w:r w:rsidR="00C254AF" w:rsidRPr="00BF20A7">
        <w:rPr>
          <w:szCs w:val="24"/>
        </w:rPr>
        <w:t>=</w:t>
      </w:r>
      <w:r w:rsidR="001C1C1B">
        <w:rPr>
          <w:szCs w:val="24"/>
        </w:rPr>
        <w:t xml:space="preserve"> </w:t>
      </w:r>
      <w:r w:rsidR="00E458F5" w:rsidRPr="00BF20A7">
        <w:rPr>
          <w:szCs w:val="24"/>
        </w:rPr>
        <w:t xml:space="preserve">0.01). </w:t>
      </w:r>
      <w:r w:rsidR="00C4496C">
        <w:rPr>
          <w:szCs w:val="24"/>
        </w:rPr>
        <w:t>Central</w:t>
      </w:r>
      <w:r w:rsidR="006E6741">
        <w:rPr>
          <w:szCs w:val="24"/>
        </w:rPr>
        <w:t xml:space="preserve"> </w:t>
      </w:r>
      <w:r w:rsidR="00CB4A72" w:rsidRPr="00BF20A7">
        <w:rPr>
          <w:szCs w:val="24"/>
        </w:rPr>
        <w:t xml:space="preserve">fatigue was prominent immediately </w:t>
      </w:r>
      <w:r w:rsidR="000E01D5">
        <w:rPr>
          <w:szCs w:val="24"/>
        </w:rPr>
        <w:t>post-exercise</w:t>
      </w:r>
      <w:r w:rsidR="00CB4A72" w:rsidRPr="00BF20A7">
        <w:rPr>
          <w:szCs w:val="24"/>
        </w:rPr>
        <w:t xml:space="preserve"> (</w:t>
      </w:r>
      <w:r w:rsidR="00CB4A72" w:rsidRPr="00BF20A7">
        <w:rPr>
          <w:rFonts w:eastAsia="MS Gothic"/>
          <w:color w:val="000000"/>
        </w:rPr>
        <w:t>−9% reduction in VA) and remained de</w:t>
      </w:r>
      <w:r w:rsidR="00E97DB7" w:rsidRPr="00BF20A7">
        <w:rPr>
          <w:rFonts w:eastAsia="MS Gothic"/>
          <w:color w:val="000000"/>
        </w:rPr>
        <w:t>pressed</w:t>
      </w:r>
      <w:r w:rsidR="00CB4A72" w:rsidRPr="00BF20A7">
        <w:rPr>
          <w:rFonts w:eastAsia="MS Gothic"/>
          <w:color w:val="000000"/>
        </w:rPr>
        <w:t xml:space="preserve"> at 48 h (</w:t>
      </w:r>
      <w:r w:rsidR="00E97DB7" w:rsidRPr="00BF20A7">
        <w:rPr>
          <w:rFonts w:eastAsia="MS Gothic"/>
          <w:color w:val="000000"/>
        </w:rPr>
        <w:t xml:space="preserve">−2%, </w:t>
      </w:r>
      <w:r w:rsidR="001C1C1B">
        <w:rPr>
          <w:rFonts w:eastAsia="MS Gothic"/>
          <w:i/>
          <w:color w:val="000000"/>
        </w:rPr>
        <w:t xml:space="preserve">P </w:t>
      </w:r>
      <w:r w:rsidR="00C254AF" w:rsidRPr="00BF20A7">
        <w:rPr>
          <w:rFonts w:eastAsia="MS Gothic"/>
          <w:color w:val="000000"/>
        </w:rPr>
        <w:t>=</w:t>
      </w:r>
      <w:r w:rsidR="001C1C1B">
        <w:rPr>
          <w:rFonts w:eastAsia="MS Gothic"/>
          <w:color w:val="000000"/>
        </w:rPr>
        <w:t xml:space="preserve"> </w:t>
      </w:r>
      <w:r w:rsidR="00CB4A72" w:rsidRPr="00BF20A7">
        <w:rPr>
          <w:rFonts w:eastAsia="MS Gothic"/>
          <w:color w:val="000000"/>
        </w:rPr>
        <w:t xml:space="preserve">0.03). </w:t>
      </w:r>
      <w:proofErr w:type="spellStart"/>
      <w:r w:rsidR="00CB4A72" w:rsidRPr="00BF20A7">
        <w:rPr>
          <w:szCs w:val="24"/>
        </w:rPr>
        <w:t>Q</w:t>
      </w:r>
      <w:r w:rsidR="00CB4A72" w:rsidRPr="00BF20A7">
        <w:rPr>
          <w:szCs w:val="24"/>
          <w:vertAlign w:val="subscript"/>
        </w:rPr>
        <w:t>tw</w:t>
      </w:r>
      <w:proofErr w:type="gramStart"/>
      <w:r w:rsidR="00CB4A72" w:rsidRPr="00BF20A7">
        <w:rPr>
          <w:szCs w:val="24"/>
          <w:vertAlign w:val="subscript"/>
        </w:rPr>
        <w:t>,pot</w:t>
      </w:r>
      <w:proofErr w:type="spellEnd"/>
      <w:proofErr w:type="gramEnd"/>
      <w:r w:rsidR="00CB4A72" w:rsidRPr="00BF20A7">
        <w:rPr>
          <w:szCs w:val="24"/>
          <w:vertAlign w:val="subscript"/>
        </w:rPr>
        <w:t xml:space="preserve"> </w:t>
      </w:r>
      <w:r w:rsidR="00CB4A72" w:rsidRPr="00BF20A7">
        <w:rPr>
          <w:szCs w:val="24"/>
        </w:rPr>
        <w:t xml:space="preserve">declined by 14% </w:t>
      </w:r>
      <w:r w:rsidR="000E01D5">
        <w:rPr>
          <w:szCs w:val="24"/>
        </w:rPr>
        <w:t>post-exercise</w:t>
      </w:r>
      <w:r w:rsidR="00CB4A72" w:rsidRPr="00BF20A7">
        <w:rPr>
          <w:szCs w:val="24"/>
        </w:rPr>
        <w:t>, remained similarly depressed at 24 h and had not fully recovered by 72 h post (</w:t>
      </w:r>
      <w:r w:rsidR="00E97DB7" w:rsidRPr="00BF20A7">
        <w:rPr>
          <w:rFonts w:eastAsia="MS Gothic"/>
          <w:color w:val="000000"/>
        </w:rPr>
        <w:t xml:space="preserve">−5%, </w:t>
      </w:r>
      <w:r w:rsidR="001C1C1B" w:rsidRPr="001C1C1B">
        <w:rPr>
          <w:i/>
          <w:szCs w:val="24"/>
        </w:rPr>
        <w:t>P</w:t>
      </w:r>
      <w:r w:rsidR="001C1C1B">
        <w:rPr>
          <w:szCs w:val="24"/>
        </w:rPr>
        <w:t xml:space="preserve"> </w:t>
      </w:r>
      <w:r w:rsidR="00C254AF" w:rsidRPr="00BF20A7">
        <w:rPr>
          <w:szCs w:val="24"/>
        </w:rPr>
        <w:t>=</w:t>
      </w:r>
      <w:r w:rsidR="001C1C1B">
        <w:rPr>
          <w:szCs w:val="24"/>
        </w:rPr>
        <w:t xml:space="preserve"> </w:t>
      </w:r>
      <w:r w:rsidR="00CB4A72" w:rsidRPr="00BF20A7">
        <w:rPr>
          <w:szCs w:val="24"/>
        </w:rPr>
        <w:t xml:space="preserve">0.01). </w:t>
      </w:r>
      <w:proofErr w:type="spellStart"/>
      <w:r w:rsidR="00CB4A72" w:rsidRPr="00BF20A7">
        <w:rPr>
          <w:szCs w:val="24"/>
        </w:rPr>
        <w:t>Corticospinal</w:t>
      </w:r>
      <w:proofErr w:type="spellEnd"/>
      <w:r w:rsidR="00CB4A72" w:rsidRPr="00BF20A7">
        <w:rPr>
          <w:szCs w:val="24"/>
        </w:rPr>
        <w:t xml:space="preserve"> excitability was reduced at 24 h (</w:t>
      </w:r>
      <w:r w:rsidR="001C1C1B">
        <w:rPr>
          <w:i/>
          <w:szCs w:val="24"/>
        </w:rPr>
        <w:t xml:space="preserve">P </w:t>
      </w:r>
      <w:r w:rsidR="00C254AF" w:rsidRPr="00BF20A7">
        <w:rPr>
          <w:szCs w:val="24"/>
        </w:rPr>
        <w:t>=</w:t>
      </w:r>
      <w:r w:rsidR="001C1C1B">
        <w:rPr>
          <w:szCs w:val="24"/>
        </w:rPr>
        <w:t xml:space="preserve"> </w:t>
      </w:r>
      <w:r w:rsidR="00CB4A72" w:rsidRPr="00BF20A7">
        <w:rPr>
          <w:szCs w:val="24"/>
        </w:rPr>
        <w:t xml:space="preserve">0.047) only, and no change in SICI was observed. Measures of jump performance and self-reported fatigue followed a similar time-course recovery to neuromuscular fatigue. </w:t>
      </w:r>
      <w:r w:rsidR="0034156B" w:rsidRPr="00BF20A7">
        <w:rPr>
          <w:rFonts w:eastAsia="MS Gothic"/>
          <w:b/>
        </w:rPr>
        <w:t>Conclusion</w:t>
      </w:r>
      <w:r w:rsidR="0034156B" w:rsidRPr="00BF20A7">
        <w:rPr>
          <w:rFonts w:eastAsia="MS Gothic"/>
        </w:rPr>
        <w:t xml:space="preserve">. </w:t>
      </w:r>
      <w:r w:rsidR="00907E25" w:rsidRPr="00323FDB">
        <w:t>C</w:t>
      </w:r>
      <w:r w:rsidR="00BF20A7" w:rsidRPr="00323FDB">
        <w:t>entral processes contribute significantly to the neuromuscular fatigue experienced in the days post-</w:t>
      </w:r>
      <w:r w:rsidR="001C1C1B" w:rsidRPr="00323FDB">
        <w:t>soccer-</w:t>
      </w:r>
      <w:r w:rsidR="00BF20A7" w:rsidRPr="00323FDB">
        <w:t xml:space="preserve">match-play, but the magnitude and slower recovery of peripheral fatigue indicates that it is </w:t>
      </w:r>
      <w:r w:rsidR="001C1C1B" w:rsidRPr="00323FDB">
        <w:t>the resolution of</w:t>
      </w:r>
      <w:r w:rsidR="00BF20A7" w:rsidRPr="00323FDB">
        <w:t xml:space="preserve"> muscle function that </w:t>
      </w:r>
      <w:r w:rsidR="001C1C1B" w:rsidRPr="00323FDB">
        <w:t>primarily explains the recovery</w:t>
      </w:r>
      <w:r w:rsidR="00BF20A7" w:rsidRPr="00323FDB">
        <w:t xml:space="preserve"> of neuromuscular fatigue </w:t>
      </w:r>
      <w:r w:rsidR="00683249" w:rsidRPr="00323FDB">
        <w:t>post</w:t>
      </w:r>
      <w:r w:rsidR="00323FDB">
        <w:t>-</w:t>
      </w:r>
      <w:r w:rsidR="00683249">
        <w:t xml:space="preserve"> soccer </w:t>
      </w:r>
      <w:proofErr w:type="gramStart"/>
      <w:r w:rsidR="00683249">
        <w:t>match-play</w:t>
      </w:r>
      <w:proofErr w:type="gramEnd"/>
      <w:r w:rsidR="001C1C1B">
        <w:t>.</w:t>
      </w:r>
    </w:p>
    <w:p w14:paraId="0FB3C8B1" w14:textId="77777777" w:rsidR="0034156B" w:rsidRPr="00A61061" w:rsidRDefault="0034156B" w:rsidP="00E81378">
      <w:pPr>
        <w:spacing w:line="480" w:lineRule="auto"/>
        <w:rPr>
          <w:rFonts w:cs="Calibri"/>
          <w:szCs w:val="24"/>
          <w:lang w:val="en-US"/>
        </w:rPr>
      </w:pPr>
    </w:p>
    <w:p w14:paraId="5AC2874F" w14:textId="58D022EA" w:rsidR="00E02F0A" w:rsidRDefault="0034156B" w:rsidP="00E44691">
      <w:pPr>
        <w:spacing w:line="480" w:lineRule="auto"/>
        <w:rPr>
          <w:b/>
          <w:szCs w:val="24"/>
          <w:lang w:val="en-US"/>
        </w:rPr>
      </w:pPr>
      <w:r w:rsidRPr="00A61061">
        <w:rPr>
          <w:b/>
          <w:szCs w:val="24"/>
          <w:lang w:val="en-US"/>
        </w:rPr>
        <w:t>Key words:</w:t>
      </w:r>
      <w:r w:rsidR="00E92931">
        <w:rPr>
          <w:szCs w:val="24"/>
          <w:lang w:val="en-US"/>
        </w:rPr>
        <w:t xml:space="preserve"> F</w:t>
      </w:r>
      <w:r w:rsidR="00CE6958">
        <w:rPr>
          <w:szCs w:val="24"/>
          <w:lang w:val="en-US"/>
        </w:rPr>
        <w:t>ootball, peripheral</w:t>
      </w:r>
      <w:r w:rsidR="00907E25">
        <w:rPr>
          <w:szCs w:val="24"/>
          <w:lang w:val="en-US"/>
        </w:rPr>
        <w:t>,</w:t>
      </w:r>
      <w:r w:rsidR="00E02F0A">
        <w:rPr>
          <w:szCs w:val="24"/>
          <w:lang w:val="en-US"/>
        </w:rPr>
        <w:t xml:space="preserve"> </w:t>
      </w:r>
      <w:r w:rsidR="00907E25">
        <w:rPr>
          <w:szCs w:val="24"/>
          <w:lang w:val="en-US"/>
        </w:rPr>
        <w:t>central</w:t>
      </w:r>
      <w:r w:rsidR="00E92931">
        <w:rPr>
          <w:szCs w:val="24"/>
          <w:lang w:val="en-US"/>
        </w:rPr>
        <w:t xml:space="preserve">, </w:t>
      </w:r>
      <w:proofErr w:type="spellStart"/>
      <w:proofErr w:type="gramStart"/>
      <w:r w:rsidR="00E02F0A">
        <w:rPr>
          <w:szCs w:val="24"/>
          <w:lang w:val="en-US"/>
        </w:rPr>
        <w:t>transcranial</w:t>
      </w:r>
      <w:proofErr w:type="spellEnd"/>
      <w:proofErr w:type="gramEnd"/>
      <w:r w:rsidR="00E02F0A">
        <w:rPr>
          <w:szCs w:val="24"/>
          <w:lang w:val="en-US"/>
        </w:rPr>
        <w:t xml:space="preserve"> magnetic stimulation</w:t>
      </w:r>
      <w:r w:rsidR="00E02F0A">
        <w:rPr>
          <w:b/>
          <w:szCs w:val="24"/>
          <w:lang w:val="en-US"/>
        </w:rPr>
        <w:br w:type="page"/>
      </w:r>
    </w:p>
    <w:p w14:paraId="455CF2B0" w14:textId="5F9B6226" w:rsidR="00012F5B" w:rsidRDefault="006431F7" w:rsidP="00E81378">
      <w:pPr>
        <w:pStyle w:val="Heading1"/>
        <w:spacing w:line="480" w:lineRule="auto"/>
      </w:pPr>
      <w:bookmarkStart w:id="1" w:name="_Toc320803119"/>
      <w:r>
        <w:lastRenderedPageBreak/>
        <w:t>I</w:t>
      </w:r>
      <w:r w:rsidR="00AD3A05">
        <w:t>n</w:t>
      </w:r>
      <w:r w:rsidR="002F5CF5">
        <w:t>t</w:t>
      </w:r>
      <w:r w:rsidR="00AD3A05">
        <w:t>roduction</w:t>
      </w:r>
      <w:bookmarkEnd w:id="1"/>
    </w:p>
    <w:p w14:paraId="6FB1DC31" w14:textId="531C04E4" w:rsidR="0039147C" w:rsidRPr="00D22628" w:rsidRDefault="006431F7" w:rsidP="00E81378">
      <w:pPr>
        <w:spacing w:line="480" w:lineRule="auto"/>
      </w:pPr>
      <w:r w:rsidRPr="00D22628">
        <w:t>A</w:t>
      </w:r>
      <w:r w:rsidR="003E0956" w:rsidRPr="00D22628">
        <w:t xml:space="preserve">ssociation </w:t>
      </w:r>
      <w:r w:rsidR="00B703B4" w:rsidRPr="00D22628">
        <w:t>football</w:t>
      </w:r>
      <w:r w:rsidR="001E103C" w:rsidRPr="00D22628">
        <w:t xml:space="preserve"> (soccer)</w:t>
      </w:r>
      <w:r w:rsidR="003E0956" w:rsidRPr="00D22628">
        <w:t xml:space="preserve"> is an intermittent-sprint sport that places signifi</w:t>
      </w:r>
      <w:r w:rsidR="0053481C" w:rsidRPr="00D22628">
        <w:t>cant physical demand on players</w:t>
      </w:r>
      <w:r w:rsidR="00256A85" w:rsidRPr="00D22628">
        <w:t xml:space="preserve"> </w:t>
      </w:r>
      <w:r w:rsidR="00044FD1" w:rsidRPr="00D22628">
        <w:fldChar w:fldCharType="begin">
          <w:fldData xml:space="preserve">PEVuZE5vdGU+PENpdGU+PEF1dGhvcj5Ba2VuaGVhZDwvQXV0aG9yPjxZZWFyPjIwMTM8L1llYXI+
PFJlY051bT41MjQ8L1JlY051bT48RGlzcGxheVRleHQ+KDEsIDMxKTwvRGlzcGxheVRleHQ+PHJl
Y29yZD48cmVjLW51bWJlcj41MjQ8L3JlYy1udW1iZXI+PGZvcmVpZ24ta2V5cz48a2V5IGFwcD0i
RU4iIGRiLWlkPSJldGV6dnhmcGt6djI5aWUyZnpreDJ6dHg1OWV3cjVhYXhmdHAiIHRpbWVzdGFt
cD0iMTM0NzQ1ODIxNCI+NTI0PC9rZXk+PC9mb3JlaWduLWtleXM+PHJlZi10eXBlIG5hbWU9Ikpv
dXJuYWwgQXJ0aWNsZSI+MTc8L3JlZi10eXBlPjxjb250cmlidXRvcnM+PGF1dGhvcnM+PGF1dGhv
cj5Ba2VuaGVhZCwgUi48L2F1dGhvcj48YXV0aG9yPkhheWVzLCBQLiBSLjwvYXV0aG9yPjxhdXRo
b3I+VGhvbXBzb24sIEsuIEcuPC9hdXRob3I+PGF1dGhvcj5GcmVuY2gsIEQuPC9hdXRob3I+PC9h
dXRob3JzPjwvY29udHJpYnV0b3JzPjxhdXRoLWFkZHJlc3M+U2Nob29sIG9mIExpZmUgU2NpZW5j
ZXMsIE5vcnRodW1icmlhIFVuaXZlcnNpdHksIE5ld2Nhc3RsZSBVcG9uIFR5bmUsIFVuaXRlZCBL
aW5nZG9tOyBOZXdjYXN0bGUgVW5pdGVkIEZvb3RiYWxsIENsdWIsIE5ld2Nhc3RsZSBVcG9uIFR5
bmUsIFVuaXRlZCBLaW5nZG9tLiBFbGVjdHJvbmljIGFkZHJlc3M6IHIuYWtlbmhlYWRAbm9ydGh1
bWJyaWEuYWMudWsuPC9hdXRoLWFkZHJlc3M+PHRpdGxlcz48dGl0bGU+RGltaW51dGlvbnMgb2Yg
YWNjZWxlcmF0aW9uIGFuZCBkZWNlbGVyYXRpb24gb3V0cHV0IGR1cmluZyBwcm9mZXNzaW9uYWwg
Zm9vdGJhbGwgbWF0Y2ggcGxheTwvdGl0bGU+PHNlY29uZGFyeS10aXRsZT5KIFNjaSBNZWQgU3Bv
cnQ8L3NlY29uZGFyeS10aXRsZT48L3RpdGxlcz48cGVyaW9kaWNhbD48ZnVsbC10aXRsZT5KIFNj
aSBNZWQgU3BvcnQ8L2Z1bGwtdGl0bGU+PGFiYnItMT5Kb3VybmFsIG9mIFNjaWVuY2UgYW5kIE1l
ZGljaW5lIGluIFNwb3J0PC9hYmJyLTE+PGFiYnItMj5KIFNjaSBNZWQgU3BvcnQ8L2FiYnItMj48
YWJici0zPkouIFNjaS4gTWVkLiBTcG9ydDwvYWJici0zPjwvcGVyaW9kaWNhbD48cGFnZXM+NTU2
LTYxPC9wYWdlcz48dm9sdW1lPjE2PC92b2x1bWU+PG51bWJlcj42PC9udW1iZXI+PGtleXdvcmRz
PjxrZXl3b3JkPkJpb21lY2hhbmljYWwgUGhlbm9tZW5hPC9rZXl3b3JkPjxrZXl3b3JkPkZvb3Ri
YWxsLypwaHlzaW9sb2d5PC9rZXl3b3JkPjxrZXl3b3JkPkh1bWFuczwva2V5d29yZD48a2V5d29y
ZD5NYWxlPC9rZXl3b3JkPjxrZXl3b3JkPllvdW5nIEFkdWx0PC9rZXl3b3JkPjxrZXl3b3JkPkFj
Y2VsZXJhdGlvbjwva2V5d29yZD48a2V5d29yZD5HcHM8L2tleXdvcmQ+PGtleXdvcmQ+VGltZS1t
b3Rpb24gYW5hbHlzaXM8L2tleXdvcmQ+PC9rZXl3b3Jkcz48ZGF0ZXM+PHllYXI+MjAxMzwveWVh
cj48cHViLWRhdGVzPjxkYXRlPk5vdjwvZGF0ZT48L3B1Yi1kYXRlcz48L2RhdGVzPjxpc2JuPjE4
NzgtMTg2MSAoRWxlY3Ryb25pYykmI3hEOzE4NzgtMTg2MSAoTGlua2luZyk8L2lzYm4+PGFjY2Vz
c2lvbi1udW0+MjMzMzMwMDk8L2FjY2Vzc2lvbi1udW0+PHVybHM+PHJlbGF0ZWQtdXJscz48dXJs
Pmh0dHA6Ly93d3cubmNiaS5ubG0ubmloLmdvdi9wdWJtZWQvMjMzMzMwMDk8L3VybD48L3JlbGF0
ZWQtdXJscz48L3VybHM+PGVsZWN0cm9uaWMtcmVzb3VyY2UtbnVtPjEwLjEwMTYvai5qc2Ftcy4y
MDEyLjEyLjAwNTwvZWxlY3Ryb25pYy1yZXNvdXJjZS1udW0+PC9yZWNvcmQ+PC9DaXRlPjxDaXRl
PjxBdXRob3I+UmFtcGluaW5pPC9BdXRob3I+PFllYXI+MjAxMTwvWWVhcj48UmVjTnVtPjEyODc8
L1JlY051bT48cmVjb3JkPjxyZWMtbnVtYmVyPjEyODc8L3JlYy1udW1iZXI+PGZvcmVpZ24ta2V5
cz48a2V5IGFwcD0iRU4iIGRiLWlkPSJldGV6dnhmcGt6djI5aWUyZnpreDJ6dHg1OWV3cjVhYXhm
dHAiIHRpbWVzdGFtcD0iMTM5NTMzMjE2MyI+MTI4Nzwva2V5PjwvZm9yZWlnbi1rZXlzPjxyZWYt
dHlwZSBuYW1lPSJKb3VybmFsIEFydGljbGUiPjE3PC9yZWYtdHlwZT48Y29udHJpYnV0b3JzPjxh
dXRob3JzPjxhdXRob3I+UmFtcGluaW5pLCBFLjwvYXV0aG9yPjxhdXRob3I+Qm9zaW8sIEEuPC9h
dXRob3I+PGF1dGhvcj5GZXJyYXJlc2ksIEkuPC9hdXRob3I+PGF1dGhvcj5QZXRydW9sbywgQS48
L2F1dGhvcj48YXV0aG9yPk1vcmVsbGksIEEuPC9hdXRob3I+PGF1dGhvcj5TYXNzaSwgQS48L2F1
dGhvcj48L2F1dGhvcnM+PC9jb250cmlidXRvcnM+PGF1dGgtYWRkcmVzcz5IdW1hbiBQZXJmb3Jt
YW5jZSBMYWJvcmF0b3J5LCBNQVBFSSBTcG9ydCBSZXNlYXJjaCBDZW50ZXIsIFZhcmVzZSwgSXRh
bHkuIHBoeXNpb2xhYkBtYXBlaXNwb3J0Lml0PC9hdXRoLWFkZHJlc3M+PHRpdGxlcz48dGl0bGU+
TWF0Y2gtcmVsYXRlZCBmYXRpZ3VlIGluIHNvY2NlciBwbGF5ZXJzPC90aXRsZT48c2Vjb25kYXJ5
LXRpdGxlPk1lZGljaW5lIGFuZCBTY2llbmNlIGluIFNwb3J0cyBhbmQgRXhlcmNpc2U8L3NlY29u
ZGFyeS10aXRsZT48YWx0LXRpdGxlPk1lZCBTY2kgU3BvcnRzIEV4ZXJjPC9hbHQtdGl0bGU+PC90
aXRsZXM+PHBlcmlvZGljYWw+PGZ1bGwtdGl0bGU+TWVkaWNpbmUgYW5kIFNjaWVuY2UgaW4gU3Bv
cnRzIGFuZCBFeGVyY2lzZTwvZnVsbC10aXRsZT48YWJici0xPk1lZGljaW5lIGFuZCBTY2llbmNl
IGluIFNwb3J0cyBhbmQgRXhlcmNpc2U8L2FiYnItMT48YWJici0yPk1lZCBTY2kgU3BvcnRzIEV4
ZXJjPC9hYmJyLTI+PGFiYnItMz5NZWQuIFNjaS4gU3BvcnRzIEV4ZXJjLjwvYWJici0zPjwvcGVy
aW9kaWNhbD48YWx0LXBlcmlvZGljYWw+PGZ1bGwtdGl0bGU+TWVkIFNjaSBTcG9ydHMgRXhlcmM8
L2Z1bGwtdGl0bGU+PGFiYnItMT5NZWRpY2luZSBhbmQgU2NpZW5jZSBpbiBTcG9ydHMgYW5kIEV4
ZXJjaXNlPC9hYmJyLTE+PGFiYnItMj5NZWQgU2NpIFNwb3J0cyBFeGVyYzwvYWJici0yPjxhYmJy
LTM+TWVkLiBTY2kuIFNwb3J0cyBFeGVyYy48L2FiYnItMz48L2FsdC1wZXJpb2RpY2FsPjxwYWdl
cz4yMTYxLTcwPC9wYWdlcz48dm9sdW1lPjQzPC92b2x1bWU+PG51bWJlcj4xMTwvbnVtYmVyPjxl
ZGl0aW9uPjIwMTEvMDQvMjA8L2VkaXRpb24+PGtleXdvcmRzPjxrZXl3b3JkPkFkb2xlc2NlbnQ8
L2tleXdvcmQ+PGtleXdvcmQ+QXRobGV0aWMgUGVyZm9ybWFuY2UvKnBoeXNpb2xvZ3k8L2tleXdv
cmQ+PGtleXdvcmQ+KkNvbXBldGl0aXZlIEJlaGF2aW9yPC9rZXl3b3JkPjxrZXl3b3JkPkVsZWN0
cm9teW9ncmFwaHk8L2tleXdvcmQ+PGtleXdvcmQ+SHVtYW5zPC9rZXl3b3JkPjxrZXl3b3JkPkl0
YWx5PC9rZXl3b3JkPjxrZXl3b3JkPk1hbGU8L2tleXdvcmQ+PGtleXdvcmQ+Kk11c2NsZSBGYXRp
Z3VlPC9rZXl3b3JkPjxrZXl3b3JkPk11c2NsZXMvKmluanVyaWVzPC9rZXl3b3JkPjxrZXl3b3Jk
PipTb2NjZXI8L2tleXdvcmQ+PGtleXdvcmQ+WW91bmcgQWR1bHQ8L2tleXdvcmQ+PC9rZXl3b3Jk
cz48ZGF0ZXM+PHllYXI+MjAxMTwveWVhcj48cHViLWRhdGVzPjxkYXRlPk5vdjwvZGF0ZT48L3B1
Yi1kYXRlcz48L2RhdGVzPjxpc2JuPjE1MzAtMDMxNSAoRWxlY3Ryb25pYykmI3hEOzAxOTUtOTEz
MSAoTGlua2luZyk8L2lzYm4+PGFjY2Vzc2lvbi1udW0+MjE1MDI4OTE8L2FjY2Vzc2lvbi1udW0+
PHVybHM+PHJlbGF0ZWQtdXJscz48dXJsPmh0dHA6Ly93d3cubmNiaS5ubG0ubmloLmdvdi9wdWJt
ZWQvMjE1MDI4OTE8L3VybD48L3JlbGF0ZWQtdXJscz48L3VybHM+PGVsZWN0cm9uaWMtcmVzb3Vy
Y2UtbnVtPjEwLjEyNDkvTVNTLjBiMDEzZTMxODIxZTljNWM8L2VsZWN0cm9uaWMtcmVzb3VyY2Ut
bnVtPjxsYW5ndWFnZT5lbmc8L2xhbmd1YWdlPjwvcmVjb3JkPjwvQ2l0ZT48L0VuZE5vdGU+AG==
</w:fldData>
        </w:fldChar>
      </w:r>
      <w:r w:rsidR="00C76FC2" w:rsidRPr="00D22628">
        <w:instrText xml:space="preserve"> ADDIN EN.CITE </w:instrText>
      </w:r>
      <w:r w:rsidR="00C76FC2" w:rsidRPr="00D22628">
        <w:fldChar w:fldCharType="begin">
          <w:fldData xml:space="preserve">PEVuZE5vdGU+PENpdGU+PEF1dGhvcj5Ba2VuaGVhZDwvQXV0aG9yPjxZZWFyPjIwMTM8L1llYXI+
PFJlY051bT41MjQ8L1JlY051bT48RGlzcGxheVRleHQ+KDEsIDMxKTwvRGlzcGxheVRleHQ+PHJl
Y29yZD48cmVjLW51bWJlcj41MjQ8L3JlYy1udW1iZXI+PGZvcmVpZ24ta2V5cz48a2V5IGFwcD0i
RU4iIGRiLWlkPSJldGV6dnhmcGt6djI5aWUyZnpreDJ6dHg1OWV3cjVhYXhmdHAiIHRpbWVzdGFt
cD0iMTM0NzQ1ODIxNCI+NTI0PC9rZXk+PC9mb3JlaWduLWtleXM+PHJlZi10eXBlIG5hbWU9Ikpv
dXJuYWwgQXJ0aWNsZSI+MTc8L3JlZi10eXBlPjxjb250cmlidXRvcnM+PGF1dGhvcnM+PGF1dGhv
cj5Ba2VuaGVhZCwgUi48L2F1dGhvcj48YXV0aG9yPkhheWVzLCBQLiBSLjwvYXV0aG9yPjxhdXRo
b3I+VGhvbXBzb24sIEsuIEcuPC9hdXRob3I+PGF1dGhvcj5GcmVuY2gsIEQuPC9hdXRob3I+PC9h
dXRob3JzPjwvY29udHJpYnV0b3JzPjxhdXRoLWFkZHJlc3M+U2Nob29sIG9mIExpZmUgU2NpZW5j
ZXMsIE5vcnRodW1icmlhIFVuaXZlcnNpdHksIE5ld2Nhc3RsZSBVcG9uIFR5bmUsIFVuaXRlZCBL
aW5nZG9tOyBOZXdjYXN0bGUgVW5pdGVkIEZvb3RiYWxsIENsdWIsIE5ld2Nhc3RsZSBVcG9uIFR5
bmUsIFVuaXRlZCBLaW5nZG9tLiBFbGVjdHJvbmljIGFkZHJlc3M6IHIuYWtlbmhlYWRAbm9ydGh1
bWJyaWEuYWMudWsuPC9hdXRoLWFkZHJlc3M+PHRpdGxlcz48dGl0bGU+RGltaW51dGlvbnMgb2Yg
YWNjZWxlcmF0aW9uIGFuZCBkZWNlbGVyYXRpb24gb3V0cHV0IGR1cmluZyBwcm9mZXNzaW9uYWwg
Zm9vdGJhbGwgbWF0Y2ggcGxheTwvdGl0bGU+PHNlY29uZGFyeS10aXRsZT5KIFNjaSBNZWQgU3Bv
cnQ8L3NlY29uZGFyeS10aXRsZT48L3RpdGxlcz48cGVyaW9kaWNhbD48ZnVsbC10aXRsZT5KIFNj
aSBNZWQgU3BvcnQ8L2Z1bGwtdGl0bGU+PGFiYnItMT5Kb3VybmFsIG9mIFNjaWVuY2UgYW5kIE1l
ZGljaW5lIGluIFNwb3J0PC9hYmJyLTE+PGFiYnItMj5KIFNjaSBNZWQgU3BvcnQ8L2FiYnItMj48
YWJici0zPkouIFNjaS4gTWVkLiBTcG9ydDwvYWJici0zPjwvcGVyaW9kaWNhbD48cGFnZXM+NTU2
LTYxPC9wYWdlcz48dm9sdW1lPjE2PC92b2x1bWU+PG51bWJlcj42PC9udW1iZXI+PGtleXdvcmRz
PjxrZXl3b3JkPkJpb21lY2hhbmljYWwgUGhlbm9tZW5hPC9rZXl3b3JkPjxrZXl3b3JkPkZvb3Ri
YWxsLypwaHlzaW9sb2d5PC9rZXl3b3JkPjxrZXl3b3JkPkh1bWFuczwva2V5d29yZD48a2V5d29y
ZD5NYWxlPC9rZXl3b3JkPjxrZXl3b3JkPllvdW5nIEFkdWx0PC9rZXl3b3JkPjxrZXl3b3JkPkFj
Y2VsZXJhdGlvbjwva2V5d29yZD48a2V5d29yZD5HcHM8L2tleXdvcmQ+PGtleXdvcmQ+VGltZS1t
b3Rpb24gYW5hbHlzaXM8L2tleXdvcmQ+PC9rZXl3b3Jkcz48ZGF0ZXM+PHllYXI+MjAxMzwveWVh
cj48cHViLWRhdGVzPjxkYXRlPk5vdjwvZGF0ZT48L3B1Yi1kYXRlcz48L2RhdGVzPjxpc2JuPjE4
NzgtMTg2MSAoRWxlY3Ryb25pYykmI3hEOzE4NzgtMTg2MSAoTGlua2luZyk8L2lzYm4+PGFjY2Vz
c2lvbi1udW0+MjMzMzMwMDk8L2FjY2Vzc2lvbi1udW0+PHVybHM+PHJlbGF0ZWQtdXJscz48dXJs
Pmh0dHA6Ly93d3cubmNiaS5ubG0ubmloLmdvdi9wdWJtZWQvMjMzMzMwMDk8L3VybD48L3JlbGF0
ZWQtdXJscz48L3VybHM+PGVsZWN0cm9uaWMtcmVzb3VyY2UtbnVtPjEwLjEwMTYvai5qc2Ftcy4y
MDEyLjEyLjAwNTwvZWxlY3Ryb25pYy1yZXNvdXJjZS1udW0+PC9yZWNvcmQ+PC9DaXRlPjxDaXRl
PjxBdXRob3I+UmFtcGluaW5pPC9BdXRob3I+PFllYXI+MjAxMTwvWWVhcj48UmVjTnVtPjEyODc8
L1JlY051bT48cmVjb3JkPjxyZWMtbnVtYmVyPjEyODc8L3JlYy1udW1iZXI+PGZvcmVpZ24ta2V5
cz48a2V5IGFwcD0iRU4iIGRiLWlkPSJldGV6dnhmcGt6djI5aWUyZnpreDJ6dHg1OWV3cjVhYXhm
dHAiIHRpbWVzdGFtcD0iMTM5NTMzMjE2MyI+MTI4Nzwva2V5PjwvZm9yZWlnbi1rZXlzPjxyZWYt
dHlwZSBuYW1lPSJKb3VybmFsIEFydGljbGUiPjE3PC9yZWYtdHlwZT48Y29udHJpYnV0b3JzPjxh
dXRob3JzPjxhdXRob3I+UmFtcGluaW5pLCBFLjwvYXV0aG9yPjxhdXRob3I+Qm9zaW8sIEEuPC9h
dXRob3I+PGF1dGhvcj5GZXJyYXJlc2ksIEkuPC9hdXRob3I+PGF1dGhvcj5QZXRydW9sbywgQS48
L2F1dGhvcj48YXV0aG9yPk1vcmVsbGksIEEuPC9hdXRob3I+PGF1dGhvcj5TYXNzaSwgQS48L2F1
dGhvcj48L2F1dGhvcnM+PC9jb250cmlidXRvcnM+PGF1dGgtYWRkcmVzcz5IdW1hbiBQZXJmb3Jt
YW5jZSBMYWJvcmF0b3J5LCBNQVBFSSBTcG9ydCBSZXNlYXJjaCBDZW50ZXIsIFZhcmVzZSwgSXRh
bHkuIHBoeXNpb2xhYkBtYXBlaXNwb3J0Lml0PC9hdXRoLWFkZHJlc3M+PHRpdGxlcz48dGl0bGU+
TWF0Y2gtcmVsYXRlZCBmYXRpZ3VlIGluIHNvY2NlciBwbGF5ZXJzPC90aXRsZT48c2Vjb25kYXJ5
LXRpdGxlPk1lZGljaW5lIGFuZCBTY2llbmNlIGluIFNwb3J0cyBhbmQgRXhlcmNpc2U8L3NlY29u
ZGFyeS10aXRsZT48YWx0LXRpdGxlPk1lZCBTY2kgU3BvcnRzIEV4ZXJjPC9hbHQtdGl0bGU+PC90
aXRsZXM+PHBlcmlvZGljYWw+PGZ1bGwtdGl0bGU+TWVkaWNpbmUgYW5kIFNjaWVuY2UgaW4gU3Bv
cnRzIGFuZCBFeGVyY2lzZTwvZnVsbC10aXRsZT48YWJici0xPk1lZGljaW5lIGFuZCBTY2llbmNl
IGluIFNwb3J0cyBhbmQgRXhlcmNpc2U8L2FiYnItMT48YWJici0yPk1lZCBTY2kgU3BvcnRzIEV4
ZXJjPC9hYmJyLTI+PGFiYnItMz5NZWQuIFNjaS4gU3BvcnRzIEV4ZXJjLjwvYWJici0zPjwvcGVy
aW9kaWNhbD48YWx0LXBlcmlvZGljYWw+PGZ1bGwtdGl0bGU+TWVkIFNjaSBTcG9ydHMgRXhlcmM8
L2Z1bGwtdGl0bGU+PGFiYnItMT5NZWRpY2luZSBhbmQgU2NpZW5jZSBpbiBTcG9ydHMgYW5kIEV4
ZXJjaXNlPC9hYmJyLTE+PGFiYnItMj5NZWQgU2NpIFNwb3J0cyBFeGVyYzwvYWJici0yPjxhYmJy
LTM+TWVkLiBTY2kuIFNwb3J0cyBFeGVyYy48L2FiYnItMz48L2FsdC1wZXJpb2RpY2FsPjxwYWdl
cz4yMTYxLTcwPC9wYWdlcz48dm9sdW1lPjQzPC92b2x1bWU+PG51bWJlcj4xMTwvbnVtYmVyPjxl
ZGl0aW9uPjIwMTEvMDQvMjA8L2VkaXRpb24+PGtleXdvcmRzPjxrZXl3b3JkPkFkb2xlc2NlbnQ8
L2tleXdvcmQ+PGtleXdvcmQ+QXRobGV0aWMgUGVyZm9ybWFuY2UvKnBoeXNpb2xvZ3k8L2tleXdv
cmQ+PGtleXdvcmQ+KkNvbXBldGl0aXZlIEJlaGF2aW9yPC9rZXl3b3JkPjxrZXl3b3JkPkVsZWN0
cm9teW9ncmFwaHk8L2tleXdvcmQ+PGtleXdvcmQ+SHVtYW5zPC9rZXl3b3JkPjxrZXl3b3JkPkl0
YWx5PC9rZXl3b3JkPjxrZXl3b3JkPk1hbGU8L2tleXdvcmQ+PGtleXdvcmQ+Kk11c2NsZSBGYXRp
Z3VlPC9rZXl3b3JkPjxrZXl3b3JkPk11c2NsZXMvKmluanVyaWVzPC9rZXl3b3JkPjxrZXl3b3Jk
PipTb2NjZXI8L2tleXdvcmQ+PGtleXdvcmQ+WW91bmcgQWR1bHQ8L2tleXdvcmQ+PC9rZXl3b3Jk
cz48ZGF0ZXM+PHllYXI+MjAxMTwveWVhcj48cHViLWRhdGVzPjxkYXRlPk5vdjwvZGF0ZT48L3B1
Yi1kYXRlcz48L2RhdGVzPjxpc2JuPjE1MzAtMDMxNSAoRWxlY3Ryb25pYykmI3hEOzAxOTUtOTEz
MSAoTGlua2luZyk8L2lzYm4+PGFjY2Vzc2lvbi1udW0+MjE1MDI4OTE8L2FjY2Vzc2lvbi1udW0+
PHVybHM+PHJlbGF0ZWQtdXJscz48dXJsPmh0dHA6Ly93d3cubmNiaS5ubG0ubmloLmdvdi9wdWJt
ZWQvMjE1MDI4OTE8L3VybD48L3JlbGF0ZWQtdXJscz48L3VybHM+PGVsZWN0cm9uaWMtcmVzb3Vy
Y2UtbnVtPjEwLjEyNDkvTVNTLjBiMDEzZTMxODIxZTljNWM8L2VsZWN0cm9uaWMtcmVzb3VyY2Ut
bnVtPjxsYW5ndWFnZT5lbmc8L2xhbmd1YWdlPjwvcmVjb3JkPjwvQ2l0ZT48L0VuZE5vdGU+AG==
</w:fldData>
        </w:fldChar>
      </w:r>
      <w:r w:rsidR="00C76FC2" w:rsidRPr="00D22628">
        <w:instrText xml:space="preserve"> ADDIN EN.CITE.DATA </w:instrText>
      </w:r>
      <w:r w:rsidR="00C76FC2" w:rsidRPr="00D22628">
        <w:fldChar w:fldCharType="end"/>
      </w:r>
      <w:r w:rsidR="00044FD1" w:rsidRPr="00D22628">
        <w:fldChar w:fldCharType="separate"/>
      </w:r>
      <w:r w:rsidR="00C76FC2" w:rsidRPr="00D22628">
        <w:rPr>
          <w:noProof/>
        </w:rPr>
        <w:t>(1, 31)</w:t>
      </w:r>
      <w:r w:rsidR="00044FD1" w:rsidRPr="00D22628">
        <w:fldChar w:fldCharType="end"/>
      </w:r>
      <w:r w:rsidR="003E0956" w:rsidRPr="00D22628">
        <w:t xml:space="preserve">. An inevitable consequence of this physical demand is fatigue, </w:t>
      </w:r>
      <w:r w:rsidR="00780D3B" w:rsidRPr="00D22628">
        <w:t xml:space="preserve">a </w:t>
      </w:r>
      <w:r w:rsidR="001E103C" w:rsidRPr="00D22628">
        <w:t>debilitating</w:t>
      </w:r>
      <w:r w:rsidR="00780D3B" w:rsidRPr="00D22628">
        <w:t xml:space="preserve"> symptom that</w:t>
      </w:r>
      <w:r w:rsidR="005A0709" w:rsidRPr="00D22628">
        <w:t xml:space="preserve"> manifest</w:t>
      </w:r>
      <w:r w:rsidR="00A56FE8" w:rsidRPr="00D22628">
        <w:t>s</w:t>
      </w:r>
      <w:r w:rsidR="003E0956" w:rsidRPr="00D22628">
        <w:t xml:space="preserve"> in negative </w:t>
      </w:r>
      <w:r w:rsidR="0080141A" w:rsidRPr="00D22628">
        <w:t>physiological</w:t>
      </w:r>
      <w:r w:rsidR="005A0709" w:rsidRPr="00D22628">
        <w:t xml:space="preserve">, </w:t>
      </w:r>
      <w:r w:rsidR="003E0956" w:rsidRPr="00D22628">
        <w:t>functional</w:t>
      </w:r>
      <w:r w:rsidR="001E103C" w:rsidRPr="00D22628">
        <w:t xml:space="preserve"> </w:t>
      </w:r>
      <w:r w:rsidR="003E0956" w:rsidRPr="00D22628">
        <w:t>and perceptual o</w:t>
      </w:r>
      <w:r w:rsidR="0080141A" w:rsidRPr="00D22628">
        <w:t>utcomes</w:t>
      </w:r>
      <w:r w:rsidR="005A0709" w:rsidRPr="00D22628">
        <w:t>, which</w:t>
      </w:r>
      <w:r w:rsidR="003E0956" w:rsidRPr="00D22628">
        <w:t xml:space="preserve"> </w:t>
      </w:r>
      <w:r w:rsidR="00256143" w:rsidRPr="00D22628">
        <w:t xml:space="preserve">can </w:t>
      </w:r>
      <w:r w:rsidR="003E0956" w:rsidRPr="00D22628">
        <w:t>persis</w:t>
      </w:r>
      <w:r w:rsidR="0080141A" w:rsidRPr="00D22628">
        <w:t>t in the days post-exercise</w:t>
      </w:r>
      <w:r w:rsidR="00256A85" w:rsidRPr="00D22628">
        <w:t xml:space="preserve"> </w:t>
      </w:r>
      <w:r w:rsidR="00044FD1" w:rsidRPr="00D22628">
        <w:fldChar w:fldCharType="begin"/>
      </w:r>
      <w:r w:rsidR="00C76FC2" w:rsidRPr="00D22628">
        <w:instrText xml:space="preserve"> ADDIN EN.CITE &lt;EndNote&gt;&lt;Cite&gt;&lt;Author&gt;Nédélec&lt;/Author&gt;&lt;Year&gt;2012&lt;/Year&gt;&lt;RecNum&gt;1316&lt;/RecNum&gt;&lt;DisplayText&gt;(26)&lt;/DisplayText&gt;&lt;record&gt;&lt;rec-number&gt;1316&lt;/rec-number&gt;&lt;foreign-keys&gt;&lt;key app="EN" db-id="etezvxfpkzv29ie2fzkx2ztx59ewr5aaxftp" timestamp="1429630058"&gt;1316&lt;/key&gt;&lt;/foreign-keys&gt;&lt;ref-type name="Journal Article"&gt;17&lt;/ref-type&gt;&lt;contributors&gt;&lt;authors&gt;&lt;author&gt;Nédélec, Mathieu&lt;/author&gt;&lt;author&gt;McCall, Alan&lt;/author&gt;&lt;author&gt;Carling, Chris&lt;/author&gt;&lt;author&gt;Legall, Franck&lt;/author&gt;&lt;author&gt;Berthoin, Serge&lt;/author&gt;&lt;author&gt;Dupont, Gregory&lt;/author&gt;&lt;/authors&gt;&lt;/contributors&gt;&lt;titles&gt;&lt;title&gt;Recovery in Soccer&lt;/title&gt;&lt;secondary-title&gt;Sports medicine&lt;/secondary-title&gt;&lt;/titles&gt;&lt;periodical&gt;&lt;full-title&gt;Sports Med&lt;/full-title&gt;&lt;abbr-1&gt;Sports Medicine&lt;/abbr-1&gt;&lt;abbr-2&gt;Sports Med&lt;/abbr-2&gt;&lt;abbr-3&gt;Sports Med.&lt;/abbr-3&gt;&lt;/periodical&gt;&lt;pages&gt;997-1015&lt;/pages&gt;&lt;volume&gt;42&lt;/volume&gt;&lt;number&gt;12&lt;/number&gt;&lt;dates&gt;&lt;year&gt;2012&lt;/year&gt;&lt;/dates&gt;&lt;isbn&gt;0112-1642&lt;/isbn&gt;&lt;urls&gt;&lt;/urls&gt;&lt;/record&gt;&lt;/Cite&gt;&lt;/EndNote&gt;</w:instrText>
      </w:r>
      <w:r w:rsidR="00044FD1" w:rsidRPr="00D22628">
        <w:fldChar w:fldCharType="separate"/>
      </w:r>
      <w:r w:rsidR="00C76FC2" w:rsidRPr="00D22628">
        <w:rPr>
          <w:noProof/>
        </w:rPr>
        <w:t>(26)</w:t>
      </w:r>
      <w:r w:rsidR="00044FD1" w:rsidRPr="00D22628">
        <w:fldChar w:fldCharType="end"/>
      </w:r>
      <w:r w:rsidR="003E0956" w:rsidRPr="00D22628">
        <w:t xml:space="preserve">. </w:t>
      </w:r>
      <w:r w:rsidR="005C0797" w:rsidRPr="00D22628">
        <w:t>For example, marked changes in biochemical factors indicative of exercise-induced muscle damage (EIMD) persist for at least 72 h post-match (</w:t>
      </w:r>
      <w:r w:rsidR="000B70E3" w:rsidRPr="00D22628">
        <w:t>17, 25</w:t>
      </w:r>
      <w:r w:rsidR="005C0797" w:rsidRPr="00D22628">
        <w:t xml:space="preserve">), and </w:t>
      </w:r>
      <w:r w:rsidR="000B70E3" w:rsidRPr="00D22628">
        <w:t>decrements in physical performance</w:t>
      </w:r>
      <w:r w:rsidR="00925D84" w:rsidRPr="00D22628">
        <w:t xml:space="preserve"> </w:t>
      </w:r>
      <w:r w:rsidR="00D96D44" w:rsidRPr="00D22628">
        <w:t>considered to reflect</w:t>
      </w:r>
      <w:r w:rsidR="00925D84" w:rsidRPr="00D22628">
        <w:t xml:space="preserve"> neuromuscular function</w:t>
      </w:r>
      <w:r w:rsidR="000B70E3" w:rsidRPr="00D22628">
        <w:t xml:space="preserve"> (maximum voluntary contraction force, vertical jump height and sprint speed)</w:t>
      </w:r>
      <w:r w:rsidR="00925D84" w:rsidRPr="00D22628">
        <w:t xml:space="preserve"> </w:t>
      </w:r>
      <w:r w:rsidR="000B70E3" w:rsidRPr="00D22628">
        <w:t xml:space="preserve">are </w:t>
      </w:r>
      <w:r w:rsidR="00925D84" w:rsidRPr="00D22628">
        <w:t>present</w:t>
      </w:r>
      <w:r w:rsidR="000B70E3" w:rsidRPr="00D22628">
        <w:t xml:space="preserve"> post-match and for 24-96 h thereafter </w:t>
      </w:r>
      <w:r w:rsidR="000B70E3" w:rsidRPr="00D22628">
        <w:rPr>
          <w:szCs w:val="24"/>
        </w:rPr>
        <w:fldChar w:fldCharType="begin">
          <w:fldData xml:space="preserve">PEVuZE5vdGU+PENpdGU+PEF1dGhvcj5Ow6lkw6lsZWM8L0F1dGhvcj48WWVhcj4yMDEyPC9ZZWFy
PjxSZWNOdW0+MTMxNjwvUmVjTnVtPjxEaXNwbGF5VGV4dD4oMTcsIDI2LCAzMSk8L0Rpc3BsYXlU
ZXh0PjxyZWNvcmQ+PHJlYy1udW1iZXI+MTMxNjwvcmVjLW51bWJlcj48Zm9yZWlnbi1rZXlzPjxr
ZXkgYXBwPSJFTiIgZGItaWQ9ImV0ZXp2eGZwa3p2MjlpZTJmemt4Mnp0eDU5ZXdyNWFheGZ0cCIg
dGltZXN0YW1wPSIxNDI5NjMwMDU4Ij4xMzE2PC9rZXk+PC9mb3JlaWduLWtleXM+PHJlZi10eXBl
IG5hbWU9IkpvdXJuYWwgQXJ0aWNsZSI+MTc8L3JlZi10eXBlPjxjb250cmlidXRvcnM+PGF1dGhv
cnM+PGF1dGhvcj5Ow6lkw6lsZWMsIE1hdGhpZXU8L2F1dGhvcj48YXV0aG9yPk1jQ2FsbCwgQWxh
bjwvYXV0aG9yPjxhdXRob3I+Q2FybGluZywgQ2hyaXM8L2F1dGhvcj48YXV0aG9yPkxlZ2FsbCwg
RnJhbmNrPC9hdXRob3I+PGF1dGhvcj5CZXJ0aG9pbiwgU2VyZ2U8L2F1dGhvcj48YXV0aG9yPkR1
cG9udCwgR3JlZ29yeTwvYXV0aG9yPjwvYXV0aG9ycz48L2NvbnRyaWJ1dG9ycz48dGl0bGVzPjx0
aXRsZT5SZWNvdmVyeSBpbiBTb2NjZXI8L3RpdGxlPjxzZWNvbmRhcnktdGl0bGU+U3BvcnRzIG1l
ZGljaW5lPC9zZWNvbmRhcnktdGl0bGU+PC90aXRsZXM+PHBlcmlvZGljYWw+PGZ1bGwtdGl0bGU+
U3BvcnRzIE1lZDwvZnVsbC10aXRsZT48YWJici0xPlNwb3J0cyBNZWRpY2luZTwvYWJici0xPjxh
YmJyLTI+U3BvcnRzIE1lZDwvYWJici0yPjxhYmJyLTM+U3BvcnRzIE1lZC48L2FiYnItMz48L3Bl
cmlvZGljYWw+PHBhZ2VzPjk5Ny0xMDE1PC9wYWdlcz48dm9sdW1lPjQyPC92b2x1bWU+PG51bWJl
cj4xMjwvbnVtYmVyPjxkYXRlcz48eWVhcj4yMDEyPC95ZWFyPjwvZGF0ZXM+PGlzYm4+MDExMi0x
NjQyPC9pc2JuPjx1cmxzPjwvdXJscz48L3JlY29yZD48L0NpdGU+PENpdGU+PEF1dGhvcj5SYW1w
aW5pbmk8L0F1dGhvcj48WWVhcj4yMDExPC9ZZWFyPjxSZWNOdW0+MTI4NzwvUmVjTnVtPjxyZWNv
cmQ+PHJlYy1udW1iZXI+MTI4NzwvcmVjLW51bWJlcj48Zm9yZWlnbi1rZXlzPjxrZXkgYXBwPSJF
TiIgZGItaWQ9ImV0ZXp2eGZwa3p2MjlpZTJmemt4Mnp0eDU5ZXdyNWFheGZ0cCIgdGltZXN0YW1w
PSIxMzk1MzMyMTYzIj4xMjg3PC9rZXk+PC9mb3JlaWduLWtleXM+PHJlZi10eXBlIG5hbWU9Ikpv
dXJuYWwgQXJ0aWNsZSI+MTc8L3JlZi10eXBlPjxjb250cmlidXRvcnM+PGF1dGhvcnM+PGF1dGhv
cj5SYW1waW5pbmksIEUuPC9hdXRob3I+PGF1dGhvcj5Cb3NpbywgQS48L2F1dGhvcj48YXV0aG9y
PkZlcnJhcmVzaSwgSS48L2F1dGhvcj48YXV0aG9yPlBldHJ1b2xvLCBBLjwvYXV0aG9yPjxhdXRo
b3I+TW9yZWxsaSwgQS48L2F1dGhvcj48YXV0aG9yPlNhc3NpLCBBLjwvYXV0aG9yPjwvYXV0aG9y
cz48L2NvbnRyaWJ1dG9ycz48YXV0aC1hZGRyZXNzPkh1bWFuIFBlcmZvcm1hbmNlIExhYm9yYXRv
cnksIE1BUEVJIFNwb3J0IFJlc2VhcmNoIENlbnRlciwgVmFyZXNlLCBJdGFseS4gcGh5c2lvbGFi
QG1hcGVpc3BvcnQuaXQ8L2F1dGgtYWRkcmVzcz48dGl0bGVzPjx0aXRsZT5NYXRjaC1yZWxhdGVk
IGZhdGlndWUgaW4gc29jY2VyIHBsYXllcnM8L3RpdGxlPjxzZWNvbmRhcnktdGl0bGU+TWVkaWNp
bmUgYW5kIFNjaWVuY2UgaW4gU3BvcnRzIGFuZCBFeGVyY2lzZTwvc2Vjb25kYXJ5LXRpdGxlPjxh
bHQtdGl0bGU+TWVkIFNjaSBTcG9ydHMgRXhlcmM8L2FsdC10aXRsZT48L3RpdGxlcz48cGVyaW9k
aWNhbD48ZnVsbC10aXRsZT5NZWRpY2luZSBhbmQgU2NpZW5jZSBpbiBTcG9ydHMgYW5kIEV4ZXJj
aXNlPC9mdWxsLXRpdGxlPjxhYmJyLTE+TWVkaWNpbmUgYW5kIFNjaWVuY2UgaW4gU3BvcnRzIGFu
ZCBFeGVyY2lzZTwvYWJici0xPjxhYmJyLTI+TWVkIFNjaSBTcG9ydHMgRXhlcmM8L2FiYnItMj48
YWJici0zPk1lZC4gU2NpLiBTcG9ydHMgRXhlcmMuPC9hYmJyLTM+PC9wZXJpb2RpY2FsPjxhbHQt
cGVyaW9kaWNhbD48ZnVsbC10aXRsZT5NZWQgU2NpIFNwb3J0cyBFeGVyYzwvZnVsbC10aXRsZT48
YWJici0xPk1lZGljaW5lIGFuZCBTY2llbmNlIGluIFNwb3J0cyBhbmQgRXhlcmNpc2U8L2FiYnIt
MT48YWJici0yPk1lZCBTY2kgU3BvcnRzIEV4ZXJjPC9hYmJyLTI+PGFiYnItMz5NZWQuIFNjaS4g
U3BvcnRzIEV4ZXJjLjwvYWJici0zPjwvYWx0LXBlcmlvZGljYWw+PHBhZ2VzPjIxNjEtNzA8L3Bh
Z2VzPjx2b2x1bWU+NDM8L3ZvbHVtZT48bnVtYmVyPjExPC9udW1iZXI+PGVkaXRpb24+MjAxMS8w
NC8yMDwvZWRpdGlvbj48a2V5d29yZHM+PGtleXdvcmQ+QWRvbGVzY2VudDwva2V5d29yZD48a2V5
d29yZD5BdGhsZXRpYyBQZXJmb3JtYW5jZS8qcGh5c2lvbG9neTwva2V5d29yZD48a2V5d29yZD4q
Q29tcGV0aXRpdmUgQmVoYXZpb3I8L2tleXdvcmQ+PGtleXdvcmQ+RWxlY3Ryb215b2dyYXBoeTwv
a2V5d29yZD48a2V5d29yZD5IdW1hbnM8L2tleXdvcmQ+PGtleXdvcmQ+SXRhbHk8L2tleXdvcmQ+
PGtleXdvcmQ+TWFsZTwva2V5d29yZD48a2V5d29yZD4qTXVzY2xlIEZhdGlndWU8L2tleXdvcmQ+
PGtleXdvcmQ+TXVzY2xlcy8qaW5qdXJpZXM8L2tleXdvcmQ+PGtleXdvcmQ+KlNvY2Nlcjwva2V5
d29yZD48a2V5d29yZD5Zb3VuZyBBZHVsdDwva2V5d29yZD48L2tleXdvcmRzPjxkYXRlcz48eWVh
cj4yMDExPC95ZWFyPjxwdWItZGF0ZXM+PGRhdGU+Tm92PC9kYXRlPjwvcHViLWRhdGVzPjwvZGF0
ZXM+PGlzYm4+MTUzMC0wMzE1IChFbGVjdHJvbmljKSYjeEQ7MDE5NS05MTMxIChMaW5raW5nKTwv
aXNibj48YWNjZXNzaW9uLW51bT4yMTUwMjg5MTwvYWNjZXNzaW9uLW51bT48dXJscz48cmVsYXRl
ZC11cmxzPjx1cmw+aHR0cDovL3d3dy5uY2JpLm5sbS5uaWguZ292L3B1Ym1lZC8yMTUwMjg5MTwv
dXJsPjwvcmVsYXRlZC11cmxzPjwvdXJscz48ZWxlY3Ryb25pYy1yZXNvdXJjZS1udW0+MTAuMTI0
OS9NU1MuMGIwMTNlMzE4MjFlOWM1YzwvZWxlY3Ryb25pYy1yZXNvdXJjZS1udW0+PGxhbmd1YWdl
PmVuZzwvbGFuZ3VhZ2U+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0B70E3" w:rsidRPr="00D22628">
        <w:rPr>
          <w:szCs w:val="24"/>
        </w:rPr>
        <w:instrText xml:space="preserve"> ADDIN EN.CITE </w:instrText>
      </w:r>
      <w:r w:rsidR="000B70E3" w:rsidRPr="00D22628">
        <w:rPr>
          <w:szCs w:val="24"/>
        </w:rPr>
        <w:fldChar w:fldCharType="begin">
          <w:fldData xml:space="preserve">PEVuZE5vdGU+PENpdGU+PEF1dGhvcj5Ow6lkw6lsZWM8L0F1dGhvcj48WWVhcj4yMDEyPC9ZZWFy
PjxSZWNOdW0+MTMxNjwvUmVjTnVtPjxEaXNwbGF5VGV4dD4oMTcsIDI2LCAzMSk8L0Rpc3BsYXlU
ZXh0PjxyZWNvcmQ+PHJlYy1udW1iZXI+MTMxNjwvcmVjLW51bWJlcj48Zm9yZWlnbi1rZXlzPjxr
ZXkgYXBwPSJFTiIgZGItaWQ9ImV0ZXp2eGZwa3p2MjlpZTJmemt4Mnp0eDU5ZXdyNWFheGZ0cCIg
dGltZXN0YW1wPSIxNDI5NjMwMDU4Ij4xMzE2PC9rZXk+PC9mb3JlaWduLWtleXM+PHJlZi10eXBl
IG5hbWU9IkpvdXJuYWwgQXJ0aWNsZSI+MTc8L3JlZi10eXBlPjxjb250cmlidXRvcnM+PGF1dGhv
cnM+PGF1dGhvcj5Ow6lkw6lsZWMsIE1hdGhpZXU8L2F1dGhvcj48YXV0aG9yPk1jQ2FsbCwgQWxh
bjwvYXV0aG9yPjxhdXRob3I+Q2FybGluZywgQ2hyaXM8L2F1dGhvcj48YXV0aG9yPkxlZ2FsbCwg
RnJhbmNrPC9hdXRob3I+PGF1dGhvcj5CZXJ0aG9pbiwgU2VyZ2U8L2F1dGhvcj48YXV0aG9yPkR1
cG9udCwgR3JlZ29yeTwvYXV0aG9yPjwvYXV0aG9ycz48L2NvbnRyaWJ1dG9ycz48dGl0bGVzPjx0
aXRsZT5SZWNvdmVyeSBpbiBTb2NjZXI8L3RpdGxlPjxzZWNvbmRhcnktdGl0bGU+U3BvcnRzIG1l
ZGljaW5lPC9zZWNvbmRhcnktdGl0bGU+PC90aXRsZXM+PHBlcmlvZGljYWw+PGZ1bGwtdGl0bGU+
U3BvcnRzIE1lZDwvZnVsbC10aXRsZT48YWJici0xPlNwb3J0cyBNZWRpY2luZTwvYWJici0xPjxh
YmJyLTI+U3BvcnRzIE1lZDwvYWJici0yPjxhYmJyLTM+U3BvcnRzIE1lZC48L2FiYnItMz48L3Bl
cmlvZGljYWw+PHBhZ2VzPjk5Ny0xMDE1PC9wYWdlcz48dm9sdW1lPjQyPC92b2x1bWU+PG51bWJl
cj4xMjwvbnVtYmVyPjxkYXRlcz48eWVhcj4yMDEyPC95ZWFyPjwvZGF0ZXM+PGlzYm4+MDExMi0x
NjQyPC9pc2JuPjx1cmxzPjwvdXJscz48L3JlY29yZD48L0NpdGU+PENpdGU+PEF1dGhvcj5SYW1w
aW5pbmk8L0F1dGhvcj48WWVhcj4yMDExPC9ZZWFyPjxSZWNOdW0+MTI4NzwvUmVjTnVtPjxyZWNv
cmQ+PHJlYy1udW1iZXI+MTI4NzwvcmVjLW51bWJlcj48Zm9yZWlnbi1rZXlzPjxrZXkgYXBwPSJF
TiIgZGItaWQ9ImV0ZXp2eGZwa3p2MjlpZTJmemt4Mnp0eDU5ZXdyNWFheGZ0cCIgdGltZXN0YW1w
PSIxMzk1MzMyMTYzIj4xMjg3PC9rZXk+PC9mb3JlaWduLWtleXM+PHJlZi10eXBlIG5hbWU9Ikpv
dXJuYWwgQXJ0aWNsZSI+MTc8L3JlZi10eXBlPjxjb250cmlidXRvcnM+PGF1dGhvcnM+PGF1dGhv
cj5SYW1waW5pbmksIEUuPC9hdXRob3I+PGF1dGhvcj5Cb3NpbywgQS48L2F1dGhvcj48YXV0aG9y
PkZlcnJhcmVzaSwgSS48L2F1dGhvcj48YXV0aG9yPlBldHJ1b2xvLCBBLjwvYXV0aG9yPjxhdXRo
b3I+TW9yZWxsaSwgQS48L2F1dGhvcj48YXV0aG9yPlNhc3NpLCBBLjwvYXV0aG9yPjwvYXV0aG9y
cz48L2NvbnRyaWJ1dG9ycz48YXV0aC1hZGRyZXNzPkh1bWFuIFBlcmZvcm1hbmNlIExhYm9yYXRv
cnksIE1BUEVJIFNwb3J0IFJlc2VhcmNoIENlbnRlciwgVmFyZXNlLCBJdGFseS4gcGh5c2lvbGFi
QG1hcGVpc3BvcnQuaXQ8L2F1dGgtYWRkcmVzcz48dGl0bGVzPjx0aXRsZT5NYXRjaC1yZWxhdGVk
IGZhdGlndWUgaW4gc29jY2VyIHBsYXllcnM8L3RpdGxlPjxzZWNvbmRhcnktdGl0bGU+TWVkaWNp
bmUgYW5kIFNjaWVuY2UgaW4gU3BvcnRzIGFuZCBFeGVyY2lzZTwvc2Vjb25kYXJ5LXRpdGxlPjxh
bHQtdGl0bGU+TWVkIFNjaSBTcG9ydHMgRXhlcmM8L2FsdC10aXRsZT48L3RpdGxlcz48cGVyaW9k
aWNhbD48ZnVsbC10aXRsZT5NZWRpY2luZSBhbmQgU2NpZW5jZSBpbiBTcG9ydHMgYW5kIEV4ZXJj
aXNlPC9mdWxsLXRpdGxlPjxhYmJyLTE+TWVkaWNpbmUgYW5kIFNjaWVuY2UgaW4gU3BvcnRzIGFu
ZCBFeGVyY2lzZTwvYWJici0xPjxhYmJyLTI+TWVkIFNjaSBTcG9ydHMgRXhlcmM8L2FiYnItMj48
YWJici0zPk1lZC4gU2NpLiBTcG9ydHMgRXhlcmMuPC9hYmJyLTM+PC9wZXJpb2RpY2FsPjxhbHQt
cGVyaW9kaWNhbD48ZnVsbC10aXRsZT5NZWQgU2NpIFNwb3J0cyBFeGVyYzwvZnVsbC10aXRsZT48
YWJici0xPk1lZGljaW5lIGFuZCBTY2llbmNlIGluIFNwb3J0cyBhbmQgRXhlcmNpc2U8L2FiYnIt
MT48YWJici0yPk1lZCBTY2kgU3BvcnRzIEV4ZXJjPC9hYmJyLTI+PGFiYnItMz5NZWQuIFNjaS4g
U3BvcnRzIEV4ZXJjLjwvYWJici0zPjwvYWx0LXBlcmlvZGljYWw+PHBhZ2VzPjIxNjEtNzA8L3Bh
Z2VzPjx2b2x1bWU+NDM8L3ZvbHVtZT48bnVtYmVyPjExPC9udW1iZXI+PGVkaXRpb24+MjAxMS8w
NC8yMDwvZWRpdGlvbj48a2V5d29yZHM+PGtleXdvcmQ+QWRvbGVzY2VudDwva2V5d29yZD48a2V5
d29yZD5BdGhsZXRpYyBQZXJmb3JtYW5jZS8qcGh5c2lvbG9neTwva2V5d29yZD48a2V5d29yZD4q
Q29tcGV0aXRpdmUgQmVoYXZpb3I8L2tleXdvcmQ+PGtleXdvcmQ+RWxlY3Ryb215b2dyYXBoeTwv
a2V5d29yZD48a2V5d29yZD5IdW1hbnM8L2tleXdvcmQ+PGtleXdvcmQ+SXRhbHk8L2tleXdvcmQ+
PGtleXdvcmQ+TWFsZTwva2V5d29yZD48a2V5d29yZD4qTXVzY2xlIEZhdGlndWU8L2tleXdvcmQ+
PGtleXdvcmQ+TXVzY2xlcy8qaW5qdXJpZXM8L2tleXdvcmQ+PGtleXdvcmQ+KlNvY2Nlcjwva2V5
d29yZD48a2V5d29yZD5Zb3VuZyBBZHVsdDwva2V5d29yZD48L2tleXdvcmRzPjxkYXRlcz48eWVh
cj4yMDExPC95ZWFyPjxwdWItZGF0ZXM+PGRhdGU+Tm92PC9kYXRlPjwvcHViLWRhdGVzPjwvZGF0
ZXM+PGlzYm4+MTUzMC0wMzE1IChFbGVjdHJvbmljKSYjeEQ7MDE5NS05MTMxIChMaW5raW5nKTwv
aXNibj48YWNjZXNzaW9uLW51bT4yMTUwMjg5MTwvYWNjZXNzaW9uLW51bT48dXJscz48cmVsYXRl
ZC11cmxzPjx1cmw+aHR0cDovL3d3dy5uY2JpLm5sbS5uaWguZ292L3B1Ym1lZC8yMTUwMjg5MTwv
dXJsPjwvcmVsYXRlZC11cmxzPjwvdXJscz48ZWxlY3Ryb25pYy1yZXNvdXJjZS1udW0+MTAuMTI0
OS9NU1MuMGIwMTNlMzE4MjFlOWM1YzwvZWxlY3Ryb25pYy1yZXNvdXJjZS1udW0+PGxhbmd1YWdl
PmVuZzwvbGFuZ3VhZ2U+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0B70E3" w:rsidRPr="00D22628">
        <w:rPr>
          <w:szCs w:val="24"/>
        </w:rPr>
        <w:instrText xml:space="preserve"> ADDIN EN.CITE.DATA </w:instrText>
      </w:r>
      <w:r w:rsidR="000B70E3" w:rsidRPr="00D22628">
        <w:rPr>
          <w:szCs w:val="24"/>
        </w:rPr>
      </w:r>
      <w:r w:rsidR="000B70E3" w:rsidRPr="00D22628">
        <w:rPr>
          <w:szCs w:val="24"/>
        </w:rPr>
        <w:fldChar w:fldCharType="end"/>
      </w:r>
      <w:r w:rsidR="000B70E3" w:rsidRPr="00D22628">
        <w:rPr>
          <w:szCs w:val="24"/>
        </w:rPr>
      </w:r>
      <w:r w:rsidR="000B70E3" w:rsidRPr="00D22628">
        <w:rPr>
          <w:szCs w:val="24"/>
        </w:rPr>
        <w:fldChar w:fldCharType="separate"/>
      </w:r>
      <w:r w:rsidR="000B70E3" w:rsidRPr="00D22628">
        <w:rPr>
          <w:noProof/>
          <w:szCs w:val="24"/>
        </w:rPr>
        <w:t>(17, 26, 31)</w:t>
      </w:r>
      <w:r w:rsidR="000B70E3" w:rsidRPr="00D22628">
        <w:rPr>
          <w:szCs w:val="24"/>
        </w:rPr>
        <w:fldChar w:fldCharType="end"/>
      </w:r>
      <w:r w:rsidR="000B70E3" w:rsidRPr="00D22628">
        <w:rPr>
          <w:szCs w:val="24"/>
        </w:rPr>
        <w:t xml:space="preserve">. </w:t>
      </w:r>
      <w:r w:rsidR="003E0956" w:rsidRPr="00D22628">
        <w:t>T</w:t>
      </w:r>
      <w:r w:rsidR="001E103C" w:rsidRPr="00D22628">
        <w:t xml:space="preserve">he </w:t>
      </w:r>
      <w:r w:rsidR="0080141A" w:rsidRPr="00D22628">
        <w:t xml:space="preserve">physiological </w:t>
      </w:r>
      <w:r w:rsidR="001E103C" w:rsidRPr="00D22628">
        <w:t>consequences of fatigue in the days post soccer-</w:t>
      </w:r>
      <w:r w:rsidR="003E0956" w:rsidRPr="00D22628">
        <w:t xml:space="preserve">match-play have typically been studied at a peripheral level, with recovery of </w:t>
      </w:r>
      <w:r w:rsidR="000B70E3" w:rsidRPr="00D22628">
        <w:t xml:space="preserve">impairments in </w:t>
      </w:r>
      <w:r w:rsidR="003E0956" w:rsidRPr="00D22628">
        <w:t>skeletal muscle function</w:t>
      </w:r>
      <w:r w:rsidR="000B70E3" w:rsidRPr="00D22628">
        <w:t xml:space="preserve"> (</w:t>
      </w:r>
      <w:r w:rsidR="00925D84" w:rsidRPr="00D22628">
        <w:t xml:space="preserve">termed </w:t>
      </w:r>
      <w:r w:rsidR="000B70E3" w:rsidRPr="00D22628">
        <w:t>“peripheral fatigue”)</w:t>
      </w:r>
      <w:r w:rsidR="003E0956" w:rsidRPr="00D22628">
        <w:t xml:space="preserve"> the </w:t>
      </w:r>
      <w:r w:rsidR="00734466" w:rsidRPr="00D22628">
        <w:t>primary concern</w:t>
      </w:r>
      <w:r w:rsidR="00256A85" w:rsidRPr="00D22628">
        <w:t xml:space="preserve"> </w:t>
      </w:r>
      <w:r w:rsidR="00044FD1" w:rsidRPr="00D22628">
        <w:fldChar w:fldCharType="begin">
          <w:fldData xml:space="preserve">PEVuZE5vdGU+PENpdGU+PEF1dGhvcj5Jc3BpcmxpZGlzPC9BdXRob3I+PFllYXI+MjAwODwvWWVh
cj48UmVjTnVtPjEzMDg8L1JlY051bT48RGlzcGxheVRleHQ+KDE3LCAyNik8L0Rpc3BsYXlUZXh0
PjxyZWNvcmQ+PHJlYy1udW1iZXI+MTMwODwvcmVjLW51bWJlcj48Zm9yZWlnbi1rZXlzPjxrZXkg
YXBwPSJFTiIgZGItaWQ9ImV0ZXp2eGZwa3p2MjlpZTJmemt4Mnp0eDU5ZXdyNWFheGZ0cCIgdGlt
ZXN0YW1wPSIxNDI5NjI5MTg2Ij4xMzA4PC9rZXk+PC9mb3JlaWduLWtleXM+PHJlZi10eXBlIG5h
bWU9IkpvdXJuYWwgQXJ0aWNsZSI+MTc8L3JlZi10eXBlPjxjb250cmlidXRvcnM+PGF1dGhvcnM+
PGF1dGhvcj5Jc3BpcmxpZGlzLCBJb2FubmlzPC9hdXRob3I+PGF1dGhvcj5GYXRvdXJvcywgSW9h
bm5pcyBHPC9hdXRob3I+PGF1dGhvcj5KYW11cnRhcywgQXRoYW5hc2lvcyBaPC9hdXRob3I+PGF1
dGhvcj5OaWtvbGFpZGlzLCBNaWNoYWxpcyBHPC9hdXRob3I+PGF1dGhvcj5NaWNoYWlsaWRpcywg
SW9hbm5pczwvYXV0aG9yPjxhdXRob3I+RG91cm91ZG9zLCBJb2FubmlzPC9hdXRob3I+PGF1dGhv
cj5NYXJnb25pcywgS29uc3RhbnRpbm9zPC9hdXRob3I+PGF1dGhvcj5DaGF0emluaWtvbGFvdSwg
QXRoYW5hc2lvczwvYXV0aG9yPjxhdXRob3I+S2FsaXN0cmF0b3MsIEVsaWFzPC9hdXRob3I+PGF1
dGhvcj5LYXRyYWJhc2FzLCBJb2FubmlzPC9hdXRob3I+PC9hdXRob3JzPjwvY29udHJpYnV0b3Jz
Pjx0aXRsZXM+PHRpdGxlPlRpbWUtY291cnNlIG9mIGNoYW5nZXMgaW4gaW5mbGFtbWF0b3J5IGFu
ZCBwZXJmb3JtYW5jZSByZXNwb25zZXMgZm9sbG93aW5nIGEgc29jY2VyIGdhbWU8L3RpdGxlPjxz
ZWNvbmRhcnktdGl0bGU+Q2xpbmljYWwgSm91cm5hbCBvZiBTcG9ydCBNZWRpY2luZTwvc2Vjb25k
YXJ5LXRpdGxlPjwvdGl0bGVzPjxwZXJpb2RpY2FsPjxmdWxsLXRpdGxlPkNsaW5pY2FsIEpvdXJu
YWwgb2YgU3BvcnQgTWVkaWNpbmU8L2Z1bGwtdGl0bGU+PC9wZXJpb2RpY2FsPjxwYWdlcz40MjMt
NDMxPC9wYWdlcz48dm9sdW1lPjE4PC92b2x1bWU+PG51bWJlcj41PC9udW1iZXI+PGRhdGVzPjx5
ZWFyPjIwMDg8L3llYXI+PC9kYXRlcz48aXNibj4xMDUwLTY0Mlg8L2lzYm4+PHVybHM+PC91cmxz
PjwvcmVjb3JkPjwvQ2l0ZT48Q2l0ZT48QXV0aG9yPk7DqWTDqWxlYzwvQXV0aG9yPjxZZWFyPjIw
MTI8L1llYXI+PFJlY051bT4xMzE2PC9SZWNOdW0+PHJlY29yZD48cmVjLW51bWJlcj4xMzE2PC9y
ZWMtbnVtYmVyPjxmb3JlaWduLWtleXM+PGtleSBhcHA9IkVOIiBkYi1pZD0iZXRlenZ4ZnBrenYy
OWllMmZ6a3gyenR4NTlld3I1YWF4ZnRwIiB0aW1lc3RhbXA9IjE0Mjk2MzAwNTgiPjEzMTY8L2tl
eT48L2ZvcmVpZ24ta2V5cz48cmVmLXR5cGUgbmFtZT0iSm91cm5hbCBBcnRpY2xlIj4xNzwvcmVm
LXR5cGU+PGNvbnRyaWJ1dG9ycz48YXV0aG9ycz48YXV0aG9yPk7DqWTDqWxlYywgTWF0aGlldTwv
YXV0aG9yPjxhdXRob3I+TWNDYWxsLCBBbGFuPC9hdXRob3I+PGF1dGhvcj5DYXJsaW5nLCBDaHJp
czwvYXV0aG9yPjxhdXRob3I+TGVnYWxsLCBGcmFuY2s8L2F1dGhvcj48YXV0aG9yPkJlcnRob2lu
LCBTZXJnZTwvYXV0aG9yPjxhdXRob3I+RHVwb250LCBHcmVnb3J5PC9hdXRob3I+PC9hdXRob3Jz
PjwvY29udHJpYnV0b3JzPjx0aXRsZXM+PHRpdGxlPlJlY292ZXJ5IGluIFNvY2NlcjwvdGl0bGU+
PHNlY29uZGFyeS10aXRsZT5TcG9ydHMgbWVkaWNpbmU8L3NlY29uZGFyeS10aXRsZT48L3RpdGxl
cz48cGVyaW9kaWNhbD48ZnVsbC10aXRsZT5TcG9ydHMgTWVkPC9mdWxsLXRpdGxlPjxhYmJyLTE+
U3BvcnRzIE1lZGljaW5lPC9hYmJyLTE+PGFiYnItMj5TcG9ydHMgTWVkPC9hYmJyLTI+PGFiYnIt
Mz5TcG9ydHMgTWVkLjwvYWJici0zPjwvcGVyaW9kaWNhbD48cGFnZXM+OTk3LTEwMTU8L3BhZ2Vz
Pjx2b2x1bWU+NDI8L3ZvbHVtZT48bnVtYmVyPjEyPC9udW1iZXI+PGRhdGVzPjx5ZWFyPjIwMTI8
L3llYXI+PC9kYXRlcz48aXNibj4wMTEyLTE2NDI8L2lzYm4+PHVybHM+PC91cmxzPjwvcmVjb3Jk
PjwvQ2l0ZT48L0VuZE5vdGU+
</w:fldData>
        </w:fldChar>
      </w:r>
      <w:r w:rsidR="00C76FC2" w:rsidRPr="00D22628">
        <w:instrText xml:space="preserve"> ADDIN EN.CITE </w:instrText>
      </w:r>
      <w:r w:rsidR="00C76FC2" w:rsidRPr="00D22628">
        <w:fldChar w:fldCharType="begin">
          <w:fldData xml:space="preserve">PEVuZE5vdGU+PENpdGU+PEF1dGhvcj5Jc3BpcmxpZGlzPC9BdXRob3I+PFllYXI+MjAwODwvWWVh
cj48UmVjTnVtPjEzMDg8L1JlY051bT48RGlzcGxheVRleHQ+KDE3LCAyNik8L0Rpc3BsYXlUZXh0
PjxyZWNvcmQ+PHJlYy1udW1iZXI+MTMwODwvcmVjLW51bWJlcj48Zm9yZWlnbi1rZXlzPjxrZXkg
YXBwPSJFTiIgZGItaWQ9ImV0ZXp2eGZwa3p2MjlpZTJmemt4Mnp0eDU5ZXdyNWFheGZ0cCIgdGlt
ZXN0YW1wPSIxNDI5NjI5MTg2Ij4xMzA4PC9rZXk+PC9mb3JlaWduLWtleXM+PHJlZi10eXBlIG5h
bWU9IkpvdXJuYWwgQXJ0aWNsZSI+MTc8L3JlZi10eXBlPjxjb250cmlidXRvcnM+PGF1dGhvcnM+
PGF1dGhvcj5Jc3BpcmxpZGlzLCBJb2FubmlzPC9hdXRob3I+PGF1dGhvcj5GYXRvdXJvcywgSW9h
bm5pcyBHPC9hdXRob3I+PGF1dGhvcj5KYW11cnRhcywgQXRoYW5hc2lvcyBaPC9hdXRob3I+PGF1
dGhvcj5OaWtvbGFpZGlzLCBNaWNoYWxpcyBHPC9hdXRob3I+PGF1dGhvcj5NaWNoYWlsaWRpcywg
SW9hbm5pczwvYXV0aG9yPjxhdXRob3I+RG91cm91ZG9zLCBJb2FubmlzPC9hdXRob3I+PGF1dGhv
cj5NYXJnb25pcywgS29uc3RhbnRpbm9zPC9hdXRob3I+PGF1dGhvcj5DaGF0emluaWtvbGFvdSwg
QXRoYW5hc2lvczwvYXV0aG9yPjxhdXRob3I+S2FsaXN0cmF0b3MsIEVsaWFzPC9hdXRob3I+PGF1
dGhvcj5LYXRyYWJhc2FzLCBJb2FubmlzPC9hdXRob3I+PC9hdXRob3JzPjwvY29udHJpYnV0b3Jz
Pjx0aXRsZXM+PHRpdGxlPlRpbWUtY291cnNlIG9mIGNoYW5nZXMgaW4gaW5mbGFtbWF0b3J5IGFu
ZCBwZXJmb3JtYW5jZSByZXNwb25zZXMgZm9sbG93aW5nIGEgc29jY2VyIGdhbWU8L3RpdGxlPjxz
ZWNvbmRhcnktdGl0bGU+Q2xpbmljYWwgSm91cm5hbCBvZiBTcG9ydCBNZWRpY2luZTwvc2Vjb25k
YXJ5LXRpdGxlPjwvdGl0bGVzPjxwZXJpb2RpY2FsPjxmdWxsLXRpdGxlPkNsaW5pY2FsIEpvdXJu
YWwgb2YgU3BvcnQgTWVkaWNpbmU8L2Z1bGwtdGl0bGU+PC9wZXJpb2RpY2FsPjxwYWdlcz40MjMt
NDMxPC9wYWdlcz48dm9sdW1lPjE4PC92b2x1bWU+PG51bWJlcj41PC9udW1iZXI+PGRhdGVzPjx5
ZWFyPjIwMDg8L3llYXI+PC9kYXRlcz48aXNibj4xMDUwLTY0Mlg8L2lzYm4+PHVybHM+PC91cmxz
PjwvcmVjb3JkPjwvQ2l0ZT48Q2l0ZT48QXV0aG9yPk7DqWTDqWxlYzwvQXV0aG9yPjxZZWFyPjIw
MTI8L1llYXI+PFJlY051bT4xMzE2PC9SZWNOdW0+PHJlY29yZD48cmVjLW51bWJlcj4xMzE2PC9y
ZWMtbnVtYmVyPjxmb3JlaWduLWtleXM+PGtleSBhcHA9IkVOIiBkYi1pZD0iZXRlenZ4ZnBrenYy
OWllMmZ6a3gyenR4NTlld3I1YWF4ZnRwIiB0aW1lc3RhbXA9IjE0Mjk2MzAwNTgiPjEzMTY8L2tl
eT48L2ZvcmVpZ24ta2V5cz48cmVmLXR5cGUgbmFtZT0iSm91cm5hbCBBcnRpY2xlIj4xNzwvcmVm
LXR5cGU+PGNvbnRyaWJ1dG9ycz48YXV0aG9ycz48YXV0aG9yPk7DqWTDqWxlYywgTWF0aGlldTwv
YXV0aG9yPjxhdXRob3I+TWNDYWxsLCBBbGFuPC9hdXRob3I+PGF1dGhvcj5DYXJsaW5nLCBDaHJp
czwvYXV0aG9yPjxhdXRob3I+TGVnYWxsLCBGcmFuY2s8L2F1dGhvcj48YXV0aG9yPkJlcnRob2lu
LCBTZXJnZTwvYXV0aG9yPjxhdXRob3I+RHVwb250LCBHcmVnb3J5PC9hdXRob3I+PC9hdXRob3Jz
PjwvY29udHJpYnV0b3JzPjx0aXRsZXM+PHRpdGxlPlJlY292ZXJ5IGluIFNvY2NlcjwvdGl0bGU+
PHNlY29uZGFyeS10aXRsZT5TcG9ydHMgbWVkaWNpbmU8L3NlY29uZGFyeS10aXRsZT48L3RpdGxl
cz48cGVyaW9kaWNhbD48ZnVsbC10aXRsZT5TcG9ydHMgTWVkPC9mdWxsLXRpdGxlPjxhYmJyLTE+
U3BvcnRzIE1lZGljaW5lPC9hYmJyLTE+PGFiYnItMj5TcG9ydHMgTWVkPC9hYmJyLTI+PGFiYnIt
Mz5TcG9ydHMgTWVkLjwvYWJici0zPjwvcGVyaW9kaWNhbD48cGFnZXM+OTk3LTEwMTU8L3BhZ2Vz
Pjx2b2x1bWU+NDI8L3ZvbHVtZT48bnVtYmVyPjEyPC9udW1iZXI+PGRhdGVzPjx5ZWFyPjIwMTI8
L3llYXI+PC9kYXRlcz48aXNibj4wMTEyLTE2NDI8L2lzYm4+PHVybHM+PC91cmxzPjwvcmVjb3Jk
PjwvQ2l0ZT48L0VuZE5vdGU+
</w:fldData>
        </w:fldChar>
      </w:r>
      <w:r w:rsidR="00C76FC2" w:rsidRPr="00D22628">
        <w:instrText xml:space="preserve"> ADDIN EN.CITE.DATA </w:instrText>
      </w:r>
      <w:r w:rsidR="00C76FC2" w:rsidRPr="00D22628">
        <w:fldChar w:fldCharType="end"/>
      </w:r>
      <w:r w:rsidR="00044FD1" w:rsidRPr="00D22628">
        <w:fldChar w:fldCharType="separate"/>
      </w:r>
      <w:r w:rsidR="00C76FC2" w:rsidRPr="00D22628">
        <w:rPr>
          <w:noProof/>
        </w:rPr>
        <w:t>(17, 26)</w:t>
      </w:r>
      <w:r w:rsidR="00044FD1" w:rsidRPr="00D22628">
        <w:fldChar w:fldCharType="end"/>
      </w:r>
      <w:r w:rsidR="005A0709" w:rsidRPr="00D22628">
        <w:t xml:space="preserve">. </w:t>
      </w:r>
      <w:r w:rsidR="005A0709" w:rsidRPr="00D22628">
        <w:rPr>
          <w:szCs w:val="24"/>
        </w:rPr>
        <w:t>The level at which fatigue-induced changes present along the motor pathway can</w:t>
      </w:r>
      <w:r w:rsidR="00746270" w:rsidRPr="00D22628">
        <w:rPr>
          <w:szCs w:val="24"/>
        </w:rPr>
        <w:t xml:space="preserve"> also</w:t>
      </w:r>
      <w:r w:rsidR="005A0709" w:rsidRPr="00D22628">
        <w:rPr>
          <w:szCs w:val="24"/>
        </w:rPr>
        <w:t xml:space="preserve"> be central </w:t>
      </w:r>
      <w:r w:rsidR="00925D84" w:rsidRPr="00D22628">
        <w:rPr>
          <w:szCs w:val="24"/>
        </w:rPr>
        <w:t xml:space="preserve">in origin, reflected in a reduction in the capacity of the central nervous system (CNS) to activate skeletal muscle (termed “central fatigue”). Few studies have assessed the contribution, and recovery, </w:t>
      </w:r>
      <w:r w:rsidR="005A0709" w:rsidRPr="00D22628">
        <w:t xml:space="preserve">of </w:t>
      </w:r>
      <w:r w:rsidR="00A037B3" w:rsidRPr="00D22628">
        <w:t xml:space="preserve">central </w:t>
      </w:r>
      <w:r w:rsidR="005A0709" w:rsidRPr="00D22628">
        <w:t xml:space="preserve">fatigue </w:t>
      </w:r>
      <w:r w:rsidR="00925D84" w:rsidRPr="00D22628">
        <w:t>after</w:t>
      </w:r>
      <w:r w:rsidR="005A0709" w:rsidRPr="00D22628">
        <w:t xml:space="preserve"> soccer </w:t>
      </w:r>
      <w:proofErr w:type="gramStart"/>
      <w:r w:rsidR="005A0709" w:rsidRPr="00D22628">
        <w:t>match-play</w:t>
      </w:r>
      <w:proofErr w:type="gramEnd"/>
      <w:r w:rsidR="005A0709" w:rsidRPr="00D22628">
        <w:rPr>
          <w:szCs w:val="24"/>
        </w:rPr>
        <w:t xml:space="preserve">. The prolonged reduction in </w:t>
      </w:r>
      <w:r w:rsidR="00256143" w:rsidRPr="00D22628">
        <w:rPr>
          <w:szCs w:val="24"/>
        </w:rPr>
        <w:t xml:space="preserve">soccer </w:t>
      </w:r>
      <w:r w:rsidR="005A0709" w:rsidRPr="00D22628">
        <w:rPr>
          <w:szCs w:val="24"/>
        </w:rPr>
        <w:t xml:space="preserve">performance measures that are thought to reflect </w:t>
      </w:r>
      <w:r w:rsidR="0080141A" w:rsidRPr="00D22628">
        <w:rPr>
          <w:szCs w:val="24"/>
        </w:rPr>
        <w:t>neuromuscular function</w:t>
      </w:r>
      <w:r w:rsidR="005A0D6E" w:rsidRPr="00D22628">
        <w:rPr>
          <w:szCs w:val="24"/>
        </w:rPr>
        <w:t xml:space="preserve"> </w:t>
      </w:r>
      <w:r w:rsidR="00044FD1" w:rsidRPr="00D22628">
        <w:rPr>
          <w:szCs w:val="24"/>
        </w:rPr>
        <w:fldChar w:fldCharType="begin">
          <w:fldData xml:space="preserve">PEVuZE5vdGU+PENpdGU+PEF1dGhvcj5Ow6lkw6lsZWM8L0F1dGhvcj48WWVhcj4yMDEyPC9ZZWFy
PjxSZWNOdW0+MTMxNjwvUmVjTnVtPjxEaXNwbGF5VGV4dD4oMTcsIDI2LCAzMSk8L0Rpc3BsYXlU
ZXh0PjxyZWNvcmQ+PHJlYy1udW1iZXI+MTMxNjwvcmVjLW51bWJlcj48Zm9yZWlnbi1rZXlzPjxr
ZXkgYXBwPSJFTiIgZGItaWQ9ImV0ZXp2eGZwa3p2MjlpZTJmemt4Mnp0eDU5ZXdyNWFheGZ0cCIg
dGltZXN0YW1wPSIxNDI5NjMwMDU4Ij4xMzE2PC9rZXk+PC9mb3JlaWduLWtleXM+PHJlZi10eXBl
IG5hbWU9IkpvdXJuYWwgQXJ0aWNsZSI+MTc8L3JlZi10eXBlPjxjb250cmlidXRvcnM+PGF1dGhv
cnM+PGF1dGhvcj5Ow6lkw6lsZWMsIE1hdGhpZXU8L2F1dGhvcj48YXV0aG9yPk1jQ2FsbCwgQWxh
bjwvYXV0aG9yPjxhdXRob3I+Q2FybGluZywgQ2hyaXM8L2F1dGhvcj48YXV0aG9yPkxlZ2FsbCwg
RnJhbmNrPC9hdXRob3I+PGF1dGhvcj5CZXJ0aG9pbiwgU2VyZ2U8L2F1dGhvcj48YXV0aG9yPkR1
cG9udCwgR3JlZ29yeTwvYXV0aG9yPjwvYXV0aG9ycz48L2NvbnRyaWJ1dG9ycz48dGl0bGVzPjx0
aXRsZT5SZWNvdmVyeSBpbiBTb2NjZXI8L3RpdGxlPjxzZWNvbmRhcnktdGl0bGU+U3BvcnRzIG1l
ZGljaW5lPC9zZWNvbmRhcnktdGl0bGU+PC90aXRsZXM+PHBlcmlvZGljYWw+PGZ1bGwtdGl0bGU+
U3BvcnRzIE1lZDwvZnVsbC10aXRsZT48YWJici0xPlNwb3J0cyBNZWRpY2luZTwvYWJici0xPjxh
YmJyLTI+U3BvcnRzIE1lZDwvYWJici0yPjxhYmJyLTM+U3BvcnRzIE1lZC48L2FiYnItMz48L3Bl
cmlvZGljYWw+PHBhZ2VzPjk5Ny0xMDE1PC9wYWdlcz48dm9sdW1lPjQyPC92b2x1bWU+PG51bWJl
cj4xMjwvbnVtYmVyPjxkYXRlcz48eWVhcj4yMDEyPC95ZWFyPjwvZGF0ZXM+PGlzYm4+MDExMi0x
NjQyPC9pc2JuPjx1cmxzPjwvdXJscz48L3JlY29yZD48L0NpdGU+PENpdGU+PEF1dGhvcj5SYW1w
aW5pbmk8L0F1dGhvcj48WWVhcj4yMDExPC9ZZWFyPjxSZWNOdW0+MTI4NzwvUmVjTnVtPjxyZWNv
cmQ+PHJlYy1udW1iZXI+MTI4NzwvcmVjLW51bWJlcj48Zm9yZWlnbi1rZXlzPjxrZXkgYXBwPSJF
TiIgZGItaWQ9ImV0ZXp2eGZwa3p2MjlpZTJmemt4Mnp0eDU5ZXdyNWFheGZ0cCIgdGltZXN0YW1w
PSIxMzk1MzMyMTYzIj4xMjg3PC9rZXk+PC9mb3JlaWduLWtleXM+PHJlZi10eXBlIG5hbWU9Ikpv
dXJuYWwgQXJ0aWNsZSI+MTc8L3JlZi10eXBlPjxjb250cmlidXRvcnM+PGF1dGhvcnM+PGF1dGhv
cj5SYW1waW5pbmksIEUuPC9hdXRob3I+PGF1dGhvcj5Cb3NpbywgQS48L2F1dGhvcj48YXV0aG9y
PkZlcnJhcmVzaSwgSS48L2F1dGhvcj48YXV0aG9yPlBldHJ1b2xvLCBBLjwvYXV0aG9yPjxhdXRo
b3I+TW9yZWxsaSwgQS48L2F1dGhvcj48YXV0aG9yPlNhc3NpLCBBLjwvYXV0aG9yPjwvYXV0aG9y
cz48L2NvbnRyaWJ1dG9ycz48YXV0aC1hZGRyZXNzPkh1bWFuIFBlcmZvcm1hbmNlIExhYm9yYXRv
cnksIE1BUEVJIFNwb3J0IFJlc2VhcmNoIENlbnRlciwgVmFyZXNlLCBJdGFseS4gcGh5c2lvbGFi
QG1hcGVpc3BvcnQuaXQ8L2F1dGgtYWRkcmVzcz48dGl0bGVzPjx0aXRsZT5NYXRjaC1yZWxhdGVk
IGZhdGlndWUgaW4gc29jY2VyIHBsYXllcnM8L3RpdGxlPjxzZWNvbmRhcnktdGl0bGU+TWVkaWNp
bmUgYW5kIFNjaWVuY2UgaW4gU3BvcnRzIGFuZCBFeGVyY2lzZTwvc2Vjb25kYXJ5LXRpdGxlPjxh
bHQtdGl0bGU+TWVkIFNjaSBTcG9ydHMgRXhlcmM8L2FsdC10aXRsZT48L3RpdGxlcz48cGVyaW9k
aWNhbD48ZnVsbC10aXRsZT5NZWRpY2luZSBhbmQgU2NpZW5jZSBpbiBTcG9ydHMgYW5kIEV4ZXJj
aXNlPC9mdWxsLXRpdGxlPjxhYmJyLTE+TWVkaWNpbmUgYW5kIFNjaWVuY2UgaW4gU3BvcnRzIGFu
ZCBFeGVyY2lzZTwvYWJici0xPjxhYmJyLTI+TWVkIFNjaSBTcG9ydHMgRXhlcmM8L2FiYnItMj48
YWJici0zPk1lZC4gU2NpLiBTcG9ydHMgRXhlcmMuPC9hYmJyLTM+PC9wZXJpb2RpY2FsPjxhbHQt
cGVyaW9kaWNhbD48ZnVsbC10aXRsZT5NZWQgU2NpIFNwb3J0cyBFeGVyYzwvZnVsbC10aXRsZT48
YWJici0xPk1lZGljaW5lIGFuZCBTY2llbmNlIGluIFNwb3J0cyBhbmQgRXhlcmNpc2U8L2FiYnIt
MT48YWJici0yPk1lZCBTY2kgU3BvcnRzIEV4ZXJjPC9hYmJyLTI+PGFiYnItMz5NZWQuIFNjaS4g
U3BvcnRzIEV4ZXJjLjwvYWJici0zPjwvYWx0LXBlcmlvZGljYWw+PHBhZ2VzPjIxNjEtNzA8L3Bh
Z2VzPjx2b2x1bWU+NDM8L3ZvbHVtZT48bnVtYmVyPjExPC9udW1iZXI+PGVkaXRpb24+MjAxMS8w
NC8yMDwvZWRpdGlvbj48a2V5d29yZHM+PGtleXdvcmQ+QWRvbGVzY2VudDwva2V5d29yZD48a2V5
d29yZD5BdGhsZXRpYyBQZXJmb3JtYW5jZS8qcGh5c2lvbG9neTwva2V5d29yZD48a2V5d29yZD4q
Q29tcGV0aXRpdmUgQmVoYXZpb3I8L2tleXdvcmQ+PGtleXdvcmQ+RWxlY3Ryb215b2dyYXBoeTwv
a2V5d29yZD48a2V5d29yZD5IdW1hbnM8L2tleXdvcmQ+PGtleXdvcmQ+SXRhbHk8L2tleXdvcmQ+
PGtleXdvcmQ+TWFsZTwva2V5d29yZD48a2V5d29yZD4qTXVzY2xlIEZhdGlndWU8L2tleXdvcmQ+
PGtleXdvcmQ+TXVzY2xlcy8qaW5qdXJpZXM8L2tleXdvcmQ+PGtleXdvcmQ+KlNvY2Nlcjwva2V5
d29yZD48a2V5d29yZD5Zb3VuZyBBZHVsdDwva2V5d29yZD48L2tleXdvcmRzPjxkYXRlcz48eWVh
cj4yMDExPC95ZWFyPjxwdWItZGF0ZXM+PGRhdGU+Tm92PC9kYXRlPjwvcHViLWRhdGVzPjwvZGF0
ZXM+PGlzYm4+MTUzMC0wMzE1IChFbGVjdHJvbmljKSYjeEQ7MDE5NS05MTMxIChMaW5raW5nKTwv
aXNibj48YWNjZXNzaW9uLW51bT4yMTUwMjg5MTwvYWNjZXNzaW9uLW51bT48dXJscz48cmVsYXRl
ZC11cmxzPjx1cmw+aHR0cDovL3d3dy5uY2JpLm5sbS5uaWguZ292L3B1Ym1lZC8yMTUwMjg5MTwv
dXJsPjwvcmVsYXRlZC11cmxzPjwvdXJscz48ZWxlY3Ryb25pYy1yZXNvdXJjZS1udW0+MTAuMTI0
OS9NU1MuMGIwMTNlMzE4MjFlOWM1YzwvZWxlY3Ryb25pYy1yZXNvdXJjZS1udW0+PGxhbmd1YWdl
PmVuZzwvbGFuZ3VhZ2U+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C76FC2" w:rsidRPr="00D22628">
        <w:rPr>
          <w:szCs w:val="24"/>
        </w:rPr>
        <w:instrText xml:space="preserve"> ADDIN EN.CITE </w:instrText>
      </w:r>
      <w:r w:rsidR="00C76FC2" w:rsidRPr="00D22628">
        <w:rPr>
          <w:szCs w:val="24"/>
        </w:rPr>
        <w:fldChar w:fldCharType="begin">
          <w:fldData xml:space="preserve">PEVuZE5vdGU+PENpdGU+PEF1dGhvcj5Ow6lkw6lsZWM8L0F1dGhvcj48WWVhcj4yMDEyPC9ZZWFy
PjxSZWNOdW0+MTMxNjwvUmVjTnVtPjxEaXNwbGF5VGV4dD4oMTcsIDI2LCAzMSk8L0Rpc3BsYXlU
ZXh0PjxyZWNvcmQ+PHJlYy1udW1iZXI+MTMxNjwvcmVjLW51bWJlcj48Zm9yZWlnbi1rZXlzPjxr
ZXkgYXBwPSJFTiIgZGItaWQ9ImV0ZXp2eGZwa3p2MjlpZTJmemt4Mnp0eDU5ZXdyNWFheGZ0cCIg
dGltZXN0YW1wPSIxNDI5NjMwMDU4Ij4xMzE2PC9rZXk+PC9mb3JlaWduLWtleXM+PHJlZi10eXBl
IG5hbWU9IkpvdXJuYWwgQXJ0aWNsZSI+MTc8L3JlZi10eXBlPjxjb250cmlidXRvcnM+PGF1dGhv
cnM+PGF1dGhvcj5Ow6lkw6lsZWMsIE1hdGhpZXU8L2F1dGhvcj48YXV0aG9yPk1jQ2FsbCwgQWxh
bjwvYXV0aG9yPjxhdXRob3I+Q2FybGluZywgQ2hyaXM8L2F1dGhvcj48YXV0aG9yPkxlZ2FsbCwg
RnJhbmNrPC9hdXRob3I+PGF1dGhvcj5CZXJ0aG9pbiwgU2VyZ2U8L2F1dGhvcj48YXV0aG9yPkR1
cG9udCwgR3JlZ29yeTwvYXV0aG9yPjwvYXV0aG9ycz48L2NvbnRyaWJ1dG9ycz48dGl0bGVzPjx0
aXRsZT5SZWNvdmVyeSBpbiBTb2NjZXI8L3RpdGxlPjxzZWNvbmRhcnktdGl0bGU+U3BvcnRzIG1l
ZGljaW5lPC9zZWNvbmRhcnktdGl0bGU+PC90aXRsZXM+PHBlcmlvZGljYWw+PGZ1bGwtdGl0bGU+
U3BvcnRzIE1lZDwvZnVsbC10aXRsZT48YWJici0xPlNwb3J0cyBNZWRpY2luZTwvYWJici0xPjxh
YmJyLTI+U3BvcnRzIE1lZDwvYWJici0yPjxhYmJyLTM+U3BvcnRzIE1lZC48L2FiYnItMz48L3Bl
cmlvZGljYWw+PHBhZ2VzPjk5Ny0xMDE1PC9wYWdlcz48dm9sdW1lPjQyPC92b2x1bWU+PG51bWJl
cj4xMjwvbnVtYmVyPjxkYXRlcz48eWVhcj4yMDEyPC95ZWFyPjwvZGF0ZXM+PGlzYm4+MDExMi0x
NjQyPC9pc2JuPjx1cmxzPjwvdXJscz48L3JlY29yZD48L0NpdGU+PENpdGU+PEF1dGhvcj5SYW1w
aW5pbmk8L0F1dGhvcj48WWVhcj4yMDExPC9ZZWFyPjxSZWNOdW0+MTI4NzwvUmVjTnVtPjxyZWNv
cmQ+PHJlYy1udW1iZXI+MTI4NzwvcmVjLW51bWJlcj48Zm9yZWlnbi1rZXlzPjxrZXkgYXBwPSJF
TiIgZGItaWQ9ImV0ZXp2eGZwa3p2MjlpZTJmemt4Mnp0eDU5ZXdyNWFheGZ0cCIgdGltZXN0YW1w
PSIxMzk1MzMyMTYzIj4xMjg3PC9rZXk+PC9mb3JlaWduLWtleXM+PHJlZi10eXBlIG5hbWU9Ikpv
dXJuYWwgQXJ0aWNsZSI+MTc8L3JlZi10eXBlPjxjb250cmlidXRvcnM+PGF1dGhvcnM+PGF1dGhv
cj5SYW1waW5pbmksIEUuPC9hdXRob3I+PGF1dGhvcj5Cb3NpbywgQS48L2F1dGhvcj48YXV0aG9y
PkZlcnJhcmVzaSwgSS48L2F1dGhvcj48YXV0aG9yPlBldHJ1b2xvLCBBLjwvYXV0aG9yPjxhdXRo
b3I+TW9yZWxsaSwgQS48L2F1dGhvcj48YXV0aG9yPlNhc3NpLCBBLjwvYXV0aG9yPjwvYXV0aG9y
cz48L2NvbnRyaWJ1dG9ycz48YXV0aC1hZGRyZXNzPkh1bWFuIFBlcmZvcm1hbmNlIExhYm9yYXRv
cnksIE1BUEVJIFNwb3J0IFJlc2VhcmNoIENlbnRlciwgVmFyZXNlLCBJdGFseS4gcGh5c2lvbGFi
QG1hcGVpc3BvcnQuaXQ8L2F1dGgtYWRkcmVzcz48dGl0bGVzPjx0aXRsZT5NYXRjaC1yZWxhdGVk
IGZhdGlndWUgaW4gc29jY2VyIHBsYXllcnM8L3RpdGxlPjxzZWNvbmRhcnktdGl0bGU+TWVkaWNp
bmUgYW5kIFNjaWVuY2UgaW4gU3BvcnRzIGFuZCBFeGVyY2lzZTwvc2Vjb25kYXJ5LXRpdGxlPjxh
bHQtdGl0bGU+TWVkIFNjaSBTcG9ydHMgRXhlcmM8L2FsdC10aXRsZT48L3RpdGxlcz48cGVyaW9k
aWNhbD48ZnVsbC10aXRsZT5NZWRpY2luZSBhbmQgU2NpZW5jZSBpbiBTcG9ydHMgYW5kIEV4ZXJj
aXNlPC9mdWxsLXRpdGxlPjxhYmJyLTE+TWVkaWNpbmUgYW5kIFNjaWVuY2UgaW4gU3BvcnRzIGFu
ZCBFeGVyY2lzZTwvYWJici0xPjxhYmJyLTI+TWVkIFNjaSBTcG9ydHMgRXhlcmM8L2FiYnItMj48
YWJici0zPk1lZC4gU2NpLiBTcG9ydHMgRXhlcmMuPC9hYmJyLTM+PC9wZXJpb2RpY2FsPjxhbHQt
cGVyaW9kaWNhbD48ZnVsbC10aXRsZT5NZWQgU2NpIFNwb3J0cyBFeGVyYzwvZnVsbC10aXRsZT48
YWJici0xPk1lZGljaW5lIGFuZCBTY2llbmNlIGluIFNwb3J0cyBhbmQgRXhlcmNpc2U8L2FiYnIt
MT48YWJici0yPk1lZCBTY2kgU3BvcnRzIEV4ZXJjPC9hYmJyLTI+PGFiYnItMz5NZWQuIFNjaS4g
U3BvcnRzIEV4ZXJjLjwvYWJici0zPjwvYWx0LXBlcmlvZGljYWw+PHBhZ2VzPjIxNjEtNzA8L3Bh
Z2VzPjx2b2x1bWU+NDM8L3ZvbHVtZT48bnVtYmVyPjExPC9udW1iZXI+PGVkaXRpb24+MjAxMS8w
NC8yMDwvZWRpdGlvbj48a2V5d29yZHM+PGtleXdvcmQ+QWRvbGVzY2VudDwva2V5d29yZD48a2V5
d29yZD5BdGhsZXRpYyBQZXJmb3JtYW5jZS8qcGh5c2lvbG9neTwva2V5d29yZD48a2V5d29yZD4q
Q29tcGV0aXRpdmUgQmVoYXZpb3I8L2tleXdvcmQ+PGtleXdvcmQ+RWxlY3Ryb215b2dyYXBoeTwv
a2V5d29yZD48a2V5d29yZD5IdW1hbnM8L2tleXdvcmQ+PGtleXdvcmQ+SXRhbHk8L2tleXdvcmQ+
PGtleXdvcmQ+TWFsZTwva2V5d29yZD48a2V5d29yZD4qTXVzY2xlIEZhdGlndWU8L2tleXdvcmQ+
PGtleXdvcmQ+TXVzY2xlcy8qaW5qdXJpZXM8L2tleXdvcmQ+PGtleXdvcmQ+KlNvY2Nlcjwva2V5
d29yZD48a2V5d29yZD5Zb3VuZyBBZHVsdDwva2V5d29yZD48L2tleXdvcmRzPjxkYXRlcz48eWVh
cj4yMDExPC95ZWFyPjxwdWItZGF0ZXM+PGRhdGU+Tm92PC9kYXRlPjwvcHViLWRhdGVzPjwvZGF0
ZXM+PGlzYm4+MTUzMC0wMzE1IChFbGVjdHJvbmljKSYjeEQ7MDE5NS05MTMxIChMaW5raW5nKTwv
aXNibj48YWNjZXNzaW9uLW51bT4yMTUwMjg5MTwvYWNjZXNzaW9uLW51bT48dXJscz48cmVsYXRl
ZC11cmxzPjx1cmw+aHR0cDovL3d3dy5uY2JpLm5sbS5uaWguZ292L3B1Ym1lZC8yMTUwMjg5MTwv
dXJsPjwvcmVsYXRlZC11cmxzPjwvdXJscz48ZWxlY3Ryb25pYy1yZXNvdXJjZS1udW0+MTAuMTI0
OS9NU1MuMGIwMTNlMzE4MjFlOWM1YzwvZWxlY3Ryb25pYy1yZXNvdXJjZS1udW0+PGxhbmd1YWdl
PmVuZzwvbGFuZ3VhZ2U+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044FD1" w:rsidRPr="00D22628">
        <w:rPr>
          <w:szCs w:val="24"/>
        </w:rPr>
      </w:r>
      <w:r w:rsidR="00044FD1" w:rsidRPr="00D22628">
        <w:rPr>
          <w:szCs w:val="24"/>
        </w:rPr>
        <w:fldChar w:fldCharType="separate"/>
      </w:r>
      <w:r w:rsidR="00C76FC2" w:rsidRPr="00D22628">
        <w:rPr>
          <w:noProof/>
          <w:szCs w:val="24"/>
        </w:rPr>
        <w:t>(17, 26, 31)</w:t>
      </w:r>
      <w:r w:rsidR="00044FD1" w:rsidRPr="00D22628">
        <w:rPr>
          <w:szCs w:val="24"/>
        </w:rPr>
        <w:fldChar w:fldCharType="end"/>
      </w:r>
      <w:r w:rsidR="005A0709" w:rsidRPr="00D22628">
        <w:rPr>
          <w:szCs w:val="24"/>
        </w:rPr>
        <w:t xml:space="preserve">, and a disconnect in the temporal pattern of recovery of voluntary force compared to markers of </w:t>
      </w:r>
      <w:r w:rsidR="005C0797" w:rsidRPr="00D22628">
        <w:rPr>
          <w:szCs w:val="24"/>
        </w:rPr>
        <w:t>EIMD</w:t>
      </w:r>
      <w:r w:rsidR="00256A85" w:rsidRPr="00D22628">
        <w:rPr>
          <w:szCs w:val="24"/>
        </w:rPr>
        <w:t xml:space="preserve"> </w:t>
      </w:r>
      <w:r w:rsidR="00044FD1" w:rsidRPr="00D22628">
        <w:rPr>
          <w:szCs w:val="24"/>
        </w:rPr>
        <w:fldChar w:fldCharType="begin">
          <w:fldData xml:space="preserve">PEVuZE5vdGU+PENpdGU+PEF1dGhvcj5Qb2ludG9uPC9BdXRob3I+PFllYXI+MjAxMjwvWWVhcj48
UmVjTnVtPjEzMTg8L1JlY051bT48RGlzcGxheVRleHQ+KDI0LCAzMCk8L0Rpc3BsYXlUZXh0Pjxy
ZWNvcmQ+PHJlYy1udW1iZXI+MTMxODwvcmVjLW51bWJlcj48Zm9yZWlnbi1rZXlzPjxrZXkgYXBw
PSJFTiIgZGItaWQ9ImV0ZXp2eGZwa3p2MjlpZTJmemt4Mnp0eDU5ZXdyNWFheGZ0cCIgdGltZXN0
YW1wPSIxNDI5NjMwMTI4Ij4xMzE4PC9rZXk+PC9mb3JlaWduLWtleXM+PHJlZi10eXBlIG5hbWU9
IkpvdXJuYWwgQXJ0aWNsZSI+MTc8L3JlZi10eXBlPjxjb250cmlidXRvcnM+PGF1dGhvcnM+PGF1
dGhvcj5Qb2ludG9uLCBNb25pcXVlPC9hdXRob3I+PGF1dGhvcj5EdWZmaWVsZCwgUm9iPC9hdXRo
b3I+PGF1dGhvcj5DYW5ub24sIEphY2s8L2F1dGhvcj48YXV0aG9yPk1hcmlubywgRnJhbmsgRTwv
YXV0aG9yPjwvYXV0aG9ycz48L2NvbnRyaWJ1dG9ycz48dGl0bGVzPjx0aXRsZT5Db2xkIHdhdGVy
IGltbWVyc2lvbiByZWNvdmVyeSBmb2xsb3dpbmcgaW50ZXJtaXR0ZW50LXNwcmludCBleGVyY2lz
ZSBpbiB0aGUgaGVhdDwvdGl0bGU+PHNlY29uZGFyeS10aXRsZT5FdXJvcGVhbiBqb3VybmFsIG9m
IGFwcGxpZWQgcGh5c2lvbG9neTwvc2Vjb25kYXJ5LXRpdGxlPjwvdGl0bGVzPjxwZXJpb2RpY2Fs
PjxmdWxsLXRpdGxlPkV1ci4gSi4gQXBwbC4gUGh5c2lvbC48L2Z1bGwtdGl0bGU+PGFiYnItMT5F
dXJvcGVhbiBKb3VybmFsIG9mIEFwcGxpZWQgUGh5c2lvbG9neTwvYWJici0xPjxhYmJyLTI+RXVy
IEogQXBwbCBQaHlzaW9sPC9hYmJyLTI+PGFiYnItMz5FdXIuIEouIEFwcGwuIFBoeXNpb2wuPC9h
YmJyLTM+PC9wZXJpb2RpY2FsPjxwYWdlcz4yNDgzLTI0OTQ8L3BhZ2VzPjx2b2x1bWU+MTEyPC92
b2x1bWU+PG51bWJlcj43PC9udW1iZXI+PGRhdGVzPjx5ZWFyPjIwMTI8L3llYXI+PC9kYXRlcz48
aXNibj4xNDM5LTYzMTk8L2lzYm4+PHVybHM+PC91cmxzPjwvcmVjb3JkPjwvQ2l0ZT48Q2l0ZT48
QXV0aG9yPk1pbmV0dDwvQXV0aG9yPjxZZWFyPjIwMTQ8L1llYXI+PFJlY051bT4xNDAxPC9SZWNO
dW0+PHJlY29yZD48cmVjLW51bWJlcj4xNDAxPC9yZWMtbnVtYmVyPjxmb3JlaWduLWtleXM+PGtl
eSBhcHA9IkVOIiBkYi1pZD0iZXRlenZ4ZnBrenYyOWllMmZ6a3gyenR4NTlld3I1YWF4ZnRwIiB0
aW1lc3RhbXA9IjE0NzMzNDAwNzIiPjE0MDE8L2tleT48L2ZvcmVpZ24ta2V5cz48cmVmLXR5cGUg
bmFtZT0iSm91cm5hbCBBcnRpY2xlIj4xNzwvcmVmLXR5cGU+PGNvbnRyaWJ1dG9ycz48YXV0aG9y
cz48YXV0aG9yPk1pbmV0dCwgRy4gTS48L2F1dGhvcj48YXV0aG9yPkR1ZmZpZWxkLCBSLjwvYXV0
aG9yPjxhdXRob3I+QmlsbGF1dCwgRi48L2F1dGhvcj48YXV0aG9yPkNhbm5vbiwgSi48L2F1dGhv
cj48YXV0aG9yPlBvcnR1cywgTS4gUi48L2F1dGhvcj48YXV0aG9yPk1hcmlubywgRi4gRS48L2F1
dGhvcj48L2F1dGhvcnM+PC9jb250cmlidXRvcnM+PGF1dGgtYWRkcmVzcz5TY2hvb2wgb2YgSHVt
YW4gTW92ZW1lbnQgU3R1ZGllcywgQ2hhcmxlcyBTdHVydCBVbml2ZXJzaXR5LCBCYXRodXJzdCwg
TlNXLCBBdXN0cmFsaWEuJiN4RDtTY2hvb2wgb2YgRXhlcmNpc2UgYW5kIE51dHJpdGlvbiBTY2ll
bmNlcywgUXVlZW5zbGFuZCBVbml2ZXJzaXR5IG9mIFRlY2hub2xvZ3ksIEtlbHZpbiBHcm92ZSwg
UWxkLCBBdXN0cmFsaWEuJiN4RDtTcG9ydCBhbmQgRXhlcmNpc2UgRGlzY2lwbGluZSBHcm91cCwg
VVRTOiBIZWFsdGgsIFVuaXZlcnNpdHkgb2YgVGVjaG5vbG9neSBTeWRuZXkgKFVUUyksIExpbmRm
aWVsZCwgTlNXLCBBdXN0cmFsaWEuJiN4RDtJbnN0aXR1dCBOYXRpb25hbCBkdSBTcG9ydCBkdSBR
dWViZWMsIE1vbnRyZWFsLCBRQywgQ2FuYWRhLiYjeEQ7U2Nob29sIG9mIFNwb3J0IGFuZCBFeGVy
Y2lzZSBTY2llbmNlLCBWaWN0b3JpYSBVbml2ZXJzaXR5LCBNZWxib3VybmUsIFZpYywgQXVzdHJh
bGlhLiYjeEQ7U3BvcnQgU2NpZW5jZSBTcG9ydCBNZWRpY2luZSBVbml0LCBDcmlja2V0IEF1c3Ry
YWxpYSBDZW50cmUgb2YgRXhjZWxsZW5jZSwgQWxiaW9uLCBRbGQsIEF1c3RyYWxpYS4mI3hEO1By
YXhpcyBTcG9ydCBTY2llbmNlLCBQYWRkaW5ndG9uLCBRbGQsIEF1c3RyYWxpYS48L2F1dGgtYWRk
cmVzcz48dGl0bGVzPjx0aXRsZT5Db2xkLXdhdGVyIGltbWVyc2lvbiBkZWNyZWFzZXMgY2VyZWJy
YWwgb3h5Z2VuYXRpb24gYnV0IGltcHJvdmVzIHJlY292ZXJ5IGFmdGVyIGludGVybWl0dGVudC1z
cHJpbnQgZXhlcmNpc2UgaW4gdGhlIGhlYXQ8L3RpdGxlPjxzZWNvbmRhcnktdGl0bGU+U2NhbmQg
SiBNZWQgU2NpIFNwb3J0czwvc2Vjb25kYXJ5LXRpdGxlPjwvdGl0bGVzPjxwZXJpb2RpY2FsPjxm
dWxsLXRpdGxlPlNjYW5kIEogTWVkIFNjaSBTcG9ydHM8L2Z1bGwtdGl0bGU+PGFiYnItMT5TY2Fu
ZGluYXZpYW4gSm91cm5hbCBvZiBNZWRpY2luZSBhbmQgU2NpZW5jZSBpbiBTcG9ydHM8L2FiYnIt
MT48YWJici0yPlNjYW5kIEogTWVkIFNjaSBTcG9ydHM8L2FiYnItMj48YWJici0zPlNjYW5kLiBK
LiBNZWQuIFNjaS4gU3BvcnRzPC9hYmJyLTM+PC9wZXJpb2RpY2FsPjxwYWdlcz42NTYtNjY8L3Bh
Z2VzPjx2b2x1bWU+MjQ8L3ZvbHVtZT48bnVtYmVyPjQ8L251bWJlcj48a2V5d29yZHM+PGtleXdv
cmQ+QnJhaW4vKnBoeXNpb2xvZ3k8L2tleXdvcmQ+PGtleXdvcmQ+Q29sZCBUZW1wZXJhdHVyZTwv
a2V5d29yZD48a2V5d29yZD5DcmVhdGluZSBLaW5hc2UvYmxvb2Q8L2tleXdvcmQ+PGtleXdvcmQ+
Q3Jvc3MtT3ZlciBTdHVkaWVzPC9rZXl3b3JkPjxrZXl3b3JkPipDcnlvdGhlcmFweS9tZXRob2Rz
PC9rZXl3b3JkPjxrZXl3b3JkPkVsZWN0cm9teW9ncmFwaHk8L2tleXdvcmQ+PGtleXdvcmQ+RXhl
cmNpc2UgVGVzdDwva2V5d29yZD48a2V5d29yZD5IZWFydCBSYXRlPC9rZXl3b3JkPjxrZXl3b3Jk
PkhvdCBUZW1wZXJhdHVyZS9hZHZlcnNlIGVmZmVjdHM8L2tleXdvcmQ+PGtleXdvcmQ+SHVtYW5z
PC9rZXl3b3JkPjxrZXl3b3JkPkh5ZHJvY29ydGlzb25lL2Jsb29kPC9rZXl3b3JkPjxrZXl3b3Jk
PkltbWVyc2lvbjwva2V5d29yZD48a2V5d29yZD5JbmZsYW1tYXRpb24vYmxvb2Q8L2tleXdvcmQ+
PGtleXdvcmQ+TWFsZTwva2V5d29yZD48a2V5d29yZD5NdXNjbGUgQ29udHJhY3Rpb248L2tleXdv
cmQ+PGtleXdvcmQ+TXVzY2xlIFN0cmVuZ3RoPC9rZXl3b3JkPjxrZXl3b3JkPipNdXNjbGUsIFNr
ZWxldGFsL3BhdGhvbG9neS9waHlzaW9sb2d5PC9rZXl3b3JkPjxrZXl3b3JkPk94eWdlbi8qbWV0
YWJvbGlzbTwva2V5d29yZD48a2V5d29yZD5QaHlzaWNhbCBFeGVydGlvbjwva2V5d29yZD48a2V5
d29yZD5SZWNvdmVyeSBvZiBGdW5jdGlvbjwva2V5d29yZD48a2V5d29yZD5SdW5uaW5nLypwaHlz
aW9sb2d5PC9rZXl3b3JkPjxrZXl3b3JkPlNraW4gVGVtcGVyYXR1cmU8L2tleXdvcmQ+PGtleXdv
cmQ+U3BlY3Ryb3Njb3B5LCBOZWFyLUluZnJhcmVkPC9rZXl3b3JkPjxrZXl3b3JkPlRpbWUgRmFj
dG9yczwva2V5d29yZD48a2V5d29yZD5XYXRlcjwva2V5d29yZD48a2V5d29yZD5Zb3VuZyBBZHVs
dDwva2V5d29yZD48a2V5d29yZD5jb2xkIHRoZXJhcHk8L2tleXdvcmQ+PGtleXdvcmQ+Y3JpY2tl
dDwva2V5d29yZD48a2V5d29yZD5mYXRpZ3VlPC9rZXl3b3JkPjxrZXl3b3JkPmhlYXQgc3RyYWlu
PC9rZXl3b3JkPjxrZXl3b3JkPm11c2NsZSBkYW1hZ2U8L2tleXdvcmQ+PGtleXdvcmQ+bmVhci1p
bmZyYXJlZCBzcGVjdHJvc2NvcHk8L2tleXdvcmQ+PGtleXdvcmQ+bmV1cm9tdXNjdWxhcjwva2V5
d29yZD48L2tleXdvcmRzPjxkYXRlcz48eWVhcj4yMDE0PC95ZWFyPjxwdWItZGF0ZXM+PGRhdGU+
QXVnPC9kYXRlPjwvcHViLWRhdGVzPjwvZGF0ZXM+PGlzYm4+MTYwMC0wODM4IChFbGVjdHJvbmlj
KSYjeEQ7MDkwNS03MTg4IChMaW5raW5nKTwvaXNibj48YWNjZXNzaW9uLW51bT4yMzQ1ODQzMDwv
YWNjZXNzaW9uLW51bT48dXJscz48cmVsYXRlZC11cmxzPjx1cmw+aHR0cDovL3d3dy5uY2JpLm5s
bS5uaWguZ292L3B1Ym1lZC8yMzQ1ODQzMDwvdXJsPjwvcmVsYXRlZC11cmxzPjwvdXJscz48ZWxl
Y3Ryb25pYy1yZXNvdXJjZS1udW0+MTAuMTExMS9zbXMuMTIwNjA8L2VsZWN0cm9uaWMtcmVzb3Vy
Y2UtbnVtPjwvcmVjb3JkPjwvQ2l0ZT48L0VuZE5vdGU+
</w:fldData>
        </w:fldChar>
      </w:r>
      <w:r w:rsidR="00C76FC2" w:rsidRPr="00D22628">
        <w:rPr>
          <w:szCs w:val="24"/>
        </w:rPr>
        <w:instrText xml:space="preserve"> ADDIN EN.CITE </w:instrText>
      </w:r>
      <w:r w:rsidR="00C76FC2" w:rsidRPr="00D22628">
        <w:rPr>
          <w:szCs w:val="24"/>
        </w:rPr>
        <w:fldChar w:fldCharType="begin">
          <w:fldData xml:space="preserve">PEVuZE5vdGU+PENpdGU+PEF1dGhvcj5Qb2ludG9uPC9BdXRob3I+PFllYXI+MjAxMjwvWWVhcj48
UmVjTnVtPjEzMTg8L1JlY051bT48RGlzcGxheVRleHQ+KDI0LCAzMCk8L0Rpc3BsYXlUZXh0Pjxy
ZWNvcmQ+PHJlYy1udW1iZXI+MTMxODwvcmVjLW51bWJlcj48Zm9yZWlnbi1rZXlzPjxrZXkgYXBw
PSJFTiIgZGItaWQ9ImV0ZXp2eGZwa3p2MjlpZTJmemt4Mnp0eDU5ZXdyNWFheGZ0cCIgdGltZXN0
YW1wPSIxNDI5NjMwMTI4Ij4xMzE4PC9rZXk+PC9mb3JlaWduLWtleXM+PHJlZi10eXBlIG5hbWU9
IkpvdXJuYWwgQXJ0aWNsZSI+MTc8L3JlZi10eXBlPjxjb250cmlidXRvcnM+PGF1dGhvcnM+PGF1
dGhvcj5Qb2ludG9uLCBNb25pcXVlPC9hdXRob3I+PGF1dGhvcj5EdWZmaWVsZCwgUm9iPC9hdXRo
b3I+PGF1dGhvcj5DYW5ub24sIEphY2s8L2F1dGhvcj48YXV0aG9yPk1hcmlubywgRnJhbmsgRTwv
YXV0aG9yPjwvYXV0aG9ycz48L2NvbnRyaWJ1dG9ycz48dGl0bGVzPjx0aXRsZT5Db2xkIHdhdGVy
IGltbWVyc2lvbiByZWNvdmVyeSBmb2xsb3dpbmcgaW50ZXJtaXR0ZW50LXNwcmludCBleGVyY2lz
ZSBpbiB0aGUgaGVhdDwvdGl0bGU+PHNlY29uZGFyeS10aXRsZT5FdXJvcGVhbiBqb3VybmFsIG9m
IGFwcGxpZWQgcGh5c2lvbG9neTwvc2Vjb25kYXJ5LXRpdGxlPjwvdGl0bGVzPjxwZXJpb2RpY2Fs
PjxmdWxsLXRpdGxlPkV1ci4gSi4gQXBwbC4gUGh5c2lvbC48L2Z1bGwtdGl0bGU+PGFiYnItMT5F
dXJvcGVhbiBKb3VybmFsIG9mIEFwcGxpZWQgUGh5c2lvbG9neTwvYWJici0xPjxhYmJyLTI+RXVy
IEogQXBwbCBQaHlzaW9sPC9hYmJyLTI+PGFiYnItMz5FdXIuIEouIEFwcGwuIFBoeXNpb2wuPC9h
YmJyLTM+PC9wZXJpb2RpY2FsPjxwYWdlcz4yNDgzLTI0OTQ8L3BhZ2VzPjx2b2x1bWU+MTEyPC92
b2x1bWU+PG51bWJlcj43PC9udW1iZXI+PGRhdGVzPjx5ZWFyPjIwMTI8L3llYXI+PC9kYXRlcz48
aXNibj4xNDM5LTYzMTk8L2lzYm4+PHVybHM+PC91cmxzPjwvcmVjb3JkPjwvQ2l0ZT48Q2l0ZT48
QXV0aG9yPk1pbmV0dDwvQXV0aG9yPjxZZWFyPjIwMTQ8L1llYXI+PFJlY051bT4xNDAxPC9SZWNO
dW0+PHJlY29yZD48cmVjLW51bWJlcj4xNDAxPC9yZWMtbnVtYmVyPjxmb3JlaWduLWtleXM+PGtl
eSBhcHA9IkVOIiBkYi1pZD0iZXRlenZ4ZnBrenYyOWllMmZ6a3gyenR4NTlld3I1YWF4ZnRwIiB0
aW1lc3RhbXA9IjE0NzMzNDAwNzIiPjE0MDE8L2tleT48L2ZvcmVpZ24ta2V5cz48cmVmLXR5cGUg
bmFtZT0iSm91cm5hbCBBcnRpY2xlIj4xNzwvcmVmLXR5cGU+PGNvbnRyaWJ1dG9ycz48YXV0aG9y
cz48YXV0aG9yPk1pbmV0dCwgRy4gTS48L2F1dGhvcj48YXV0aG9yPkR1ZmZpZWxkLCBSLjwvYXV0
aG9yPjxhdXRob3I+QmlsbGF1dCwgRi48L2F1dGhvcj48YXV0aG9yPkNhbm5vbiwgSi48L2F1dGhv
cj48YXV0aG9yPlBvcnR1cywgTS4gUi48L2F1dGhvcj48YXV0aG9yPk1hcmlubywgRi4gRS48L2F1
dGhvcj48L2F1dGhvcnM+PC9jb250cmlidXRvcnM+PGF1dGgtYWRkcmVzcz5TY2hvb2wgb2YgSHVt
YW4gTW92ZW1lbnQgU3R1ZGllcywgQ2hhcmxlcyBTdHVydCBVbml2ZXJzaXR5LCBCYXRodXJzdCwg
TlNXLCBBdXN0cmFsaWEuJiN4RDtTY2hvb2wgb2YgRXhlcmNpc2UgYW5kIE51dHJpdGlvbiBTY2ll
bmNlcywgUXVlZW5zbGFuZCBVbml2ZXJzaXR5IG9mIFRlY2hub2xvZ3ksIEtlbHZpbiBHcm92ZSwg
UWxkLCBBdXN0cmFsaWEuJiN4RDtTcG9ydCBhbmQgRXhlcmNpc2UgRGlzY2lwbGluZSBHcm91cCwg
VVRTOiBIZWFsdGgsIFVuaXZlcnNpdHkgb2YgVGVjaG5vbG9neSBTeWRuZXkgKFVUUyksIExpbmRm
aWVsZCwgTlNXLCBBdXN0cmFsaWEuJiN4RDtJbnN0aXR1dCBOYXRpb25hbCBkdSBTcG9ydCBkdSBR
dWViZWMsIE1vbnRyZWFsLCBRQywgQ2FuYWRhLiYjeEQ7U2Nob29sIG9mIFNwb3J0IGFuZCBFeGVy
Y2lzZSBTY2llbmNlLCBWaWN0b3JpYSBVbml2ZXJzaXR5LCBNZWxib3VybmUsIFZpYywgQXVzdHJh
bGlhLiYjeEQ7U3BvcnQgU2NpZW5jZSBTcG9ydCBNZWRpY2luZSBVbml0LCBDcmlja2V0IEF1c3Ry
YWxpYSBDZW50cmUgb2YgRXhjZWxsZW5jZSwgQWxiaW9uLCBRbGQsIEF1c3RyYWxpYS4mI3hEO1By
YXhpcyBTcG9ydCBTY2llbmNlLCBQYWRkaW5ndG9uLCBRbGQsIEF1c3RyYWxpYS48L2F1dGgtYWRk
cmVzcz48dGl0bGVzPjx0aXRsZT5Db2xkLXdhdGVyIGltbWVyc2lvbiBkZWNyZWFzZXMgY2VyZWJy
YWwgb3h5Z2VuYXRpb24gYnV0IGltcHJvdmVzIHJlY292ZXJ5IGFmdGVyIGludGVybWl0dGVudC1z
cHJpbnQgZXhlcmNpc2UgaW4gdGhlIGhlYXQ8L3RpdGxlPjxzZWNvbmRhcnktdGl0bGU+U2NhbmQg
SiBNZWQgU2NpIFNwb3J0czwvc2Vjb25kYXJ5LXRpdGxlPjwvdGl0bGVzPjxwZXJpb2RpY2FsPjxm
dWxsLXRpdGxlPlNjYW5kIEogTWVkIFNjaSBTcG9ydHM8L2Z1bGwtdGl0bGU+PGFiYnItMT5TY2Fu
ZGluYXZpYW4gSm91cm5hbCBvZiBNZWRpY2luZSBhbmQgU2NpZW5jZSBpbiBTcG9ydHM8L2FiYnIt
MT48YWJici0yPlNjYW5kIEogTWVkIFNjaSBTcG9ydHM8L2FiYnItMj48YWJici0zPlNjYW5kLiBK
LiBNZWQuIFNjaS4gU3BvcnRzPC9hYmJyLTM+PC9wZXJpb2RpY2FsPjxwYWdlcz42NTYtNjY8L3Bh
Z2VzPjx2b2x1bWU+MjQ8L3ZvbHVtZT48bnVtYmVyPjQ8L251bWJlcj48a2V5d29yZHM+PGtleXdv
cmQ+QnJhaW4vKnBoeXNpb2xvZ3k8L2tleXdvcmQ+PGtleXdvcmQ+Q29sZCBUZW1wZXJhdHVyZTwv
a2V5d29yZD48a2V5d29yZD5DcmVhdGluZSBLaW5hc2UvYmxvb2Q8L2tleXdvcmQ+PGtleXdvcmQ+
Q3Jvc3MtT3ZlciBTdHVkaWVzPC9rZXl3b3JkPjxrZXl3b3JkPipDcnlvdGhlcmFweS9tZXRob2Rz
PC9rZXl3b3JkPjxrZXl3b3JkPkVsZWN0cm9teW9ncmFwaHk8L2tleXdvcmQ+PGtleXdvcmQ+RXhl
cmNpc2UgVGVzdDwva2V5d29yZD48a2V5d29yZD5IZWFydCBSYXRlPC9rZXl3b3JkPjxrZXl3b3Jk
PkhvdCBUZW1wZXJhdHVyZS9hZHZlcnNlIGVmZmVjdHM8L2tleXdvcmQ+PGtleXdvcmQ+SHVtYW5z
PC9rZXl3b3JkPjxrZXl3b3JkPkh5ZHJvY29ydGlzb25lL2Jsb29kPC9rZXl3b3JkPjxrZXl3b3Jk
PkltbWVyc2lvbjwva2V5d29yZD48a2V5d29yZD5JbmZsYW1tYXRpb24vYmxvb2Q8L2tleXdvcmQ+
PGtleXdvcmQ+TWFsZTwva2V5d29yZD48a2V5d29yZD5NdXNjbGUgQ29udHJhY3Rpb248L2tleXdv
cmQ+PGtleXdvcmQ+TXVzY2xlIFN0cmVuZ3RoPC9rZXl3b3JkPjxrZXl3b3JkPipNdXNjbGUsIFNr
ZWxldGFsL3BhdGhvbG9neS9waHlzaW9sb2d5PC9rZXl3b3JkPjxrZXl3b3JkPk94eWdlbi8qbWV0
YWJvbGlzbTwva2V5d29yZD48a2V5d29yZD5QaHlzaWNhbCBFeGVydGlvbjwva2V5d29yZD48a2V5
d29yZD5SZWNvdmVyeSBvZiBGdW5jdGlvbjwva2V5d29yZD48a2V5d29yZD5SdW5uaW5nLypwaHlz
aW9sb2d5PC9rZXl3b3JkPjxrZXl3b3JkPlNraW4gVGVtcGVyYXR1cmU8L2tleXdvcmQ+PGtleXdv
cmQ+U3BlY3Ryb3Njb3B5LCBOZWFyLUluZnJhcmVkPC9rZXl3b3JkPjxrZXl3b3JkPlRpbWUgRmFj
dG9yczwva2V5d29yZD48a2V5d29yZD5XYXRlcjwva2V5d29yZD48a2V5d29yZD5Zb3VuZyBBZHVs
dDwva2V5d29yZD48a2V5d29yZD5jb2xkIHRoZXJhcHk8L2tleXdvcmQ+PGtleXdvcmQ+Y3JpY2tl
dDwva2V5d29yZD48a2V5d29yZD5mYXRpZ3VlPC9rZXl3b3JkPjxrZXl3b3JkPmhlYXQgc3RyYWlu
PC9rZXl3b3JkPjxrZXl3b3JkPm11c2NsZSBkYW1hZ2U8L2tleXdvcmQ+PGtleXdvcmQ+bmVhci1p
bmZyYXJlZCBzcGVjdHJvc2NvcHk8L2tleXdvcmQ+PGtleXdvcmQ+bmV1cm9tdXNjdWxhcjwva2V5
d29yZD48L2tleXdvcmRzPjxkYXRlcz48eWVhcj4yMDE0PC95ZWFyPjxwdWItZGF0ZXM+PGRhdGU+
QXVnPC9kYXRlPjwvcHViLWRhdGVzPjwvZGF0ZXM+PGlzYm4+MTYwMC0wODM4IChFbGVjdHJvbmlj
KSYjeEQ7MDkwNS03MTg4IChMaW5raW5nKTwvaXNibj48YWNjZXNzaW9uLW51bT4yMzQ1ODQzMDwv
YWNjZXNzaW9uLW51bT48dXJscz48cmVsYXRlZC11cmxzPjx1cmw+aHR0cDovL3d3dy5uY2JpLm5s
bS5uaWguZ292L3B1Ym1lZC8yMzQ1ODQzMDwvdXJsPjwvcmVsYXRlZC11cmxzPjwvdXJscz48ZWxl
Y3Ryb25pYy1yZXNvdXJjZS1udW0+MTAuMTExMS9zbXMuMTIwNjA8L2VsZWN0cm9uaWMtcmVzb3Vy
Y2UtbnVtPjwvcmVjb3JkPjwvQ2l0ZT48L0VuZE5vdGU+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044FD1" w:rsidRPr="00D22628">
        <w:rPr>
          <w:szCs w:val="24"/>
        </w:rPr>
      </w:r>
      <w:r w:rsidR="00044FD1" w:rsidRPr="00D22628">
        <w:rPr>
          <w:szCs w:val="24"/>
        </w:rPr>
        <w:fldChar w:fldCharType="separate"/>
      </w:r>
      <w:r w:rsidR="00C76FC2" w:rsidRPr="00D22628">
        <w:rPr>
          <w:noProof/>
          <w:szCs w:val="24"/>
        </w:rPr>
        <w:t>(24, 30)</w:t>
      </w:r>
      <w:r w:rsidR="00044FD1" w:rsidRPr="00D22628">
        <w:rPr>
          <w:szCs w:val="24"/>
        </w:rPr>
        <w:fldChar w:fldCharType="end"/>
      </w:r>
      <w:r w:rsidR="00497433" w:rsidRPr="00D22628">
        <w:rPr>
          <w:szCs w:val="24"/>
        </w:rPr>
        <w:t>,</w:t>
      </w:r>
      <w:r w:rsidR="005A0709" w:rsidRPr="00D22628">
        <w:rPr>
          <w:szCs w:val="24"/>
        </w:rPr>
        <w:t xml:space="preserve"> suggests a contribution of </w:t>
      </w:r>
      <w:r w:rsidR="00A037B3" w:rsidRPr="00D22628">
        <w:rPr>
          <w:szCs w:val="24"/>
        </w:rPr>
        <w:t xml:space="preserve">central processes </w:t>
      </w:r>
      <w:r w:rsidR="005A0709" w:rsidRPr="00D22628">
        <w:rPr>
          <w:szCs w:val="24"/>
        </w:rPr>
        <w:t>to fatigue post-soccer-match-play</w:t>
      </w:r>
      <w:r w:rsidR="00256A85" w:rsidRPr="00D22628">
        <w:rPr>
          <w:szCs w:val="24"/>
        </w:rPr>
        <w:t xml:space="preserve"> </w:t>
      </w:r>
      <w:r w:rsidR="008C7184" w:rsidRPr="00D22628">
        <w:rPr>
          <w:szCs w:val="24"/>
        </w:rPr>
        <w:fldChar w:fldCharType="begin">
          <w:fldData xml:space="preserve">PEVuZE5vdGU+PENpdGU+PEF1dGhvcj5SYXR0cmF5PC9BdXRob3I+PFllYXI+MjAxNTwvWWVhcj48
UmVjTnVtPjEzMTk8L1JlY051bT48RGlzcGxheVRleHQ+KDIzLCAzMik8L0Rpc3BsYXlUZXh0Pjxy
ZWNvcmQ+PHJlYy1udW1iZXI+MTMxOTwvcmVjLW51bWJlcj48Zm9yZWlnbi1rZXlzPjxrZXkgYXBw
PSJFTiIgZGItaWQ9ImV0ZXp2eGZwa3p2MjlpZTJmemt4Mnp0eDU5ZXdyNWFheGZ0cCIgdGltZXN0
YW1wPSIxNDI5NjMwMTYwIj4xMzE5PC9rZXk+PC9mb3JlaWduLWtleXM+PHJlZi10eXBlIG5hbWU9
IkpvdXJuYWwgQXJ0aWNsZSI+MTc8L3JlZi10eXBlPjxjb250cmlidXRvcnM+PGF1dGhvcnM+PGF1
dGhvcj5SYXR0cmF5LCBCZW48L2F1dGhvcj48YXV0aG9yPkFyZ3VzLCBDaHJpc3RvczwvYXV0aG9y
PjxhdXRob3I+TWFydGluLCBLcmlzdHk8L2F1dGhvcj48YXV0aG9yPk5vcnRoZXksIEpvc2VwaDwv
YXV0aG9yPjxhdXRob3I+RHJpbGxlciwgTWF0dGhldzwvYXV0aG9yPjwvYXV0aG9ycz48L2NvbnRy
aWJ1dG9ycz48dGl0bGVzPjx0aXRsZT5JcyBpdCB0aW1lIHRvIHR1cm4gb3VyIGF0dGVudGlvbiB0
b3dhcmQgY2VudHJhbCBtZWNoYW5pc21zIGZvciBwb3N0LWV4ZXJ0aW9uYWwgcmVjb3Zlcnkgc3Ry
YXRlZ2llcyBhbmQgcGVyZm9ybWFuY2U/PC90aXRsZT48c2Vjb25kYXJ5LXRpdGxlPkZyb250aWVy
cyBpbiBwaHlzaW9sb2d5PC9zZWNvbmRhcnktdGl0bGU+PC90aXRsZXM+PHBlcmlvZGljYWw+PGZ1
bGwtdGl0bGU+RnJvbnRpZXJzIGluIHBoeXNpb2xvZ3k8L2Z1bGwtdGl0bGU+PGFiYnItMT5Gcm9u
dGllcnMgaW4gUGh5c2lvbG9neTwvYWJici0xPjxhYmJyLTI+RnJvbnQgUGh5c2lvbDwvYWJici0y
PjwvcGVyaW9kaWNhbD48cGFnZXM+Nzk8L3BhZ2VzPjx2b2x1bWU+Njwvdm9sdW1lPjxkYXRlcz48
eWVhcj4yMDE1PC95ZWFyPjwvZGF0ZXM+PHVybHM+PC91cmxzPjwvcmVjb3JkPjwvQ2l0ZT48Q2l0
ZT48QXV0aG9yPk1pbmV0dDwvQXV0aG9yPjxZZWFyPjIwMTQ8L1llYXI+PFJlY051bT4xNDAyPC9S
ZWNOdW0+PHJlY29yZD48cmVjLW51bWJlcj4xNDAyPC9yZWMtbnVtYmVyPjxmb3JlaWduLWtleXM+
PGtleSBhcHA9IkVOIiBkYi1pZD0iZXRlenZ4ZnBrenYyOWllMmZ6a3gyenR4NTlld3I1YWF4ZnRw
IiB0aW1lc3RhbXA9IjE0NzMzNDAyNDQiPjE0MDI8L2tleT48L2ZvcmVpZ24ta2V5cz48cmVmLXR5
cGUgbmFtZT0iSm91cm5hbCBBcnRpY2xlIj4xNzwvcmVmLXR5cGU+PGNvbnRyaWJ1dG9ycz48YXV0
aG9ycz48YXV0aG9yPk1pbmV0dCwgRy4gTS48L2F1dGhvcj48YXV0aG9yPkR1ZmZpZWxkLCBSLjwv
YXV0aG9yPjwvYXV0aG9ycz48L2NvbnRyaWJ1dG9ycz48YXV0aC1hZGRyZXNzPlNjaG9vbCBvZiBF
eGVyY2lzZSBhbmQgTnV0cml0aW9uIFNjaWVuY2VzLCBRdWVlbnNsYW5kIFVuaXZlcnNpdHkgb2Yg
VGVjaG5vbG9neSBLZWx2aW4gR3JvdmUsIEJyaXNiYW5lLCBRTEQsIEF1c3RyYWxpYSA7IEluc3Rp
dHV0ZSBvZiBIZWFsdGggYW5kIEJpb21lZGljYWwgSW5ub3ZhdGlvbiwgUXVlZW5zbGFuZCBVbml2
ZXJzaXR5IG9mIFRlY2hub2xvZ3kgS2VsdmluIEdyb3ZlLCBCcmlzYmFuZSwgUUxELCBBdXN0cmFs
aWEuJiN4RDtTcG9ydCBhbmQgRXhlcmNpc2UgRGlzY2lwbGluZSBHcm91cCwgVVRTOiBIZWFsdGgs
IFVuaXZlcnNpdHkgb2YgVGVjaG5vbG9neSBTeWRuZXkgTGluZGZpZWxkLCBTeWRuZXksIE5TVywg
QXVzdHJhbGlhLjwvYXV0aC1hZGRyZXNzPjx0aXRsZXM+PHRpdGxlPklzIHJlY292ZXJ5IGRyaXZl
biBieSBjZW50cmFsIG9yIHBlcmlwaGVyYWwgZmFjdG9ycz8gQSByb2xlIGZvciB0aGUgYnJhaW4g
aW4gcmVjb3ZlcnkgZm9sbG93aW5nIGludGVybWl0dGVudC1zcHJpbnQgZXhlcmNpc2U8L3RpdGxl
PjxzZWNvbmRhcnktdGl0bGU+RnJvbnQgUGh5c2lvbDwvc2Vjb25kYXJ5LXRpdGxlPjwvdGl0bGVz
PjxwZXJpb2RpY2FsPjxmdWxsLXRpdGxlPkZyb250aWVycyBpbiBwaHlzaW9sb2d5PC9mdWxsLXRp
dGxlPjxhYmJyLTE+RnJvbnRpZXJzIGluIFBoeXNpb2xvZ3k8L2FiYnItMT48YWJici0yPkZyb250
IFBoeXNpb2w8L2FiYnItMj48L3BlcmlvZGljYWw+PHBhZ2VzPjI0PC9wYWdlcz48dm9sdW1lPjU8
L3ZvbHVtZT48a2V5d29yZHM+PGtleXdvcmQ+Y2VudHJhbCBuZXJ2b3VzIHN5c3RlbTwva2V5d29y
ZD48a2V5d29yZD5jb250cmFjdGlsZSBmdW5jdGlvbjwva2V5d29yZD48a2V5d29yZD5mYXRpZ3Vl
PC9rZXl3b3JkPjxrZXl3b3JkPmZvb3RiYWxsPC9rZXl3b3JkPjxrZXl3b3JkPm11c2NsZSBkYW1h
Z2U8L2tleXdvcmQ+PGtleXdvcmQ+c29jY2VyPC9rZXl3b3JkPjxrZXl3b3JkPnRlYW0tc3BvcnRz
PC9rZXl3b3JkPjwva2V5d29yZHM+PGRhdGVzPjx5ZWFyPjIwMTQ8L3llYXI+PC9kYXRlcz48aXNi
bj4xNjY0LTA0MlggKEVsZWN0cm9uaWMpJiN4RDsxNjY0LTA0MlggKExpbmtpbmcpPC9pc2JuPjxh
Y2Nlc3Npb24tbnVtPjI0NTUwODM3PC9hY2Nlc3Npb24tbnVtPjx1cmxzPjxyZWxhdGVkLXVybHM+
PHVybD5odHRwOi8vd3d3Lm5jYmkubmxtLm5paC5nb3YvcHVibWVkLzI0NTUwODM3PC91cmw+PC9y
ZWxhdGVkLXVybHM+PC91cmxzPjxjdXN0b20yPlBNQzM5MDk5NDU8L2N1c3RvbTI+PGVsZWN0cm9u
aWMtcmVzb3VyY2UtbnVtPjEwLjMzODkvZnBoeXMuMjAxNC4wMDAyNDwvZWxlY3Ryb25pYy1yZXNv
dXJjZS1udW0+PC9yZWNvcmQ+PC9DaXRlPjwvRW5kTm90ZT5=
</w:fldData>
        </w:fldChar>
      </w:r>
      <w:r w:rsidR="00C76FC2" w:rsidRPr="00D22628">
        <w:rPr>
          <w:szCs w:val="24"/>
        </w:rPr>
        <w:instrText xml:space="preserve"> ADDIN EN.CITE </w:instrText>
      </w:r>
      <w:r w:rsidR="00C76FC2" w:rsidRPr="00D22628">
        <w:rPr>
          <w:szCs w:val="24"/>
        </w:rPr>
        <w:fldChar w:fldCharType="begin">
          <w:fldData xml:space="preserve">PEVuZE5vdGU+PENpdGU+PEF1dGhvcj5SYXR0cmF5PC9BdXRob3I+PFllYXI+MjAxNTwvWWVhcj48
UmVjTnVtPjEzMTk8L1JlY051bT48RGlzcGxheVRleHQ+KDIzLCAzMik8L0Rpc3BsYXlUZXh0Pjxy
ZWNvcmQ+PHJlYy1udW1iZXI+MTMxOTwvcmVjLW51bWJlcj48Zm9yZWlnbi1rZXlzPjxrZXkgYXBw
PSJFTiIgZGItaWQ9ImV0ZXp2eGZwa3p2MjlpZTJmemt4Mnp0eDU5ZXdyNWFheGZ0cCIgdGltZXN0
YW1wPSIxNDI5NjMwMTYwIj4xMzE5PC9rZXk+PC9mb3JlaWduLWtleXM+PHJlZi10eXBlIG5hbWU9
IkpvdXJuYWwgQXJ0aWNsZSI+MTc8L3JlZi10eXBlPjxjb250cmlidXRvcnM+PGF1dGhvcnM+PGF1
dGhvcj5SYXR0cmF5LCBCZW48L2F1dGhvcj48YXV0aG9yPkFyZ3VzLCBDaHJpc3RvczwvYXV0aG9y
PjxhdXRob3I+TWFydGluLCBLcmlzdHk8L2F1dGhvcj48YXV0aG9yPk5vcnRoZXksIEpvc2VwaDwv
YXV0aG9yPjxhdXRob3I+RHJpbGxlciwgTWF0dGhldzwvYXV0aG9yPjwvYXV0aG9ycz48L2NvbnRy
aWJ1dG9ycz48dGl0bGVzPjx0aXRsZT5JcyBpdCB0aW1lIHRvIHR1cm4gb3VyIGF0dGVudGlvbiB0
b3dhcmQgY2VudHJhbCBtZWNoYW5pc21zIGZvciBwb3N0LWV4ZXJ0aW9uYWwgcmVjb3Zlcnkgc3Ry
YXRlZ2llcyBhbmQgcGVyZm9ybWFuY2U/PC90aXRsZT48c2Vjb25kYXJ5LXRpdGxlPkZyb250aWVy
cyBpbiBwaHlzaW9sb2d5PC9zZWNvbmRhcnktdGl0bGU+PC90aXRsZXM+PHBlcmlvZGljYWw+PGZ1
bGwtdGl0bGU+RnJvbnRpZXJzIGluIHBoeXNpb2xvZ3k8L2Z1bGwtdGl0bGU+PGFiYnItMT5Gcm9u
dGllcnMgaW4gUGh5c2lvbG9neTwvYWJici0xPjxhYmJyLTI+RnJvbnQgUGh5c2lvbDwvYWJici0y
PjwvcGVyaW9kaWNhbD48cGFnZXM+Nzk8L3BhZ2VzPjx2b2x1bWU+Njwvdm9sdW1lPjxkYXRlcz48
eWVhcj4yMDE1PC95ZWFyPjwvZGF0ZXM+PHVybHM+PC91cmxzPjwvcmVjb3JkPjwvQ2l0ZT48Q2l0
ZT48QXV0aG9yPk1pbmV0dDwvQXV0aG9yPjxZZWFyPjIwMTQ8L1llYXI+PFJlY051bT4xNDAyPC9S
ZWNOdW0+PHJlY29yZD48cmVjLW51bWJlcj4xNDAyPC9yZWMtbnVtYmVyPjxmb3JlaWduLWtleXM+
PGtleSBhcHA9IkVOIiBkYi1pZD0iZXRlenZ4ZnBrenYyOWllMmZ6a3gyenR4NTlld3I1YWF4ZnRw
IiB0aW1lc3RhbXA9IjE0NzMzNDAyNDQiPjE0MDI8L2tleT48L2ZvcmVpZ24ta2V5cz48cmVmLXR5
cGUgbmFtZT0iSm91cm5hbCBBcnRpY2xlIj4xNzwvcmVmLXR5cGU+PGNvbnRyaWJ1dG9ycz48YXV0
aG9ycz48YXV0aG9yPk1pbmV0dCwgRy4gTS48L2F1dGhvcj48YXV0aG9yPkR1ZmZpZWxkLCBSLjwv
YXV0aG9yPjwvYXV0aG9ycz48L2NvbnRyaWJ1dG9ycz48YXV0aC1hZGRyZXNzPlNjaG9vbCBvZiBF
eGVyY2lzZSBhbmQgTnV0cml0aW9uIFNjaWVuY2VzLCBRdWVlbnNsYW5kIFVuaXZlcnNpdHkgb2Yg
VGVjaG5vbG9neSBLZWx2aW4gR3JvdmUsIEJyaXNiYW5lLCBRTEQsIEF1c3RyYWxpYSA7IEluc3Rp
dHV0ZSBvZiBIZWFsdGggYW5kIEJpb21lZGljYWwgSW5ub3ZhdGlvbiwgUXVlZW5zbGFuZCBVbml2
ZXJzaXR5IG9mIFRlY2hub2xvZ3kgS2VsdmluIEdyb3ZlLCBCcmlzYmFuZSwgUUxELCBBdXN0cmFs
aWEuJiN4RDtTcG9ydCBhbmQgRXhlcmNpc2UgRGlzY2lwbGluZSBHcm91cCwgVVRTOiBIZWFsdGgs
IFVuaXZlcnNpdHkgb2YgVGVjaG5vbG9neSBTeWRuZXkgTGluZGZpZWxkLCBTeWRuZXksIE5TVywg
QXVzdHJhbGlhLjwvYXV0aC1hZGRyZXNzPjx0aXRsZXM+PHRpdGxlPklzIHJlY292ZXJ5IGRyaXZl
biBieSBjZW50cmFsIG9yIHBlcmlwaGVyYWwgZmFjdG9ycz8gQSByb2xlIGZvciB0aGUgYnJhaW4g
aW4gcmVjb3ZlcnkgZm9sbG93aW5nIGludGVybWl0dGVudC1zcHJpbnQgZXhlcmNpc2U8L3RpdGxl
PjxzZWNvbmRhcnktdGl0bGU+RnJvbnQgUGh5c2lvbDwvc2Vjb25kYXJ5LXRpdGxlPjwvdGl0bGVz
PjxwZXJpb2RpY2FsPjxmdWxsLXRpdGxlPkZyb250aWVycyBpbiBwaHlzaW9sb2d5PC9mdWxsLXRp
dGxlPjxhYmJyLTE+RnJvbnRpZXJzIGluIFBoeXNpb2xvZ3k8L2FiYnItMT48YWJici0yPkZyb250
IFBoeXNpb2w8L2FiYnItMj48L3BlcmlvZGljYWw+PHBhZ2VzPjI0PC9wYWdlcz48dm9sdW1lPjU8
L3ZvbHVtZT48a2V5d29yZHM+PGtleXdvcmQ+Y2VudHJhbCBuZXJ2b3VzIHN5c3RlbTwva2V5d29y
ZD48a2V5d29yZD5jb250cmFjdGlsZSBmdW5jdGlvbjwva2V5d29yZD48a2V5d29yZD5mYXRpZ3Vl
PC9rZXl3b3JkPjxrZXl3b3JkPmZvb3RiYWxsPC9rZXl3b3JkPjxrZXl3b3JkPm11c2NsZSBkYW1h
Z2U8L2tleXdvcmQ+PGtleXdvcmQ+c29jY2VyPC9rZXl3b3JkPjxrZXl3b3JkPnRlYW0tc3BvcnRz
PC9rZXl3b3JkPjwva2V5d29yZHM+PGRhdGVzPjx5ZWFyPjIwMTQ8L3llYXI+PC9kYXRlcz48aXNi
bj4xNjY0LTA0MlggKEVsZWN0cm9uaWMpJiN4RDsxNjY0LTA0MlggKExpbmtpbmcpPC9pc2JuPjxh
Y2Nlc3Npb24tbnVtPjI0NTUwODM3PC9hY2Nlc3Npb24tbnVtPjx1cmxzPjxyZWxhdGVkLXVybHM+
PHVybD5odHRwOi8vd3d3Lm5jYmkubmxtLm5paC5nb3YvcHVibWVkLzI0NTUwODM3PC91cmw+PC9y
ZWxhdGVkLXVybHM+PC91cmxzPjxjdXN0b20yPlBNQzM5MDk5NDU8L2N1c3RvbTI+PGVsZWN0cm9u
aWMtcmVzb3VyY2UtbnVtPjEwLjMzODkvZnBoeXMuMjAxNC4wMDAyNDwvZWxlY3Ryb25pYy1yZXNv
dXJjZS1udW0+PC9yZWNvcmQ+PC9DaXRlPjwvRW5kTm90ZT5=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8C7184" w:rsidRPr="00D22628">
        <w:rPr>
          <w:szCs w:val="24"/>
        </w:rPr>
      </w:r>
      <w:r w:rsidR="008C7184" w:rsidRPr="00D22628">
        <w:rPr>
          <w:szCs w:val="24"/>
        </w:rPr>
        <w:fldChar w:fldCharType="separate"/>
      </w:r>
      <w:r w:rsidR="00C76FC2" w:rsidRPr="00D22628">
        <w:rPr>
          <w:noProof/>
          <w:szCs w:val="24"/>
        </w:rPr>
        <w:t>(23, 32)</w:t>
      </w:r>
      <w:r w:rsidR="008C7184" w:rsidRPr="00D22628">
        <w:rPr>
          <w:szCs w:val="24"/>
        </w:rPr>
        <w:fldChar w:fldCharType="end"/>
      </w:r>
      <w:r w:rsidR="005A0709" w:rsidRPr="00D22628">
        <w:rPr>
          <w:szCs w:val="24"/>
        </w:rPr>
        <w:t xml:space="preserve">. Although the evidence supporting this </w:t>
      </w:r>
      <w:proofErr w:type="gramStart"/>
      <w:r w:rsidR="005A0709" w:rsidRPr="00D22628">
        <w:rPr>
          <w:szCs w:val="24"/>
        </w:rPr>
        <w:t>posit</w:t>
      </w:r>
      <w:proofErr w:type="gramEnd"/>
      <w:r w:rsidR="005A0709" w:rsidRPr="00D22628">
        <w:rPr>
          <w:szCs w:val="24"/>
        </w:rPr>
        <w:t xml:space="preserve"> is limited, one study has demonstrated reductions in voluntary activation (VA)</w:t>
      </w:r>
      <w:r w:rsidR="00743268" w:rsidRPr="00D22628">
        <w:rPr>
          <w:szCs w:val="24"/>
        </w:rPr>
        <w:t>, using motor nerve stimulation</w:t>
      </w:r>
      <w:r w:rsidR="00256143" w:rsidRPr="00D22628">
        <w:rPr>
          <w:szCs w:val="24"/>
        </w:rPr>
        <w:t xml:space="preserve"> and a measure of central fatigue</w:t>
      </w:r>
      <w:r w:rsidR="00743268" w:rsidRPr="00D22628">
        <w:rPr>
          <w:szCs w:val="24"/>
        </w:rPr>
        <w:t>,</w:t>
      </w:r>
      <w:r w:rsidR="005A0709" w:rsidRPr="00D22628">
        <w:rPr>
          <w:szCs w:val="24"/>
        </w:rPr>
        <w:t xml:space="preserve"> for up to 48 h post-soccer match-play</w:t>
      </w:r>
      <w:r w:rsidR="00256A85" w:rsidRPr="00D22628">
        <w:rPr>
          <w:szCs w:val="24"/>
        </w:rPr>
        <w:t xml:space="preserve"> </w:t>
      </w:r>
      <w:r w:rsidR="008C7184" w:rsidRPr="00D22628">
        <w:rPr>
          <w:szCs w:val="24"/>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rPr>
        <w:instrText xml:space="preserve"> ADDIN EN.CITE </w:instrText>
      </w:r>
      <w:r w:rsidR="00C76FC2" w:rsidRPr="00D22628">
        <w:rPr>
          <w:szCs w:val="24"/>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8C7184" w:rsidRPr="00D22628">
        <w:rPr>
          <w:szCs w:val="24"/>
        </w:rPr>
      </w:r>
      <w:r w:rsidR="008C7184" w:rsidRPr="00D22628">
        <w:rPr>
          <w:szCs w:val="24"/>
        </w:rPr>
        <w:fldChar w:fldCharType="separate"/>
      </w:r>
      <w:r w:rsidR="00C76FC2" w:rsidRPr="00D22628">
        <w:rPr>
          <w:noProof/>
          <w:szCs w:val="24"/>
        </w:rPr>
        <w:t>(31)</w:t>
      </w:r>
      <w:r w:rsidR="008C7184" w:rsidRPr="00D22628">
        <w:rPr>
          <w:szCs w:val="24"/>
        </w:rPr>
        <w:fldChar w:fldCharType="end"/>
      </w:r>
      <w:r w:rsidR="00743268" w:rsidRPr="00D22628">
        <w:rPr>
          <w:szCs w:val="24"/>
        </w:rPr>
        <w:t xml:space="preserve">. In addition, </w:t>
      </w:r>
      <w:r w:rsidR="005A0709" w:rsidRPr="00D22628">
        <w:rPr>
          <w:szCs w:val="24"/>
        </w:rPr>
        <w:t xml:space="preserve">VA </w:t>
      </w:r>
      <w:r w:rsidR="00743268" w:rsidRPr="00D22628">
        <w:rPr>
          <w:szCs w:val="24"/>
        </w:rPr>
        <w:t xml:space="preserve">was shown to be </w:t>
      </w:r>
      <w:r w:rsidR="005A0709" w:rsidRPr="00D22628">
        <w:rPr>
          <w:szCs w:val="24"/>
        </w:rPr>
        <w:t>depressed after just two repetitions of a repeat</w:t>
      </w:r>
      <w:r w:rsidR="00743268" w:rsidRPr="00D22628">
        <w:rPr>
          <w:szCs w:val="24"/>
        </w:rPr>
        <w:t>ed</w:t>
      </w:r>
      <w:r w:rsidR="005A0709" w:rsidRPr="00D22628">
        <w:rPr>
          <w:szCs w:val="24"/>
        </w:rPr>
        <w:t>-sprint running protocol</w:t>
      </w:r>
      <w:r w:rsidR="00743268" w:rsidRPr="00D22628">
        <w:rPr>
          <w:szCs w:val="24"/>
        </w:rPr>
        <w:t xml:space="preserve"> (12 x 30 m)</w:t>
      </w:r>
      <w:r w:rsidR="005A0709" w:rsidRPr="00D22628">
        <w:rPr>
          <w:szCs w:val="24"/>
        </w:rPr>
        <w:t xml:space="preserve">, </w:t>
      </w:r>
      <w:r w:rsidR="00702666" w:rsidRPr="00D22628">
        <w:rPr>
          <w:szCs w:val="24"/>
        </w:rPr>
        <w:t>reaching</w:t>
      </w:r>
      <w:r w:rsidR="005A0709" w:rsidRPr="00D22628">
        <w:rPr>
          <w:szCs w:val="24"/>
        </w:rPr>
        <w:t xml:space="preserve"> a nadir after sprint ten</w:t>
      </w:r>
      <w:r w:rsidR="00256A85" w:rsidRPr="00D22628">
        <w:rPr>
          <w:szCs w:val="24"/>
        </w:rPr>
        <w:t xml:space="preserve"> </w:t>
      </w:r>
      <w:r w:rsidR="008C7184" w:rsidRPr="00D22628">
        <w:rPr>
          <w:szCs w:val="24"/>
        </w:rPr>
        <w:fldChar w:fldCharType="begin"/>
      </w:r>
      <w:r w:rsidR="00FE691D" w:rsidRPr="00D22628">
        <w:rPr>
          <w:szCs w:val="24"/>
        </w:rPr>
        <w:instrText xml:space="preserve"> ADDIN EN.CITE &lt;EndNote&gt;&lt;Cite&gt;&lt;Author&gt;Goodall&lt;/Author&gt;&lt;Year&gt;2015&lt;/Year&gt;&lt;RecNum&gt;1322&lt;/RecNum&gt;&lt;DisplayText&gt;(13)&lt;/DisplayText&gt;&lt;record&gt;&lt;rec-number&gt;1322&lt;/rec-number&gt;&lt;foreign-keys&gt;&lt;key app="EN" db-id="etezvxfpkzv29ie2fzkx2ztx59ewr5aaxftp" timestamp="1430230543"&gt;1322&lt;/key&gt;&lt;/foreign-keys&gt;&lt;ref-type name="Journal Article"&gt;17&lt;/ref-type&gt;&lt;contributors&gt;&lt;authors&gt;&lt;author&gt;Goodall, S.&lt;/author&gt;&lt;author&gt;Charlton, K.&lt;/author&gt;&lt;author&gt;Howatson, G.&lt;/author&gt;&lt;author&gt;Thomas, K.&lt;/author&gt;&lt;/authors&gt;&lt;/contributors&gt;&lt;auth-address&gt;1Faculty of Health and Life Sciences, Department of Sport, Exercise and Rehabilitation, Northumbria University, Newcastle, UNITED KINGDOM; and 2Water Research Group, School of Environmental Sciences and Development, Northwest University, Potchefstroom, SOUTH AFRICA.&lt;/auth-address&gt;&lt;titles&gt;&lt;title&gt;Neuromuscular fatigability during repeated-sprint exercise in male athletes&lt;/title&gt;&lt;secondary-title&gt;Med Sci Sports Exerc&lt;/secondary-title&gt;&lt;alt-title&gt;Medicine and science in sports and exercise&lt;/alt-title&gt;&lt;/titles&gt;&lt;periodical&gt;&lt;full-title&gt;Med Sci Sports Exerc&lt;/full-title&gt;&lt;abbr-1&gt;Medicine and Science in Sports and Exercise&lt;/abbr-1&gt;&lt;abbr-2&gt;Med Sci Sports Exerc&lt;/abbr-2&gt;&lt;abbr-3&gt;Med. Sci. Sports Exerc.&lt;/abbr-3&gt;&lt;/periodical&gt;&lt;alt-periodical&gt;&lt;full-title&gt;Medicine and Science in Sports and Exercise&lt;/full-title&gt;&lt;abbr-1&gt;Medicine and Science in Sports and Exercise&lt;/abbr-1&gt;&lt;abbr-2&gt;Med Sci Sports Exerc&lt;/abbr-2&gt;&lt;abbr-3&gt;Med. Sci. Sports Exerc.&lt;/abbr-3&gt;&lt;/alt-periodical&gt;&lt;pages&gt;528-36&lt;/pages&gt;&lt;volume&gt;47&lt;/volume&gt;&lt;number&gt;3&lt;/number&gt;&lt;dates&gt;&lt;year&gt;2015&lt;/year&gt;&lt;pub-dates&gt;&lt;date&gt;Mar&lt;/date&gt;&lt;/pub-dates&gt;&lt;/dates&gt;&lt;isbn&gt;1530-0315 (Electronic)&amp;#xD;0195-9131 (Linking)&lt;/isbn&gt;&lt;accession-num&gt;25010404&lt;/accession-num&gt;&lt;urls&gt;&lt;related-urls&gt;&lt;url&gt;http://www.ncbi.nlm.nih.gov/pubmed/25010404&lt;/url&gt;&lt;/related-urls&gt;&lt;/urls&gt;&lt;electronic-resource-num&gt;10.1249/MSS.0000000000000443&lt;/electronic-resource-num&gt;&lt;/record&gt;&lt;/Cite&gt;&lt;/EndNote&gt;</w:instrText>
      </w:r>
      <w:r w:rsidR="008C7184" w:rsidRPr="00D22628">
        <w:rPr>
          <w:szCs w:val="24"/>
        </w:rPr>
        <w:fldChar w:fldCharType="separate"/>
      </w:r>
      <w:r w:rsidR="00FE691D" w:rsidRPr="00D22628">
        <w:rPr>
          <w:noProof/>
          <w:szCs w:val="24"/>
        </w:rPr>
        <w:t>(13)</w:t>
      </w:r>
      <w:r w:rsidR="008C7184" w:rsidRPr="00D22628">
        <w:rPr>
          <w:szCs w:val="24"/>
        </w:rPr>
        <w:fldChar w:fldCharType="end"/>
      </w:r>
      <w:r w:rsidR="005A0709" w:rsidRPr="00D22628">
        <w:rPr>
          <w:szCs w:val="24"/>
        </w:rPr>
        <w:t xml:space="preserve">.  These </w:t>
      </w:r>
      <w:r w:rsidR="000802C8" w:rsidRPr="00D22628">
        <w:rPr>
          <w:szCs w:val="24"/>
        </w:rPr>
        <w:t xml:space="preserve">studies </w:t>
      </w:r>
      <w:r w:rsidR="00256143" w:rsidRPr="00D22628">
        <w:rPr>
          <w:szCs w:val="24"/>
        </w:rPr>
        <w:t>suggest that recovery</w:t>
      </w:r>
      <w:r w:rsidR="005A0709" w:rsidRPr="00D22628">
        <w:rPr>
          <w:szCs w:val="24"/>
        </w:rPr>
        <w:t xml:space="preserve"> of the impairments in CNS function are </w:t>
      </w:r>
      <w:r w:rsidR="005A0709" w:rsidRPr="00D22628">
        <w:rPr>
          <w:szCs w:val="24"/>
        </w:rPr>
        <w:lastRenderedPageBreak/>
        <w:t>likely to contribute to the recovery of physical performance aft</w:t>
      </w:r>
      <w:r w:rsidR="00256FB1" w:rsidRPr="00D22628">
        <w:rPr>
          <w:szCs w:val="24"/>
        </w:rPr>
        <w:t>er soccer match-play, but there</w:t>
      </w:r>
      <w:r w:rsidR="000802C8" w:rsidRPr="00D22628">
        <w:rPr>
          <w:szCs w:val="24"/>
        </w:rPr>
        <w:t xml:space="preserve"> </w:t>
      </w:r>
      <w:r w:rsidR="005A0709" w:rsidRPr="00D22628">
        <w:rPr>
          <w:szCs w:val="24"/>
        </w:rPr>
        <w:t xml:space="preserve">remains a paucity of data to substantiate this </w:t>
      </w:r>
      <w:r w:rsidR="000802C8" w:rsidRPr="00D22628">
        <w:rPr>
          <w:szCs w:val="24"/>
        </w:rPr>
        <w:t>premise</w:t>
      </w:r>
      <w:r w:rsidR="00256A85" w:rsidRPr="00D22628">
        <w:rPr>
          <w:szCs w:val="24"/>
        </w:rPr>
        <w:t xml:space="preserve"> </w:t>
      </w:r>
      <w:r w:rsidR="008C7184" w:rsidRPr="00D22628">
        <w:rPr>
          <w:szCs w:val="24"/>
        </w:rPr>
        <w:fldChar w:fldCharType="begin"/>
      </w:r>
      <w:r w:rsidR="00C76FC2" w:rsidRPr="00D22628">
        <w:rPr>
          <w:szCs w:val="24"/>
        </w:rPr>
        <w:instrText xml:space="preserve"> ADDIN EN.CITE &lt;EndNote&gt;&lt;Cite&gt;&lt;Author&gt;Minett&lt;/Author&gt;&lt;Year&gt;2014&lt;/Year&gt;&lt;RecNum&gt;1402&lt;/RecNum&gt;&lt;DisplayText&gt;(23)&lt;/DisplayText&gt;&lt;record&gt;&lt;rec-number&gt;1402&lt;/rec-number&gt;&lt;foreign-keys&gt;&lt;key app="EN" db-id="etezvxfpkzv29ie2fzkx2ztx59ewr5aaxftp" timestamp="1473340244"&gt;1402&lt;/key&gt;&lt;/foreign-keys&gt;&lt;ref-type name="Journal Article"&gt;17&lt;/ref-type&gt;&lt;contributors&gt;&lt;authors&gt;&lt;author&gt;Minett, G. M.&lt;/author&gt;&lt;author&gt;Duffield, R.&lt;/author&gt;&lt;/authors&gt;&lt;/contributors&gt;&lt;auth-address&gt;School of Exercise and Nutrition Sciences, Queensland University of Technology Kelvin Grove, Brisbane, QLD, Australia ; Institute of Health and Biomedical Innovation, Queensland University of Technology Kelvin Grove, Brisbane, QLD, Australia.&amp;#xD;Sport and Exercise Discipline Group, UTS: Health, University of Technology Sydney Lindfield, Sydney, NSW, Australia.&lt;/auth-address&gt;&lt;titles&gt;&lt;title&gt;Is recovery driven by central or peripheral factors? A role for the brain in recovery following intermittent-sprint exercise&lt;/title&gt;&lt;secondary-title&gt;Front Physiol&lt;/secondary-title&gt;&lt;/titles&gt;&lt;periodical&gt;&lt;full-title&gt;Frontiers in physiology&lt;/full-title&gt;&lt;abbr-1&gt;Frontiers in Physiology&lt;/abbr-1&gt;&lt;abbr-2&gt;Front Physiol&lt;/abbr-2&gt;&lt;/periodical&gt;&lt;pages&gt;24&lt;/pages&gt;&lt;volume&gt;5&lt;/volume&gt;&lt;keywords&gt;&lt;keyword&gt;central nervous system&lt;/keyword&gt;&lt;keyword&gt;contractile function&lt;/keyword&gt;&lt;keyword&gt;fatigue&lt;/keyword&gt;&lt;keyword&gt;football&lt;/keyword&gt;&lt;keyword&gt;muscle damage&lt;/keyword&gt;&lt;keyword&gt;soccer&lt;/keyword&gt;&lt;keyword&gt;team-sports&lt;/keyword&gt;&lt;/keywords&gt;&lt;dates&gt;&lt;year&gt;2014&lt;/year&gt;&lt;/dates&gt;&lt;isbn&gt;1664-042X (Electronic)&amp;#xD;1664-042X (Linking)&lt;/isbn&gt;&lt;accession-num&gt;24550837&lt;/accession-num&gt;&lt;urls&gt;&lt;related-urls&gt;&lt;url&gt;http://www.ncbi.nlm.nih.gov/pubmed/24550837&lt;/url&gt;&lt;/related-urls&gt;&lt;/urls&gt;&lt;custom2&gt;PMC3909945&lt;/custom2&gt;&lt;electronic-resource-num&gt;10.3389/fphys.2014.00024&lt;/electronic-resource-num&gt;&lt;/record&gt;&lt;/Cite&gt;&lt;/EndNote&gt;</w:instrText>
      </w:r>
      <w:r w:rsidR="008C7184" w:rsidRPr="00D22628">
        <w:rPr>
          <w:szCs w:val="24"/>
        </w:rPr>
        <w:fldChar w:fldCharType="separate"/>
      </w:r>
      <w:r w:rsidR="00C76FC2" w:rsidRPr="00D22628">
        <w:rPr>
          <w:noProof/>
          <w:szCs w:val="24"/>
        </w:rPr>
        <w:t>(23)</w:t>
      </w:r>
      <w:r w:rsidR="008C7184" w:rsidRPr="00D22628">
        <w:rPr>
          <w:szCs w:val="24"/>
        </w:rPr>
        <w:fldChar w:fldCharType="end"/>
      </w:r>
      <w:r w:rsidR="005A0709" w:rsidRPr="00D22628">
        <w:rPr>
          <w:szCs w:val="24"/>
        </w:rPr>
        <w:t xml:space="preserve">. </w:t>
      </w:r>
    </w:p>
    <w:p w14:paraId="39F8177D" w14:textId="77777777" w:rsidR="0039147C" w:rsidRPr="00D22628" w:rsidRDefault="0039147C" w:rsidP="00E81378">
      <w:pPr>
        <w:spacing w:line="480" w:lineRule="auto"/>
        <w:rPr>
          <w:szCs w:val="24"/>
        </w:rPr>
      </w:pPr>
    </w:p>
    <w:p w14:paraId="1B27C951" w14:textId="0E7FCF90" w:rsidR="00256143" w:rsidRPr="00D22628" w:rsidRDefault="0039147C" w:rsidP="00E81378">
      <w:pPr>
        <w:spacing w:line="480" w:lineRule="auto"/>
      </w:pPr>
      <w:r w:rsidRPr="00D22628">
        <w:rPr>
          <w:szCs w:val="24"/>
        </w:rPr>
        <w:t xml:space="preserve">The application of </w:t>
      </w:r>
      <w:proofErr w:type="spellStart"/>
      <w:r w:rsidRPr="00D22628">
        <w:rPr>
          <w:szCs w:val="24"/>
        </w:rPr>
        <w:t>transcranial</w:t>
      </w:r>
      <w:proofErr w:type="spellEnd"/>
      <w:r w:rsidRPr="00D22628">
        <w:rPr>
          <w:szCs w:val="24"/>
        </w:rPr>
        <w:t xml:space="preserve"> magnetic stimulation (TMS) to assess central nervous system function could potentially reveal new information on the </w:t>
      </w:r>
      <w:proofErr w:type="spellStart"/>
      <w:r w:rsidRPr="00D22628">
        <w:rPr>
          <w:szCs w:val="24"/>
        </w:rPr>
        <w:t>etiology</w:t>
      </w:r>
      <w:proofErr w:type="spellEnd"/>
      <w:r w:rsidRPr="00D22628">
        <w:rPr>
          <w:szCs w:val="24"/>
        </w:rPr>
        <w:t xml:space="preserve"> of </w:t>
      </w:r>
      <w:r w:rsidR="00C4496C" w:rsidRPr="00D22628">
        <w:rPr>
          <w:szCs w:val="24"/>
        </w:rPr>
        <w:t>central</w:t>
      </w:r>
      <w:r w:rsidRPr="00D22628">
        <w:rPr>
          <w:szCs w:val="24"/>
        </w:rPr>
        <w:t xml:space="preserve"> fatigue induced by intermittent exercise. Stimulation of motor cortical cells in single- and paired-pulse paradigms elicit motor evoked potentials</w:t>
      </w:r>
      <w:r w:rsidR="00256143" w:rsidRPr="00D22628">
        <w:rPr>
          <w:szCs w:val="24"/>
        </w:rPr>
        <w:t xml:space="preserve"> (MEPs)</w:t>
      </w:r>
      <w:r w:rsidRPr="00D22628">
        <w:rPr>
          <w:szCs w:val="24"/>
        </w:rPr>
        <w:t xml:space="preserve"> in the muscle of interest, the characteristics of which can </w:t>
      </w:r>
      <w:r w:rsidR="000F3BDB" w:rsidRPr="00D22628">
        <w:rPr>
          <w:szCs w:val="24"/>
        </w:rPr>
        <w:t xml:space="preserve">be studied to quantify the excitability of the brain-to-muscle pathway, and the status of inhibitory </w:t>
      </w:r>
      <w:proofErr w:type="spellStart"/>
      <w:r w:rsidR="000F3BDB" w:rsidRPr="00D22628">
        <w:rPr>
          <w:szCs w:val="24"/>
        </w:rPr>
        <w:t>intracortical</w:t>
      </w:r>
      <w:proofErr w:type="spellEnd"/>
      <w:r w:rsidR="000F3BDB" w:rsidRPr="00D22628">
        <w:rPr>
          <w:szCs w:val="24"/>
        </w:rPr>
        <w:t xml:space="preserve"> neurons </w:t>
      </w:r>
      <w:r w:rsidR="00FE691D" w:rsidRPr="00D22628">
        <w:rPr>
          <w:szCs w:val="24"/>
        </w:rPr>
        <w:fldChar w:fldCharType="begin"/>
      </w:r>
      <w:r w:rsidR="00FE691D" w:rsidRPr="00D22628">
        <w:rPr>
          <w:szCs w:val="24"/>
        </w:rPr>
        <w:instrText xml:space="preserve"> ADDIN EN.CITE &lt;EndNote&gt;&lt;Cite&gt;&lt;Author&gt;Chen&lt;/Author&gt;&lt;Year&gt;2011&lt;/Year&gt;&lt;RecNum&gt;1300&lt;/RecNum&gt;&lt;DisplayText&gt;(9)&lt;/DisplayText&gt;&lt;record&gt;&lt;rec-number&gt;1300&lt;/rec-number&gt;&lt;foreign-keys&gt;&lt;key app="EN" db-id="etezvxfpkzv29ie2fzkx2ztx59ewr5aaxftp" timestamp="1429628700"&gt;1300&lt;/key&gt;&lt;/foreign-keys&gt;&lt;ref-type name="Journal Article"&gt;17&lt;/ref-type&gt;&lt;contributors&gt;&lt;authors&gt;&lt;author&gt;Chen, R.&lt;/author&gt;&lt;/authors&gt;&lt;/contributors&gt;&lt;titles&gt;&lt;title&gt;Excitatory and Inhibitory Effects of Transcranial Magnetic Stimulation&lt;/title&gt;&lt;secondary-title&gt;Biocybernetics and Biomedical Engineering&lt;/secondary-title&gt;&lt;/titles&gt;&lt;periodical&gt;&lt;full-title&gt;Biocybernetics and Biomedical Engineering&lt;/full-title&gt;&lt;/periodical&gt;&lt;pages&gt;93-105&lt;/pages&gt;&lt;volume&gt;31&lt;/volume&gt;&lt;number&gt;2&lt;/number&gt;&lt;dates&gt;&lt;year&gt;2011&lt;/year&gt;&lt;/dates&gt;&lt;urls&gt;&lt;/urls&gt;&lt;/record&gt;&lt;/Cite&gt;&lt;/EndNote&gt;</w:instrText>
      </w:r>
      <w:r w:rsidR="00FE691D" w:rsidRPr="00D22628">
        <w:rPr>
          <w:szCs w:val="24"/>
        </w:rPr>
        <w:fldChar w:fldCharType="separate"/>
      </w:r>
      <w:r w:rsidR="00FE691D" w:rsidRPr="00D22628">
        <w:rPr>
          <w:noProof/>
          <w:szCs w:val="24"/>
        </w:rPr>
        <w:t>(9)</w:t>
      </w:r>
      <w:r w:rsidR="00FE691D" w:rsidRPr="00D22628">
        <w:rPr>
          <w:szCs w:val="24"/>
        </w:rPr>
        <w:fldChar w:fldCharType="end"/>
      </w:r>
      <w:r w:rsidR="000F3BDB" w:rsidRPr="00D22628">
        <w:rPr>
          <w:szCs w:val="24"/>
        </w:rPr>
        <w:t xml:space="preserve">. Single-pulse TMS has been previously used to demonstrate </w:t>
      </w:r>
      <w:r w:rsidR="00423589" w:rsidRPr="00D22628">
        <w:rPr>
          <w:szCs w:val="24"/>
        </w:rPr>
        <w:t xml:space="preserve">acute and chronic </w:t>
      </w:r>
      <w:r w:rsidR="000F3BDB" w:rsidRPr="00D22628">
        <w:rPr>
          <w:szCs w:val="24"/>
        </w:rPr>
        <w:t xml:space="preserve">modulations in </w:t>
      </w:r>
      <w:proofErr w:type="spellStart"/>
      <w:r w:rsidR="000F3BDB" w:rsidRPr="00D22628">
        <w:rPr>
          <w:szCs w:val="24"/>
        </w:rPr>
        <w:t>corticospinal</w:t>
      </w:r>
      <w:proofErr w:type="spellEnd"/>
      <w:r w:rsidR="000F3BDB" w:rsidRPr="00D22628">
        <w:rPr>
          <w:szCs w:val="24"/>
        </w:rPr>
        <w:t xml:space="preserve"> excitability as a result of resistance training </w:t>
      </w:r>
      <w:r w:rsidR="00FE691D" w:rsidRPr="00D22628">
        <w:rPr>
          <w:szCs w:val="24"/>
        </w:rPr>
        <w:fldChar w:fldCharType="begin">
          <w:fldData xml:space="preserve">PEVuZE5vdGU+PENpdGU+PEF1dGhvcj5XZWllcjwvQXV0aG9yPjxZZWFyPjIwMTI8L1llYXI+PFJl
Y051bT4xMzU0PC9SZWNOdW0+PERpc3BsYXlUZXh0Pig0LCAyOSwgNDUpPC9EaXNwbGF5VGV4dD48
cmVjb3JkPjxyZWMtbnVtYmVyPjEzNTQ8L3JlYy1udW1iZXI+PGZvcmVpZ24ta2V5cz48a2V5IGFw
cD0iRU4iIGRiLWlkPSJldGV6dnhmcGt6djI5aWUyZnpreDJ6dHg1OWV3cjVhYXhmdHAiIHRpbWVz
dGFtcD0iMTQzNjk1MjA1MCI+MTM1NDwva2V5PjwvZm9yZWlnbi1rZXlzPjxyZWYtdHlwZSBuYW1l
PSJKb3VybmFsIEFydGljbGUiPjE3PC9yZWYtdHlwZT48Y29udHJpYnV0b3JzPjxhdXRob3JzPjxh
dXRob3I+V2VpZXIsIEEuIFQuPC9hdXRob3I+PGF1dGhvcj5QZWFyY2UsIEEuIEouPC9hdXRob3I+
PGF1dGhvcj5LaWRnZWxsLCBELiBKLjwvYXV0aG9yPjwvYXV0aG9ycz48L2NvbnRyaWJ1dG9ycz48
YXV0aC1hZGRyZXNzPkNlbnRyZSBmb3IgUGh5c2ljYWwgQWN0aXZpdHkgYW5kIE51dHJpdGlvbiBS
ZXNlYXJjaCwgRGVha2luIFVuaXZlcnNpdHksIE1lbGJvdXJuZSwgVmljLiwgQXVzdHJhbGlhLjwv
YXV0aC1hZGRyZXNzPjx0aXRsZXM+PHRpdGxlPlN0cmVuZ3RoIHRyYWluaW5nIHJlZHVjZXMgaW50
cmFjb3J0aWNhbCBpbmhpYml0aW9uPC90aXRsZT48c2Vjb25kYXJ5LXRpdGxlPkFjdGEgUGh5c2lv
bCAoT3hmKTwvc2Vjb25kYXJ5LXRpdGxlPjxhbHQtdGl0bGU+QWN0YSBwaHlzaW9sb2dpY2E8L2Fs
dC10aXRsZT48L3RpdGxlcz48YWx0LXBlcmlvZGljYWw+PGZ1bGwtdGl0bGU+QWN0YSBQaHlzaW9s
b2dpY2E8L2Z1bGwtdGl0bGU+PGFiYnItMT5BY3RhIFBoeXNpb2xvZ2ljYTwvYWJici0xPjxhYmJy
LTI+QWN0YSBQaHlzaW9sPC9hYmJyLTI+PGFiYnItMz5BY3RhLiBQaHlzaW9sLjwvYWJici0zPjwv
YWx0LXBlcmlvZGljYWw+PHBhZ2VzPjEwOS0xOTwvcGFnZXM+PHZvbHVtZT4yMDY8L3ZvbHVtZT48
bnVtYmVyPjI8L251bWJlcj48a2V5d29yZHM+PGtleXdvcmQ+QWRhcHRhdGlvbiwgUGh5c2lvbG9n
aWNhbDwva2V5d29yZD48a2V5d29yZD5BZG9sZXNjZW50PC9rZXl3b3JkPjxrZXl3b3JkPkFkdWx0
PC9rZXl3b3JkPjxrZXl3b3JkPkFuYWx5c2lzIG9mIFZhcmlhbmNlPC9rZXl3b3JkPjxrZXl3b3Jk
PkJpb21lY2hhbmljYWwgUGhlbm9tZW5hPC9rZXl3b3JkPjxrZXl3b3JkPkNlcmVicmFsIENvcnRl
eC8qcGh5c2lvbG9neTwva2V5d29yZD48a2V5d29yZD5FbGVjdHJvbXlvZ3JhcGh5PC9rZXl3b3Jk
PjxrZXl3b3JkPkV2b2tlZCBQb3RlbnRpYWxzLCBNb3Rvcjwva2V5d29yZD48a2V5d29yZD5GZW1h
bGU8L2tleXdvcmQ+PGtleXdvcmQ+SHVtYW5zPC9rZXl3b3JkPjxrZXl3b3JkPipJc29tZXRyaWMg
Q29udHJhY3Rpb248L2tleXdvcmQ+PGtleXdvcmQ+TWFsZTwva2V5d29yZD48a2V5d29yZD4qTXVz
Y2xlIFN0cmVuZ3RoPC9rZXl3b3JkPjxrZXl3b3JkPipOZXVyYWwgSW5oaWJpdGlvbjwva2V5d29y
ZD48a2V5d29yZD5QeXJhbWlkYWwgVHJhY3RzL3BoeXNpb2xvZ3k8L2tleXdvcmQ+PGtleXdvcmQ+
UXVhZHJpY2VwcyBNdXNjbGUvKmlubmVydmF0aW9uPC9rZXl3b3JkPjxrZXl3b3JkPlJlY3J1aXRt
ZW50LCBOZXVyb3BoeXNpb2xvZ2ljYWw8L2tleXdvcmQ+PGtleXdvcmQ+KlJlc2lzdGFuY2UgVHJh
aW5pbmc8L2tleXdvcmQ+PGtleXdvcmQ+U2Vuc29yeSBUaHJlc2hvbGRzPC9rZXl3b3JkPjxrZXl3
b3JkPlRpbWUgRmFjdG9yczwva2V5d29yZD48a2V5d29yZD5Ub3JxdWU8L2tleXdvcmQ+PGtleXdv
cmQ+VHJhbnNjcmFuaWFsIE1hZ25ldGljIFN0aW11bGF0aW9uPC9rZXl3b3JkPjxrZXl3b3JkPlZp
Y3RvcmlhPC9rZXl3b3JkPjxrZXl3b3JkPlZvbGl0aW9uPC9rZXl3b3JkPjxrZXl3b3JkPllvdW5n
IEFkdWx0PC9rZXl3b3JkPjwva2V5d29yZHM+PGRhdGVzPjx5ZWFyPjIwMTI8L3llYXI+PHB1Yi1k
YXRlcz48ZGF0ZT5PY3Q8L2RhdGU+PC9wdWItZGF0ZXM+PC9kYXRlcz48aXNibj4xNzQ4LTE3MTYg
KEVsZWN0cm9uaWMpJiN4RDsxNzQ4LTE3MDggKExpbmtpbmcpPC9pc2JuPjxhY2Nlc3Npb24tbnVt
PjIyNjQyNjg2PC9hY2Nlc3Npb24tbnVtPjx1cmxzPjxyZWxhdGVkLXVybHM+PHVybD5odHRwOi8v
d3d3Lm5jYmkubmxtLm5paC5nb3YvcHVibWVkLzIyNjQyNjg2PC91cmw+PC9yZWxhdGVkLXVybHM+
PC91cmxzPjxlbGVjdHJvbmljLXJlc291cmNlLW51bT4xMC4xMTExL2ouMTc0OC0xNzE2LjIwMTIu
MDI0NTQueDwvZWxlY3Ryb25pYy1yZXNvdXJjZS1udW0+PC9yZWNvcmQ+PC9DaXRlPjxDaXRlPjxB
dXRob3I+TnV6em88L0F1dGhvcj48WWVhcj4yMDE2PC9ZZWFyPjxSZWNOdW0+MTQyOTwvUmVjTnVt
PjxyZWNvcmQ+PHJlYy1udW1iZXI+MTQyOTwvcmVjLW51bWJlcj48Zm9yZWlnbi1rZXlzPjxrZXkg
YXBwPSJFTiIgZGItaWQ9ImV0ZXp2eGZwa3p2MjlpZTJmemt4Mnp0eDU5ZXdyNWFheGZ0cCIgdGlt
ZXN0YW1wPSIxNDczMzQzNDMxIj4xNDI5PC9rZXk+PC9mb3JlaWduLWtleXM+PHJlZi10eXBlIG5h
bWU9IkpvdXJuYWwgQXJ0aWNsZSI+MTc8L3JlZi10eXBlPjxjb250cmlidXRvcnM+PGF1dGhvcnM+
PGF1dGhvcj5OdXp6bywgSi4gTC48L2F1dGhvcj48YXV0aG9yPkJhcnJ5LCBCLiBLLjwvYXV0aG9y
PjxhdXRob3I+R2FuZGV2aWEsIFMuIEMuPC9hdXRob3I+PGF1dGhvcj5UYXlsb3IsIEouIEwuPC9h
dXRob3I+PC9hdXRob3JzPjwvY29udHJpYnV0b3JzPjxhdXRoLWFkZHJlc3M+MU5ldXJvc2NpZW5j
ZSBSZXNlYXJjaCBBdXN0cmFsaWEsIFJhbmR3aWNrLCBOU1csIEFVU1RSQUxJQTsgMlNjaG9vbCBv
ZiBNZWRpY2FsIFNjaWVuY2VzLCBVbml2ZXJzaXR5IG9mIE5ldyBTb3V0aCBXYWxlcywgS2Vuc2lu
Z3RvbiwgTlNXLCBBVVNUUkFMSUE7IDNQcmluY2Ugb2YgV2FsZXMgQ2xpbmljYWwgU2Nob29sLCBV
bml2ZXJzaXR5IG9mIE5ldyBTb3V0aCBXYWxlcywgS2Vuc2luZ3RvbiwgTlNXLCBBVVNUUkFMSUEu
PC9hdXRoLWFkZHJlc3M+PHRpdGxlcz48dGl0bGU+QWN1dGUgU3RyZW5ndGggVHJhaW5pbmcgSW5j
cmVhc2VzIFJlc3BvbnNlcyB0byBTdGltdWxhdGlvbiBvZiBDb3J0aWNvc3BpbmFsIEF4b25zPC90
aXRsZT48c2Vjb25kYXJ5LXRpdGxlPk1lZCBTY2kgU3BvcnRzIEV4ZXJjPC9zZWNvbmRhcnktdGl0
bGU+PC90aXRsZXM+PHBlcmlvZGljYWw+PGZ1bGwtdGl0bGU+TWVkIFNjaSBTcG9ydHMgRXhlcmM8
L2Z1bGwtdGl0bGU+PGFiYnItMT5NZWRpY2luZSBhbmQgU2NpZW5jZSBpbiBTcG9ydHMgYW5kIEV4
ZXJjaXNlPC9hYmJyLTE+PGFiYnItMj5NZWQgU2NpIFNwb3J0cyBFeGVyYzwvYWJici0yPjxhYmJy
LTM+TWVkLiBTY2kuIFNwb3J0cyBFeGVyYy48L2FiYnItMz48L3BlcmlvZGljYWw+PHBhZ2VzPjEz
OS01MDwvcGFnZXM+PHZvbHVtZT40ODwvdm9sdW1lPjxudW1iZXI+MTwvbnVtYmVyPjxrZXl3b3Jk
cz48a2V5d29yZD5BZHVsdDwva2V5d29yZD48a2V5d29yZD5BeG9ucy9waHlzaW9sb2d5PC9rZXl3
b3JkPjxrZXl3b3JkPkV2b2tlZCBQb3RlbnRpYWxzLCBNb3Rvci8qcGh5c2lvbG9neTwva2V5d29y
ZD48a2V5d29yZD5GZW1hbGU8L2tleXdvcmQ+PGtleXdvcmQ+Rm9yZWFybTwva2V5d29yZD48a2V5
d29yZD5IdW1hbnM8L2tleXdvcmQ+PGtleXdvcmQ+SXNvbWV0cmljIENvbnRyYWN0aW9uL3BoeXNp
b2xvZ3k8L2tleXdvcmQ+PGtleXdvcmQ+TWFsZTwva2V5d29yZD48a2V5d29yZD5Nb3RvciBDb3J0
ZXgvKnBoeXNpb2xvZ3k8L2tleXdvcmQ+PGtleXdvcmQ+TXVzY2xlLCBTa2VsZXRhbC8qcGh5c2lv
bG9neTwva2V5d29yZD48a2V5d29yZD5QaHlzaWNhbCBFZHVjYXRpb24gYW5kIFRyYWluaW5nLypt
ZXRob2RzPC9rZXl3b3JkPjxrZXl3b3JkPlB5cmFtaWRhbCBUcmFjdHMvKnBoeXNpb2xvZ3k8L2tl
eXdvcmQ+PGtleXdvcmQ+KlJlc2lzdGFuY2UgVHJhaW5pbmc8L2tleXdvcmQ+PGtleXdvcmQ+VHJh
bnNjcmFuaWFsIE1hZ25ldGljIFN0aW11bGF0aW9uPC9rZXl3b3JkPjxrZXl3b3JkPllvdW5nIEFk
dWx0PC9rZXl3b3JkPjwva2V5d29yZHM+PGRhdGVzPjx5ZWFyPjIwMTY8L3llYXI+PHB1Yi1kYXRl
cz48ZGF0ZT5KYW48L2RhdGU+PC9wdWItZGF0ZXM+PC9kYXRlcz48aXNibj4xNTMwLTAzMTUgKEVs
ZWN0cm9uaWMpJiN4RDswMTk1LTkxMzEgKExpbmtpbmcpPC9pc2JuPjxhY2Nlc3Npb24tbnVtPjI2
MjU4ODU1PC9hY2Nlc3Npb24tbnVtPjx1cmxzPjxyZWxhdGVkLXVybHM+PHVybD5odHRwOi8vd3d3
Lm5jYmkubmxtLm5paC5nb3YvcHVibWVkLzI2MjU4ODU1PC91cmw+PC9yZWxhdGVkLXVybHM+PC91
cmxzPjxlbGVjdHJvbmljLXJlc291cmNlLW51bT4xMC4xMjQ5L01TUy4wMDAwMDAwMDAwMDAwNzMz
PC9lbGVjdHJvbmljLXJlc291cmNlLW51bT48L3JlY29yZD48L0NpdGU+PENpdGU+PEF1dGhvcj5C
ZWNrPC9BdXRob3I+PFllYXI+MjAwNzwvWWVhcj48UmVjTnVtPjEzNTU8L1JlY051bT48cmVjb3Jk
PjxyZWMtbnVtYmVyPjEzNTU8L3JlYy1udW1iZXI+PGZvcmVpZ24ta2V5cz48a2V5IGFwcD0iRU4i
IGRiLWlkPSJldGV6dnhmcGt6djI5aWUyZnpreDJ6dHg1OWV3cjVhYXhmdHAiIHRpbWVzdGFtcD0i
MTQzNjk1MjEyNSI+MTM1NTwva2V5PjwvZm9yZWlnbi1rZXlzPjxyZWYtdHlwZSBuYW1lPSJKb3Vy
bmFsIEFydGljbGUiPjE3PC9yZWYtdHlwZT48Y29udHJpYnV0b3JzPjxhdXRob3JzPjxhdXRob3I+
QmVjaywgUy48L2F1dGhvcj48YXV0aG9yPlRhdWJlLCBXLjwvYXV0aG9yPjxhdXRob3I+R3J1YmVy
LCBNLjwvYXV0aG9yPjxhdXRob3I+QW10YWdlLCBGLjwvYXV0aG9yPjxhdXRob3I+R29sbGhvZmVy
LCBBLjwvYXV0aG9yPjxhdXRob3I+U2NodWJlcnQsIE0uPC9hdXRob3I+PC9hdXRob3JzPjwvY29u
dHJpYnV0b3JzPjxhdXRoLWFkZHJlc3M+RGVwYXJ0bWVudCBvZiBDbGluaWNhbCBOZXVyb2xvZ3kg
YW5kIE5ldXJvcGh5c2lvbG9neSwgVW5pdmVyc2l0eSBvZiBGcmVpYnVyZywgR2VybWFueS4gYmVj
a3NhQG5pbmRzLm5paC5nb3Y8L2F1dGgtYWRkcmVzcz48dGl0bGVzPjx0aXRsZT5UYXNrLXNwZWNp
ZmljIGNoYW5nZXMgaW4gbW90b3IgZXZva2VkIHBvdGVudGlhbHMgb2YgbG93ZXIgbGltYiBtdXNj
bGVzIGFmdGVyIGRpZmZlcmVudCB0cmFpbmluZyBpbnRlcnZlbnRpb25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1MS02MDwv
cGFnZXM+PHZvbHVtZT4xMTc5PC92b2x1bWU+PGtleXdvcmRzPjxrZXl3b3JkPkFkdWx0PC9rZXl3
b3JkPjxrZXl3b3JkPkFua2xlL3BoeXNpb2xvZ3k8L2tleXdvcmQ+PGtleXdvcmQ+RWxlY3RyaWMg
U3RpbXVsYXRpb248L2tleXdvcmQ+PGtleXdvcmQ+RWxlY3Ryb215b2dyYXBoeTwva2V5d29yZD48
a2V5d29yZD5Fdm9rZWQgUG90ZW50aWFscywgTW90b3IvKnBoeXNpb2xvZ3k8L2tleXdvcmQ+PGtl
eXdvcmQ+RmVtYWxlPC9rZXl3b3JkPjxrZXl3b3JkPkgtUmVmbGV4L3BoeXNpb2xvZ3k8L2tleXdv
cmQ+PGtleXdvcmQ+SHVtYW5zPC9rZXl3b3JkPjxrZXl3b3JkPkxvd2VyIEV4dHJlbWl0eS8qcGh5
c2lvbG9neTwva2V5d29yZD48a2V5d29yZD5NYWxlPC9rZXl3b3JkPjxrZXl3b3JkPk1vdG9yIENv
cnRleC9waHlzaW9sb2d5PC9rZXl3b3JkPjxrZXl3b3JkPk11c2NsZSBTdHJlbmd0aC9waHlzaW9s
b2d5PC9rZXl3b3JkPjxrZXl3b3JkPk5ldXJvbmFsIFBsYXN0aWNpdHkvcGh5c2lvbG9neTwva2V5
d29yZD48a2V5d29yZD5QaHlzaWNhbCBGaXRuZXNzLypwaHlzaW9sb2d5PC9rZXl3b3JkPjxrZXl3
b3JkPlBvc3R1cmUvcGh5c2lvbG9neTwva2V5d29yZD48a2V5d29yZD5SZXN0L3BoeXNpb2xvZ3k8
L2tleXdvcmQ+PGtleXdvcmQ+VHJhbnNjcmFuaWFsIE1hZ25ldGljIFN0aW11bGF0aW9uPC9rZXl3
b3JkPjwva2V5d29yZHM+PGRhdGVzPjx5ZWFyPjIwMDc8L3llYXI+PHB1Yi1kYXRlcz48ZGF0ZT5O
b3YgNzwvZGF0ZT48L3B1Yi1kYXRlcz48L2RhdGVzPjxpc2JuPjAwMDYtODk5MyAoUHJpbnQpJiN4
RDswMDA2LTg5OTMgKExpbmtpbmcpPC9pc2JuPjxhY2Nlc3Npb24tbnVtPjE3ODg5ODQwPC9hY2Nl
c3Npb24tbnVtPjx1cmxzPjxyZWxhdGVkLXVybHM+PHVybD5odHRwOi8vd3d3Lm5jYmkubmxtLm5p
aC5nb3YvcHVibWVkLzE3ODg5ODQwPC91cmw+PC9yZWxhdGVkLXVybHM+PC91cmxzPjxlbGVjdHJv
bmljLXJlc291cmNlLW51bT4xMC4xMDE2L2ouYnJhaW5yZXMuMjAwNy4wOC4wNDg8L2VsZWN0cm9u
aWMtcmVzb3VyY2UtbnVtPjwvcmVjb3JkPjwvQ2l0ZT48L0VuZE5vdGU+AG==
</w:fldData>
        </w:fldChar>
      </w:r>
      <w:r w:rsidR="00D33481" w:rsidRPr="00D22628">
        <w:rPr>
          <w:szCs w:val="24"/>
        </w:rPr>
        <w:instrText xml:space="preserve"> ADDIN EN.CITE </w:instrText>
      </w:r>
      <w:r w:rsidR="00D33481" w:rsidRPr="00D22628">
        <w:rPr>
          <w:szCs w:val="24"/>
        </w:rPr>
        <w:fldChar w:fldCharType="begin">
          <w:fldData xml:space="preserve">PEVuZE5vdGU+PENpdGU+PEF1dGhvcj5XZWllcjwvQXV0aG9yPjxZZWFyPjIwMTI8L1llYXI+PFJl
Y051bT4xMzU0PC9SZWNOdW0+PERpc3BsYXlUZXh0Pig0LCAyOSwgNDUpPC9EaXNwbGF5VGV4dD48
cmVjb3JkPjxyZWMtbnVtYmVyPjEzNTQ8L3JlYy1udW1iZXI+PGZvcmVpZ24ta2V5cz48a2V5IGFw
cD0iRU4iIGRiLWlkPSJldGV6dnhmcGt6djI5aWUyZnpreDJ6dHg1OWV3cjVhYXhmdHAiIHRpbWVz
dGFtcD0iMTQzNjk1MjA1MCI+MTM1NDwva2V5PjwvZm9yZWlnbi1rZXlzPjxyZWYtdHlwZSBuYW1l
PSJKb3VybmFsIEFydGljbGUiPjE3PC9yZWYtdHlwZT48Y29udHJpYnV0b3JzPjxhdXRob3JzPjxh
dXRob3I+V2VpZXIsIEEuIFQuPC9hdXRob3I+PGF1dGhvcj5QZWFyY2UsIEEuIEouPC9hdXRob3I+
PGF1dGhvcj5LaWRnZWxsLCBELiBKLjwvYXV0aG9yPjwvYXV0aG9ycz48L2NvbnRyaWJ1dG9ycz48
YXV0aC1hZGRyZXNzPkNlbnRyZSBmb3IgUGh5c2ljYWwgQWN0aXZpdHkgYW5kIE51dHJpdGlvbiBS
ZXNlYXJjaCwgRGVha2luIFVuaXZlcnNpdHksIE1lbGJvdXJuZSwgVmljLiwgQXVzdHJhbGlhLjwv
YXV0aC1hZGRyZXNzPjx0aXRsZXM+PHRpdGxlPlN0cmVuZ3RoIHRyYWluaW5nIHJlZHVjZXMgaW50
cmFjb3J0aWNhbCBpbmhpYml0aW9uPC90aXRsZT48c2Vjb25kYXJ5LXRpdGxlPkFjdGEgUGh5c2lv
bCAoT3hmKTwvc2Vjb25kYXJ5LXRpdGxlPjxhbHQtdGl0bGU+QWN0YSBwaHlzaW9sb2dpY2E8L2Fs
dC10aXRsZT48L3RpdGxlcz48YWx0LXBlcmlvZGljYWw+PGZ1bGwtdGl0bGU+QWN0YSBQaHlzaW9s
b2dpY2E8L2Z1bGwtdGl0bGU+PGFiYnItMT5BY3RhIFBoeXNpb2xvZ2ljYTwvYWJici0xPjxhYmJy
LTI+QWN0YSBQaHlzaW9sPC9hYmJyLTI+PGFiYnItMz5BY3RhLiBQaHlzaW9sLjwvYWJici0zPjwv
YWx0LXBlcmlvZGljYWw+PHBhZ2VzPjEwOS0xOTwvcGFnZXM+PHZvbHVtZT4yMDY8L3ZvbHVtZT48
bnVtYmVyPjI8L251bWJlcj48a2V5d29yZHM+PGtleXdvcmQ+QWRhcHRhdGlvbiwgUGh5c2lvbG9n
aWNhbDwva2V5d29yZD48a2V5d29yZD5BZG9sZXNjZW50PC9rZXl3b3JkPjxrZXl3b3JkPkFkdWx0
PC9rZXl3b3JkPjxrZXl3b3JkPkFuYWx5c2lzIG9mIFZhcmlhbmNlPC9rZXl3b3JkPjxrZXl3b3Jk
PkJpb21lY2hhbmljYWwgUGhlbm9tZW5hPC9rZXl3b3JkPjxrZXl3b3JkPkNlcmVicmFsIENvcnRl
eC8qcGh5c2lvbG9neTwva2V5d29yZD48a2V5d29yZD5FbGVjdHJvbXlvZ3JhcGh5PC9rZXl3b3Jk
PjxrZXl3b3JkPkV2b2tlZCBQb3RlbnRpYWxzLCBNb3Rvcjwva2V5d29yZD48a2V5d29yZD5GZW1h
bGU8L2tleXdvcmQ+PGtleXdvcmQ+SHVtYW5zPC9rZXl3b3JkPjxrZXl3b3JkPipJc29tZXRyaWMg
Q29udHJhY3Rpb248L2tleXdvcmQ+PGtleXdvcmQ+TWFsZTwva2V5d29yZD48a2V5d29yZD4qTXVz
Y2xlIFN0cmVuZ3RoPC9rZXl3b3JkPjxrZXl3b3JkPipOZXVyYWwgSW5oaWJpdGlvbjwva2V5d29y
ZD48a2V5d29yZD5QeXJhbWlkYWwgVHJhY3RzL3BoeXNpb2xvZ3k8L2tleXdvcmQ+PGtleXdvcmQ+
UXVhZHJpY2VwcyBNdXNjbGUvKmlubmVydmF0aW9uPC9rZXl3b3JkPjxrZXl3b3JkPlJlY3J1aXRt
ZW50LCBOZXVyb3BoeXNpb2xvZ2ljYWw8L2tleXdvcmQ+PGtleXdvcmQ+KlJlc2lzdGFuY2UgVHJh
aW5pbmc8L2tleXdvcmQ+PGtleXdvcmQ+U2Vuc29yeSBUaHJlc2hvbGRzPC9rZXl3b3JkPjxrZXl3
b3JkPlRpbWUgRmFjdG9yczwva2V5d29yZD48a2V5d29yZD5Ub3JxdWU8L2tleXdvcmQ+PGtleXdv
cmQ+VHJhbnNjcmFuaWFsIE1hZ25ldGljIFN0aW11bGF0aW9uPC9rZXl3b3JkPjxrZXl3b3JkPlZp
Y3RvcmlhPC9rZXl3b3JkPjxrZXl3b3JkPlZvbGl0aW9uPC9rZXl3b3JkPjxrZXl3b3JkPllvdW5n
IEFkdWx0PC9rZXl3b3JkPjwva2V5d29yZHM+PGRhdGVzPjx5ZWFyPjIwMTI8L3llYXI+PHB1Yi1k
YXRlcz48ZGF0ZT5PY3Q8L2RhdGU+PC9wdWItZGF0ZXM+PC9kYXRlcz48aXNibj4xNzQ4LTE3MTYg
KEVsZWN0cm9uaWMpJiN4RDsxNzQ4LTE3MDggKExpbmtpbmcpPC9pc2JuPjxhY2Nlc3Npb24tbnVt
PjIyNjQyNjg2PC9hY2Nlc3Npb24tbnVtPjx1cmxzPjxyZWxhdGVkLXVybHM+PHVybD5odHRwOi8v
d3d3Lm5jYmkubmxtLm5paC5nb3YvcHVibWVkLzIyNjQyNjg2PC91cmw+PC9yZWxhdGVkLXVybHM+
PC91cmxzPjxlbGVjdHJvbmljLXJlc291cmNlLW51bT4xMC4xMTExL2ouMTc0OC0xNzE2LjIwMTIu
MDI0NTQueDwvZWxlY3Ryb25pYy1yZXNvdXJjZS1udW0+PC9yZWNvcmQ+PC9DaXRlPjxDaXRlPjxB
dXRob3I+TnV6em88L0F1dGhvcj48WWVhcj4yMDE2PC9ZZWFyPjxSZWNOdW0+MTQyOTwvUmVjTnVt
PjxyZWNvcmQ+PHJlYy1udW1iZXI+MTQyOTwvcmVjLW51bWJlcj48Zm9yZWlnbi1rZXlzPjxrZXkg
YXBwPSJFTiIgZGItaWQ9ImV0ZXp2eGZwa3p2MjlpZTJmemt4Mnp0eDU5ZXdyNWFheGZ0cCIgdGlt
ZXN0YW1wPSIxNDczMzQzNDMxIj4xNDI5PC9rZXk+PC9mb3JlaWduLWtleXM+PHJlZi10eXBlIG5h
bWU9IkpvdXJuYWwgQXJ0aWNsZSI+MTc8L3JlZi10eXBlPjxjb250cmlidXRvcnM+PGF1dGhvcnM+
PGF1dGhvcj5OdXp6bywgSi4gTC48L2F1dGhvcj48YXV0aG9yPkJhcnJ5LCBCLiBLLjwvYXV0aG9y
PjxhdXRob3I+R2FuZGV2aWEsIFMuIEMuPC9hdXRob3I+PGF1dGhvcj5UYXlsb3IsIEouIEwuPC9h
dXRob3I+PC9hdXRob3JzPjwvY29udHJpYnV0b3JzPjxhdXRoLWFkZHJlc3M+MU5ldXJvc2NpZW5j
ZSBSZXNlYXJjaCBBdXN0cmFsaWEsIFJhbmR3aWNrLCBOU1csIEFVU1RSQUxJQTsgMlNjaG9vbCBv
ZiBNZWRpY2FsIFNjaWVuY2VzLCBVbml2ZXJzaXR5IG9mIE5ldyBTb3V0aCBXYWxlcywgS2Vuc2lu
Z3RvbiwgTlNXLCBBVVNUUkFMSUE7IDNQcmluY2Ugb2YgV2FsZXMgQ2xpbmljYWwgU2Nob29sLCBV
bml2ZXJzaXR5IG9mIE5ldyBTb3V0aCBXYWxlcywgS2Vuc2luZ3RvbiwgTlNXLCBBVVNUUkFMSUEu
PC9hdXRoLWFkZHJlc3M+PHRpdGxlcz48dGl0bGU+QWN1dGUgU3RyZW5ndGggVHJhaW5pbmcgSW5j
cmVhc2VzIFJlc3BvbnNlcyB0byBTdGltdWxhdGlvbiBvZiBDb3J0aWNvc3BpbmFsIEF4b25zPC90
aXRsZT48c2Vjb25kYXJ5LXRpdGxlPk1lZCBTY2kgU3BvcnRzIEV4ZXJjPC9zZWNvbmRhcnktdGl0
bGU+PC90aXRsZXM+PHBlcmlvZGljYWw+PGZ1bGwtdGl0bGU+TWVkIFNjaSBTcG9ydHMgRXhlcmM8
L2Z1bGwtdGl0bGU+PGFiYnItMT5NZWRpY2luZSBhbmQgU2NpZW5jZSBpbiBTcG9ydHMgYW5kIEV4
ZXJjaXNlPC9hYmJyLTE+PGFiYnItMj5NZWQgU2NpIFNwb3J0cyBFeGVyYzwvYWJici0yPjxhYmJy
LTM+TWVkLiBTY2kuIFNwb3J0cyBFeGVyYy48L2FiYnItMz48L3BlcmlvZGljYWw+PHBhZ2VzPjEz
OS01MDwvcGFnZXM+PHZvbHVtZT40ODwvdm9sdW1lPjxudW1iZXI+MTwvbnVtYmVyPjxrZXl3b3Jk
cz48a2V5d29yZD5BZHVsdDwva2V5d29yZD48a2V5d29yZD5BeG9ucy9waHlzaW9sb2d5PC9rZXl3
b3JkPjxrZXl3b3JkPkV2b2tlZCBQb3RlbnRpYWxzLCBNb3Rvci8qcGh5c2lvbG9neTwva2V5d29y
ZD48a2V5d29yZD5GZW1hbGU8L2tleXdvcmQ+PGtleXdvcmQ+Rm9yZWFybTwva2V5d29yZD48a2V5
d29yZD5IdW1hbnM8L2tleXdvcmQ+PGtleXdvcmQ+SXNvbWV0cmljIENvbnRyYWN0aW9uL3BoeXNp
b2xvZ3k8L2tleXdvcmQ+PGtleXdvcmQ+TWFsZTwva2V5d29yZD48a2V5d29yZD5Nb3RvciBDb3J0
ZXgvKnBoeXNpb2xvZ3k8L2tleXdvcmQ+PGtleXdvcmQ+TXVzY2xlLCBTa2VsZXRhbC8qcGh5c2lv
bG9neTwva2V5d29yZD48a2V5d29yZD5QaHlzaWNhbCBFZHVjYXRpb24gYW5kIFRyYWluaW5nLypt
ZXRob2RzPC9rZXl3b3JkPjxrZXl3b3JkPlB5cmFtaWRhbCBUcmFjdHMvKnBoeXNpb2xvZ3k8L2tl
eXdvcmQ+PGtleXdvcmQ+KlJlc2lzdGFuY2UgVHJhaW5pbmc8L2tleXdvcmQ+PGtleXdvcmQ+VHJh
bnNjcmFuaWFsIE1hZ25ldGljIFN0aW11bGF0aW9uPC9rZXl3b3JkPjxrZXl3b3JkPllvdW5nIEFk
dWx0PC9rZXl3b3JkPjwva2V5d29yZHM+PGRhdGVzPjx5ZWFyPjIwMTY8L3llYXI+PHB1Yi1kYXRl
cz48ZGF0ZT5KYW48L2RhdGU+PC9wdWItZGF0ZXM+PC9kYXRlcz48aXNibj4xNTMwLTAzMTUgKEVs
ZWN0cm9uaWMpJiN4RDswMTk1LTkxMzEgKExpbmtpbmcpPC9pc2JuPjxhY2Nlc3Npb24tbnVtPjI2
MjU4ODU1PC9hY2Nlc3Npb24tbnVtPjx1cmxzPjxyZWxhdGVkLXVybHM+PHVybD5odHRwOi8vd3d3
Lm5jYmkubmxtLm5paC5nb3YvcHVibWVkLzI2MjU4ODU1PC91cmw+PC9yZWxhdGVkLXVybHM+PC91
cmxzPjxlbGVjdHJvbmljLXJlc291cmNlLW51bT4xMC4xMjQ5L01TUy4wMDAwMDAwMDAwMDAwNzMz
PC9lbGVjdHJvbmljLXJlc291cmNlLW51bT48L3JlY29yZD48L0NpdGU+PENpdGU+PEF1dGhvcj5C
ZWNrPC9BdXRob3I+PFllYXI+MjAwNzwvWWVhcj48UmVjTnVtPjEzNTU8L1JlY051bT48cmVjb3Jk
PjxyZWMtbnVtYmVyPjEzNTU8L3JlYy1udW1iZXI+PGZvcmVpZ24ta2V5cz48a2V5IGFwcD0iRU4i
IGRiLWlkPSJldGV6dnhmcGt6djI5aWUyZnpreDJ6dHg1OWV3cjVhYXhmdHAiIHRpbWVzdGFtcD0i
MTQzNjk1MjEyNSI+MTM1NTwva2V5PjwvZm9yZWlnbi1rZXlzPjxyZWYtdHlwZSBuYW1lPSJKb3Vy
bmFsIEFydGljbGUiPjE3PC9yZWYtdHlwZT48Y29udHJpYnV0b3JzPjxhdXRob3JzPjxhdXRob3I+
QmVjaywgUy48L2F1dGhvcj48YXV0aG9yPlRhdWJlLCBXLjwvYXV0aG9yPjxhdXRob3I+R3J1YmVy
LCBNLjwvYXV0aG9yPjxhdXRob3I+QW10YWdlLCBGLjwvYXV0aG9yPjxhdXRob3I+R29sbGhvZmVy
LCBBLjwvYXV0aG9yPjxhdXRob3I+U2NodWJlcnQsIE0uPC9hdXRob3I+PC9hdXRob3JzPjwvY29u
dHJpYnV0b3JzPjxhdXRoLWFkZHJlc3M+RGVwYXJ0bWVudCBvZiBDbGluaWNhbCBOZXVyb2xvZ3kg
YW5kIE5ldXJvcGh5c2lvbG9neSwgVW5pdmVyc2l0eSBvZiBGcmVpYnVyZywgR2VybWFueS4gYmVj
a3NhQG5pbmRzLm5paC5nb3Y8L2F1dGgtYWRkcmVzcz48dGl0bGVzPjx0aXRsZT5UYXNrLXNwZWNp
ZmljIGNoYW5nZXMgaW4gbW90b3IgZXZva2VkIHBvdGVudGlhbHMgb2YgbG93ZXIgbGltYiBtdXNj
bGVzIGFmdGVyIGRpZmZlcmVudCB0cmFpbmluZyBpbnRlcnZlbnRpb25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1MS02MDwv
cGFnZXM+PHZvbHVtZT4xMTc5PC92b2x1bWU+PGtleXdvcmRzPjxrZXl3b3JkPkFkdWx0PC9rZXl3
b3JkPjxrZXl3b3JkPkFua2xlL3BoeXNpb2xvZ3k8L2tleXdvcmQ+PGtleXdvcmQ+RWxlY3RyaWMg
U3RpbXVsYXRpb248L2tleXdvcmQ+PGtleXdvcmQ+RWxlY3Ryb215b2dyYXBoeTwva2V5d29yZD48
a2V5d29yZD5Fdm9rZWQgUG90ZW50aWFscywgTW90b3IvKnBoeXNpb2xvZ3k8L2tleXdvcmQ+PGtl
eXdvcmQ+RmVtYWxlPC9rZXl3b3JkPjxrZXl3b3JkPkgtUmVmbGV4L3BoeXNpb2xvZ3k8L2tleXdv
cmQ+PGtleXdvcmQ+SHVtYW5zPC9rZXl3b3JkPjxrZXl3b3JkPkxvd2VyIEV4dHJlbWl0eS8qcGh5
c2lvbG9neTwva2V5d29yZD48a2V5d29yZD5NYWxlPC9rZXl3b3JkPjxrZXl3b3JkPk1vdG9yIENv
cnRleC9waHlzaW9sb2d5PC9rZXl3b3JkPjxrZXl3b3JkPk11c2NsZSBTdHJlbmd0aC9waHlzaW9s
b2d5PC9rZXl3b3JkPjxrZXl3b3JkPk5ldXJvbmFsIFBsYXN0aWNpdHkvcGh5c2lvbG9neTwva2V5
d29yZD48a2V5d29yZD5QaHlzaWNhbCBGaXRuZXNzLypwaHlzaW9sb2d5PC9rZXl3b3JkPjxrZXl3
b3JkPlBvc3R1cmUvcGh5c2lvbG9neTwva2V5d29yZD48a2V5d29yZD5SZXN0L3BoeXNpb2xvZ3k8
L2tleXdvcmQ+PGtleXdvcmQ+VHJhbnNjcmFuaWFsIE1hZ25ldGljIFN0aW11bGF0aW9uPC9rZXl3
b3JkPjwva2V5d29yZHM+PGRhdGVzPjx5ZWFyPjIwMDc8L3llYXI+PHB1Yi1kYXRlcz48ZGF0ZT5O
b3YgNzwvZGF0ZT48L3B1Yi1kYXRlcz48L2RhdGVzPjxpc2JuPjAwMDYtODk5MyAoUHJpbnQpJiN4
RDswMDA2LTg5OTMgKExpbmtpbmcpPC9pc2JuPjxhY2Nlc3Npb24tbnVtPjE3ODg5ODQwPC9hY2Nl
c3Npb24tbnVtPjx1cmxzPjxyZWxhdGVkLXVybHM+PHVybD5odHRwOi8vd3d3Lm5jYmkubmxtLm5p
aC5nb3YvcHVibWVkLzE3ODg5ODQwPC91cmw+PC9yZWxhdGVkLXVybHM+PC91cmxzPjxlbGVjdHJv
bmljLXJlc291cmNlLW51bT4xMC4xMDE2L2ouYnJhaW5yZXMuMjAwNy4wOC4wNDg8L2VsZWN0cm9u
aWMtcmVzb3VyY2UtbnVtPjwvcmVjb3JkPjwvQ2l0ZT48L0VuZE5vdGU+AG==
</w:fldData>
        </w:fldChar>
      </w:r>
      <w:r w:rsidR="00D33481" w:rsidRPr="00D22628">
        <w:rPr>
          <w:szCs w:val="24"/>
        </w:rPr>
        <w:instrText xml:space="preserve"> ADDIN EN.CITE.DATA </w:instrText>
      </w:r>
      <w:r w:rsidR="00D33481" w:rsidRPr="00D22628">
        <w:rPr>
          <w:szCs w:val="24"/>
        </w:rPr>
      </w:r>
      <w:r w:rsidR="00D33481" w:rsidRPr="00D22628">
        <w:rPr>
          <w:szCs w:val="24"/>
        </w:rPr>
        <w:fldChar w:fldCharType="end"/>
      </w:r>
      <w:r w:rsidR="00FE691D" w:rsidRPr="00D22628">
        <w:rPr>
          <w:szCs w:val="24"/>
        </w:rPr>
      </w:r>
      <w:r w:rsidR="00FE691D" w:rsidRPr="00D22628">
        <w:rPr>
          <w:szCs w:val="24"/>
        </w:rPr>
        <w:fldChar w:fldCharType="separate"/>
      </w:r>
      <w:r w:rsidR="00D33481" w:rsidRPr="00D22628">
        <w:rPr>
          <w:noProof/>
          <w:szCs w:val="24"/>
        </w:rPr>
        <w:t>(4, 29, 45)</w:t>
      </w:r>
      <w:r w:rsidR="00FE691D" w:rsidRPr="00D22628">
        <w:rPr>
          <w:szCs w:val="24"/>
        </w:rPr>
        <w:fldChar w:fldCharType="end"/>
      </w:r>
      <w:r w:rsidR="00423589" w:rsidRPr="00D22628">
        <w:rPr>
          <w:szCs w:val="24"/>
        </w:rPr>
        <w:t>,</w:t>
      </w:r>
      <w:r w:rsidR="000F3BDB" w:rsidRPr="00D22628">
        <w:rPr>
          <w:szCs w:val="24"/>
        </w:rPr>
        <w:t xml:space="preserve"> single-limb submaximal </w:t>
      </w:r>
      <w:r w:rsidR="00FE691D" w:rsidRPr="00D22628">
        <w:rPr>
          <w:szCs w:val="24"/>
        </w:rPr>
        <w:fldChar w:fldCharType="begin">
          <w:fldData xml:space="preserve">PEVuZE5vdGU+PENpdGU+PEF1dGhvcj5XaWxsaWFtczwvQXV0aG9yPjxZZWFyPjIwMTQ8L1llYXI+
PFJlY051bT4xMzU4PC9SZWNOdW0+PERpc3BsYXlUZXh0Pig0Nik8L0Rpc3BsYXlUZXh0PjxyZWNv
cmQ+PHJlYy1udW1iZXI+MTM1ODwvcmVjLW51bWJlcj48Zm9yZWlnbi1rZXlzPjxrZXkgYXBwPSJF
TiIgZGItaWQ9ImV0ZXp2eGZwa3p2MjlpZTJmemt4Mnp0eDU5ZXdyNWFheGZ0cCIgdGltZXN0YW1w
PSIxNDM2OTUyMjg4Ij4xMzU4PC9rZXk+PC9mb3JlaWduLWtleXM+PHJlZi10eXBlIG5hbWU9Ikpv
dXJuYWwgQXJ0aWNsZSI+MTc8L3JlZi10eXBlPjxjb250cmlidXRvcnM+PGF1dGhvcnM+PGF1dGhv
cj5XaWxsaWFtcywgUC4gUy48L2F1dGhvcj48YXV0aG9yPkhvZmZtYW4sIFIuIEwuPC9hdXRob3I+
PGF1dGhvcj5DbGFyaywgQi4gQy48L2F1dGhvcj48L2F1dGhvcnM+PC9jb250cmlidXRvcnM+PGF1
dGgtYWRkcmVzcz5PaGlvIE11c2N1bG9za2VsZXRhbCAmYW1wOyBOZXVyb2xvZ2ljYWwgSW5zdGl0
dXRlIChPTU5JKSwgT2hpbyBVbml2ZXJzaXR5LCBBdGhlbnMsIE9oaW8sIFVuaXRlZCBTdGF0ZXMg
b2YgQW1lcmljYTsgRGVwYXJ0bWVudCBvZiBQaHlzaWNhbCBUaGVyYXB5IGFuZCBBdGhsZXRpYyBU
cmFpbmluZywgTm9ydGhlcm4gQXJpem9uYSBVbml2ZXJzaXR5LCBGbGFnc3RhZmYsIEFyaXpvbmEs
IFVuaXRlZCBTdGF0ZXMgb2YgQW1lcmljYS4mI3hEO09oaW8gTXVzY3Vsb3NrZWxldGFsICZhbXA7
IE5ldXJvbG9naWNhbCBJbnN0aXR1dGUgKE9NTkkpLCBPaGlvIFVuaXZlcnNpdHksIEF0aGVucywg
T2hpbywgVW5pdGVkIFN0YXRlcyBvZiBBbWVyaWNhLiYjeEQ7T2hpbyBNdXNjdWxvc2tlbGV0YWwg
JmFtcDsgTmV1cm9sb2dpY2FsIEluc3RpdHV0ZSAoT01OSSksIE9oaW8gVW5pdmVyc2l0eSwgQXRo
ZW5zLCBPaGlvLCBVbml0ZWQgU3RhdGVzIG9mIEFtZXJpY2E7IERlcGFydG1lbnQgb2YgQmlvbWVk
aWNhbCBTY2llbmNlcywgT2hpbyBVbml2ZXJzaXR5LCBBdGhlbnMsIE9oaW8sIFVuaXRlZCBTdGF0
ZXMgb2YgQW1lcmljYTsgRGVwYXJ0bWVudCBvZiBHZXJpYXRyaWMgTWVkaWNpbmUgYW5kIEdlcm9u
dG9sb2d5LCBPaGlvIFVuaXZlcnNpdHksIEF0aGVucywgT2hpbywgVW5pdGVkIFN0YXRlcyBvZiBB
bWVyaWNhLjwvYXV0aC1hZGRyZXNzPjx0aXRsZXM+PHRpdGxlPkNvcnRpY2FsIGFuZCBzcGluYWwg
bWVjaGFuaXNtcyBvZiB0YXNrIGZhaWx1cmUgb2Ygc3VzdGFpbmVkIHN1Ym1heGltYWwgZmF0aWd1
aW5nIGNvbnRyYWN0aW9u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5MzI4NDwvcGFnZXM+PHZvbHVtZT45PC92b2x1bWU+PG51bWJlcj4zPC9udW1i
ZXI+PGtleXdvcmRzPjxrZXl3b3JkPkFkdWx0PC9rZXl3b3JkPjxrZXl3b3JkPkJyYWluLypwaHlz
aW9sb2d5PC9rZXl3b3JkPjxrZXl3b3JkPkV2b2tlZCBQb3RlbnRpYWxzLCBNb3Rvcjwva2V5d29y
ZD48a2V5d29yZD5GZW1hbGU8L2tleXdvcmQ+PGtleXdvcmQ+SHVtYW5zPC9rZXl3b3JkPjxrZXl3
b3JkPk1hbGU8L2tleXdvcmQ+PGtleXdvcmQ+TXVzY2xlIENvbnRyYWN0aW9uLypwaHlzaW9sb2d5
PC9rZXl3b3JkPjxrZXl3b3JkPk11c2NsZSBGYXRpZ3VlLypwaHlzaW9sb2d5PC9rZXl3b3JkPjxr
ZXl3b3JkPlNwaW5hbCBDb3JkLypwaHlzaW9sb2d5PC9rZXl3b3JkPjxrZXl3b3JkPlRpbWUgRmFj
dG9yczwva2V5d29yZD48L2tleXdvcmRzPjxkYXRlcz48eWVhcj4yMDE0PC95ZWFyPjwvZGF0ZXM+
PGlzYm4+MTkzMi02MjAzIChFbGVjdHJvbmljKSYjeEQ7MTkzMi02MjAzIChMaW5raW5nKTwvaXNi
bj48YWNjZXNzaW9uLW51bT4yNDY2NzQ4NDwvYWNjZXNzaW9uLW51bT48dXJscz48cmVsYXRlZC11
cmxzPjx1cmw+aHR0cDovL3d3dy5uY2JpLm5sbS5uaWguZ292L3B1Ym1lZC8yNDY2NzQ4NDwvdXJs
PjwvcmVsYXRlZC11cmxzPjwvdXJscz48Y3VzdG9tMj4zOTY1NTYyPC9jdXN0b20yPjxlbGVjdHJv
bmljLXJlc291cmNlLW51bT4xMC4xMzcxL2pvdXJuYWwucG9uZS4wMDkzMjg0PC9lbGVjdHJvbmlj
LXJlc291cmNlLW51bT48L3JlY29yZD48L0NpdGU+PC9FbmROb3RlPgB=
</w:fldData>
        </w:fldChar>
      </w:r>
      <w:r w:rsidR="00C76FC2" w:rsidRPr="00D22628">
        <w:rPr>
          <w:szCs w:val="24"/>
        </w:rPr>
        <w:instrText xml:space="preserve"> ADDIN EN.CITE </w:instrText>
      </w:r>
      <w:r w:rsidR="00C76FC2" w:rsidRPr="00D22628">
        <w:rPr>
          <w:szCs w:val="24"/>
        </w:rPr>
        <w:fldChar w:fldCharType="begin">
          <w:fldData xml:space="preserve">PEVuZE5vdGU+PENpdGU+PEF1dGhvcj5XaWxsaWFtczwvQXV0aG9yPjxZZWFyPjIwMTQ8L1llYXI+
PFJlY051bT4xMzU4PC9SZWNOdW0+PERpc3BsYXlUZXh0Pig0Nik8L0Rpc3BsYXlUZXh0PjxyZWNv
cmQ+PHJlYy1udW1iZXI+MTM1ODwvcmVjLW51bWJlcj48Zm9yZWlnbi1rZXlzPjxrZXkgYXBwPSJF
TiIgZGItaWQ9ImV0ZXp2eGZwa3p2MjlpZTJmemt4Mnp0eDU5ZXdyNWFheGZ0cCIgdGltZXN0YW1w
PSIxNDM2OTUyMjg4Ij4xMzU4PC9rZXk+PC9mb3JlaWduLWtleXM+PHJlZi10eXBlIG5hbWU9Ikpv
dXJuYWwgQXJ0aWNsZSI+MTc8L3JlZi10eXBlPjxjb250cmlidXRvcnM+PGF1dGhvcnM+PGF1dGhv
cj5XaWxsaWFtcywgUC4gUy48L2F1dGhvcj48YXV0aG9yPkhvZmZtYW4sIFIuIEwuPC9hdXRob3I+
PGF1dGhvcj5DbGFyaywgQi4gQy48L2F1dGhvcj48L2F1dGhvcnM+PC9jb250cmlidXRvcnM+PGF1
dGgtYWRkcmVzcz5PaGlvIE11c2N1bG9za2VsZXRhbCAmYW1wOyBOZXVyb2xvZ2ljYWwgSW5zdGl0
dXRlIChPTU5JKSwgT2hpbyBVbml2ZXJzaXR5LCBBdGhlbnMsIE9oaW8sIFVuaXRlZCBTdGF0ZXMg
b2YgQW1lcmljYTsgRGVwYXJ0bWVudCBvZiBQaHlzaWNhbCBUaGVyYXB5IGFuZCBBdGhsZXRpYyBU
cmFpbmluZywgTm9ydGhlcm4gQXJpem9uYSBVbml2ZXJzaXR5LCBGbGFnc3RhZmYsIEFyaXpvbmEs
IFVuaXRlZCBTdGF0ZXMgb2YgQW1lcmljYS4mI3hEO09oaW8gTXVzY3Vsb3NrZWxldGFsICZhbXA7
IE5ldXJvbG9naWNhbCBJbnN0aXR1dGUgKE9NTkkpLCBPaGlvIFVuaXZlcnNpdHksIEF0aGVucywg
T2hpbywgVW5pdGVkIFN0YXRlcyBvZiBBbWVyaWNhLiYjeEQ7T2hpbyBNdXNjdWxvc2tlbGV0YWwg
JmFtcDsgTmV1cm9sb2dpY2FsIEluc3RpdHV0ZSAoT01OSSksIE9oaW8gVW5pdmVyc2l0eSwgQXRo
ZW5zLCBPaGlvLCBVbml0ZWQgU3RhdGVzIG9mIEFtZXJpY2E7IERlcGFydG1lbnQgb2YgQmlvbWVk
aWNhbCBTY2llbmNlcywgT2hpbyBVbml2ZXJzaXR5LCBBdGhlbnMsIE9oaW8sIFVuaXRlZCBTdGF0
ZXMgb2YgQW1lcmljYTsgRGVwYXJ0bWVudCBvZiBHZXJpYXRyaWMgTWVkaWNpbmUgYW5kIEdlcm9u
dG9sb2d5LCBPaGlvIFVuaXZlcnNpdHksIEF0aGVucywgT2hpbywgVW5pdGVkIFN0YXRlcyBvZiBB
bWVyaWNhLjwvYXV0aC1hZGRyZXNzPjx0aXRsZXM+PHRpdGxlPkNvcnRpY2FsIGFuZCBzcGluYWwg
bWVjaGFuaXNtcyBvZiB0YXNrIGZhaWx1cmUgb2Ygc3VzdGFpbmVkIHN1Ym1heGltYWwgZmF0aWd1
aW5nIGNvbnRyYWN0aW9uczwvdGl0bGU+PHNlY29uZGFyeS10aXRsZT5QTG9TIE9uZTwvc2Vjb25k
YXJ5LXRpdGxlPjxhbHQtdGl0bGU+UGxvUyBvbmU8L2FsdC10aXRsZT48L3RpdGxlcz48cGVyaW9k
aWNhbD48ZnVsbC10aXRsZT5QTG9TIE9uZTwvZnVsbC10aXRsZT48L3BlcmlvZGljYWw+PGFsdC1w
ZXJpb2RpY2FsPjxmdWxsLXRpdGxlPlBMb1MgT25lPC9mdWxsLXRpdGxlPjwvYWx0LXBlcmlvZGlj
YWw+PHBhZ2VzPmU5MzI4NDwvcGFnZXM+PHZvbHVtZT45PC92b2x1bWU+PG51bWJlcj4zPC9udW1i
ZXI+PGtleXdvcmRzPjxrZXl3b3JkPkFkdWx0PC9rZXl3b3JkPjxrZXl3b3JkPkJyYWluLypwaHlz
aW9sb2d5PC9rZXl3b3JkPjxrZXl3b3JkPkV2b2tlZCBQb3RlbnRpYWxzLCBNb3Rvcjwva2V5d29y
ZD48a2V5d29yZD5GZW1hbGU8L2tleXdvcmQ+PGtleXdvcmQ+SHVtYW5zPC9rZXl3b3JkPjxrZXl3
b3JkPk1hbGU8L2tleXdvcmQ+PGtleXdvcmQ+TXVzY2xlIENvbnRyYWN0aW9uLypwaHlzaW9sb2d5
PC9rZXl3b3JkPjxrZXl3b3JkPk11c2NsZSBGYXRpZ3VlLypwaHlzaW9sb2d5PC9rZXl3b3JkPjxr
ZXl3b3JkPlNwaW5hbCBDb3JkLypwaHlzaW9sb2d5PC9rZXl3b3JkPjxrZXl3b3JkPlRpbWUgRmFj
dG9yczwva2V5d29yZD48L2tleXdvcmRzPjxkYXRlcz48eWVhcj4yMDE0PC95ZWFyPjwvZGF0ZXM+
PGlzYm4+MTkzMi02MjAzIChFbGVjdHJvbmljKSYjeEQ7MTkzMi02MjAzIChMaW5raW5nKTwvaXNi
bj48YWNjZXNzaW9uLW51bT4yNDY2NzQ4NDwvYWNjZXNzaW9uLW51bT48dXJscz48cmVsYXRlZC11
cmxzPjx1cmw+aHR0cDovL3d3dy5uY2JpLm5sbS5uaWguZ292L3B1Ym1lZC8yNDY2NzQ4NDwvdXJs
PjwvcmVsYXRlZC11cmxzPjwvdXJscz48Y3VzdG9tMj4zOTY1NTYyPC9jdXN0b20yPjxlbGVjdHJv
bmljLXJlc291cmNlLW51bT4xMC4xMzcxL2pvdXJuYWwucG9uZS4wMDkzMjg0PC9lbGVjdHJvbmlj
LXJlc291cmNlLW51bT48L3JlY29yZD48L0NpdGU+PC9FbmROb3RlPgB=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FE691D" w:rsidRPr="00D22628">
        <w:rPr>
          <w:szCs w:val="24"/>
        </w:rPr>
      </w:r>
      <w:r w:rsidR="00FE691D" w:rsidRPr="00D22628">
        <w:rPr>
          <w:szCs w:val="24"/>
        </w:rPr>
        <w:fldChar w:fldCharType="separate"/>
      </w:r>
      <w:r w:rsidR="00C76FC2" w:rsidRPr="00D22628">
        <w:rPr>
          <w:noProof/>
          <w:szCs w:val="24"/>
        </w:rPr>
        <w:t>(46)</w:t>
      </w:r>
      <w:r w:rsidR="00FE691D" w:rsidRPr="00D22628">
        <w:rPr>
          <w:szCs w:val="24"/>
        </w:rPr>
        <w:fldChar w:fldCharType="end"/>
      </w:r>
      <w:r w:rsidR="00C92830" w:rsidRPr="00D22628">
        <w:rPr>
          <w:szCs w:val="24"/>
        </w:rPr>
        <w:t xml:space="preserve"> and maximal </w:t>
      </w:r>
      <w:r w:rsidR="00FE691D" w:rsidRPr="00D22628">
        <w:rPr>
          <w:szCs w:val="24"/>
        </w:rPr>
        <w:fldChar w:fldCharType="begin">
          <w:fldData xml:space="preserve">PEVuZE5vdGU+PENpdGU+PEF1dGhvcj5CdXRsZXI8L0F1dGhvcj48WWVhcj4yMDAzPC9ZZWFyPjxS
ZWNOdW0+MTIzNjwvUmVjTnVtPjxEaXNwbGF5VGV4dD4oNik8L0Rpc3BsYXlUZXh0PjxyZWNvcmQ+
PHJlYy1udW1iZXI+MTIzNjwvcmVjLW51bWJlcj48Zm9yZWlnbi1rZXlzPjxrZXkgYXBwPSJFTiIg
ZGItaWQ9ImV0ZXp2eGZwa3p2MjlpZTJmemt4Mnp0eDU5ZXdyNWFheGZ0cCIgdGltZXN0YW1wPSIx
MzgxODM2ODI5Ij4xMjM2PC9rZXk+PC9mb3JlaWduLWtleXM+PHJlZi10eXBlIG5hbWU9IkpvdXJu
YWwgQXJ0aWNsZSI+MTc8L3JlZi10eXBlPjxjb250cmlidXRvcnM+PGF1dGhvcnM+PGF1dGhvcj5C
dXRsZXIsIEouIEUuPC9hdXRob3I+PGF1dGhvcj5UYXlsb3IsIEouIEwuPC9hdXRob3I+PGF1dGhv
cj5HYW5kZXZpYSwgUy4gQy48L2F1dGhvcj48L2F1dGhvcnM+PC9jb250cmlidXRvcnM+PGF1dGgt
YWRkcmVzcz5QcmluY2Ugb2YgV2FsZXMgTWVkaWNhbCBSZXNlYXJjaCBJbnN0aXR1dGUgYW5kIFVu
aXZlcnNpdHkgb2YgTmV3IFNvdXRoIFdhbGVzLCBSYW5kd2ljaywgTmV3IFNvdXRoIFdhbGVzLCAy
MDMxIEF1c3RyYWxpYS48L2F1dGgtYWRkcmVzcz48dGl0bGVzPjx0aXRsZT5SZXNwb25zZXMgb2Yg
aHVtYW4gbW90b25ldXJvbnMgdG8gY29ydGljb3NwaW5hbCBzdGltdWxhdGlvbiBkdXJpbmcgbWF4
aW1hbCB2b2x1bnRhcnkgY29udHJhY3Rpb25zIGFuZCBpc2NoZW1pYTwvdGl0bGU+PHNlY29uZGFy
eS10aXRsZT5KIE5ldXJvc2Np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TAyMjQtMzA8L3BhZ2VzPjx2b2x1bWU+MjM8L3ZvbHVtZT48bnVtYmVyPjMy
PC9udW1iZXI+PGVkaXRpb24+MjAwMy8xMS8xNDwvZWRpdGlvbj48a2V5d29yZHM+PGtleXdvcmQ+
QWR1bHQ8L2tleXdvcmQ+PGtleXdvcmQ+QXJtL3BoeXNpb2xvZ3k8L2tleXdvcmQ+PGtleXdvcmQ+
QnJhY2hpYWwgUGxleHVzL3BoeXNpb2xvZ3k8L2tleXdvcmQ+PGtleXdvcmQ+RWxlY3RyaWMgU3Rp
bXVsYXRpb248L2tleXdvcmQ+PGtleXdvcmQ+RWxlY3Ryb215b2dyYXBoeTwva2V5d29yZD48a2V5
d29yZD5Fdm9rZWQgUG90ZW50aWFscywgTW90b3IvcGh5c2lvbG9neTwva2V5d29yZD48a2V5d29y
ZD5GZW1hbGU8L2tleXdvcmQ+PGtleXdvcmQ+SHVtYW5zPC9rZXl3b3JkPjxrZXl3b3JkPipJc2No
ZW1pYS9waHlzaW9wYXRob2xvZ3k8L2tleXdvcmQ+PGtleXdvcmQ+SXNvbWV0cmljIENvbnRyYWN0
aW9uL3BoeXNpb2xvZ3k8L2tleXdvcmQ+PGtleXdvcmQ+TWFsZTwva2V5d29yZD48a2V5d29yZD5N
aWRkbGUgQWdlZDwva2V5d29yZD48a2V5d29yZD5Nb3RvciBOZXVyb25zLypwaHlzaW9sb2d5PC9r
ZXl3b3JkPjxrZXl3b3JkPk11c2NsZSBDb250cmFjdGlvbi8qcGh5c2lvbG9neTwva2V5d29yZD48
a2V5d29yZD5NdXNjbGUgRmF0aWd1ZS9waHlzaW9sb2d5PC9rZXl3b3JkPjxrZXl3b3JkPk11c2Ns
ZSwgU2tlbGV0YWwvYmxvb2Qgc3VwcGx5Lyppbm5lcnZhdGlvbi9waHlzaW9sb2d5PC9rZXl3b3Jk
PjxrZXl3b3JkPk5ldXJvbnMsIEFmZmVyZW50L3BoeXNpb2xvZ3k8L2tleXdvcmQ+PGtleXdvcmQ+
UHlyYW1pZGFsIFRyYWN0cy8qcGh5c2lvbG9neTwva2V5d29yZD48a2V5d29yZD5SZWZlcmVuY2Ug
VmFsdWVzPC9rZXl3b3JkPjwva2V5d29yZHM+PGRhdGVzPjx5ZWFyPjIwMDM8L3llYXI+PHB1Yi1k
YXRlcz48ZGF0ZT5Ob3YgMTI8L2RhdGU+PC9wdWItZGF0ZXM+PC9kYXRlcz48aXNibj4xNTI5LTI0
MDEgKEVsZWN0cm9uaWMpJiN4RDswMjcwLTY0NzQgKExpbmtpbmcpPC9pc2JuPjxhY2Nlc3Npb24t
bnVtPjE0NjE0MDgwPC9hY2Nlc3Npb24tbnVtPjx3b3JrLXR5cGU+Q2xpbmljYWwgVHJpYWwmI3hE
O1Jlc2VhcmNoIFN1cHBvcnQsIE5vbi1VLlMuIEdvdiZhcG9zO3Q8L3dvcmstdHlwZT48dXJscz48
cmVsYXRlZC11cmxzPjx1cmw+aHR0cDovL3d3dy5uY2JpLm5sbS5uaWguZ292L3B1Ym1lZC8xNDYx
NDA4MDwvdXJsPjwvcmVsYXRlZC11cmxzPjwvdXJscz48bGFuZ3VhZ2U+ZW5nPC9sYW5ndWFnZT48
L3JlY29yZD48L0NpdGU+PC9FbmROb3RlPgB=
</w:fldData>
        </w:fldChar>
      </w:r>
      <w:r w:rsidR="00FE691D" w:rsidRPr="00D22628">
        <w:rPr>
          <w:szCs w:val="24"/>
        </w:rPr>
        <w:instrText xml:space="preserve"> ADDIN EN.CITE </w:instrText>
      </w:r>
      <w:r w:rsidR="00FE691D" w:rsidRPr="00D22628">
        <w:rPr>
          <w:szCs w:val="24"/>
        </w:rPr>
        <w:fldChar w:fldCharType="begin">
          <w:fldData xml:space="preserve">PEVuZE5vdGU+PENpdGU+PEF1dGhvcj5CdXRsZXI8L0F1dGhvcj48WWVhcj4yMDAzPC9ZZWFyPjxS
ZWNOdW0+MTIzNjwvUmVjTnVtPjxEaXNwbGF5VGV4dD4oNik8L0Rpc3BsYXlUZXh0PjxyZWNvcmQ+
PHJlYy1udW1iZXI+MTIzNjwvcmVjLW51bWJlcj48Zm9yZWlnbi1rZXlzPjxrZXkgYXBwPSJFTiIg
ZGItaWQ9ImV0ZXp2eGZwa3p2MjlpZTJmemt4Mnp0eDU5ZXdyNWFheGZ0cCIgdGltZXN0YW1wPSIx
MzgxODM2ODI5Ij4xMjM2PC9rZXk+PC9mb3JlaWduLWtleXM+PHJlZi10eXBlIG5hbWU9IkpvdXJu
YWwgQXJ0aWNsZSI+MTc8L3JlZi10eXBlPjxjb250cmlidXRvcnM+PGF1dGhvcnM+PGF1dGhvcj5C
dXRsZXIsIEouIEUuPC9hdXRob3I+PGF1dGhvcj5UYXlsb3IsIEouIEwuPC9hdXRob3I+PGF1dGhv
cj5HYW5kZXZpYSwgUy4gQy48L2F1dGhvcj48L2F1dGhvcnM+PC9jb250cmlidXRvcnM+PGF1dGgt
YWRkcmVzcz5QcmluY2Ugb2YgV2FsZXMgTWVkaWNhbCBSZXNlYXJjaCBJbnN0aXR1dGUgYW5kIFVu
aXZlcnNpdHkgb2YgTmV3IFNvdXRoIFdhbGVzLCBSYW5kd2ljaywgTmV3IFNvdXRoIFdhbGVzLCAy
MDMxIEF1c3RyYWxpYS48L2F1dGgtYWRkcmVzcz48dGl0bGVzPjx0aXRsZT5SZXNwb25zZXMgb2Yg
aHVtYW4gbW90b25ldXJvbnMgdG8gY29ydGljb3NwaW5hbCBzdGltdWxhdGlvbiBkdXJpbmcgbWF4
aW1hbCB2b2x1bnRhcnkgY29udHJhY3Rpb25zIGFuZCBpc2NoZW1pYTwvdGl0bGU+PHNlY29uZGFy
eS10aXRsZT5KIE5ldXJvc2NpPC9zZWNvbmRhcnktdGl0bGU+PGFsdC10aXRsZT5KIE5ldXJvc2Np
PC9hbHQtdGl0bGU+PC90aXRsZXM+PHBlcmlvZGljYWw+PGZ1bGwtdGl0bGU+VGhlIEpvdXJuYWwg
b2YgbmV1cm9zY2llbmNlIDogdGhlIG9mZmljaWFsIGpvdXJuYWwgb2YgdGhlIFNvY2lldHkgZm9y
IE5ldXJvc2NpZW5jZTwvZnVsbC10aXRsZT48YWJici0xPkogTmV1cm9zY2k8L2FiYnItMT48L3Bl
cmlvZGljYWw+PGFsdC1wZXJpb2RpY2FsPjxmdWxsLXRpdGxlPlRoZSBKb3VybmFsIG9mIG5ldXJv
c2NpZW5jZSA6IHRoZSBvZmZpY2lhbCBqb3VybmFsIG9mIHRoZSBTb2NpZXR5IGZvciBOZXVyb3Nj
aWVuY2U8L2Z1bGwtdGl0bGU+PGFiYnItMT5KIE5ldXJvc2NpPC9hYmJyLTE+PC9hbHQtcGVyaW9k
aWNhbD48cGFnZXM+MTAyMjQtMzA8L3BhZ2VzPjx2b2x1bWU+MjM8L3ZvbHVtZT48bnVtYmVyPjMy
PC9udW1iZXI+PGVkaXRpb24+MjAwMy8xMS8xNDwvZWRpdGlvbj48a2V5d29yZHM+PGtleXdvcmQ+
QWR1bHQ8L2tleXdvcmQ+PGtleXdvcmQ+QXJtL3BoeXNpb2xvZ3k8L2tleXdvcmQ+PGtleXdvcmQ+
QnJhY2hpYWwgUGxleHVzL3BoeXNpb2xvZ3k8L2tleXdvcmQ+PGtleXdvcmQ+RWxlY3RyaWMgU3Rp
bXVsYXRpb248L2tleXdvcmQ+PGtleXdvcmQ+RWxlY3Ryb215b2dyYXBoeTwva2V5d29yZD48a2V5
d29yZD5Fdm9rZWQgUG90ZW50aWFscywgTW90b3IvcGh5c2lvbG9neTwva2V5d29yZD48a2V5d29y
ZD5GZW1hbGU8L2tleXdvcmQ+PGtleXdvcmQ+SHVtYW5zPC9rZXl3b3JkPjxrZXl3b3JkPipJc2No
ZW1pYS9waHlzaW9wYXRob2xvZ3k8L2tleXdvcmQ+PGtleXdvcmQ+SXNvbWV0cmljIENvbnRyYWN0
aW9uL3BoeXNpb2xvZ3k8L2tleXdvcmQ+PGtleXdvcmQ+TWFsZTwva2V5d29yZD48a2V5d29yZD5N
aWRkbGUgQWdlZDwva2V5d29yZD48a2V5d29yZD5Nb3RvciBOZXVyb25zLypwaHlzaW9sb2d5PC9r
ZXl3b3JkPjxrZXl3b3JkPk11c2NsZSBDb250cmFjdGlvbi8qcGh5c2lvbG9neTwva2V5d29yZD48
a2V5d29yZD5NdXNjbGUgRmF0aWd1ZS9waHlzaW9sb2d5PC9rZXl3b3JkPjxrZXl3b3JkPk11c2Ns
ZSwgU2tlbGV0YWwvYmxvb2Qgc3VwcGx5Lyppbm5lcnZhdGlvbi9waHlzaW9sb2d5PC9rZXl3b3Jk
PjxrZXl3b3JkPk5ldXJvbnMsIEFmZmVyZW50L3BoeXNpb2xvZ3k8L2tleXdvcmQ+PGtleXdvcmQ+
UHlyYW1pZGFsIFRyYWN0cy8qcGh5c2lvbG9neTwva2V5d29yZD48a2V5d29yZD5SZWZlcmVuY2Ug
VmFsdWVzPC9rZXl3b3JkPjwva2V5d29yZHM+PGRhdGVzPjx5ZWFyPjIwMDM8L3llYXI+PHB1Yi1k
YXRlcz48ZGF0ZT5Ob3YgMTI8L2RhdGU+PC9wdWItZGF0ZXM+PC9kYXRlcz48aXNibj4xNTI5LTI0
MDEgKEVsZWN0cm9uaWMpJiN4RDswMjcwLTY0NzQgKExpbmtpbmcpPC9pc2JuPjxhY2Nlc3Npb24t
bnVtPjE0NjE0MDgwPC9hY2Nlc3Npb24tbnVtPjx3b3JrLXR5cGU+Q2xpbmljYWwgVHJpYWwmI3hE
O1Jlc2VhcmNoIFN1cHBvcnQsIE5vbi1VLlMuIEdvdiZhcG9zO3Q8L3dvcmstdHlwZT48dXJscz48
cmVsYXRlZC11cmxzPjx1cmw+aHR0cDovL3d3dy5uY2JpLm5sbS5uaWguZ292L3B1Ym1lZC8xNDYx
NDA4MDwvdXJsPjwvcmVsYXRlZC11cmxzPjwvdXJscz48bGFuZ3VhZ2U+ZW5nPC9sYW5ndWFnZT48
L3JlY29yZD48L0NpdGU+PC9FbmROb3RlPgB=
</w:fldData>
        </w:fldChar>
      </w:r>
      <w:r w:rsidR="00FE691D" w:rsidRPr="00D22628">
        <w:rPr>
          <w:szCs w:val="24"/>
        </w:rPr>
        <w:instrText xml:space="preserve"> ADDIN EN.CITE.DATA </w:instrText>
      </w:r>
      <w:r w:rsidR="00FE691D" w:rsidRPr="00D22628">
        <w:rPr>
          <w:szCs w:val="24"/>
        </w:rPr>
      </w:r>
      <w:r w:rsidR="00FE691D" w:rsidRPr="00D22628">
        <w:rPr>
          <w:szCs w:val="24"/>
        </w:rPr>
        <w:fldChar w:fldCharType="end"/>
      </w:r>
      <w:r w:rsidR="00FE691D" w:rsidRPr="00D22628">
        <w:rPr>
          <w:szCs w:val="24"/>
        </w:rPr>
      </w:r>
      <w:r w:rsidR="00FE691D" w:rsidRPr="00D22628">
        <w:rPr>
          <w:szCs w:val="24"/>
        </w:rPr>
        <w:fldChar w:fldCharType="separate"/>
      </w:r>
      <w:r w:rsidR="00FE691D" w:rsidRPr="00D22628">
        <w:rPr>
          <w:noProof/>
          <w:szCs w:val="24"/>
        </w:rPr>
        <w:t>(6)</w:t>
      </w:r>
      <w:r w:rsidR="00FE691D" w:rsidRPr="00D22628">
        <w:rPr>
          <w:szCs w:val="24"/>
        </w:rPr>
        <w:fldChar w:fldCharType="end"/>
      </w:r>
      <w:r w:rsidR="000F3BDB" w:rsidRPr="00D22628">
        <w:rPr>
          <w:szCs w:val="24"/>
        </w:rPr>
        <w:t xml:space="preserve"> muscle actions, and whole body </w:t>
      </w:r>
      <w:proofErr w:type="spellStart"/>
      <w:r w:rsidR="000F3BDB" w:rsidRPr="00D22628">
        <w:rPr>
          <w:szCs w:val="24"/>
        </w:rPr>
        <w:t>locomotor</w:t>
      </w:r>
      <w:proofErr w:type="spellEnd"/>
      <w:r w:rsidR="000F3BDB" w:rsidRPr="00D22628">
        <w:rPr>
          <w:szCs w:val="24"/>
        </w:rPr>
        <w:t xml:space="preserve"> exercise </w:t>
      </w:r>
      <w:r w:rsidR="00D8575B" w:rsidRPr="00D22628">
        <w:rPr>
          <w:szCs w:val="24"/>
        </w:rPr>
        <w:fldChar w:fldCharType="begin">
          <w:fldData xml:space="preserve">PEVuZE5vdGU+PENpdGU+PEF1dGhvcj5TaWRodTwvQXV0aG9yPjxZZWFyPjIwMTI8L1llYXI+PFJl
Y051bT44NjI8L1JlY051bT48RGlzcGxheVRleHQ+KDM3KTwvRGlzcGxheVRleHQ+PHJlY29yZD48
cmVjLW51bWJlcj44NjI8L3JlYy1udW1iZXI+PGZvcmVpZ24ta2V5cz48a2V5IGFwcD0iRU4iIGRi
LWlkPSJldGV6dnhmcGt6djI5aWUyZnpreDJ6dHg1OWV3cjVhYXhmdHAiIHRpbWVzdGFtcD0iMTM2
NDk4NzEyNCI+ODYyPC9rZXk+PC9mb3JlaWduLWtleXM+PHJlZi10eXBlIG5hbWU9IkpvdXJuYWwg
QXJ0aWNsZSI+MTc8L3JlZi10eXBlPjxjb250cmlidXRvcnM+PGF1dGhvcnM+PGF1dGhvcj5TaWRo
dSwgUy4gSy48L2F1dGhvcj48YXV0aG9yPkNyZXNzd2VsbCwgQS4gRy48L2F1dGhvcj48YXV0aG9y
PkNhcnJvbGwsIFQuIEouPC9hdXRob3I+PC9hdXRob3JzPjwvY29udHJpYnV0b3JzPjxhdXRoLWFk
ZHJlc3M+U2Nob29sIG9mIEh1bWFuIE1vdmVtZW50IFN0dWRpZXMsIFRoZSBVbml2ZXJzaXR5IG9m
IFF1ZWVuc2xhbmQsIEJyaXNiYW5lLCBRdWVlbnNsYW5kLCBBdXN0cmFsaWEuIHNpbXJhbmppdC5z
aWRodUB1cWNvbm5lY3QuZWR1LmF1PC9hdXRoLWFkZHJlc3M+PHRpdGxlcz48dGl0bGU+TW90b3Ig
Y29ydGV4IGV4Y2l0YWJpbGl0eSBkb2VzIG5vdCBpbmNyZWFzZSBkdXJpbmcgc3VzdGFpbmVkIGN5
Y2xpbmcgZXhlcmNpc2UgdG8gdm9saXRpb25hbCBleGhhdXN0aW9uPC90aXRsZT48c2Vjb25kYXJ5
LXRpdGxlPkouIEFwcGwuIFBoeXNpb2wuPC9zZWNvbmRhcnktdGl0bGU+PGFsdC10aXRsZT5KIEFw
cGwgUGh5c2lvbDwvYWx0LXRpdGxlPjwvdGl0bGVzPjxwZXJpb2RpY2FsPjxmdWxsLXRpdGxlPkou
IEFwcGwuIFBoeXNpb2wuPC9mdWxsLXRpdGxlPjxhYmJyLTE+Sm91cm5hbCBvZiBBcHBsaWVkIFBo
eXNpb2xvZ3k8L2FiYnItMT48YWJici0yPkogQXBwbCBQaHlzaW9sPC9hYmJyLTI+PGFiYnItMz5K
LiBBcHBsLiBQaHlzaW9sLjwvYWJici0zPjwvcGVyaW9kaWNhbD48YWx0LXBlcmlvZGljYWw+PGZ1
bGwtdGl0bGU+SiBBcHBsIFBoeXNpb2w8L2Z1bGwtdGl0bGU+PGFiYnItMT5Kb3VybmFsIG9mIEFw
cGxpZWQgUGh5c2lvbG9neTwvYWJici0xPjxhYmJyLTI+SiBBcHBsIFBoeXNpb2w8L2FiYnItMj48
YWJici0zPkouIEFwcGwuIFBoeXNpb2wuPC9hYmJyLTM+PC9hbHQtcGVyaW9kaWNhbD48cGFnZXM+
NDAxLTk8L3BhZ2VzPjx2b2x1bWU+MTEzPC92b2x1bWU+PG51bWJlcj4zPC9udW1iZXI+PGVkaXRp
b24+MjAxMi8wNi8wOTwvZWRpdGlvbj48a2V5d29yZHM+PGtleXdvcmQ+QWR1bHQ8L2tleXdvcmQ+
PGtleXdvcmQ+QmljeWNsaW5nLypwaHlzaW9sb2d5PC9rZXl3b3JkPjxrZXl3b3JkPkV2b2tlZCBQ
b3RlbnRpYWxzLCBNb3Rvci9waHlzaW9sb2d5PC9rZXl3b3JkPjxrZXl3b3JkPkZlbWFsZTwva2V5
d29yZD48a2V5d29yZD5IZWFydCBSYXRlL3BoeXNpb2xvZ3k8L2tleXdvcmQ+PGtleXdvcmQ+SHVt
YW5zPC9rZXl3b3JkPjxrZXl3b3JkPk1hbGU8L2tleXdvcmQ+PGtleXdvcmQ+TW90b3IgQ29ydGV4
LypwaHlzaW9sb2d5PC9rZXl3b3JkPjxrZXl3b3JkPk11c2NsZSBGYXRpZ3VlL3BoeXNpb2xvZ3k8
L2tleXdvcmQ+PGtleXdvcmQ+TXVzY2xlLCBTa2VsZXRhbC9waHlzaW9sb2d5PC9rZXl3b3JkPjxr
ZXl3b3JkPlBoeXNpY2FsIEV4ZXJ0aW9uL3BoeXNpb2xvZ3k8L2tleXdvcmQ+PGtleXdvcmQ+UHly
YW1pZGFsIFRyYWN0cy9waHlzaW9sb2d5PC9rZXl3b3JkPjxrZXl3b3JkPlRyYW5zY3JhbmlhbCBN
YWduZXRpYyBTdGltdWxhdGlvbjwva2V5d29yZD48L2tleXdvcmRzPjxkYXRlcz48eWVhcj4yMDEy
PC95ZWFyPjxwdWItZGF0ZXM+PGRhdGU+QXVnPC9kYXRlPjwvcHViLWRhdGVzPjwvZGF0ZXM+PGlz
Ym4+MTUyMi0xNjAxIChFbGVjdHJvbmljKSYjeEQ7MDE2MS03NTY3IChMaW5raW5nKTwvaXNibj48
YWNjZXNzaW9uLW51bT4yMjY3ODk2ODwvYWNjZXNzaW9uLW51bT48d29yay10eXBlPlJlc2VhcmNo
IFN1cHBvcnQsIE5vbi1VLlMuIEdvdiZhcG9zO3Q8L3dvcmstdHlwZT48dXJscz48cmVsYXRlZC11
cmxzPjx1cmw+aHR0cDovL3d3dy5uY2JpLm5sbS5uaWguZ292L3B1Ym1lZC8yMjY3ODk2ODwvdXJs
PjwvcmVsYXRlZC11cmxzPjwvdXJscz48ZWxlY3Ryb25pYy1yZXNvdXJjZS1udW0+MTAuMTE1Mi9q
YXBwbHBoeXNpb2wuMDA0ODYuMjAxMjwvZWxlY3Ryb25pYy1yZXNvdXJjZS1udW0+PGxhbmd1YWdl
PmVuZzwvbGFuZ3VhZ2U+PC9yZWNvcmQ+PC9DaXRlPjwvRW5kTm90ZT5=
</w:fldData>
        </w:fldChar>
      </w:r>
      <w:r w:rsidR="00C76FC2" w:rsidRPr="00D22628">
        <w:rPr>
          <w:szCs w:val="24"/>
        </w:rPr>
        <w:instrText xml:space="preserve"> ADDIN EN.CITE </w:instrText>
      </w:r>
      <w:r w:rsidR="00C76FC2" w:rsidRPr="00D22628">
        <w:rPr>
          <w:szCs w:val="24"/>
        </w:rPr>
        <w:fldChar w:fldCharType="begin">
          <w:fldData xml:space="preserve">PEVuZE5vdGU+PENpdGU+PEF1dGhvcj5TaWRodTwvQXV0aG9yPjxZZWFyPjIwMTI8L1llYXI+PFJl
Y051bT44NjI8L1JlY051bT48RGlzcGxheVRleHQ+KDM3KTwvRGlzcGxheVRleHQ+PHJlY29yZD48
cmVjLW51bWJlcj44NjI8L3JlYy1udW1iZXI+PGZvcmVpZ24ta2V5cz48a2V5IGFwcD0iRU4iIGRi
LWlkPSJldGV6dnhmcGt6djI5aWUyZnpreDJ6dHg1OWV3cjVhYXhmdHAiIHRpbWVzdGFtcD0iMTM2
NDk4NzEyNCI+ODYyPC9rZXk+PC9mb3JlaWduLWtleXM+PHJlZi10eXBlIG5hbWU9IkpvdXJuYWwg
QXJ0aWNsZSI+MTc8L3JlZi10eXBlPjxjb250cmlidXRvcnM+PGF1dGhvcnM+PGF1dGhvcj5TaWRo
dSwgUy4gSy48L2F1dGhvcj48YXV0aG9yPkNyZXNzd2VsbCwgQS4gRy48L2F1dGhvcj48YXV0aG9y
PkNhcnJvbGwsIFQuIEouPC9hdXRob3I+PC9hdXRob3JzPjwvY29udHJpYnV0b3JzPjxhdXRoLWFk
ZHJlc3M+U2Nob29sIG9mIEh1bWFuIE1vdmVtZW50IFN0dWRpZXMsIFRoZSBVbml2ZXJzaXR5IG9m
IFF1ZWVuc2xhbmQsIEJyaXNiYW5lLCBRdWVlbnNsYW5kLCBBdXN0cmFsaWEuIHNpbXJhbmppdC5z
aWRodUB1cWNvbm5lY3QuZWR1LmF1PC9hdXRoLWFkZHJlc3M+PHRpdGxlcz48dGl0bGU+TW90b3Ig
Y29ydGV4IGV4Y2l0YWJpbGl0eSBkb2VzIG5vdCBpbmNyZWFzZSBkdXJpbmcgc3VzdGFpbmVkIGN5
Y2xpbmcgZXhlcmNpc2UgdG8gdm9saXRpb25hbCBleGhhdXN0aW9uPC90aXRsZT48c2Vjb25kYXJ5
LXRpdGxlPkouIEFwcGwuIFBoeXNpb2wuPC9zZWNvbmRhcnktdGl0bGU+PGFsdC10aXRsZT5KIEFw
cGwgUGh5c2lvbDwvYWx0LXRpdGxlPjwvdGl0bGVzPjxwZXJpb2RpY2FsPjxmdWxsLXRpdGxlPkou
IEFwcGwuIFBoeXNpb2wuPC9mdWxsLXRpdGxlPjxhYmJyLTE+Sm91cm5hbCBvZiBBcHBsaWVkIFBo
eXNpb2xvZ3k8L2FiYnItMT48YWJici0yPkogQXBwbCBQaHlzaW9sPC9hYmJyLTI+PGFiYnItMz5K
LiBBcHBsLiBQaHlzaW9sLjwvYWJici0zPjwvcGVyaW9kaWNhbD48YWx0LXBlcmlvZGljYWw+PGZ1
bGwtdGl0bGU+SiBBcHBsIFBoeXNpb2w8L2Z1bGwtdGl0bGU+PGFiYnItMT5Kb3VybmFsIG9mIEFw
cGxpZWQgUGh5c2lvbG9neTwvYWJici0xPjxhYmJyLTI+SiBBcHBsIFBoeXNpb2w8L2FiYnItMj48
YWJici0zPkouIEFwcGwuIFBoeXNpb2wuPC9hYmJyLTM+PC9hbHQtcGVyaW9kaWNhbD48cGFnZXM+
NDAxLTk8L3BhZ2VzPjx2b2x1bWU+MTEzPC92b2x1bWU+PG51bWJlcj4zPC9udW1iZXI+PGVkaXRp
b24+MjAxMi8wNi8wOTwvZWRpdGlvbj48a2V5d29yZHM+PGtleXdvcmQ+QWR1bHQ8L2tleXdvcmQ+
PGtleXdvcmQ+QmljeWNsaW5nLypwaHlzaW9sb2d5PC9rZXl3b3JkPjxrZXl3b3JkPkV2b2tlZCBQ
b3RlbnRpYWxzLCBNb3Rvci9waHlzaW9sb2d5PC9rZXl3b3JkPjxrZXl3b3JkPkZlbWFsZTwva2V5
d29yZD48a2V5d29yZD5IZWFydCBSYXRlL3BoeXNpb2xvZ3k8L2tleXdvcmQ+PGtleXdvcmQ+SHVt
YW5zPC9rZXl3b3JkPjxrZXl3b3JkPk1hbGU8L2tleXdvcmQ+PGtleXdvcmQ+TW90b3IgQ29ydGV4
LypwaHlzaW9sb2d5PC9rZXl3b3JkPjxrZXl3b3JkPk11c2NsZSBGYXRpZ3VlL3BoeXNpb2xvZ3k8
L2tleXdvcmQ+PGtleXdvcmQ+TXVzY2xlLCBTa2VsZXRhbC9waHlzaW9sb2d5PC9rZXl3b3JkPjxr
ZXl3b3JkPlBoeXNpY2FsIEV4ZXJ0aW9uL3BoeXNpb2xvZ3k8L2tleXdvcmQ+PGtleXdvcmQ+UHly
YW1pZGFsIFRyYWN0cy9waHlzaW9sb2d5PC9rZXl3b3JkPjxrZXl3b3JkPlRyYW5zY3JhbmlhbCBN
YWduZXRpYyBTdGltdWxhdGlvbjwva2V5d29yZD48L2tleXdvcmRzPjxkYXRlcz48eWVhcj4yMDEy
PC95ZWFyPjxwdWItZGF0ZXM+PGRhdGU+QXVnPC9kYXRlPjwvcHViLWRhdGVzPjwvZGF0ZXM+PGlz
Ym4+MTUyMi0xNjAxIChFbGVjdHJvbmljKSYjeEQ7MDE2MS03NTY3IChMaW5raW5nKTwvaXNibj48
YWNjZXNzaW9uLW51bT4yMjY3ODk2ODwvYWNjZXNzaW9uLW51bT48d29yay10eXBlPlJlc2VhcmNo
IFN1cHBvcnQsIE5vbi1VLlMuIEdvdiZhcG9zO3Q8L3dvcmstdHlwZT48dXJscz48cmVsYXRlZC11
cmxzPjx1cmw+aHR0cDovL3d3dy5uY2JpLm5sbS5uaWguZ292L3B1Ym1lZC8yMjY3ODk2ODwvdXJs
PjwvcmVsYXRlZC11cmxzPjwvdXJscz48ZWxlY3Ryb25pYy1yZXNvdXJjZS1udW0+MTAuMTE1Mi9q
YXBwbHBoeXNpb2wuMDA0ODYuMjAxMjwvZWxlY3Ryb25pYy1yZXNvdXJjZS1udW0+PGxhbmd1YWdl
PmVuZzwvbGFuZ3VhZ2U+PC9yZWNvcmQ+PC9DaXRlPjwvRW5kTm90ZT5=
</w:fldData>
        </w:fldChar>
      </w:r>
      <w:r w:rsidR="00C76FC2" w:rsidRPr="00D22628">
        <w:rPr>
          <w:szCs w:val="24"/>
        </w:rPr>
        <w:instrText xml:space="preserve"> ADDIN EN.CITE.DATA </w:instrText>
      </w:r>
      <w:r w:rsidR="00C76FC2" w:rsidRPr="00D22628">
        <w:rPr>
          <w:szCs w:val="24"/>
        </w:rPr>
      </w:r>
      <w:r w:rsidR="00C76FC2" w:rsidRPr="00D22628">
        <w:rPr>
          <w:szCs w:val="24"/>
        </w:rPr>
        <w:fldChar w:fldCharType="end"/>
      </w:r>
      <w:r w:rsidR="00D8575B" w:rsidRPr="00D22628">
        <w:rPr>
          <w:szCs w:val="24"/>
        </w:rPr>
      </w:r>
      <w:r w:rsidR="00D8575B" w:rsidRPr="00D22628">
        <w:rPr>
          <w:szCs w:val="24"/>
        </w:rPr>
        <w:fldChar w:fldCharType="separate"/>
      </w:r>
      <w:r w:rsidR="00C76FC2" w:rsidRPr="00D22628">
        <w:rPr>
          <w:noProof/>
          <w:szCs w:val="24"/>
        </w:rPr>
        <w:t>(37)</w:t>
      </w:r>
      <w:r w:rsidR="00D8575B" w:rsidRPr="00D22628">
        <w:rPr>
          <w:szCs w:val="24"/>
        </w:rPr>
        <w:fldChar w:fldCharType="end"/>
      </w:r>
      <w:r w:rsidR="000F3BDB" w:rsidRPr="00D22628">
        <w:rPr>
          <w:szCs w:val="24"/>
        </w:rPr>
        <w:t xml:space="preserve">. Paired-pulse TMS has previously revealed changes in </w:t>
      </w:r>
      <w:proofErr w:type="spellStart"/>
      <w:r w:rsidR="000F3BDB" w:rsidRPr="00D22628">
        <w:rPr>
          <w:szCs w:val="24"/>
        </w:rPr>
        <w:t>intracortical</w:t>
      </w:r>
      <w:proofErr w:type="spellEnd"/>
      <w:r w:rsidR="000F3BDB" w:rsidRPr="00D22628">
        <w:rPr>
          <w:szCs w:val="24"/>
        </w:rPr>
        <w:t xml:space="preserve"> activity (specifically the activity of </w:t>
      </w:r>
      <w:r w:rsidR="000F3BDB" w:rsidRPr="00D22628">
        <w:t>gamma-</w:t>
      </w:r>
      <w:proofErr w:type="spellStart"/>
      <w:r w:rsidR="000F3BDB" w:rsidRPr="00D22628">
        <w:t>aminobutyric</w:t>
      </w:r>
      <w:proofErr w:type="spellEnd"/>
      <w:r w:rsidR="000F3BDB" w:rsidRPr="00D22628">
        <w:t xml:space="preserve"> acid type A mediated inhibitory </w:t>
      </w:r>
      <w:r w:rsidR="00D33481" w:rsidRPr="00D22628">
        <w:t>inter</w:t>
      </w:r>
      <w:r w:rsidR="000F3BDB" w:rsidRPr="00D22628">
        <w:t xml:space="preserve">neurons) in response to resistance exercise </w:t>
      </w:r>
      <w:r w:rsidR="00D8575B" w:rsidRPr="00D22628">
        <w:fldChar w:fldCharType="begin">
          <w:fldData xml:space="preserve">PEVuZE5vdGU+PENpdGU+PEF1dGhvcj5XZWllcjwvQXV0aG9yPjxZZWFyPjIwMTI8L1llYXI+PFJl
Y051bT4xMzU0PC9SZWNOdW0+PERpc3BsYXlUZXh0Pig0NSwgNDcpPC9EaXNwbGF5VGV4dD48cmVj
b3JkPjxyZWMtbnVtYmVyPjEzNTQ8L3JlYy1udW1iZXI+PGZvcmVpZ24ta2V5cz48a2V5IGFwcD0i
RU4iIGRiLWlkPSJldGV6dnhmcGt6djI5aWUyZnpreDJ6dHg1OWV3cjVhYXhmdHAiIHRpbWVzdGFt
cD0iMTQzNjk1MjA1MCI+MTM1NDwva2V5PjwvZm9yZWlnbi1rZXlzPjxyZWYtdHlwZSBuYW1lPSJK
b3VybmFsIEFydGljbGUiPjE3PC9yZWYtdHlwZT48Y29udHJpYnV0b3JzPjxhdXRob3JzPjxhdXRo
b3I+V2VpZXIsIEEuIFQuPC9hdXRob3I+PGF1dGhvcj5QZWFyY2UsIEEuIEouPC9hdXRob3I+PGF1
dGhvcj5LaWRnZWxsLCBELiBKLjwvYXV0aG9yPjwvYXV0aG9ycz48L2NvbnRyaWJ1dG9ycz48YXV0
aC1hZGRyZXNzPkNlbnRyZSBmb3IgUGh5c2ljYWwgQWN0aXZpdHkgYW5kIE51dHJpdGlvbiBSZXNl
YXJjaCwgRGVha2luIFVuaXZlcnNpdHksIE1lbGJvdXJuZSwgVmljLiwgQXVzdHJhbGlhLjwvYXV0
aC1hZGRyZXNzPjx0aXRsZXM+PHRpdGxlPlN0cmVuZ3RoIHRyYWluaW5nIHJlZHVjZXMgaW50cmFj
b3J0aWNhbCBpbmhpYml0aW9uPC90aXRsZT48c2Vjb25kYXJ5LXRpdGxlPkFjdGEgUGh5c2lvbCAo
T3hmKTwvc2Vjb25kYXJ5LXRpdGxlPjxhbHQtdGl0bGU+QWN0YSBwaHlzaW9sb2dpY2E8L2FsdC10
aXRsZT48L3RpdGxlcz48YWx0LXBlcmlvZGljYWw+PGZ1bGwtdGl0bGU+QWN0YSBQaHlzaW9sb2dp
Y2E8L2Z1bGwtdGl0bGU+PGFiYnItMT5BY3RhIFBoeXNpb2xvZ2ljYTwvYWJici0xPjxhYmJyLTI+
QWN0YSBQaHlzaW9sPC9hYmJyLTI+PGFiYnItMz5BY3RhLiBQaHlzaW9sLjwvYWJici0zPjwvYWx0
LXBlcmlvZGljYWw+PHBhZ2VzPjEwOS0xOTwvcGFnZXM+PHZvbHVtZT4yMDY8L3ZvbHVtZT48bnVt
YmVyPjI8L251bWJlcj48a2V5d29yZHM+PGtleXdvcmQ+QWRhcHRhdGlvbiwgUGh5c2lvbG9naWNh
bDwva2V5d29yZD48a2V5d29yZD5BZG9sZXNjZW50PC9rZXl3b3JkPjxrZXl3b3JkPkFkdWx0PC9r
ZXl3b3JkPjxrZXl3b3JkPkFuYWx5c2lzIG9mIFZhcmlhbmNlPC9rZXl3b3JkPjxrZXl3b3JkPkJp
b21lY2hhbmljYWwgUGhlbm9tZW5hPC9rZXl3b3JkPjxrZXl3b3JkPkNlcmVicmFsIENvcnRleC8q
cGh5c2lvbG9neTwva2V5d29yZD48a2V5d29yZD5FbGVjdHJvbXlvZ3JhcGh5PC9rZXl3b3JkPjxr
ZXl3b3JkPkV2b2tlZCBQb3RlbnRpYWxzLCBNb3Rvcjwva2V5d29yZD48a2V5d29yZD5GZW1hbGU8
L2tleXdvcmQ+PGtleXdvcmQ+SHVtYW5zPC9rZXl3b3JkPjxrZXl3b3JkPipJc29tZXRyaWMgQ29u
dHJhY3Rpb248L2tleXdvcmQ+PGtleXdvcmQ+TWFsZTwva2V5d29yZD48a2V5d29yZD4qTXVzY2xl
IFN0cmVuZ3RoPC9rZXl3b3JkPjxrZXl3b3JkPipOZXVyYWwgSW5oaWJpdGlvbjwva2V5d29yZD48
a2V5d29yZD5QeXJhbWlkYWwgVHJhY3RzL3BoeXNpb2xvZ3k8L2tleXdvcmQ+PGtleXdvcmQ+UXVh
ZHJpY2VwcyBNdXNjbGUvKmlubmVydmF0aW9uPC9rZXl3b3JkPjxrZXl3b3JkPlJlY3J1aXRtZW50
LCBOZXVyb3BoeXNpb2xvZ2ljYWw8L2tleXdvcmQ+PGtleXdvcmQ+KlJlc2lzdGFuY2UgVHJhaW5p
bmc8L2tleXdvcmQ+PGtleXdvcmQ+U2Vuc29yeSBUaHJlc2hvbGRzPC9rZXl3b3JkPjxrZXl3b3Jk
PlRpbWUgRmFjdG9yczwva2V5d29yZD48a2V5d29yZD5Ub3JxdWU8L2tleXdvcmQ+PGtleXdvcmQ+
VHJhbnNjcmFuaWFsIE1hZ25ldGljIFN0aW11bGF0aW9uPC9rZXl3b3JkPjxrZXl3b3JkPlZpY3Rv
cmlhPC9rZXl3b3JkPjxrZXl3b3JkPlZvbGl0aW9uPC9rZXl3b3JkPjxrZXl3b3JkPllvdW5nIEFk
dWx0PC9rZXl3b3JkPjwva2V5d29yZHM+PGRhdGVzPjx5ZWFyPjIwMTI8L3llYXI+PHB1Yi1kYXRl
cz48ZGF0ZT5PY3Q8L2RhdGU+PC9wdWItZGF0ZXM+PC9kYXRlcz48aXNibj4xNzQ4LTE3MTYgKEVs
ZWN0cm9uaWMpJiN4RDsxNzQ4LTE3MDggKExpbmtpbmcpPC9pc2JuPjxhY2Nlc3Npb24tbnVtPjIy
NjQyNjg2PC9hY2Nlc3Npb24tbnVtPjx1cmxzPjxyZWxhdGVkLXVybHM+PHVybD5odHRwOi8vd3d3
Lm5jYmkubmxtLm5paC5nb3YvcHVibWVkLzIyNjQyNjg2PC91cmw+PC9yZWxhdGVkLXVybHM+PC91
cmxzPjxlbGVjdHJvbmljLXJlc291cmNlLW51bT4xMC4xMTExL2ouMTc0OC0xNzE2LjIwMTIuMDI0
NTQueDwvZWxlY3Ryb25pYy1yZXNvdXJjZS1udW0+PC9yZWNvcmQ+PC9DaXRlPjxDaXRlPjxBdXRo
b3I+WnVsdDwvQXV0aG9yPjxZZWFyPjIwMTU8L1llYXI+PFJlY051bT4xMzU5PC9SZWNOdW0+PHJl
Y29yZD48cmVjLW51bWJlcj4xMzU5PC9yZWMtbnVtYmVyPjxmb3JlaWduLWtleXM+PGtleSBhcHA9
IkVOIiBkYi1pZD0iZXRlenZ4ZnBrenYyOWllMmZ6a3gyenR4NTlld3I1YWF4ZnRwIiB0aW1lc3Rh
bXA9IjE0MzY5NTI5MjAiPjEzNTk8L2tleT48L2ZvcmVpZ24ta2V5cz48cmVmLXR5cGUgbmFtZT0i
Sm91cm5hbCBBcnRpY2xlIj4xNzwvcmVmLXR5cGU+PGNvbnRyaWJ1dG9ycz48YXV0aG9ycz48YXV0
aG9yPlp1bHQsIFRqZXJrPC9hdXRob3I+PGF1dGhvcj5Hb29kYWxsLCBTdHVhcnQ8L2F1dGhvcj48
YXV0aG9yPlRob21hcywgS2V2aW48L2F1dGhvcj48YXV0aG9yPkhvcnRvYsOhZ3lpLCBUaWJvcjwv
YXV0aG9yPjxhdXRob3I+SG93YXRzb24sIEdseW48L2F1dGhvcj48L2F1dGhvcnM+PC9jb250cmli
dXRvcnM+PHRpdGxlcz48dGl0bGU+TWlycm9yIGlsbHVzaW9uIHJlZHVjZXMgbW90b3IgY29ydGlj
YWwgaW5oaWJpdGlvbiBpbiB0aGUgaXBzaWxhdGVyYWwgcHJpbWFyeSBtb3RvciBjb3J0ZXggZHVy
aW5nIGZvcmNlZnVsIHVuaWxhdGVyYWwgbXVzY2xlIGNvbnRyYWN0aW9uczwvdGl0bGU+PHNlY29u
ZGFyeS10aXRsZT5Kb3VybmFsIG9mIG5ldXJvcGh5c2lvbG9neTwvc2Vjb25kYXJ5LXRpdGxlPjwv
dGl0bGVzPjxwZXJpb2RpY2FsPjxmdWxsLXRpdGxlPkpvdXJuYWwgb2YgTmV1cm9waHlzaW9sb2d5
PC9mdWxsLXRpdGxlPjxhYmJyLTE+Sm91cm5hbCBvZiBOZXVyb3BoeXNpb2xvZ3k8L2FiYnItMT48
YWJici0yPkogTmV1cm9waHlzaW9sPC9hYmJyLTI+PGFiYnItMz5KLiBOZXVyb3BoeXNpb2wuPC9h
YmJyLTM+PC9wZXJpb2RpY2FsPjxwYWdlcz4yMjYyLTIyNzA8L3BhZ2VzPjx2b2x1bWU+MTEzPC92
b2x1bWU+PG51bWJlcj43PC9udW1iZXI+PGRhdGVzPjx5ZWFyPjIwMTU8L3llYXI+PC9kYXRlcz48
aXNibj4wMDIyLTMwNzc8L2lzYm4+PHVybHM+PC91cmxzPjwvcmVjb3JkPjwvQ2l0ZT48L0VuZE5v
dGU+AG==
</w:fldData>
        </w:fldChar>
      </w:r>
      <w:r w:rsidR="00C76FC2" w:rsidRPr="00D22628">
        <w:instrText xml:space="preserve"> ADDIN EN.CITE </w:instrText>
      </w:r>
      <w:r w:rsidR="00C76FC2" w:rsidRPr="00D22628">
        <w:fldChar w:fldCharType="begin">
          <w:fldData xml:space="preserve">PEVuZE5vdGU+PENpdGU+PEF1dGhvcj5XZWllcjwvQXV0aG9yPjxZZWFyPjIwMTI8L1llYXI+PFJl
Y051bT4xMzU0PC9SZWNOdW0+PERpc3BsYXlUZXh0Pig0NSwgNDcpPC9EaXNwbGF5VGV4dD48cmVj
b3JkPjxyZWMtbnVtYmVyPjEzNTQ8L3JlYy1udW1iZXI+PGZvcmVpZ24ta2V5cz48a2V5IGFwcD0i
RU4iIGRiLWlkPSJldGV6dnhmcGt6djI5aWUyZnpreDJ6dHg1OWV3cjVhYXhmdHAiIHRpbWVzdGFt
cD0iMTQzNjk1MjA1MCI+MTM1NDwva2V5PjwvZm9yZWlnbi1rZXlzPjxyZWYtdHlwZSBuYW1lPSJK
b3VybmFsIEFydGljbGUiPjE3PC9yZWYtdHlwZT48Y29udHJpYnV0b3JzPjxhdXRob3JzPjxhdXRo
b3I+V2VpZXIsIEEuIFQuPC9hdXRob3I+PGF1dGhvcj5QZWFyY2UsIEEuIEouPC9hdXRob3I+PGF1
dGhvcj5LaWRnZWxsLCBELiBKLjwvYXV0aG9yPjwvYXV0aG9ycz48L2NvbnRyaWJ1dG9ycz48YXV0
aC1hZGRyZXNzPkNlbnRyZSBmb3IgUGh5c2ljYWwgQWN0aXZpdHkgYW5kIE51dHJpdGlvbiBSZXNl
YXJjaCwgRGVha2luIFVuaXZlcnNpdHksIE1lbGJvdXJuZSwgVmljLiwgQXVzdHJhbGlhLjwvYXV0
aC1hZGRyZXNzPjx0aXRsZXM+PHRpdGxlPlN0cmVuZ3RoIHRyYWluaW5nIHJlZHVjZXMgaW50cmFj
b3J0aWNhbCBpbmhpYml0aW9uPC90aXRsZT48c2Vjb25kYXJ5LXRpdGxlPkFjdGEgUGh5c2lvbCAo
T3hmKTwvc2Vjb25kYXJ5LXRpdGxlPjxhbHQtdGl0bGU+QWN0YSBwaHlzaW9sb2dpY2E8L2FsdC10
aXRsZT48L3RpdGxlcz48YWx0LXBlcmlvZGljYWw+PGZ1bGwtdGl0bGU+QWN0YSBQaHlzaW9sb2dp
Y2E8L2Z1bGwtdGl0bGU+PGFiYnItMT5BY3RhIFBoeXNpb2xvZ2ljYTwvYWJici0xPjxhYmJyLTI+
QWN0YSBQaHlzaW9sPC9hYmJyLTI+PGFiYnItMz5BY3RhLiBQaHlzaW9sLjwvYWJici0zPjwvYWx0
LXBlcmlvZGljYWw+PHBhZ2VzPjEwOS0xOTwvcGFnZXM+PHZvbHVtZT4yMDY8L3ZvbHVtZT48bnVt
YmVyPjI8L251bWJlcj48a2V5d29yZHM+PGtleXdvcmQ+QWRhcHRhdGlvbiwgUGh5c2lvbG9naWNh
bDwva2V5d29yZD48a2V5d29yZD5BZG9sZXNjZW50PC9rZXl3b3JkPjxrZXl3b3JkPkFkdWx0PC9r
ZXl3b3JkPjxrZXl3b3JkPkFuYWx5c2lzIG9mIFZhcmlhbmNlPC9rZXl3b3JkPjxrZXl3b3JkPkJp
b21lY2hhbmljYWwgUGhlbm9tZW5hPC9rZXl3b3JkPjxrZXl3b3JkPkNlcmVicmFsIENvcnRleC8q
cGh5c2lvbG9neTwva2V5d29yZD48a2V5d29yZD5FbGVjdHJvbXlvZ3JhcGh5PC9rZXl3b3JkPjxr
ZXl3b3JkPkV2b2tlZCBQb3RlbnRpYWxzLCBNb3Rvcjwva2V5d29yZD48a2V5d29yZD5GZW1hbGU8
L2tleXdvcmQ+PGtleXdvcmQ+SHVtYW5zPC9rZXl3b3JkPjxrZXl3b3JkPipJc29tZXRyaWMgQ29u
dHJhY3Rpb248L2tleXdvcmQ+PGtleXdvcmQ+TWFsZTwva2V5d29yZD48a2V5d29yZD4qTXVzY2xl
IFN0cmVuZ3RoPC9rZXl3b3JkPjxrZXl3b3JkPipOZXVyYWwgSW5oaWJpdGlvbjwva2V5d29yZD48
a2V5d29yZD5QeXJhbWlkYWwgVHJhY3RzL3BoeXNpb2xvZ3k8L2tleXdvcmQ+PGtleXdvcmQ+UXVh
ZHJpY2VwcyBNdXNjbGUvKmlubmVydmF0aW9uPC9rZXl3b3JkPjxrZXl3b3JkPlJlY3J1aXRtZW50
LCBOZXVyb3BoeXNpb2xvZ2ljYWw8L2tleXdvcmQ+PGtleXdvcmQ+KlJlc2lzdGFuY2UgVHJhaW5p
bmc8L2tleXdvcmQ+PGtleXdvcmQ+U2Vuc29yeSBUaHJlc2hvbGRzPC9rZXl3b3JkPjxrZXl3b3Jk
PlRpbWUgRmFjdG9yczwva2V5d29yZD48a2V5d29yZD5Ub3JxdWU8L2tleXdvcmQ+PGtleXdvcmQ+
VHJhbnNjcmFuaWFsIE1hZ25ldGljIFN0aW11bGF0aW9uPC9rZXl3b3JkPjxrZXl3b3JkPlZpY3Rv
cmlhPC9rZXl3b3JkPjxrZXl3b3JkPlZvbGl0aW9uPC9rZXl3b3JkPjxrZXl3b3JkPllvdW5nIEFk
dWx0PC9rZXl3b3JkPjwva2V5d29yZHM+PGRhdGVzPjx5ZWFyPjIwMTI8L3llYXI+PHB1Yi1kYXRl
cz48ZGF0ZT5PY3Q8L2RhdGU+PC9wdWItZGF0ZXM+PC9kYXRlcz48aXNibj4xNzQ4LTE3MTYgKEVs
ZWN0cm9uaWMpJiN4RDsxNzQ4LTE3MDggKExpbmtpbmcpPC9pc2JuPjxhY2Nlc3Npb24tbnVtPjIy
NjQyNjg2PC9hY2Nlc3Npb24tbnVtPjx1cmxzPjxyZWxhdGVkLXVybHM+PHVybD5odHRwOi8vd3d3
Lm5jYmkubmxtLm5paC5nb3YvcHVibWVkLzIyNjQyNjg2PC91cmw+PC9yZWxhdGVkLXVybHM+PC91
cmxzPjxlbGVjdHJvbmljLXJlc291cmNlLW51bT4xMC4xMTExL2ouMTc0OC0xNzE2LjIwMTIuMDI0
NTQueDwvZWxlY3Ryb25pYy1yZXNvdXJjZS1udW0+PC9yZWNvcmQ+PC9DaXRlPjxDaXRlPjxBdXRo
b3I+WnVsdDwvQXV0aG9yPjxZZWFyPjIwMTU8L1llYXI+PFJlY051bT4xMzU5PC9SZWNOdW0+PHJl
Y29yZD48cmVjLW51bWJlcj4xMzU5PC9yZWMtbnVtYmVyPjxmb3JlaWduLWtleXM+PGtleSBhcHA9
IkVOIiBkYi1pZD0iZXRlenZ4ZnBrenYyOWllMmZ6a3gyenR4NTlld3I1YWF4ZnRwIiB0aW1lc3Rh
bXA9IjE0MzY5NTI5MjAiPjEzNTk8L2tleT48L2ZvcmVpZ24ta2V5cz48cmVmLXR5cGUgbmFtZT0i
Sm91cm5hbCBBcnRpY2xlIj4xNzwvcmVmLXR5cGU+PGNvbnRyaWJ1dG9ycz48YXV0aG9ycz48YXV0
aG9yPlp1bHQsIFRqZXJrPC9hdXRob3I+PGF1dGhvcj5Hb29kYWxsLCBTdHVhcnQ8L2F1dGhvcj48
YXV0aG9yPlRob21hcywgS2V2aW48L2F1dGhvcj48YXV0aG9yPkhvcnRvYsOhZ3lpLCBUaWJvcjwv
YXV0aG9yPjxhdXRob3I+SG93YXRzb24sIEdseW48L2F1dGhvcj48L2F1dGhvcnM+PC9jb250cmli
dXRvcnM+PHRpdGxlcz48dGl0bGU+TWlycm9yIGlsbHVzaW9uIHJlZHVjZXMgbW90b3IgY29ydGlj
YWwgaW5oaWJpdGlvbiBpbiB0aGUgaXBzaWxhdGVyYWwgcHJpbWFyeSBtb3RvciBjb3J0ZXggZHVy
aW5nIGZvcmNlZnVsIHVuaWxhdGVyYWwgbXVzY2xlIGNvbnRyYWN0aW9uczwvdGl0bGU+PHNlY29u
ZGFyeS10aXRsZT5Kb3VybmFsIG9mIG5ldXJvcGh5c2lvbG9neTwvc2Vjb25kYXJ5LXRpdGxlPjwv
dGl0bGVzPjxwZXJpb2RpY2FsPjxmdWxsLXRpdGxlPkpvdXJuYWwgb2YgTmV1cm9waHlzaW9sb2d5
PC9mdWxsLXRpdGxlPjxhYmJyLTE+Sm91cm5hbCBvZiBOZXVyb3BoeXNpb2xvZ3k8L2FiYnItMT48
YWJici0yPkogTmV1cm9waHlzaW9sPC9hYmJyLTI+PGFiYnItMz5KLiBOZXVyb3BoeXNpb2wuPC9h
YmJyLTM+PC9wZXJpb2RpY2FsPjxwYWdlcz4yMjYyLTIyNzA8L3BhZ2VzPjx2b2x1bWU+MTEzPC92
b2x1bWU+PG51bWJlcj43PC9udW1iZXI+PGRhdGVzPjx5ZWFyPjIwMTU8L3llYXI+PC9kYXRlcz48
aXNibj4wMDIyLTMwNzc8L2lzYm4+PHVybHM+PC91cmxzPjwvcmVjb3JkPjwvQ2l0ZT48L0VuZE5v
dGU+AG==
</w:fldData>
        </w:fldChar>
      </w:r>
      <w:r w:rsidR="00C76FC2" w:rsidRPr="00D22628">
        <w:instrText xml:space="preserve"> ADDIN EN.CITE.DATA </w:instrText>
      </w:r>
      <w:r w:rsidR="00C76FC2" w:rsidRPr="00D22628">
        <w:fldChar w:fldCharType="end"/>
      </w:r>
      <w:r w:rsidR="00D8575B" w:rsidRPr="00D22628">
        <w:fldChar w:fldCharType="separate"/>
      </w:r>
      <w:r w:rsidR="00C76FC2" w:rsidRPr="00D22628">
        <w:rPr>
          <w:noProof/>
        </w:rPr>
        <w:t>(45, 47)</w:t>
      </w:r>
      <w:r w:rsidR="00D8575B" w:rsidRPr="00D22628">
        <w:fldChar w:fldCharType="end"/>
      </w:r>
      <w:r w:rsidR="000F3BDB" w:rsidRPr="00D22628">
        <w:t>, fatiguing single-li</w:t>
      </w:r>
      <w:r w:rsidR="00423589" w:rsidRPr="00D22628">
        <w:t>m</w:t>
      </w:r>
      <w:r w:rsidR="000F3BDB" w:rsidRPr="00D22628">
        <w:t xml:space="preserve">b contractions </w:t>
      </w:r>
      <w:r w:rsidR="00D8575B" w:rsidRPr="00D22628">
        <w:fldChar w:fldCharType="begin">
          <w:fldData xml:space="preserve">PEVuZE5vdGU+PENpdGU+PEF1dGhvcj5NYXJ1eWFtYTwvQXV0aG9yPjxZZWFyPjIwMDY8L1llYXI+
PFJlY051bT4xMzYyPC9SZWNOdW0+PERpc3BsYXlUZXh0PigyMSk8L0Rpc3BsYXlUZXh0PjxyZWNv
cmQ+PHJlYy1udW1iZXI+MTM2MjwvcmVjLW51bWJlcj48Zm9yZWlnbi1rZXlzPjxrZXkgYXBwPSJF
TiIgZGItaWQ9ImV0ZXp2eGZwa3p2MjlpZTJmemt4Mnp0eDU5ZXdyNWFheGZ0cCIgdGltZXN0YW1w
PSIxNDM2OTUzMDY2Ij4xMzYyPC9rZXk+PC9mb3JlaWduLWtleXM+PHJlZi10eXBlIG5hbWU9Ikpv
dXJuYWwgQXJ0aWNsZSI+MTc8L3JlZi10eXBlPjxjb250cmlidXRvcnM+PGF1dGhvcnM+PGF1dGhv
cj5NYXJ1eWFtYSwgQS48L2F1dGhvcj48YXV0aG9yPk1hdHN1bmFnYSwgSy48L2F1dGhvcj48YXV0
aG9yPlRhbmFrYSwgTi48L2F1dGhvcj48YXV0aG9yPlJvdGh3ZWxsLCBKLiBDLjwvYXV0aG9yPjwv
YXV0aG9ycz48L2NvbnRyaWJ1dG9ycz48YXV0aC1hZGRyZXNzPlNvYmVsbCBEZXBhcnRtZW50IG9m
IE1vdG9yIE5ldXJvc2NpZW5jZSBhbmQgTW92ZW1lbnQgRGlzb3JkZXJzLCBJbnN0aXR1dGUgb2Yg
TmV1cm9sb2d5LCBVbml2ZXJzaXR5IENvbGxlZ2UgTG9uZG9uLCBMb25kb24sIFVLLiBtYXJ1eWFt
YUBlZHUua2Fnb3NoaW1hLXUuYWMuanA8L2F1dGgtYWRkcmVzcz48dGl0bGVzPjx0aXRsZT5NdXNj
bGUgZmF0aWd1ZSBkZWNyZWFzZXMgc2hvcnQtaW50ZXJ2YWwgaW50cmFjb3J0aWNhbCBpbmhpYml0
aW9uIGFmdGVyIGV4aGF1c3RpdmUgaW50ZXJtaXR0ZW50IHRhc2tzPC90aXRsZT48c2Vjb25kYXJ5
LXRpdGxlPkNsaW4gTmV1cm9waHlzaW9sPC9zZWNvbmRhcnktdGl0bGU+PGFsdC10aXRsZT5DbGlu
aWNhbCBuZXVyb3BoeXNpb2xvZ3kgOiBvZmZpY2lhbCBqb3VybmFsIG9mIHRoZSBJbnRlcm5hdGlv
bmFsIEZlZGVyYXRpb24gb2YgQ2xpbmljYWwgTmV1cm9waHlzaW9sb2d5PC9hbHQtdGl0bGU+PC90
aXRsZXM+PHBlcmlvZGljYWw+PGZ1bGwtdGl0bGU+Q2xpbiBOZXVyb3BoeXNpb2w8L2Z1bGwtdGl0
bGU+PC9wZXJpb2RpY2FsPjxhbHQtcGVyaW9kaWNhbD48ZnVsbC10aXRsZT5DbGluaWNhbCBuZXVy
b3BoeXNpb2xvZ3kgOiBvZmZpY2lhbCBqb3VybmFsIG9mIHRoZSBJbnRlcm5hdGlvbmFsIEZlZGVy
YXRpb24gb2YgQ2xpbmljYWwgTmV1cm9waHlzaW9sb2d5PC9mdWxsLXRpdGxlPjxhYmJyLTE+Q2xp
biBOZXVyb3BoeXNpb2w8L2FiYnItMT48YWJici0yPkNsaW4gTmV1cm9waHlzaW9sPC9hYmJyLTI+
PGFiYnItMz5DbGluLiBOZXVyb3BoeXNpb2wuPC9hYmJyLTM+PC9hbHQtcGVyaW9kaWNhbD48cGFn
ZXM+ODY0LTcwPC9wYWdlcz48dm9sdW1lPjExNzwvdm9sdW1lPjxudW1iZXI+NDwvbnVtYmVyPjxr
ZXl3b3Jkcz48a2V5d29yZD5BZHVsdDwva2V5d29yZD48a2V5d29yZD5FbGVjdHJvbXlvZ3JhcGh5
PC9rZXl3b3JkPjxrZXl3b3JkPkV2b2tlZCBQb3RlbnRpYWxzLCBNb3Rvci8qcGh5c2lvbG9neTwv
a2V5d29yZD48a2V5d29yZD5IYW5kL2lubmVydmF0aW9uL3BoeXNpb2xvZ3k8L2tleXdvcmQ+PGtl
eXdvcmQ+SHVtYW5zPC9rZXl3b3JkPjxrZXl3b3JkPklzb21ldHJpYyBDb250cmFjdGlvbi8qcGh5
c2lvbG9neTwva2V5d29yZD48a2V5d29yZD5NYWxlPC9rZXl3b3JkPjxrZXl3b3JkPk1pZGRsZSBB
Z2VkPC9rZXl3b3JkPjxrZXl3b3JkPk1vdG9yIENvcnRleC8qcGh5c2lvbG9neTwva2V5d29yZD48
a2V5d29yZD5NdXNjbGUgRmF0aWd1ZS8qcGh5c2lvbG9neTwva2V5d29yZD48a2V5d29yZD5NdXNj
bGUsIFNrZWxldGFsL2lubmVydmF0aW9uL3BoeXNpb2xvZ3k8L2tleXdvcmQ+PGtleXdvcmQ+TmV1
cmFsIEluaGliaXRpb24vKnBoeXNpb2xvZ3k8L2tleXdvcmQ+PGtleXdvcmQ+TmV1cmFsIFBhdGh3
YXlzLypwaHlzaW9sb2d5PC9rZXl3b3JkPjxrZXl3b3JkPlRyYW5zY3JhbmlhbCBNYWduZXRpYyBT
dGltdWxhdGlvbjwva2V5d29yZD48L2tleXdvcmRzPjxkYXRlcz48eWVhcj4yMDA2PC95ZWFyPjxw
dWItZGF0ZXM+PGRhdGU+QXByPC9kYXRlPjwvcHViLWRhdGVzPjwvZGF0ZXM+PGlzYm4+MTM4OC0y
NDU3IChQcmludCkmI3hEOzEzODgtMjQ1NyAoTGlua2luZyk8L2lzYm4+PGFjY2Vzc2lvbi1udW0+
MTY0OTUxNDc8L2FjY2Vzc2lvbi1udW0+PHVybHM+PHJlbGF0ZWQtdXJscz48dXJsPmh0dHA6Ly93
d3cubmNiaS5ubG0ubmloLmdvdi9wdWJtZWQvMTY0OTUxNDc8L3VybD48L3JlbGF0ZWQtdXJscz48
L3VybHM+PGVsZWN0cm9uaWMtcmVzb3VyY2UtbnVtPjEwLjEwMTYvai5jbGlucGguMjAwNS4xMi4w
MTk8L2VsZWN0cm9uaWMtcmVzb3VyY2UtbnVtPjwvcmVjb3JkPjwvQ2l0ZT48L0VuZE5vdGU+
</w:fldData>
        </w:fldChar>
      </w:r>
      <w:r w:rsidR="00C76FC2" w:rsidRPr="00D22628">
        <w:instrText xml:space="preserve"> ADDIN EN.CITE </w:instrText>
      </w:r>
      <w:r w:rsidR="00C76FC2" w:rsidRPr="00D22628">
        <w:fldChar w:fldCharType="begin">
          <w:fldData xml:space="preserve">PEVuZE5vdGU+PENpdGU+PEF1dGhvcj5NYXJ1eWFtYTwvQXV0aG9yPjxZZWFyPjIwMDY8L1llYXI+
PFJlY051bT4xMzYyPC9SZWNOdW0+PERpc3BsYXlUZXh0PigyMSk8L0Rpc3BsYXlUZXh0PjxyZWNv
cmQ+PHJlYy1udW1iZXI+MTM2MjwvcmVjLW51bWJlcj48Zm9yZWlnbi1rZXlzPjxrZXkgYXBwPSJF
TiIgZGItaWQ9ImV0ZXp2eGZwa3p2MjlpZTJmemt4Mnp0eDU5ZXdyNWFheGZ0cCIgdGltZXN0YW1w
PSIxNDM2OTUzMDY2Ij4xMzYyPC9rZXk+PC9mb3JlaWduLWtleXM+PHJlZi10eXBlIG5hbWU9Ikpv
dXJuYWwgQXJ0aWNsZSI+MTc8L3JlZi10eXBlPjxjb250cmlidXRvcnM+PGF1dGhvcnM+PGF1dGhv
cj5NYXJ1eWFtYSwgQS48L2F1dGhvcj48YXV0aG9yPk1hdHN1bmFnYSwgSy48L2F1dGhvcj48YXV0
aG9yPlRhbmFrYSwgTi48L2F1dGhvcj48YXV0aG9yPlJvdGh3ZWxsLCBKLiBDLjwvYXV0aG9yPjwv
YXV0aG9ycz48L2NvbnRyaWJ1dG9ycz48YXV0aC1hZGRyZXNzPlNvYmVsbCBEZXBhcnRtZW50IG9m
IE1vdG9yIE5ldXJvc2NpZW5jZSBhbmQgTW92ZW1lbnQgRGlzb3JkZXJzLCBJbnN0aXR1dGUgb2Yg
TmV1cm9sb2d5LCBVbml2ZXJzaXR5IENvbGxlZ2UgTG9uZG9uLCBMb25kb24sIFVLLiBtYXJ1eWFt
YUBlZHUua2Fnb3NoaW1hLXUuYWMuanA8L2F1dGgtYWRkcmVzcz48dGl0bGVzPjx0aXRsZT5NdXNj
bGUgZmF0aWd1ZSBkZWNyZWFzZXMgc2hvcnQtaW50ZXJ2YWwgaW50cmFjb3J0aWNhbCBpbmhpYml0
aW9uIGFmdGVyIGV4aGF1c3RpdmUgaW50ZXJtaXR0ZW50IHRhc2tzPC90aXRsZT48c2Vjb25kYXJ5
LXRpdGxlPkNsaW4gTmV1cm9waHlzaW9sPC9zZWNvbmRhcnktdGl0bGU+PGFsdC10aXRsZT5DbGlu
aWNhbCBuZXVyb3BoeXNpb2xvZ3kgOiBvZmZpY2lhbCBqb3VybmFsIG9mIHRoZSBJbnRlcm5hdGlv
bmFsIEZlZGVyYXRpb24gb2YgQ2xpbmljYWwgTmV1cm9waHlzaW9sb2d5PC9hbHQtdGl0bGU+PC90
aXRsZXM+PHBlcmlvZGljYWw+PGZ1bGwtdGl0bGU+Q2xpbiBOZXVyb3BoeXNpb2w8L2Z1bGwtdGl0
bGU+PC9wZXJpb2RpY2FsPjxhbHQtcGVyaW9kaWNhbD48ZnVsbC10aXRsZT5DbGluaWNhbCBuZXVy
b3BoeXNpb2xvZ3kgOiBvZmZpY2lhbCBqb3VybmFsIG9mIHRoZSBJbnRlcm5hdGlvbmFsIEZlZGVy
YXRpb24gb2YgQ2xpbmljYWwgTmV1cm9waHlzaW9sb2d5PC9mdWxsLXRpdGxlPjxhYmJyLTE+Q2xp
biBOZXVyb3BoeXNpb2w8L2FiYnItMT48YWJici0yPkNsaW4gTmV1cm9waHlzaW9sPC9hYmJyLTI+
PGFiYnItMz5DbGluLiBOZXVyb3BoeXNpb2wuPC9hYmJyLTM+PC9hbHQtcGVyaW9kaWNhbD48cGFn
ZXM+ODY0LTcwPC9wYWdlcz48dm9sdW1lPjExNzwvdm9sdW1lPjxudW1iZXI+NDwvbnVtYmVyPjxr
ZXl3b3Jkcz48a2V5d29yZD5BZHVsdDwva2V5d29yZD48a2V5d29yZD5FbGVjdHJvbXlvZ3JhcGh5
PC9rZXl3b3JkPjxrZXl3b3JkPkV2b2tlZCBQb3RlbnRpYWxzLCBNb3Rvci8qcGh5c2lvbG9neTwv
a2V5d29yZD48a2V5d29yZD5IYW5kL2lubmVydmF0aW9uL3BoeXNpb2xvZ3k8L2tleXdvcmQ+PGtl
eXdvcmQ+SHVtYW5zPC9rZXl3b3JkPjxrZXl3b3JkPklzb21ldHJpYyBDb250cmFjdGlvbi8qcGh5
c2lvbG9neTwva2V5d29yZD48a2V5d29yZD5NYWxlPC9rZXl3b3JkPjxrZXl3b3JkPk1pZGRsZSBB
Z2VkPC9rZXl3b3JkPjxrZXl3b3JkPk1vdG9yIENvcnRleC8qcGh5c2lvbG9neTwva2V5d29yZD48
a2V5d29yZD5NdXNjbGUgRmF0aWd1ZS8qcGh5c2lvbG9neTwva2V5d29yZD48a2V5d29yZD5NdXNj
bGUsIFNrZWxldGFsL2lubmVydmF0aW9uL3BoeXNpb2xvZ3k8L2tleXdvcmQ+PGtleXdvcmQ+TmV1
cmFsIEluaGliaXRpb24vKnBoeXNpb2xvZ3k8L2tleXdvcmQ+PGtleXdvcmQ+TmV1cmFsIFBhdGh3
YXlzLypwaHlzaW9sb2d5PC9rZXl3b3JkPjxrZXl3b3JkPlRyYW5zY3JhbmlhbCBNYWduZXRpYyBT
dGltdWxhdGlvbjwva2V5d29yZD48L2tleXdvcmRzPjxkYXRlcz48eWVhcj4yMDA2PC95ZWFyPjxw
dWItZGF0ZXM+PGRhdGU+QXByPC9kYXRlPjwvcHViLWRhdGVzPjwvZGF0ZXM+PGlzYm4+MTM4OC0y
NDU3IChQcmludCkmI3hEOzEzODgtMjQ1NyAoTGlua2luZyk8L2lzYm4+PGFjY2Vzc2lvbi1udW0+
MTY0OTUxNDc8L2FjY2Vzc2lvbi1udW0+PHVybHM+PHJlbGF0ZWQtdXJscz48dXJsPmh0dHA6Ly93
d3cubmNiaS5ubG0ubmloLmdvdi9wdWJtZWQvMTY0OTUxNDc8L3VybD48L3JlbGF0ZWQtdXJscz48
L3VybHM+PGVsZWN0cm9uaWMtcmVzb3VyY2UtbnVtPjEwLjEwMTYvai5jbGlucGguMjAwNS4xMi4w
MTk8L2VsZWN0cm9uaWMtcmVzb3VyY2UtbnVtPjwvcmVjb3JkPjwvQ2l0ZT48L0VuZE5vdGU+
</w:fldData>
        </w:fldChar>
      </w:r>
      <w:r w:rsidR="00C76FC2" w:rsidRPr="00D22628">
        <w:instrText xml:space="preserve"> ADDIN EN.CITE.DATA </w:instrText>
      </w:r>
      <w:r w:rsidR="00C76FC2" w:rsidRPr="00D22628">
        <w:fldChar w:fldCharType="end"/>
      </w:r>
      <w:r w:rsidR="00D8575B" w:rsidRPr="00D22628">
        <w:fldChar w:fldCharType="separate"/>
      </w:r>
      <w:r w:rsidR="00C76FC2" w:rsidRPr="00D22628">
        <w:rPr>
          <w:noProof/>
        </w:rPr>
        <w:t>(21)</w:t>
      </w:r>
      <w:r w:rsidR="00D8575B" w:rsidRPr="00D22628">
        <w:fldChar w:fldCharType="end"/>
      </w:r>
      <w:r w:rsidR="00423589" w:rsidRPr="00D22628">
        <w:t>,</w:t>
      </w:r>
      <w:r w:rsidR="000F3BDB" w:rsidRPr="00D22628">
        <w:t xml:space="preserve"> and </w:t>
      </w:r>
      <w:proofErr w:type="spellStart"/>
      <w:r w:rsidR="000F3BDB" w:rsidRPr="00D22628">
        <w:t>locomotor</w:t>
      </w:r>
      <w:proofErr w:type="spellEnd"/>
      <w:r w:rsidR="000F3BDB" w:rsidRPr="00D22628">
        <w:t xml:space="preserve"> e</w:t>
      </w:r>
      <w:r w:rsidR="00FE691D" w:rsidRPr="00D22628">
        <w:t xml:space="preserve">xercise </w:t>
      </w:r>
      <w:r w:rsidR="00D8575B" w:rsidRPr="00D22628">
        <w:fldChar w:fldCharType="begin"/>
      </w:r>
      <w:r w:rsidR="00C76FC2" w:rsidRPr="00D22628">
        <w:instrText xml:space="preserve"> ADDIN EN.CITE &lt;EndNote&gt;&lt;Cite&gt;&lt;Author&gt;Sidhu&lt;/Author&gt;&lt;Year&gt;2013&lt;/Year&gt;&lt;RecNum&gt;861&lt;/RecNum&gt;&lt;DisplayText&gt;(38)&lt;/DisplayText&gt;&lt;record&gt;&lt;rec-number&gt;861&lt;/rec-number&gt;&lt;foreign-keys&gt;&lt;key app="EN" db-id="etezvxfpkzv29ie2fzkx2ztx59ewr5aaxftp" timestamp="1364987124"&gt;861&lt;/key&gt;&lt;/foreign-keys&gt;&lt;ref-type name="Journal Article"&gt;17&lt;/ref-type&gt;&lt;contributors&gt;&lt;authors&gt;&lt;author&gt;Sidhu, S. K.&lt;/author&gt;&lt;author&gt;Lauber, B.&lt;/author&gt;&lt;author&gt;Cresswell, A. G.&lt;/author&gt;&lt;author&gt;Carroll, T. J.&lt;/author&gt;&lt;/authors&gt;&lt;/contributors&gt;&lt;auth-address&gt;1School of Human Movement Studies, The University of Queensland, Brisbane, Queensland, AUSTRALIA; and 2Department of Sport Science, University of Freiburg, Freiburg, GERMANY.&lt;/auth-address&gt;&lt;titles&gt;&lt;title&gt;Sustained cycling exercise increases intracortical inhibition&lt;/title&gt;&lt;secondary-title&gt;Medicine and Science in Sports and Exercise&lt;/secondary-title&gt;&lt;alt-title&gt;Med Sci Sports Exerc&lt;/alt-title&gt;&lt;/titles&gt;&lt;periodical&gt;&lt;full-title&gt;Medicine and Science in Sports and Exercise&lt;/full-title&gt;&lt;abbr-1&gt;Medicine and Science in Sports and Exercise&lt;/abbr-1&gt;&lt;abbr-2&gt;Med Sci Sports Exerc&lt;/abbr-2&gt;&lt;abbr-3&gt;Med. Sci. Sports Exerc.&lt;/abbr-3&gt;&lt;/periodical&gt;&lt;alt-periodical&gt;&lt;full-title&gt;Med Sci Sports Exerc&lt;/full-title&gt;&lt;abbr-1&gt;Medicine and Science in Sports and Exercise&lt;/abbr-1&gt;&lt;abbr-2&gt;Med Sci Sports Exerc&lt;/abbr-2&gt;&lt;abbr-3&gt;Med. Sci. Sports Exerc.&lt;/abbr-3&gt;&lt;/alt-periodical&gt;&lt;pages&gt;654-62&lt;/pages&gt;&lt;volume&gt;45&lt;/volume&gt;&lt;number&gt;4&lt;/number&gt;&lt;edition&gt;2012/11/30&lt;/edition&gt;&lt;dates&gt;&lt;year&gt;2013&lt;/year&gt;&lt;pub-dates&gt;&lt;date&gt;Apr&lt;/date&gt;&lt;/pub-dates&gt;&lt;/dates&gt;&lt;isbn&gt;1530-0315 (Electronic)&amp;#xD;0195-9131 (Linking)&lt;/isbn&gt;&lt;accession-num&gt;23190593&lt;/accession-num&gt;&lt;urls&gt;&lt;related-urls&gt;&lt;url&gt;http://www.ncbi.nlm.nih.gov/pubmed/23190593&lt;/url&gt;&lt;/related-urls&gt;&lt;/urls&gt;&lt;electronic-resource-num&gt;10.1249/MSS.0b013e31827b119c&lt;/electronic-resource-num&gt;&lt;language&gt;eng&lt;/language&gt;&lt;/record&gt;&lt;/Cite&gt;&lt;/EndNote&gt;</w:instrText>
      </w:r>
      <w:r w:rsidR="00D8575B" w:rsidRPr="00D22628">
        <w:fldChar w:fldCharType="separate"/>
      </w:r>
      <w:r w:rsidR="00C76FC2" w:rsidRPr="00D22628">
        <w:rPr>
          <w:noProof/>
        </w:rPr>
        <w:t>(38)</w:t>
      </w:r>
      <w:r w:rsidR="00D8575B" w:rsidRPr="00D22628">
        <w:fldChar w:fldCharType="end"/>
      </w:r>
      <w:r w:rsidR="000F3BDB" w:rsidRPr="00D22628">
        <w:t xml:space="preserve">. </w:t>
      </w:r>
      <w:r w:rsidR="00423589" w:rsidRPr="00D22628">
        <w:t>Collectively these data demonstrate the use of single- and paired-pulse TMS paradigms has the potential to</w:t>
      </w:r>
      <w:r w:rsidR="00F0536C" w:rsidRPr="00D22628">
        <w:t xml:space="preserve"> provide novel</w:t>
      </w:r>
      <w:r w:rsidR="00423589" w:rsidRPr="00D22628">
        <w:t xml:space="preserve"> information on the neurophysiological basis of fatigue and recovery from int</w:t>
      </w:r>
      <w:r w:rsidR="00F0536C" w:rsidRPr="00D22628">
        <w:t>ermittent exercise</w:t>
      </w:r>
      <w:r w:rsidR="00FE691D" w:rsidRPr="00D22628">
        <w:t xml:space="preserve"> </w:t>
      </w:r>
      <w:r w:rsidR="00D8575B" w:rsidRPr="00D22628">
        <w:fldChar w:fldCharType="begin">
          <w:fldData xml:space="preserve">PEVuZE5vdGU+PENpdGU+PEF1dGhvcj5SYXR0cmF5PC9BdXRob3I+PFllYXI+MjAxNTwvWWVhcj48
UmVjTnVtPjEzMTk8L1JlY051bT48RGlzcGxheVRleHQ+KDIzLCAzMik8L0Rpc3BsYXlUZXh0Pjxy
ZWNvcmQ+PHJlYy1udW1iZXI+MTMxOTwvcmVjLW51bWJlcj48Zm9yZWlnbi1rZXlzPjxrZXkgYXBw
PSJFTiIgZGItaWQ9ImV0ZXp2eGZwa3p2MjlpZTJmemt4Mnp0eDU5ZXdyNWFheGZ0cCIgdGltZXN0
YW1wPSIxNDI5NjMwMTYwIj4xMzE5PC9rZXk+PC9mb3JlaWduLWtleXM+PHJlZi10eXBlIG5hbWU9
IkpvdXJuYWwgQXJ0aWNsZSI+MTc8L3JlZi10eXBlPjxjb250cmlidXRvcnM+PGF1dGhvcnM+PGF1
dGhvcj5SYXR0cmF5LCBCZW48L2F1dGhvcj48YXV0aG9yPkFyZ3VzLCBDaHJpc3RvczwvYXV0aG9y
PjxhdXRob3I+TWFydGluLCBLcmlzdHk8L2F1dGhvcj48YXV0aG9yPk5vcnRoZXksIEpvc2VwaDwv
YXV0aG9yPjxhdXRob3I+RHJpbGxlciwgTWF0dGhldzwvYXV0aG9yPjwvYXV0aG9ycz48L2NvbnRy
aWJ1dG9ycz48dGl0bGVzPjx0aXRsZT5JcyBpdCB0aW1lIHRvIHR1cm4gb3VyIGF0dGVudGlvbiB0
b3dhcmQgY2VudHJhbCBtZWNoYW5pc21zIGZvciBwb3N0LWV4ZXJ0aW9uYWwgcmVjb3Zlcnkgc3Ry
YXRlZ2llcyBhbmQgcGVyZm9ybWFuY2U/PC90aXRsZT48c2Vjb25kYXJ5LXRpdGxlPkZyb250aWVy
cyBpbiBwaHlzaW9sb2d5PC9zZWNvbmRhcnktdGl0bGU+PC90aXRsZXM+PHBlcmlvZGljYWw+PGZ1
bGwtdGl0bGU+RnJvbnRpZXJzIGluIHBoeXNpb2xvZ3k8L2Z1bGwtdGl0bGU+PGFiYnItMT5Gcm9u
dGllcnMgaW4gUGh5c2lvbG9neTwvYWJici0xPjxhYmJyLTI+RnJvbnQgUGh5c2lvbDwvYWJici0y
PjwvcGVyaW9kaWNhbD48cGFnZXM+Nzk8L3BhZ2VzPjx2b2x1bWU+Njwvdm9sdW1lPjxkYXRlcz48
eWVhcj4yMDE1PC95ZWFyPjwvZGF0ZXM+PHVybHM+PC91cmxzPjwvcmVjb3JkPjwvQ2l0ZT48Q2l0
ZT48QXV0aG9yPk1pbmV0dDwvQXV0aG9yPjxZZWFyPjIwMTQ8L1llYXI+PFJlY051bT4xNDAyPC9S
ZWNOdW0+PHJlY29yZD48cmVjLW51bWJlcj4xNDAyPC9yZWMtbnVtYmVyPjxmb3JlaWduLWtleXM+
PGtleSBhcHA9IkVOIiBkYi1pZD0iZXRlenZ4ZnBrenYyOWllMmZ6a3gyenR4NTlld3I1YWF4ZnRw
IiB0aW1lc3RhbXA9IjE0NzMzNDAyNDQiPjE0MDI8L2tleT48L2ZvcmVpZ24ta2V5cz48cmVmLXR5
cGUgbmFtZT0iSm91cm5hbCBBcnRpY2xlIj4xNzwvcmVmLXR5cGU+PGNvbnRyaWJ1dG9ycz48YXV0
aG9ycz48YXV0aG9yPk1pbmV0dCwgRy4gTS48L2F1dGhvcj48YXV0aG9yPkR1ZmZpZWxkLCBSLjwv
YXV0aG9yPjwvYXV0aG9ycz48L2NvbnRyaWJ1dG9ycz48YXV0aC1hZGRyZXNzPlNjaG9vbCBvZiBF
eGVyY2lzZSBhbmQgTnV0cml0aW9uIFNjaWVuY2VzLCBRdWVlbnNsYW5kIFVuaXZlcnNpdHkgb2Yg
VGVjaG5vbG9neSBLZWx2aW4gR3JvdmUsIEJyaXNiYW5lLCBRTEQsIEF1c3RyYWxpYSA7IEluc3Rp
dHV0ZSBvZiBIZWFsdGggYW5kIEJpb21lZGljYWwgSW5ub3ZhdGlvbiwgUXVlZW5zbGFuZCBVbml2
ZXJzaXR5IG9mIFRlY2hub2xvZ3kgS2VsdmluIEdyb3ZlLCBCcmlzYmFuZSwgUUxELCBBdXN0cmFs
aWEuJiN4RDtTcG9ydCBhbmQgRXhlcmNpc2UgRGlzY2lwbGluZSBHcm91cCwgVVRTOiBIZWFsdGgs
IFVuaXZlcnNpdHkgb2YgVGVjaG5vbG9neSBTeWRuZXkgTGluZGZpZWxkLCBTeWRuZXksIE5TVywg
QXVzdHJhbGlhLjwvYXV0aC1hZGRyZXNzPjx0aXRsZXM+PHRpdGxlPklzIHJlY292ZXJ5IGRyaXZl
biBieSBjZW50cmFsIG9yIHBlcmlwaGVyYWwgZmFjdG9ycz8gQSByb2xlIGZvciB0aGUgYnJhaW4g
aW4gcmVjb3ZlcnkgZm9sbG93aW5nIGludGVybWl0dGVudC1zcHJpbnQgZXhlcmNpc2U8L3RpdGxl
PjxzZWNvbmRhcnktdGl0bGU+RnJvbnQgUGh5c2lvbDwvc2Vjb25kYXJ5LXRpdGxlPjwvdGl0bGVz
PjxwZXJpb2RpY2FsPjxmdWxsLXRpdGxlPkZyb250aWVycyBpbiBwaHlzaW9sb2d5PC9mdWxsLXRp
dGxlPjxhYmJyLTE+RnJvbnRpZXJzIGluIFBoeXNpb2xvZ3k8L2FiYnItMT48YWJici0yPkZyb250
IFBoeXNpb2w8L2FiYnItMj48L3BlcmlvZGljYWw+PHBhZ2VzPjI0PC9wYWdlcz48dm9sdW1lPjU8
L3ZvbHVtZT48a2V5d29yZHM+PGtleXdvcmQ+Y2VudHJhbCBuZXJ2b3VzIHN5c3RlbTwva2V5d29y
ZD48a2V5d29yZD5jb250cmFjdGlsZSBmdW5jdGlvbjwva2V5d29yZD48a2V5d29yZD5mYXRpZ3Vl
PC9rZXl3b3JkPjxrZXl3b3JkPmZvb3RiYWxsPC9rZXl3b3JkPjxrZXl3b3JkPm11c2NsZSBkYW1h
Z2U8L2tleXdvcmQ+PGtleXdvcmQ+c29jY2VyPC9rZXl3b3JkPjxrZXl3b3JkPnRlYW0tc3BvcnRz
PC9rZXl3b3JkPjwva2V5d29yZHM+PGRhdGVzPjx5ZWFyPjIwMTQ8L3llYXI+PC9kYXRlcz48aXNi
bj4xNjY0LTA0MlggKEVsZWN0cm9uaWMpJiN4RDsxNjY0LTA0MlggKExpbmtpbmcpPC9pc2JuPjxh
Y2Nlc3Npb24tbnVtPjI0NTUwODM3PC9hY2Nlc3Npb24tbnVtPjx1cmxzPjxyZWxhdGVkLXVybHM+
PHVybD5odHRwOi8vd3d3Lm5jYmkubmxtLm5paC5nb3YvcHVibWVkLzI0NTUwODM3PC91cmw+PC9y
ZWxhdGVkLXVybHM+PC91cmxzPjxjdXN0b20yPlBNQzM5MDk5NDU8L2N1c3RvbTI+PGVsZWN0cm9u
aWMtcmVzb3VyY2UtbnVtPjEwLjMzODkvZnBoeXMuMjAxNC4wMDAyNDwvZWxlY3Ryb25pYy1yZXNv
dXJjZS1udW0+PC9yZWNvcmQ+PC9DaXRlPjwvRW5kTm90ZT5=
</w:fldData>
        </w:fldChar>
      </w:r>
      <w:r w:rsidR="00C76FC2" w:rsidRPr="00D22628">
        <w:instrText xml:space="preserve"> ADDIN EN.CITE </w:instrText>
      </w:r>
      <w:r w:rsidR="00C76FC2" w:rsidRPr="00D22628">
        <w:fldChar w:fldCharType="begin">
          <w:fldData xml:space="preserve">PEVuZE5vdGU+PENpdGU+PEF1dGhvcj5SYXR0cmF5PC9BdXRob3I+PFllYXI+MjAxNTwvWWVhcj48
UmVjTnVtPjEzMTk8L1JlY051bT48RGlzcGxheVRleHQ+KDIzLCAzMik8L0Rpc3BsYXlUZXh0Pjxy
ZWNvcmQ+PHJlYy1udW1iZXI+MTMxOTwvcmVjLW51bWJlcj48Zm9yZWlnbi1rZXlzPjxrZXkgYXBw
PSJFTiIgZGItaWQ9ImV0ZXp2eGZwa3p2MjlpZTJmemt4Mnp0eDU5ZXdyNWFheGZ0cCIgdGltZXN0
YW1wPSIxNDI5NjMwMTYwIj4xMzE5PC9rZXk+PC9mb3JlaWduLWtleXM+PHJlZi10eXBlIG5hbWU9
IkpvdXJuYWwgQXJ0aWNsZSI+MTc8L3JlZi10eXBlPjxjb250cmlidXRvcnM+PGF1dGhvcnM+PGF1
dGhvcj5SYXR0cmF5LCBCZW48L2F1dGhvcj48YXV0aG9yPkFyZ3VzLCBDaHJpc3RvczwvYXV0aG9y
PjxhdXRob3I+TWFydGluLCBLcmlzdHk8L2F1dGhvcj48YXV0aG9yPk5vcnRoZXksIEpvc2VwaDwv
YXV0aG9yPjxhdXRob3I+RHJpbGxlciwgTWF0dGhldzwvYXV0aG9yPjwvYXV0aG9ycz48L2NvbnRy
aWJ1dG9ycz48dGl0bGVzPjx0aXRsZT5JcyBpdCB0aW1lIHRvIHR1cm4gb3VyIGF0dGVudGlvbiB0
b3dhcmQgY2VudHJhbCBtZWNoYW5pc21zIGZvciBwb3N0LWV4ZXJ0aW9uYWwgcmVjb3Zlcnkgc3Ry
YXRlZ2llcyBhbmQgcGVyZm9ybWFuY2U/PC90aXRsZT48c2Vjb25kYXJ5LXRpdGxlPkZyb250aWVy
cyBpbiBwaHlzaW9sb2d5PC9zZWNvbmRhcnktdGl0bGU+PC90aXRsZXM+PHBlcmlvZGljYWw+PGZ1
bGwtdGl0bGU+RnJvbnRpZXJzIGluIHBoeXNpb2xvZ3k8L2Z1bGwtdGl0bGU+PGFiYnItMT5Gcm9u
dGllcnMgaW4gUGh5c2lvbG9neTwvYWJici0xPjxhYmJyLTI+RnJvbnQgUGh5c2lvbDwvYWJici0y
PjwvcGVyaW9kaWNhbD48cGFnZXM+Nzk8L3BhZ2VzPjx2b2x1bWU+Njwvdm9sdW1lPjxkYXRlcz48
eWVhcj4yMDE1PC95ZWFyPjwvZGF0ZXM+PHVybHM+PC91cmxzPjwvcmVjb3JkPjwvQ2l0ZT48Q2l0
ZT48QXV0aG9yPk1pbmV0dDwvQXV0aG9yPjxZZWFyPjIwMTQ8L1llYXI+PFJlY051bT4xNDAyPC9S
ZWNOdW0+PHJlY29yZD48cmVjLW51bWJlcj4xNDAyPC9yZWMtbnVtYmVyPjxmb3JlaWduLWtleXM+
PGtleSBhcHA9IkVOIiBkYi1pZD0iZXRlenZ4ZnBrenYyOWllMmZ6a3gyenR4NTlld3I1YWF4ZnRw
IiB0aW1lc3RhbXA9IjE0NzMzNDAyNDQiPjE0MDI8L2tleT48L2ZvcmVpZ24ta2V5cz48cmVmLXR5
cGUgbmFtZT0iSm91cm5hbCBBcnRpY2xlIj4xNzwvcmVmLXR5cGU+PGNvbnRyaWJ1dG9ycz48YXV0
aG9ycz48YXV0aG9yPk1pbmV0dCwgRy4gTS48L2F1dGhvcj48YXV0aG9yPkR1ZmZpZWxkLCBSLjwv
YXV0aG9yPjwvYXV0aG9ycz48L2NvbnRyaWJ1dG9ycz48YXV0aC1hZGRyZXNzPlNjaG9vbCBvZiBF
eGVyY2lzZSBhbmQgTnV0cml0aW9uIFNjaWVuY2VzLCBRdWVlbnNsYW5kIFVuaXZlcnNpdHkgb2Yg
VGVjaG5vbG9neSBLZWx2aW4gR3JvdmUsIEJyaXNiYW5lLCBRTEQsIEF1c3RyYWxpYSA7IEluc3Rp
dHV0ZSBvZiBIZWFsdGggYW5kIEJpb21lZGljYWwgSW5ub3ZhdGlvbiwgUXVlZW5zbGFuZCBVbml2
ZXJzaXR5IG9mIFRlY2hub2xvZ3kgS2VsdmluIEdyb3ZlLCBCcmlzYmFuZSwgUUxELCBBdXN0cmFs
aWEuJiN4RDtTcG9ydCBhbmQgRXhlcmNpc2UgRGlzY2lwbGluZSBHcm91cCwgVVRTOiBIZWFsdGgs
IFVuaXZlcnNpdHkgb2YgVGVjaG5vbG9neSBTeWRuZXkgTGluZGZpZWxkLCBTeWRuZXksIE5TVywg
QXVzdHJhbGlhLjwvYXV0aC1hZGRyZXNzPjx0aXRsZXM+PHRpdGxlPklzIHJlY292ZXJ5IGRyaXZl
biBieSBjZW50cmFsIG9yIHBlcmlwaGVyYWwgZmFjdG9ycz8gQSByb2xlIGZvciB0aGUgYnJhaW4g
aW4gcmVjb3ZlcnkgZm9sbG93aW5nIGludGVybWl0dGVudC1zcHJpbnQgZXhlcmNpc2U8L3RpdGxl
PjxzZWNvbmRhcnktdGl0bGU+RnJvbnQgUGh5c2lvbDwvc2Vjb25kYXJ5LXRpdGxlPjwvdGl0bGVz
PjxwZXJpb2RpY2FsPjxmdWxsLXRpdGxlPkZyb250aWVycyBpbiBwaHlzaW9sb2d5PC9mdWxsLXRp
dGxlPjxhYmJyLTE+RnJvbnRpZXJzIGluIFBoeXNpb2xvZ3k8L2FiYnItMT48YWJici0yPkZyb250
IFBoeXNpb2w8L2FiYnItMj48L3BlcmlvZGljYWw+PHBhZ2VzPjI0PC9wYWdlcz48dm9sdW1lPjU8
L3ZvbHVtZT48a2V5d29yZHM+PGtleXdvcmQ+Y2VudHJhbCBuZXJ2b3VzIHN5c3RlbTwva2V5d29y
ZD48a2V5d29yZD5jb250cmFjdGlsZSBmdW5jdGlvbjwva2V5d29yZD48a2V5d29yZD5mYXRpZ3Vl
PC9rZXl3b3JkPjxrZXl3b3JkPmZvb3RiYWxsPC9rZXl3b3JkPjxrZXl3b3JkPm11c2NsZSBkYW1h
Z2U8L2tleXdvcmQ+PGtleXdvcmQ+c29jY2VyPC9rZXl3b3JkPjxrZXl3b3JkPnRlYW0tc3BvcnRz
PC9rZXl3b3JkPjwva2V5d29yZHM+PGRhdGVzPjx5ZWFyPjIwMTQ8L3llYXI+PC9kYXRlcz48aXNi
bj4xNjY0LTA0MlggKEVsZWN0cm9uaWMpJiN4RDsxNjY0LTA0MlggKExpbmtpbmcpPC9pc2JuPjxh
Y2Nlc3Npb24tbnVtPjI0NTUwODM3PC9hY2Nlc3Npb24tbnVtPjx1cmxzPjxyZWxhdGVkLXVybHM+
PHVybD5odHRwOi8vd3d3Lm5jYmkubmxtLm5paC5nb3YvcHVibWVkLzI0NTUwODM3PC91cmw+PC9y
ZWxhdGVkLXVybHM+PC91cmxzPjxjdXN0b20yPlBNQzM5MDk5NDU8L2N1c3RvbTI+PGVsZWN0cm9u
aWMtcmVzb3VyY2UtbnVtPjEwLjMzODkvZnBoeXMuMjAxNC4wMDAyNDwvZWxlY3Ryb25pYy1yZXNv
dXJjZS1udW0+PC9yZWNvcmQ+PC9DaXRlPjwvRW5kTm90ZT5=
</w:fldData>
        </w:fldChar>
      </w:r>
      <w:r w:rsidR="00C76FC2" w:rsidRPr="00D22628">
        <w:instrText xml:space="preserve"> ADDIN EN.CITE.DATA </w:instrText>
      </w:r>
      <w:r w:rsidR="00C76FC2" w:rsidRPr="00D22628">
        <w:fldChar w:fldCharType="end"/>
      </w:r>
      <w:r w:rsidR="00D8575B" w:rsidRPr="00D22628">
        <w:fldChar w:fldCharType="separate"/>
      </w:r>
      <w:r w:rsidR="00C76FC2" w:rsidRPr="00D22628">
        <w:rPr>
          <w:noProof/>
        </w:rPr>
        <w:t>(23, 32)</w:t>
      </w:r>
      <w:r w:rsidR="00D8575B" w:rsidRPr="00D22628">
        <w:fldChar w:fldCharType="end"/>
      </w:r>
      <w:r w:rsidR="00423589" w:rsidRPr="00D22628">
        <w:t xml:space="preserve">. </w:t>
      </w:r>
    </w:p>
    <w:p w14:paraId="4C661E13" w14:textId="77777777" w:rsidR="00256143" w:rsidRPr="00D22628" w:rsidRDefault="00256143" w:rsidP="00E81378">
      <w:pPr>
        <w:spacing w:line="480" w:lineRule="auto"/>
      </w:pPr>
    </w:p>
    <w:p w14:paraId="2E43B397" w14:textId="71134B21" w:rsidR="004A15ED" w:rsidRPr="00D22628" w:rsidRDefault="00256FB1" w:rsidP="00E81378">
      <w:pPr>
        <w:spacing w:line="480" w:lineRule="auto"/>
      </w:pPr>
      <w:r w:rsidRPr="00D22628">
        <w:t xml:space="preserve">A better understanding of the </w:t>
      </w:r>
      <w:proofErr w:type="spellStart"/>
      <w:r w:rsidR="008128A2" w:rsidRPr="00D22628">
        <w:t>etiology</w:t>
      </w:r>
      <w:proofErr w:type="spellEnd"/>
      <w:r w:rsidR="008128A2" w:rsidRPr="00D22628">
        <w:t xml:space="preserve"> of </w:t>
      </w:r>
      <w:r w:rsidR="00A037B3" w:rsidRPr="00D22628">
        <w:t xml:space="preserve">neuromuscular </w:t>
      </w:r>
      <w:r w:rsidR="008128A2" w:rsidRPr="00D22628">
        <w:t>fatigue could assist in the management of the trainin</w:t>
      </w:r>
      <w:r w:rsidR="00F0536C" w:rsidRPr="00D22628">
        <w:t>g and recovery process in soccer;</w:t>
      </w:r>
      <w:r w:rsidR="008128A2" w:rsidRPr="00D22628">
        <w:t xml:space="preserve"> an area of</w:t>
      </w:r>
      <w:r w:rsidR="00F60270" w:rsidRPr="00D22628">
        <w:t xml:space="preserve"> particular importance given that</w:t>
      </w:r>
      <w:r w:rsidR="008128A2" w:rsidRPr="00D22628">
        <w:t xml:space="preserve"> </w:t>
      </w:r>
      <w:r w:rsidR="001E103C" w:rsidRPr="00D22628">
        <w:t xml:space="preserve">congested </w:t>
      </w:r>
      <w:r w:rsidR="008128A2" w:rsidRPr="00D22628">
        <w:t>competitive</w:t>
      </w:r>
      <w:r w:rsidR="00746270" w:rsidRPr="00D22628">
        <w:t xml:space="preserve"> schedule</w:t>
      </w:r>
      <w:r w:rsidR="00F60270" w:rsidRPr="00D22628">
        <w:t>s</w:t>
      </w:r>
      <w:r w:rsidR="008128A2" w:rsidRPr="00D22628">
        <w:t xml:space="preserve"> </w:t>
      </w:r>
      <w:r w:rsidR="001E103C" w:rsidRPr="00D22628">
        <w:t xml:space="preserve">and </w:t>
      </w:r>
      <w:r w:rsidR="00F60270" w:rsidRPr="00D22628">
        <w:t xml:space="preserve">the </w:t>
      </w:r>
      <w:r w:rsidR="001E103C" w:rsidRPr="00D22628">
        <w:t>sub</w:t>
      </w:r>
      <w:r w:rsidR="00F0536C" w:rsidRPr="00D22628">
        <w:t>sequent accumulation of fatigue</w:t>
      </w:r>
      <w:r w:rsidR="00746270" w:rsidRPr="00D22628">
        <w:t xml:space="preserve"> in players</w:t>
      </w:r>
      <w:r w:rsidR="001E103C" w:rsidRPr="00D22628">
        <w:t xml:space="preserve"> has been linked with an </w:t>
      </w:r>
      <w:r w:rsidR="001E103C" w:rsidRPr="00D22628">
        <w:rPr>
          <w:szCs w:val="24"/>
        </w:rPr>
        <w:t>increased incidence of injury</w:t>
      </w:r>
      <w:r w:rsidR="00256A85" w:rsidRPr="00D22628">
        <w:rPr>
          <w:szCs w:val="24"/>
        </w:rPr>
        <w:t xml:space="preserve"> </w:t>
      </w:r>
      <w:r w:rsidR="008C7184" w:rsidRPr="00D22628">
        <w:rPr>
          <w:szCs w:val="24"/>
        </w:rPr>
        <w:fldChar w:fldCharType="begin">
          <w:fldData xml:space="preserve">PEVuZE5vdGU+PENpdGU+PEF1dGhvcj5DYXJsaW5nPC9BdXRob3I+PFllYXI+MjAxNjwvWWVhcj48
UmVjTnVtPjE0MDM8L1JlY051bT48RGlzcGxheVRleHQ+KDcsIDExKTwvRGlzcGxheVRleHQ+PHJl
Y29yZD48cmVjLW51bWJlcj4xNDAzPC9yZWMtbnVtYmVyPjxmb3JlaWduLWtleXM+PGtleSBhcHA9
IkVOIiBkYi1pZD0iZXRlenZ4ZnBrenYyOWllMmZ6a3gyenR4NTlld3I1YWF4ZnRwIiB0aW1lc3Rh
bXA9IjE0NzMzNDA0MjUiPjE0MDM8L2tleT48L2ZvcmVpZ24ta2V5cz48cmVmLXR5cGUgbmFtZT0i
Sm91cm5hbCBBcnRpY2xlIj4xNzwvcmVmLXR5cGU+PGNvbnRyaWJ1dG9ycz48YXV0aG9ycz48YXV0
aG9yPkNhcmxpbmcsIEMuPC9hdXRob3I+PGF1dGhvcj5NY0NhbGwsIEEuPC9hdXRob3I+PGF1dGhv
cj5MZSBHYWxsLCBGLjwvYXV0aG9yPjxhdXRob3I+RHVwb250LCBHLjwvYXV0aG9yPjwvYXV0aG9y
cz48L2NvbnRyaWJ1dG9ycz48YXV0aC1hZGRyZXNzPkluc3RpdHV0ZSBvZiBDb2FjaGluZyBhbmQg
UGVyZm9ybWFuY2UsIFVuaXZlcnNpdHkgb2YgQ2VudHJhbCBMYW5jYXNoaXJlLCBMYW5jYXNoaXJl
LCBVSyBEZXBhcnRtZW50IG9mIFJlc2VhcmNoIGFuZCBEZXZlbG9wbWVudCwgTE9TQyBMaWxsZSBN
ZXRyb3BvbGUgRm9vdGJhbGwgQ2x1YiwgQ2FtcGhpbi1lbi1QZXZlbGUsIEZyYW5jZS4mI3hEO0Rl
cGFydG1lbnQgb2YgUmVzZWFyY2ggYW5kIERldmVsb3BtZW50LCBMT1NDIExpbGxlIE1ldHJvcG9s
ZSBGb290YmFsbCBDbHViLCBDYW1waGluLWVuLVBldmVsZSwgRnJhbmNlIFJlc2VhcmNoIERlcGFy
dG1lbnQgZm9yIFNwb3J0cyBhbmQgRXhlcmNpc2UgU2NpZW5jZSwgTmFwaWVyIFVuaXZlcnNpdHks
IEVkaW5idXJnaCwgVUsuJiN4RDtEZXBhcnRtZW50IG9mIFJlc2VhcmNoIGFuZCBEZXZlbG9wbWVu
dCwgTE9TQyBMaWxsZSBNZXRyb3BvbGUgRm9vdGJhbGwgQ2x1YiwgQ2FtcGhpbi1lbi1QZXZlbGUs
IEZyYW5jZS4mI3hEO0RlcGFydG1lbnQgb2YgUmVzZWFyY2ggYW5kIERldmVsb3BtZW50LCBMT1ND
IExpbGxlIE1ldHJvcG9sZSBGb290YmFsbCBDbHViLCBDYW1waGluLWVuLVBldmVsZSwgRnJhbmNl
IFVuaXZlcnNpdHkgb2YgTGlsbGUgTm9yZCBkZSBGcmFuY2UsIFVEU0wsIFJvbmNoaW4sIEZyYW5j
ZS48L2F1dGgtYWRkcmVzcz48dGl0bGVzPjx0aXRsZT5UaGUgaW1wYWN0IG9mIHNob3J0IHBlcmlv
ZHMgb2YgbWF0Y2ggY29uZ2VzdGlvbiBvbiBpbmp1cnkgcmlzayBhbmQgcGF0dGVybnMgaW4gYW4g
ZWxpdGUgZm9vdGJhbGwgY2x1YjwvdGl0bGU+PHNlY29uZGFyeS10aXRsZT5CciBKIFNwb3J0cyBN
ZWQ8L3NlY29uZGFyeS10aXRsZT48L3RpdGxlcz48cGVyaW9kaWNhbD48ZnVsbC10aXRsZT5CciBK
IFNwb3J0cyBNZWQ8L2Z1bGwtdGl0bGU+PGFiYnItMT5Ccml0aXNoIEpvdXJuYWwgb2YgU3BvcnRz
IE1lZGljaW5lPC9hYmJyLTE+PGFiYnItMj5CciBKIFNwb3J0cyBNZWQ8L2FiYnItMj48YWJici0z
PkJyLiBKLiBTcG9ydHMgTWVkLjwvYWJici0zPjwvcGVyaW9kaWNhbD48cGFnZXM+NzY0LTg8L3Bh
Z2VzPjx2b2x1bWU+NTA8L3ZvbHVtZT48bnVtYmVyPjEyPC9udW1iZXI+PGtleXdvcmRzPjxrZXl3
b3JkPkNvaG9ydCBzdHVkeTwva2V5d29yZD48a2V5d29yZD5IYW1zdHJpbmdzPC9rZXl3b3JkPjxr
ZXl3b3JkPkluanVyaWVzPC9rZXl3b3JkPjxrZXl3b3JkPkluanVyeSBwcmV2ZW50aW9uPC9rZXl3
b3JkPjxrZXl3b3JkPlNvY2Nlcjwva2V5d29yZD48L2tleXdvcmRzPjxkYXRlcz48eWVhcj4yMDE2
PC95ZWFyPjxwdWItZGF0ZXM+PGRhdGU+SnVuPC9kYXRlPjwvcHViLWRhdGVzPjwvZGF0ZXM+PGlz
Ym4+MTQ3My0wNDgwIChFbGVjdHJvbmljKSYjeEQ7MDMwNi0zNjc0IChMaW5raW5nKTwvaXNibj48
YWNjZXNzaW9uLW51bT4yNjY4Mjg2NzwvYWNjZXNzaW9uLW51bT48dXJscz48cmVsYXRlZC11cmxz
Pjx1cmw+aHR0cDovL3d3dy5uY2JpLm5sbS5uaWguZ292L3B1Ym1lZC8yNjY4Mjg2NzwvdXJsPjwv
cmVsYXRlZC11cmxzPjwvdXJscz48ZWxlY3Ryb25pYy1yZXNvdXJjZS1udW0+MTAuMTEzNi9ianNw
b3J0cy0yMDE1LTA5NTUwMTwvZWxlY3Ryb25pYy1yZXNvdXJjZS1udW0+PC9yZWNvcmQ+PC9DaXRl
PjxDaXRlPjxBdXRob3I+RGVsbGFsPC9BdXRob3I+PFllYXI+MjAxNTwvWWVhcj48UmVjTnVtPjE0
MTA8L1JlY051bT48cmVjb3JkPjxyZWMtbnVtYmVyPjE0MTA8L3JlYy1udW1iZXI+PGZvcmVpZ24t
a2V5cz48a2V5IGFwcD0iRU4iIGRiLWlkPSJldGV6dnhmcGt6djI5aWUyZnpreDJ6dHg1OWV3cjVh
YXhmdHAiIHRpbWVzdGFtcD0iMTQ3MzM0MDUzNiI+MTQxMDwva2V5PjwvZm9yZWlnbi1rZXlzPjxy
ZWYtdHlwZSBuYW1lPSJKb3VybmFsIEFydGljbGUiPjE3PC9yZWYtdHlwZT48Y29udHJpYnV0b3Jz
PjxhdXRob3JzPjxhdXRob3I+RGVsbGFsLCBBLjwvYXV0aG9yPjxhdXRob3I+TGFnby1QZW5hcywg
Qy48L2F1dGhvcj48YXV0aG9yPlJleSwgRS48L2F1dGhvcj48YXV0aG9yPkNoYW1hcmksIEsuPC9h
dXRob3I+PGF1dGhvcj5PcmhhbnQsIEUuPC9hdXRob3I+PC9hdXRob3JzPjwvY29udHJpYnV0b3Jz
PjxhdXRoLWFkZHJlc3M+RklGQSBNZWRpY2FsIEV4Y2VsbGVuY2UgQ2VudHJlLCBTYW50eSBPcnRo
b3BlZGljYWUgY2xpbmljYWwsIHNwb3J0IHNjaWVuY2UgYW5kIHJlc2VhcmNoIGRlcGFydG1lbnQs
IEx5b24sIEZyYW5jZSBUdW5pc2lhbiBSZXNlYXJjaCBMYWJvcmF0b3J5ICZhcG9zO1Nwb3J0IFBl
cmZvcm1hbmNlIE9wdGltaXNhdGlvbiZhcG9zOywgTmF0aW9uYWwgQ2VudHJlIG9mIE1lZGljaW5l
IGFuZCBTY2llbmNlIGluIFNwb3J0IChDTk1TUyksIEVsIE1lbnphaCwgVHVuaXNpYS4mI3hEO0Zh
Y3VsdHkgb2YgU3BvcnRzIFNjaWVuY2VzLCBVbml2ZXJzaXR5IG9mIFZpZ28sIFBvbnRldmVkcmEs
IFNwYWluLiYjeEQ7VHVuaXNpYW4gUmVzZWFyY2ggTGFib3JhdG9yeSAmYXBvcztTcG9ydCBQZXJm
b3JtYW5jZSBPcHRpbWlzYXRpb24mYXBvczssIE5hdGlvbmFsIENlbnRyZSBvZiBNZWRpY2luZSBh
bmQgU2NpZW5jZSBpbiBTcG9ydCAoQ05NU1MpLCBFbCBNZW56YWgsIFR1bmlzaWEgSVNTRVAgS3Nh
ci1TYWlkLCBNYW5vdWJhIFVuaXZlcnNpdHksIE1hbm91YmEsIFR1bmlzaWEuJiN4RDtPbHltcGlx
dWUgTHlvbm5haXMgRkMgKHNvY2NlcikuPC9hdXRoLWFkZHJlc3M+PHRpdGxlcz48dGl0bGU+VGhl
IGVmZmVjdHMgb2YgYSBjb25nZXN0ZWQgZml4dHVyZSBwZXJpb2Qgb24gcGh5c2ljYWwgcGVyZm9y
bWFuY2UsIHRlY2huaWNhbCBhY3Rpdml0eSBhbmQgaW5qdXJ5IHJhdGUgZHVyaW5nIG1hdGNoZXMg
aW4gYSBwcm9mZXNzaW9uYWwgc29jY2VyIHRlYW08L3RpdGxlPjxzZWNvbmRhcnktdGl0bGU+QnIg
SiBTcG9ydHMgTWVkPC9zZWNvbmRhcnktdGl0bGU+PC90aXRsZXM+PHBlcmlvZGljYWw+PGZ1bGwt
dGl0bGU+QnIgSiBTcG9ydHMgTWVkPC9mdWxsLXRpdGxlPjxhYmJyLTE+QnJpdGlzaCBKb3VybmFs
IG9mIFNwb3J0cyBNZWRpY2luZTwvYWJici0xPjxhYmJyLTI+QnIgSiBTcG9ydHMgTWVkPC9hYmJy
LTI+PGFiYnItMz5Cci4gSi4gU3BvcnRzIE1lZC48L2FiYnItMz48L3BlcmlvZGljYWw+PHBhZ2Vz
PjM5MC00PC9wYWdlcz48dm9sdW1lPjQ5PC92b2x1bWU+PG51bWJlcj42PC9udW1iZXI+PGtleXdv
cmRzPjxrZXl3b3JkPkFwdGl0dWRlL3BoeXNpb2xvZ3k8L2tleXdvcmQ+PGtleXdvcmQ+QXRobGV0
aWMgSW5qdXJpZXMvZXRpb2xvZ3k8L2tleXdvcmQ+PGtleXdvcmQ+QXRobGV0aWMgUGVyZm9ybWFu
Y2UvKnBoeXNpb2xvZ3k8L2tleXdvcmQ+PGtleXdvcmQ+RnJhbmNlPC9rZXl3b3JkPjxrZXl3b3Jk
Pkh1bWFuczwva2V5d29yZD48a2V5d29yZD5NYWxlPC9rZXl3b3JkPjxrZXl3b3JkPk9ic2VydmVy
IFZhcmlhdGlvbjwva2V5d29yZD48a2V5d29yZD5Qcm9zcGVjdGl2ZSBTdHVkaWVzPC9rZXl3b3Jk
PjxrZXl3b3JkPlJ1bm5pbmcvKmluanVyaWVzL3BoeXNpb2xvZ3k8L2tleXdvcmQ+PGtleXdvcmQ+
U29jY2VyLyppbmp1cmllcy9waHlzaW9sb2d5L3N0YXRpc3RpY3MgJmFtcDsgbnVtZXJpY2FsIGRh
dGE8L2tleXdvcmQ+PGtleXdvcmQ+VGltZSBGYWN0b3JzPC9rZXl3b3JkPjxrZXl3b3JkPllvdW5n
IEFkdWx0PC9rZXl3b3JkPjxrZXl3b3JkPkZhdGlndWU8L2tleXdvcmQ+PGtleXdvcmQ+U29jY2Vy
PC9rZXl3b3JkPjxrZXl3b3JkPlNwb3J0aW5nIGluanVyaWVzPC9rZXl3b3JkPjwva2V5d29yZHM+
PGRhdGVzPjx5ZWFyPjIwMTU8L3llYXI+PHB1Yi1kYXRlcz48ZGF0ZT5NYXI8L2RhdGU+PC9wdWIt
ZGF0ZXM+PC9kYXRlcz48aXNibj4xNDczLTA0ODAgKEVsZWN0cm9uaWMpJiN4RDswMzA2LTM2NzQg
KExpbmtpbmcpPC9pc2JuPjxhY2Nlc3Npb24tbnVtPjIzNDIyNDIyPC9hY2Nlc3Npb24tbnVtPjx1
cmxzPjxyZWxhdGVkLXVybHM+PHVybD5odHRwOi8vd3d3Lm5jYmkubmxtLm5paC5nb3YvcHVibWVk
LzIzNDIyNDIyPC91cmw+PC9yZWxhdGVkLXVybHM+PC91cmxzPjxlbGVjdHJvbmljLXJlc291cmNl
LW51bT4xMC4xMTM2L2Jqc3BvcnRzLTIwMTItMDkxMjkwPC9lbGVjdHJvbmljLXJlc291cmNlLW51
bT48L3JlY29yZD48L0NpdGU+PC9FbmROb3RlPn==
</w:fldData>
        </w:fldChar>
      </w:r>
      <w:r w:rsidR="00FE691D" w:rsidRPr="00D22628">
        <w:rPr>
          <w:szCs w:val="24"/>
        </w:rPr>
        <w:instrText xml:space="preserve"> ADDIN EN.CITE </w:instrText>
      </w:r>
      <w:r w:rsidR="00FE691D" w:rsidRPr="00D22628">
        <w:rPr>
          <w:szCs w:val="24"/>
        </w:rPr>
        <w:fldChar w:fldCharType="begin">
          <w:fldData xml:space="preserve">PEVuZE5vdGU+PENpdGU+PEF1dGhvcj5DYXJsaW5nPC9BdXRob3I+PFllYXI+MjAxNjwvWWVhcj48
UmVjTnVtPjE0MDM8L1JlY051bT48RGlzcGxheVRleHQ+KDcsIDExKTwvRGlzcGxheVRleHQ+PHJl
Y29yZD48cmVjLW51bWJlcj4xNDAzPC9yZWMtbnVtYmVyPjxmb3JlaWduLWtleXM+PGtleSBhcHA9
IkVOIiBkYi1pZD0iZXRlenZ4ZnBrenYyOWllMmZ6a3gyenR4NTlld3I1YWF4ZnRwIiB0aW1lc3Rh
bXA9IjE0NzMzNDA0MjUiPjE0MDM8L2tleT48L2ZvcmVpZ24ta2V5cz48cmVmLXR5cGUgbmFtZT0i
Sm91cm5hbCBBcnRpY2xlIj4xNzwvcmVmLXR5cGU+PGNvbnRyaWJ1dG9ycz48YXV0aG9ycz48YXV0
aG9yPkNhcmxpbmcsIEMuPC9hdXRob3I+PGF1dGhvcj5NY0NhbGwsIEEuPC9hdXRob3I+PGF1dGhv
cj5MZSBHYWxsLCBGLjwvYXV0aG9yPjxhdXRob3I+RHVwb250LCBHLjwvYXV0aG9yPjwvYXV0aG9y
cz48L2NvbnRyaWJ1dG9ycz48YXV0aC1hZGRyZXNzPkluc3RpdHV0ZSBvZiBDb2FjaGluZyBhbmQg
UGVyZm9ybWFuY2UsIFVuaXZlcnNpdHkgb2YgQ2VudHJhbCBMYW5jYXNoaXJlLCBMYW5jYXNoaXJl
LCBVSyBEZXBhcnRtZW50IG9mIFJlc2VhcmNoIGFuZCBEZXZlbG9wbWVudCwgTE9TQyBMaWxsZSBN
ZXRyb3BvbGUgRm9vdGJhbGwgQ2x1YiwgQ2FtcGhpbi1lbi1QZXZlbGUsIEZyYW5jZS4mI3hEO0Rl
cGFydG1lbnQgb2YgUmVzZWFyY2ggYW5kIERldmVsb3BtZW50LCBMT1NDIExpbGxlIE1ldHJvcG9s
ZSBGb290YmFsbCBDbHViLCBDYW1waGluLWVuLVBldmVsZSwgRnJhbmNlIFJlc2VhcmNoIERlcGFy
dG1lbnQgZm9yIFNwb3J0cyBhbmQgRXhlcmNpc2UgU2NpZW5jZSwgTmFwaWVyIFVuaXZlcnNpdHks
IEVkaW5idXJnaCwgVUsuJiN4RDtEZXBhcnRtZW50IG9mIFJlc2VhcmNoIGFuZCBEZXZlbG9wbWVu
dCwgTE9TQyBMaWxsZSBNZXRyb3BvbGUgRm9vdGJhbGwgQ2x1YiwgQ2FtcGhpbi1lbi1QZXZlbGUs
IEZyYW5jZS4mI3hEO0RlcGFydG1lbnQgb2YgUmVzZWFyY2ggYW5kIERldmVsb3BtZW50LCBMT1ND
IExpbGxlIE1ldHJvcG9sZSBGb290YmFsbCBDbHViLCBDYW1waGluLWVuLVBldmVsZSwgRnJhbmNl
IFVuaXZlcnNpdHkgb2YgTGlsbGUgTm9yZCBkZSBGcmFuY2UsIFVEU0wsIFJvbmNoaW4sIEZyYW5j
ZS48L2F1dGgtYWRkcmVzcz48dGl0bGVzPjx0aXRsZT5UaGUgaW1wYWN0IG9mIHNob3J0IHBlcmlv
ZHMgb2YgbWF0Y2ggY29uZ2VzdGlvbiBvbiBpbmp1cnkgcmlzayBhbmQgcGF0dGVybnMgaW4gYW4g
ZWxpdGUgZm9vdGJhbGwgY2x1YjwvdGl0bGU+PHNlY29uZGFyeS10aXRsZT5CciBKIFNwb3J0cyBN
ZWQ8L3NlY29uZGFyeS10aXRsZT48L3RpdGxlcz48cGVyaW9kaWNhbD48ZnVsbC10aXRsZT5CciBK
IFNwb3J0cyBNZWQ8L2Z1bGwtdGl0bGU+PGFiYnItMT5Ccml0aXNoIEpvdXJuYWwgb2YgU3BvcnRz
IE1lZGljaW5lPC9hYmJyLTE+PGFiYnItMj5CciBKIFNwb3J0cyBNZWQ8L2FiYnItMj48YWJici0z
PkJyLiBKLiBTcG9ydHMgTWVkLjwvYWJici0zPjwvcGVyaW9kaWNhbD48cGFnZXM+NzY0LTg8L3Bh
Z2VzPjx2b2x1bWU+NTA8L3ZvbHVtZT48bnVtYmVyPjEyPC9udW1iZXI+PGtleXdvcmRzPjxrZXl3
b3JkPkNvaG9ydCBzdHVkeTwva2V5d29yZD48a2V5d29yZD5IYW1zdHJpbmdzPC9rZXl3b3JkPjxr
ZXl3b3JkPkluanVyaWVzPC9rZXl3b3JkPjxrZXl3b3JkPkluanVyeSBwcmV2ZW50aW9uPC9rZXl3
b3JkPjxrZXl3b3JkPlNvY2Nlcjwva2V5d29yZD48L2tleXdvcmRzPjxkYXRlcz48eWVhcj4yMDE2
PC95ZWFyPjxwdWItZGF0ZXM+PGRhdGU+SnVuPC9kYXRlPjwvcHViLWRhdGVzPjwvZGF0ZXM+PGlz
Ym4+MTQ3My0wNDgwIChFbGVjdHJvbmljKSYjeEQ7MDMwNi0zNjc0IChMaW5raW5nKTwvaXNibj48
YWNjZXNzaW9uLW51bT4yNjY4Mjg2NzwvYWNjZXNzaW9uLW51bT48dXJscz48cmVsYXRlZC11cmxz
Pjx1cmw+aHR0cDovL3d3dy5uY2JpLm5sbS5uaWguZ292L3B1Ym1lZC8yNjY4Mjg2NzwvdXJsPjwv
cmVsYXRlZC11cmxzPjwvdXJscz48ZWxlY3Ryb25pYy1yZXNvdXJjZS1udW0+MTAuMTEzNi9ianNw
b3J0cy0yMDE1LTA5NTUwMTwvZWxlY3Ryb25pYy1yZXNvdXJjZS1udW0+PC9yZWNvcmQ+PC9DaXRl
PjxDaXRlPjxBdXRob3I+RGVsbGFsPC9BdXRob3I+PFllYXI+MjAxNTwvWWVhcj48UmVjTnVtPjE0
MTA8L1JlY051bT48cmVjb3JkPjxyZWMtbnVtYmVyPjE0MTA8L3JlYy1udW1iZXI+PGZvcmVpZ24t
a2V5cz48a2V5IGFwcD0iRU4iIGRiLWlkPSJldGV6dnhmcGt6djI5aWUyZnpreDJ6dHg1OWV3cjVh
YXhmdHAiIHRpbWVzdGFtcD0iMTQ3MzM0MDUzNiI+MTQxMDwva2V5PjwvZm9yZWlnbi1rZXlzPjxy
ZWYtdHlwZSBuYW1lPSJKb3VybmFsIEFydGljbGUiPjE3PC9yZWYtdHlwZT48Y29udHJpYnV0b3Jz
PjxhdXRob3JzPjxhdXRob3I+RGVsbGFsLCBBLjwvYXV0aG9yPjxhdXRob3I+TGFnby1QZW5hcywg
Qy48L2F1dGhvcj48YXV0aG9yPlJleSwgRS48L2F1dGhvcj48YXV0aG9yPkNoYW1hcmksIEsuPC9h
dXRob3I+PGF1dGhvcj5PcmhhbnQsIEUuPC9hdXRob3I+PC9hdXRob3JzPjwvY29udHJpYnV0b3Jz
PjxhdXRoLWFkZHJlc3M+RklGQSBNZWRpY2FsIEV4Y2VsbGVuY2UgQ2VudHJlLCBTYW50eSBPcnRo
b3BlZGljYWUgY2xpbmljYWwsIHNwb3J0IHNjaWVuY2UgYW5kIHJlc2VhcmNoIGRlcGFydG1lbnQs
IEx5b24sIEZyYW5jZSBUdW5pc2lhbiBSZXNlYXJjaCBMYWJvcmF0b3J5ICZhcG9zO1Nwb3J0IFBl
cmZvcm1hbmNlIE9wdGltaXNhdGlvbiZhcG9zOywgTmF0aW9uYWwgQ2VudHJlIG9mIE1lZGljaW5l
IGFuZCBTY2llbmNlIGluIFNwb3J0IChDTk1TUyksIEVsIE1lbnphaCwgVHVuaXNpYS4mI3hEO0Zh
Y3VsdHkgb2YgU3BvcnRzIFNjaWVuY2VzLCBVbml2ZXJzaXR5IG9mIFZpZ28sIFBvbnRldmVkcmEs
IFNwYWluLiYjeEQ7VHVuaXNpYW4gUmVzZWFyY2ggTGFib3JhdG9yeSAmYXBvcztTcG9ydCBQZXJm
b3JtYW5jZSBPcHRpbWlzYXRpb24mYXBvczssIE5hdGlvbmFsIENlbnRyZSBvZiBNZWRpY2luZSBh
bmQgU2NpZW5jZSBpbiBTcG9ydCAoQ05NU1MpLCBFbCBNZW56YWgsIFR1bmlzaWEgSVNTRVAgS3Nh
ci1TYWlkLCBNYW5vdWJhIFVuaXZlcnNpdHksIE1hbm91YmEsIFR1bmlzaWEuJiN4RDtPbHltcGlx
dWUgTHlvbm5haXMgRkMgKHNvY2NlcikuPC9hdXRoLWFkZHJlc3M+PHRpdGxlcz48dGl0bGU+VGhl
IGVmZmVjdHMgb2YgYSBjb25nZXN0ZWQgZml4dHVyZSBwZXJpb2Qgb24gcGh5c2ljYWwgcGVyZm9y
bWFuY2UsIHRlY2huaWNhbCBhY3Rpdml0eSBhbmQgaW5qdXJ5IHJhdGUgZHVyaW5nIG1hdGNoZXMg
aW4gYSBwcm9mZXNzaW9uYWwgc29jY2VyIHRlYW08L3RpdGxlPjxzZWNvbmRhcnktdGl0bGU+QnIg
SiBTcG9ydHMgTWVkPC9zZWNvbmRhcnktdGl0bGU+PC90aXRsZXM+PHBlcmlvZGljYWw+PGZ1bGwt
dGl0bGU+QnIgSiBTcG9ydHMgTWVkPC9mdWxsLXRpdGxlPjxhYmJyLTE+QnJpdGlzaCBKb3VybmFs
IG9mIFNwb3J0cyBNZWRpY2luZTwvYWJici0xPjxhYmJyLTI+QnIgSiBTcG9ydHMgTWVkPC9hYmJy
LTI+PGFiYnItMz5Cci4gSi4gU3BvcnRzIE1lZC48L2FiYnItMz48L3BlcmlvZGljYWw+PHBhZ2Vz
PjM5MC00PC9wYWdlcz48dm9sdW1lPjQ5PC92b2x1bWU+PG51bWJlcj42PC9udW1iZXI+PGtleXdv
cmRzPjxrZXl3b3JkPkFwdGl0dWRlL3BoeXNpb2xvZ3k8L2tleXdvcmQ+PGtleXdvcmQ+QXRobGV0
aWMgSW5qdXJpZXMvZXRpb2xvZ3k8L2tleXdvcmQ+PGtleXdvcmQ+QXRobGV0aWMgUGVyZm9ybWFu
Y2UvKnBoeXNpb2xvZ3k8L2tleXdvcmQ+PGtleXdvcmQ+RnJhbmNlPC9rZXl3b3JkPjxrZXl3b3Jk
Pkh1bWFuczwva2V5d29yZD48a2V5d29yZD5NYWxlPC9rZXl3b3JkPjxrZXl3b3JkPk9ic2VydmVy
IFZhcmlhdGlvbjwva2V5d29yZD48a2V5d29yZD5Qcm9zcGVjdGl2ZSBTdHVkaWVzPC9rZXl3b3Jk
PjxrZXl3b3JkPlJ1bm5pbmcvKmluanVyaWVzL3BoeXNpb2xvZ3k8L2tleXdvcmQ+PGtleXdvcmQ+
U29jY2VyLyppbmp1cmllcy9waHlzaW9sb2d5L3N0YXRpc3RpY3MgJmFtcDsgbnVtZXJpY2FsIGRh
dGE8L2tleXdvcmQ+PGtleXdvcmQ+VGltZSBGYWN0b3JzPC9rZXl3b3JkPjxrZXl3b3JkPllvdW5n
IEFkdWx0PC9rZXl3b3JkPjxrZXl3b3JkPkZhdGlndWU8L2tleXdvcmQ+PGtleXdvcmQ+U29jY2Vy
PC9rZXl3b3JkPjxrZXl3b3JkPlNwb3J0aW5nIGluanVyaWVzPC9rZXl3b3JkPjwva2V5d29yZHM+
PGRhdGVzPjx5ZWFyPjIwMTU8L3llYXI+PHB1Yi1kYXRlcz48ZGF0ZT5NYXI8L2RhdGU+PC9wdWIt
ZGF0ZXM+PC9kYXRlcz48aXNibj4xNDczLTA0ODAgKEVsZWN0cm9uaWMpJiN4RDswMzA2LTM2NzQg
KExpbmtpbmcpPC9pc2JuPjxhY2Nlc3Npb24tbnVtPjIzNDIyNDIyPC9hY2Nlc3Npb24tbnVtPjx1
cmxzPjxyZWxhdGVkLXVybHM+PHVybD5odHRwOi8vd3d3Lm5jYmkubmxtLm5paC5nb3YvcHVibWVk
LzIzNDIyNDIyPC91cmw+PC9yZWxhdGVkLXVybHM+PC91cmxzPjxlbGVjdHJvbmljLXJlc291cmNl
LW51bT4xMC4xMTM2L2Jqc3BvcnRzLTIwMTItMDkxMjkwPC9lbGVjdHJvbmljLXJlc291cmNlLW51
bT48L3JlY29yZD48L0NpdGU+PC9FbmROb3RlPn==
</w:fldData>
        </w:fldChar>
      </w:r>
      <w:r w:rsidR="00FE691D" w:rsidRPr="00D22628">
        <w:rPr>
          <w:szCs w:val="24"/>
        </w:rPr>
        <w:instrText xml:space="preserve"> ADDIN EN.CITE.DATA </w:instrText>
      </w:r>
      <w:r w:rsidR="00FE691D" w:rsidRPr="00D22628">
        <w:rPr>
          <w:szCs w:val="24"/>
        </w:rPr>
      </w:r>
      <w:r w:rsidR="00FE691D" w:rsidRPr="00D22628">
        <w:rPr>
          <w:szCs w:val="24"/>
        </w:rPr>
        <w:fldChar w:fldCharType="end"/>
      </w:r>
      <w:r w:rsidR="008C7184" w:rsidRPr="00D22628">
        <w:rPr>
          <w:szCs w:val="24"/>
        </w:rPr>
      </w:r>
      <w:r w:rsidR="008C7184" w:rsidRPr="00D22628">
        <w:rPr>
          <w:szCs w:val="24"/>
        </w:rPr>
        <w:fldChar w:fldCharType="separate"/>
      </w:r>
      <w:r w:rsidR="00FE691D" w:rsidRPr="00D22628">
        <w:rPr>
          <w:noProof/>
          <w:szCs w:val="24"/>
        </w:rPr>
        <w:t>(7, 11)</w:t>
      </w:r>
      <w:r w:rsidR="008C7184" w:rsidRPr="00D22628">
        <w:rPr>
          <w:szCs w:val="24"/>
        </w:rPr>
        <w:fldChar w:fldCharType="end"/>
      </w:r>
      <w:r w:rsidR="008C7184" w:rsidRPr="00D22628">
        <w:rPr>
          <w:szCs w:val="24"/>
        </w:rPr>
        <w:t>.</w:t>
      </w:r>
      <w:r w:rsidR="005A0709" w:rsidRPr="00D22628">
        <w:rPr>
          <w:szCs w:val="24"/>
        </w:rPr>
        <w:t xml:space="preserve"> Accordingly, the primary aim of th</w:t>
      </w:r>
      <w:r w:rsidR="000802C8" w:rsidRPr="00D22628">
        <w:rPr>
          <w:szCs w:val="24"/>
        </w:rPr>
        <w:t xml:space="preserve">is </w:t>
      </w:r>
      <w:r w:rsidR="005A0709" w:rsidRPr="00D22628">
        <w:rPr>
          <w:szCs w:val="24"/>
        </w:rPr>
        <w:t xml:space="preserve">study was to profile the </w:t>
      </w:r>
      <w:proofErr w:type="spellStart"/>
      <w:r w:rsidR="005A0709" w:rsidRPr="00D22628">
        <w:rPr>
          <w:szCs w:val="24"/>
        </w:rPr>
        <w:t>etiology</w:t>
      </w:r>
      <w:proofErr w:type="spellEnd"/>
      <w:r w:rsidR="005A0709" w:rsidRPr="00D22628">
        <w:rPr>
          <w:szCs w:val="24"/>
        </w:rPr>
        <w:t xml:space="preserve"> and recovery of neuromuscular fatigue</w:t>
      </w:r>
      <w:r w:rsidR="00366114" w:rsidRPr="00D22628">
        <w:rPr>
          <w:szCs w:val="24"/>
        </w:rPr>
        <w:t>, quantified with laboratory based tests,</w:t>
      </w:r>
      <w:r w:rsidR="005A0709" w:rsidRPr="00D22628">
        <w:rPr>
          <w:szCs w:val="24"/>
        </w:rPr>
        <w:t xml:space="preserve"> following </w:t>
      </w:r>
      <w:r w:rsidRPr="00D22628">
        <w:rPr>
          <w:szCs w:val="24"/>
        </w:rPr>
        <w:t xml:space="preserve">simulated </w:t>
      </w:r>
      <w:r w:rsidR="005A0709" w:rsidRPr="00D22628">
        <w:rPr>
          <w:szCs w:val="24"/>
        </w:rPr>
        <w:t xml:space="preserve">soccer </w:t>
      </w:r>
      <w:proofErr w:type="gramStart"/>
      <w:r w:rsidR="005A0709" w:rsidRPr="00D22628">
        <w:rPr>
          <w:szCs w:val="24"/>
        </w:rPr>
        <w:t>match-play</w:t>
      </w:r>
      <w:proofErr w:type="gramEnd"/>
      <w:r w:rsidR="005A0709" w:rsidRPr="00D22628">
        <w:rPr>
          <w:szCs w:val="24"/>
        </w:rPr>
        <w:t xml:space="preserve">. A secondary aim of the study was to study the time-course recovery of a range of simple measures of </w:t>
      </w:r>
      <w:r w:rsidR="005A0709" w:rsidRPr="00D22628">
        <w:rPr>
          <w:szCs w:val="24"/>
        </w:rPr>
        <w:lastRenderedPageBreak/>
        <w:t xml:space="preserve">physical and perceptual function, in order to provide information on the appropriateness of these tools as markers of a </w:t>
      </w:r>
      <w:proofErr w:type="gramStart"/>
      <w:r w:rsidR="005A0709" w:rsidRPr="00D22628">
        <w:rPr>
          <w:szCs w:val="24"/>
        </w:rPr>
        <w:t>players</w:t>
      </w:r>
      <w:proofErr w:type="gramEnd"/>
      <w:r w:rsidR="005A0709" w:rsidRPr="00D22628">
        <w:rPr>
          <w:szCs w:val="24"/>
        </w:rPr>
        <w:t xml:space="preserve"> </w:t>
      </w:r>
      <w:r w:rsidR="0037284A" w:rsidRPr="00D22628">
        <w:rPr>
          <w:szCs w:val="24"/>
        </w:rPr>
        <w:t xml:space="preserve">readiness to train and compete. </w:t>
      </w:r>
      <w:r w:rsidRPr="00D22628">
        <w:rPr>
          <w:szCs w:val="24"/>
        </w:rPr>
        <w:t xml:space="preserve">We hypothesised that soccer match-play would induce significant neuromuscular fatigue, both central and peripheral in origin, which would persist in the days </w:t>
      </w:r>
      <w:r w:rsidR="000E01D5" w:rsidRPr="00D22628">
        <w:rPr>
          <w:szCs w:val="24"/>
        </w:rPr>
        <w:t>post-exercise</w:t>
      </w:r>
      <w:r w:rsidRPr="00D22628">
        <w:rPr>
          <w:szCs w:val="24"/>
        </w:rPr>
        <w:t xml:space="preserve"> and be concurrent with decrements in physical function</w:t>
      </w:r>
      <w:r w:rsidR="005A0709" w:rsidRPr="00D22628">
        <w:rPr>
          <w:szCs w:val="24"/>
        </w:rPr>
        <w:t xml:space="preserve"> </w:t>
      </w:r>
    </w:p>
    <w:p w14:paraId="1651CB2F" w14:textId="77777777" w:rsidR="005A0709" w:rsidRPr="00D22628" w:rsidRDefault="005A0709" w:rsidP="00E81378">
      <w:pPr>
        <w:spacing w:line="480" w:lineRule="auto"/>
        <w:rPr>
          <w:rFonts w:eastAsia="Times New Roman"/>
          <w:b/>
          <w:bCs/>
          <w:iCs/>
          <w:szCs w:val="28"/>
        </w:rPr>
      </w:pPr>
    </w:p>
    <w:p w14:paraId="764D6EBC" w14:textId="77777777" w:rsidR="008C72ED" w:rsidRPr="00D22628" w:rsidRDefault="008C72ED" w:rsidP="00E81378">
      <w:pPr>
        <w:pStyle w:val="Heading1"/>
        <w:spacing w:line="480" w:lineRule="auto"/>
      </w:pPr>
      <w:bookmarkStart w:id="2" w:name="_Toc320803120"/>
      <w:r w:rsidRPr="00D22628">
        <w:t>Methods</w:t>
      </w:r>
      <w:bookmarkEnd w:id="2"/>
      <w:r w:rsidRPr="00D22628">
        <w:t xml:space="preserve"> </w:t>
      </w:r>
    </w:p>
    <w:p w14:paraId="139E1C0F" w14:textId="77777777" w:rsidR="00E744CC" w:rsidRPr="00D22628" w:rsidRDefault="00E744CC" w:rsidP="00E81378">
      <w:pPr>
        <w:pStyle w:val="Heading3"/>
        <w:spacing w:line="480" w:lineRule="auto"/>
      </w:pPr>
      <w:bookmarkStart w:id="3" w:name="_Toc320803121"/>
      <w:r w:rsidRPr="00D22628">
        <w:t>Participants</w:t>
      </w:r>
      <w:bookmarkEnd w:id="3"/>
    </w:p>
    <w:p w14:paraId="33A7255F" w14:textId="2EF502A9" w:rsidR="008C72ED" w:rsidRPr="00D22628" w:rsidRDefault="00E744CC" w:rsidP="00E81378">
      <w:pPr>
        <w:spacing w:line="480" w:lineRule="auto"/>
      </w:pPr>
      <w:r w:rsidRPr="00D22628">
        <w:t xml:space="preserve">Following </w:t>
      </w:r>
      <w:r w:rsidR="00012F5B" w:rsidRPr="00D22628">
        <w:t>ethical approval</w:t>
      </w:r>
      <w:r w:rsidR="00925FF5" w:rsidRPr="00D22628">
        <w:t xml:space="preserve"> from the Northumbria University Faculty of Health &amp; Life Sciences Ethics committee</w:t>
      </w:r>
      <w:r w:rsidR="001C5E36" w:rsidRPr="00D22628">
        <w:t>, 15</w:t>
      </w:r>
      <w:r w:rsidRPr="00D22628">
        <w:t xml:space="preserve"> male </w:t>
      </w:r>
      <w:r w:rsidR="00B703B4" w:rsidRPr="00D22628">
        <w:t>soccer</w:t>
      </w:r>
      <w:r w:rsidR="00DA495E" w:rsidRPr="00D22628">
        <w:t xml:space="preserve"> play</w:t>
      </w:r>
      <w:r w:rsidRPr="00D22628">
        <w:t>ers gave written informed consent to partici</w:t>
      </w:r>
      <w:r w:rsidR="001C5E36" w:rsidRPr="00D22628">
        <w:t xml:space="preserve">pate </w:t>
      </w:r>
      <w:r w:rsidR="00C254AF" w:rsidRPr="00D22628">
        <w:t>(age, 21</w:t>
      </w:r>
      <w:r w:rsidR="001C1C1B" w:rsidRPr="00D22628">
        <w:t xml:space="preserve"> </w:t>
      </w:r>
      <w:r w:rsidR="00C254AF" w:rsidRPr="00D22628">
        <w:t>±</w:t>
      </w:r>
      <w:r w:rsidR="001C1C1B" w:rsidRPr="00D22628">
        <w:t xml:space="preserve"> </w:t>
      </w:r>
      <w:r w:rsidR="00C254AF" w:rsidRPr="00D22628">
        <w:t>1</w:t>
      </w:r>
      <w:r w:rsidR="00DE5CF4" w:rsidRPr="00D22628">
        <w:t xml:space="preserve"> years</w:t>
      </w:r>
      <w:r w:rsidR="00C254AF" w:rsidRPr="00D22628">
        <w:t>; stature, 1.83</w:t>
      </w:r>
      <w:r w:rsidR="001C1C1B" w:rsidRPr="00D22628">
        <w:t xml:space="preserve"> </w:t>
      </w:r>
      <w:r w:rsidR="00C254AF" w:rsidRPr="00D22628">
        <w:t>±</w:t>
      </w:r>
      <w:r w:rsidR="001C1C1B" w:rsidRPr="00D22628">
        <w:t xml:space="preserve"> </w:t>
      </w:r>
      <w:r w:rsidR="00083B45" w:rsidRPr="00D22628">
        <w:t xml:space="preserve">0.07 m; mass, </w:t>
      </w:r>
      <w:r w:rsidR="00C254AF" w:rsidRPr="00D22628">
        <w:t>77</w:t>
      </w:r>
      <w:r w:rsidR="001C1C1B" w:rsidRPr="00D22628">
        <w:t xml:space="preserve"> </w:t>
      </w:r>
      <w:r w:rsidR="00C254AF" w:rsidRPr="00D22628">
        <w:t>±</w:t>
      </w:r>
      <w:r w:rsidR="001C1C1B" w:rsidRPr="00D22628">
        <w:t xml:space="preserve"> </w:t>
      </w:r>
      <w:r w:rsidR="00012F5B" w:rsidRPr="00D22628">
        <w:t>9 kg</w:t>
      </w:r>
      <w:r w:rsidR="00083B45" w:rsidRPr="00D22628">
        <w:t>;</w:t>
      </w:r>
      <w:r w:rsidR="00925FF5" w:rsidRPr="00D22628">
        <w:t xml:space="preserve"> predicted maximum oxygen uptake</w:t>
      </w:r>
      <w:r w:rsidR="00083B45" w:rsidRPr="00D22628">
        <w:t>,</w:t>
      </w:r>
      <w:r w:rsidR="00C254AF" w:rsidRPr="00D22628">
        <w:t xml:space="preserve"> 55.0</w:t>
      </w:r>
      <w:r w:rsidR="001C1C1B" w:rsidRPr="00D22628">
        <w:t xml:space="preserve"> </w:t>
      </w:r>
      <w:r w:rsidR="00C254AF" w:rsidRPr="00D22628">
        <w:t>±</w:t>
      </w:r>
      <w:r w:rsidR="001C1C1B" w:rsidRPr="00D22628">
        <w:t xml:space="preserve"> </w:t>
      </w:r>
      <w:r w:rsidR="00925FF5" w:rsidRPr="00D22628">
        <w:t>2.9 mL</w:t>
      </w:r>
      <w:r w:rsidR="00925FF5" w:rsidRPr="00D22628">
        <w:rPr>
          <w:szCs w:val="24"/>
          <w:lang w:eastAsia="en-GB"/>
        </w:rPr>
        <w:t>·kg</w:t>
      </w:r>
      <w:r w:rsidR="00925FF5" w:rsidRPr="00D22628">
        <w:rPr>
          <w:szCs w:val="24"/>
          <w:vertAlign w:val="superscript"/>
          <w:lang w:eastAsia="en-GB"/>
        </w:rPr>
        <w:t>-1</w:t>
      </w:r>
      <w:r w:rsidR="00925FF5" w:rsidRPr="00D22628">
        <w:rPr>
          <w:szCs w:val="24"/>
          <w:lang w:eastAsia="en-GB"/>
        </w:rPr>
        <w:t>·min</w:t>
      </w:r>
      <w:r w:rsidR="00925FF5" w:rsidRPr="00D22628">
        <w:rPr>
          <w:szCs w:val="24"/>
          <w:vertAlign w:val="superscript"/>
          <w:lang w:eastAsia="en-GB"/>
        </w:rPr>
        <w:t>-1</w:t>
      </w:r>
      <w:r w:rsidR="00012F5B" w:rsidRPr="00D22628">
        <w:t>)</w:t>
      </w:r>
      <w:r w:rsidR="00925FF5" w:rsidRPr="00D22628">
        <w:t xml:space="preserve">. </w:t>
      </w:r>
      <w:r w:rsidRPr="00D22628">
        <w:t xml:space="preserve">All participants were current players with teams at Level 9 of the </w:t>
      </w:r>
      <w:r w:rsidR="0091577C" w:rsidRPr="00D22628">
        <w:t xml:space="preserve">Football Association </w:t>
      </w:r>
      <w:r w:rsidR="00B703B4" w:rsidRPr="00D22628">
        <w:t>soccer</w:t>
      </w:r>
      <w:r w:rsidRPr="00D22628">
        <w:t xml:space="preserve"> league system</w:t>
      </w:r>
      <w:r w:rsidR="0091577C" w:rsidRPr="00D22628">
        <w:t xml:space="preserve">, a semi-professional league consisting of </w:t>
      </w:r>
      <w:r w:rsidR="00256143" w:rsidRPr="00D22628">
        <w:t xml:space="preserve">22 </w:t>
      </w:r>
      <w:r w:rsidR="0091577C" w:rsidRPr="00D22628">
        <w:t>teams in the Northern region of England</w:t>
      </w:r>
      <w:r w:rsidRPr="00D22628">
        <w:t>.</w:t>
      </w:r>
      <w:r w:rsidR="00256143" w:rsidRPr="00D22628">
        <w:t xml:space="preserve"> The participant’s competitive season ran from August to May, where teams play 42 league games and compete in five knockout domestic cup competitions (three local, two national). Consequently, team</w:t>
      </w:r>
      <w:r w:rsidR="00C6015F" w:rsidRPr="00D22628">
        <w:t>s</w:t>
      </w:r>
      <w:r w:rsidR="00256143" w:rsidRPr="00D22628">
        <w:t xml:space="preserve"> at </w:t>
      </w:r>
      <w:r w:rsidR="00C6015F" w:rsidRPr="00D22628">
        <w:t>this level will typically play</w:t>
      </w:r>
      <w:r w:rsidR="00256143" w:rsidRPr="00D22628">
        <w:t xml:space="preserve"> 50-60 competitive matches over a season, and periods of fixture congestion (where two to three matches are scheduled</w:t>
      </w:r>
      <w:r w:rsidR="00C6015F" w:rsidRPr="00D22628">
        <w:t xml:space="preserve"> per week</w:t>
      </w:r>
      <w:r w:rsidR="00256143" w:rsidRPr="00D22628">
        <w:t>, separated by 48-96 hours)</w:t>
      </w:r>
      <w:r w:rsidRPr="00D22628">
        <w:t xml:space="preserve"> </w:t>
      </w:r>
      <w:r w:rsidR="00256143" w:rsidRPr="00D22628">
        <w:t xml:space="preserve">are frequent. </w:t>
      </w:r>
      <w:r w:rsidRPr="00D22628">
        <w:t>Testing took place in the late off-season to early pre-season phase of the players training year</w:t>
      </w:r>
      <w:r w:rsidR="00A1561B" w:rsidRPr="00D22628">
        <w:t xml:space="preserve"> (n = 12) and mid-season (n = 3)</w:t>
      </w:r>
      <w:r w:rsidRPr="00D22628">
        <w:t>.</w:t>
      </w:r>
    </w:p>
    <w:p w14:paraId="2E5170A6" w14:textId="77777777" w:rsidR="00E744CC" w:rsidRPr="00D22628" w:rsidRDefault="00E744CC" w:rsidP="00E81378">
      <w:pPr>
        <w:spacing w:line="480" w:lineRule="auto"/>
      </w:pPr>
    </w:p>
    <w:p w14:paraId="055B608F" w14:textId="77777777" w:rsidR="00E744CC" w:rsidRPr="00D22628" w:rsidRDefault="00E744CC" w:rsidP="00E81378">
      <w:pPr>
        <w:pStyle w:val="Heading3"/>
        <w:spacing w:line="480" w:lineRule="auto"/>
      </w:pPr>
      <w:bookmarkStart w:id="4" w:name="_Toc320803122"/>
      <w:r w:rsidRPr="00D22628">
        <w:t>Design</w:t>
      </w:r>
      <w:bookmarkEnd w:id="4"/>
    </w:p>
    <w:p w14:paraId="1D93EFAB" w14:textId="733CAC6C" w:rsidR="00E744CC" w:rsidRPr="00D22628" w:rsidRDefault="00E744CC" w:rsidP="00E81378">
      <w:pPr>
        <w:spacing w:line="480" w:lineRule="auto"/>
      </w:pPr>
      <w:r w:rsidRPr="00D22628">
        <w:t xml:space="preserve">Participants first completed two </w:t>
      </w:r>
      <w:r w:rsidR="00012F5B" w:rsidRPr="00D22628">
        <w:t>practice</w:t>
      </w:r>
      <w:r w:rsidRPr="00D22628">
        <w:t xml:space="preserve"> trials for habituation to the measurement tools of the study, and a preliminary assessment of aerobic fitness. The experimental trial required participants to visit the laboratory on four consecutive days, separated by 24 h. On the first </w:t>
      </w:r>
      <w:r w:rsidRPr="00D22628">
        <w:lastRenderedPageBreak/>
        <w:t xml:space="preserve">day participants completed a </w:t>
      </w:r>
      <w:r w:rsidR="00DA495E" w:rsidRPr="00D22628">
        <w:t>simulated soccer match protocol</w:t>
      </w:r>
      <w:r w:rsidR="00A1561B" w:rsidRPr="00D22628">
        <w:t xml:space="preserve"> on an indoor synthetic track</w:t>
      </w:r>
      <w:r w:rsidR="00925FF5" w:rsidRPr="00D22628">
        <w:t>, in a temperature controlled environment</w:t>
      </w:r>
      <w:r w:rsidR="008755B0" w:rsidRPr="00D22628">
        <w:t xml:space="preserve"> (</w:t>
      </w:r>
      <w:r w:rsidR="00F219A9" w:rsidRPr="00D22628">
        <w:t>ambient temperature =</w:t>
      </w:r>
      <w:r w:rsidR="008755B0" w:rsidRPr="00D22628">
        <w:t xml:space="preserve"> 18</w:t>
      </w:r>
      <w:r w:rsidR="00157662" w:rsidRPr="00D22628">
        <w:t xml:space="preserve"> </w:t>
      </w:r>
      <w:r w:rsidR="00157662" w:rsidRPr="00D22628">
        <w:rPr>
          <w:rFonts w:eastAsia="MS Gothic"/>
        </w:rPr>
        <w:t>± 1</w:t>
      </w:r>
      <w:r w:rsidR="008755B0" w:rsidRPr="00D22628">
        <w:t>°C</w:t>
      </w:r>
      <w:r w:rsidR="00F219A9" w:rsidRPr="00D22628">
        <w:t>, relative humidity =</w:t>
      </w:r>
      <w:r w:rsidR="00157662" w:rsidRPr="00D22628">
        <w:t xml:space="preserve"> 38 </w:t>
      </w:r>
      <w:r w:rsidR="00157662" w:rsidRPr="00D22628">
        <w:rPr>
          <w:rFonts w:eastAsia="MS Gothic"/>
        </w:rPr>
        <w:t>± 6%</w:t>
      </w:r>
      <w:r w:rsidR="008755B0" w:rsidRPr="00D22628">
        <w:t>)</w:t>
      </w:r>
      <w:r w:rsidR="006716F1" w:rsidRPr="00D22628">
        <w:t xml:space="preserve">. </w:t>
      </w:r>
      <w:r w:rsidRPr="00D22628">
        <w:t xml:space="preserve">Pre-, immediately </w:t>
      </w:r>
      <w:r w:rsidR="00C448D6" w:rsidRPr="00D22628">
        <w:t>post- and</w:t>
      </w:r>
      <w:r w:rsidR="00EE26AD" w:rsidRPr="00D22628">
        <w:t xml:space="preserve"> on subsequent days</w:t>
      </w:r>
      <w:r w:rsidR="00C448D6" w:rsidRPr="00D22628">
        <w:t xml:space="preserve"> at 24, 48 and 72 h </w:t>
      </w:r>
      <w:r w:rsidR="000E01D5" w:rsidRPr="00D22628">
        <w:t>post-exercise</w:t>
      </w:r>
      <w:r w:rsidR="00083B45" w:rsidRPr="00D22628">
        <w:t>,</w:t>
      </w:r>
      <w:r w:rsidR="00C448D6" w:rsidRPr="00D22628">
        <w:t xml:space="preserve"> participants completed a series of assessments to measure neuromuscular, physical and perceptual function to ascertain the time-course recovery of these variables </w:t>
      </w:r>
      <w:r w:rsidR="000E2649" w:rsidRPr="00D22628">
        <w:t>after</w:t>
      </w:r>
      <w:r w:rsidR="00BE1370" w:rsidRPr="00D22628">
        <w:t xml:space="preserve"> the</w:t>
      </w:r>
      <w:r w:rsidR="00C448D6" w:rsidRPr="00D22628">
        <w:t xml:space="preserve"> simulated </w:t>
      </w:r>
      <w:r w:rsidR="00DA495E" w:rsidRPr="00D22628">
        <w:t xml:space="preserve">soccer </w:t>
      </w:r>
      <w:r w:rsidR="00596BB0" w:rsidRPr="00D22628">
        <w:t xml:space="preserve">match </w:t>
      </w:r>
      <w:r w:rsidR="00746270" w:rsidRPr="00D22628">
        <w:t>(see supplemental digital content 1</w:t>
      </w:r>
      <w:r w:rsidR="00596BB0" w:rsidRPr="00D22628">
        <w:t xml:space="preserve"> for a protocol schematic). </w:t>
      </w:r>
      <w:r w:rsidR="00C448D6" w:rsidRPr="00D22628">
        <w:t>Participants were instructed to avoid food (&gt;2 h), caffeine and alcohol (&gt;24 h), and strenuous exerci</w:t>
      </w:r>
      <w:r w:rsidR="00EE26AD" w:rsidRPr="00D22628">
        <w:t>se (&gt;48 h) prior to the first visit, and were instructed to refrain from caffeine, alcohol and any exercise other than that completed for the study for the duration of their participation.</w:t>
      </w:r>
    </w:p>
    <w:p w14:paraId="4F5E42EB" w14:textId="77777777" w:rsidR="00C448D6" w:rsidRPr="00D22628" w:rsidRDefault="00C448D6" w:rsidP="00E81378">
      <w:pPr>
        <w:pStyle w:val="Heading3"/>
        <w:spacing w:line="480" w:lineRule="auto"/>
      </w:pPr>
    </w:p>
    <w:p w14:paraId="6E3A1C5E" w14:textId="77777777" w:rsidR="00BA0352" w:rsidRPr="00D22628" w:rsidRDefault="00E744CC" w:rsidP="00E81378">
      <w:pPr>
        <w:pStyle w:val="Heading3"/>
        <w:spacing w:line="480" w:lineRule="auto"/>
      </w:pPr>
      <w:bookmarkStart w:id="5" w:name="_Toc320803123"/>
      <w:r w:rsidRPr="00D22628">
        <w:t>Procedures</w:t>
      </w:r>
      <w:bookmarkEnd w:id="5"/>
    </w:p>
    <w:p w14:paraId="465F2AAC" w14:textId="2879F3FF" w:rsidR="00C448D6" w:rsidRPr="00D22628" w:rsidRDefault="00C254AF" w:rsidP="00E81378">
      <w:pPr>
        <w:pStyle w:val="Heading4"/>
        <w:spacing w:line="480" w:lineRule="auto"/>
      </w:pPr>
      <w:r w:rsidRPr="00D22628">
        <w:rPr>
          <w:i w:val="0"/>
        </w:rPr>
        <w:t>P</w:t>
      </w:r>
      <w:r w:rsidR="00012F5B" w:rsidRPr="00D22628">
        <w:t>ractice</w:t>
      </w:r>
      <w:r w:rsidR="00C448D6" w:rsidRPr="00D22628">
        <w:t xml:space="preserve"> trials</w:t>
      </w:r>
    </w:p>
    <w:p w14:paraId="4BF4F14F" w14:textId="2D4773F4" w:rsidR="00E744CC" w:rsidRPr="00D22628" w:rsidRDefault="00C448D6" w:rsidP="00E81378">
      <w:pPr>
        <w:spacing w:line="480" w:lineRule="auto"/>
      </w:pPr>
      <w:r w:rsidRPr="00D22628">
        <w:t>Participants visited the laboratory on two separate occasions</w:t>
      </w:r>
      <w:r w:rsidR="00EE26AD" w:rsidRPr="00D22628">
        <w:t xml:space="preserve"> for </w:t>
      </w:r>
      <w:r w:rsidR="00012F5B" w:rsidRPr="00D22628">
        <w:t>practice</w:t>
      </w:r>
      <w:r w:rsidR="00EE26AD" w:rsidRPr="00D22628">
        <w:t xml:space="preserve"> trials</w:t>
      </w:r>
      <w:r w:rsidRPr="00D22628">
        <w:t>. On both occasions, after a standardised</w:t>
      </w:r>
      <w:r w:rsidR="00EE26AD" w:rsidRPr="00D22628">
        <w:t xml:space="preserve"> </w:t>
      </w:r>
      <w:r w:rsidR="00083B45" w:rsidRPr="00D22628">
        <w:t>ten-minute</w:t>
      </w:r>
      <w:r w:rsidR="00EE26AD" w:rsidRPr="00D22628">
        <w:t xml:space="preserve"> warm-up, participants</w:t>
      </w:r>
      <w:r w:rsidRPr="00D22628">
        <w:t xml:space="preserve"> </w:t>
      </w:r>
      <w:r w:rsidR="000A153D" w:rsidRPr="00D22628">
        <w:t>were habituated to</w:t>
      </w:r>
      <w:r w:rsidRPr="00D22628">
        <w:t xml:space="preserve"> all of the neuromuscular, functional and perceptual measures employed in the study (described below). Subsequent to this on the first </w:t>
      </w:r>
      <w:r w:rsidR="00012F5B" w:rsidRPr="00D22628">
        <w:t>practice</w:t>
      </w:r>
      <w:r w:rsidRPr="00D22628">
        <w:t xml:space="preserve"> trial, participants completed the multi-stage fitness test to measure aerobic fitness, and to determine appropriate intensities for the simulated </w:t>
      </w:r>
      <w:r w:rsidR="00B703B4" w:rsidRPr="00D22628">
        <w:t>soccer</w:t>
      </w:r>
      <w:r w:rsidRPr="00D22628">
        <w:t xml:space="preserve"> match protocol</w:t>
      </w:r>
      <w:r w:rsidR="00256A85" w:rsidRPr="00D22628">
        <w:t xml:space="preserve"> </w:t>
      </w:r>
      <w:r w:rsidR="00C66803" w:rsidRPr="00D22628">
        <w:fldChar w:fldCharType="begin"/>
      </w:r>
      <w:r w:rsidR="00C76FC2" w:rsidRPr="00D22628">
        <w:instrText xml:space="preserve"> ADDIN EN.CITE &lt;EndNote&gt;&lt;Cite&gt;&lt;Author&gt;Nicholas&lt;/Author&gt;&lt;Year&gt;2000&lt;/Year&gt;&lt;RecNum&gt;1418&lt;/RecNum&gt;&lt;DisplayText&gt;(28)&lt;/DisplayText&gt;&lt;record&gt;&lt;rec-number&gt;1418&lt;/rec-number&gt;&lt;foreign-keys&gt;&lt;key app="EN" db-id="etezvxfpkzv29ie2fzkx2ztx59ewr5aaxftp" timestamp="1473341755"&gt;1418&lt;/key&gt;&lt;/foreign-keys&gt;&lt;ref-type name="Journal Article"&gt;17&lt;/ref-type&gt;&lt;contributors&gt;&lt;authors&gt;&lt;author&gt;Nicholas, C. W.&lt;/author&gt;&lt;author&gt;Nuttall, F. E.&lt;/author&gt;&lt;author&gt;Williams, C.&lt;/author&gt;&lt;/authors&gt;&lt;/contributors&gt;&lt;auth-address&gt;Department of Sports Science, Loughborough University, UK. c.w.nicholas@lboro.ac.uk&lt;/auth-address&gt;&lt;titles&gt;&lt;title&gt;The Loughborough Intermittent Shuttle Test: a field test that simulates the activity pattern of soccer&lt;/title&gt;&lt;secondary-title&gt;J Sports Sci&lt;/secondary-title&gt;&lt;/titles&gt;&lt;periodical&gt;&lt;full-title&gt;J Sports Sci&lt;/full-title&gt;&lt;abbr-1&gt;Journal of Sports Sciences&lt;/abbr-1&gt;&lt;abbr-2&gt;J Sports Sci&lt;/abbr-2&gt;&lt;abbr-3&gt;J. Sports Sci.&lt;/abbr-3&gt;&lt;/periodical&gt;&lt;pages&gt;97-104&lt;/pages&gt;&lt;volume&gt;18&lt;/volume&gt;&lt;number&gt;2&lt;/number&gt;&lt;keywords&gt;&lt;keyword&gt;Adult&lt;/keyword&gt;&lt;keyword&gt;Analysis of Variance&lt;/keyword&gt;&lt;keyword&gt;Blood Chemical Analysis&lt;/keyword&gt;&lt;keyword&gt;Computer Simulation&lt;/keyword&gt;&lt;keyword&gt;Energy Metabolism/*physiology&lt;/keyword&gt;&lt;keyword&gt;Exercise Test/*methods&lt;/keyword&gt;&lt;keyword&gt;Great Britain&lt;/keyword&gt;&lt;keyword&gt;Heart Rate&lt;/keyword&gt;&lt;keyword&gt;Humans&lt;/keyword&gt;&lt;keyword&gt;Male&lt;/keyword&gt;&lt;keyword&gt;Models, Biological&lt;/keyword&gt;&lt;keyword&gt;Monitoring, Physiologic&lt;/keyword&gt;&lt;keyword&gt;Oxygen Consumption/physiology&lt;/keyword&gt;&lt;keyword&gt;Physical Exertion/*physiology&lt;/keyword&gt;&lt;keyword&gt;Reproducibility of Results&lt;/keyword&gt;&lt;keyword&gt;Soccer/*physiology&lt;/keyword&gt;&lt;/keywords&gt;&lt;dates&gt;&lt;year&gt;2000&lt;/year&gt;&lt;pub-dates&gt;&lt;date&gt;Feb&lt;/date&gt;&lt;/pub-dates&gt;&lt;/dates&gt;&lt;isbn&gt;0264-0414 (Print)&amp;#xD;0264-0414 (Linking)&lt;/isbn&gt;&lt;accession-num&gt;10718565&lt;/accession-num&gt;&lt;urls&gt;&lt;related-urls&gt;&lt;url&gt;http://www.ncbi.nlm.nih.gov/pubmed/10718565&lt;/url&gt;&lt;/related-urls&gt;&lt;/urls&gt;&lt;electronic-resource-num&gt;10.1080/026404100365162&lt;/electronic-resource-num&gt;&lt;/record&gt;&lt;/Cite&gt;&lt;/EndNote&gt;</w:instrText>
      </w:r>
      <w:r w:rsidR="00C66803" w:rsidRPr="00D22628">
        <w:fldChar w:fldCharType="separate"/>
      </w:r>
      <w:r w:rsidR="00C76FC2" w:rsidRPr="00D22628">
        <w:rPr>
          <w:noProof/>
        </w:rPr>
        <w:t>(28)</w:t>
      </w:r>
      <w:r w:rsidR="00C66803" w:rsidRPr="00D22628">
        <w:fldChar w:fldCharType="end"/>
      </w:r>
      <w:r w:rsidRPr="00D22628">
        <w:t xml:space="preserve">. On the second </w:t>
      </w:r>
      <w:r w:rsidR="00012F5B" w:rsidRPr="00D22628">
        <w:t>practice</w:t>
      </w:r>
      <w:r w:rsidRPr="00D22628">
        <w:t xml:space="preserve"> trial par</w:t>
      </w:r>
      <w:r w:rsidR="00EE26AD" w:rsidRPr="00D22628">
        <w:t>ticipants comple</w:t>
      </w:r>
      <w:r w:rsidR="00083B45" w:rsidRPr="00D22628">
        <w:t>ted fifteen</w:t>
      </w:r>
      <w:r w:rsidR="00EE26AD" w:rsidRPr="00D22628">
        <w:t xml:space="preserve"> min</w:t>
      </w:r>
      <w:r w:rsidR="00083B45" w:rsidRPr="00D22628">
        <w:t>utes</w:t>
      </w:r>
      <w:r w:rsidRPr="00D22628">
        <w:t xml:space="preserve"> of the simulated </w:t>
      </w:r>
      <w:r w:rsidR="00B703B4" w:rsidRPr="00D22628">
        <w:t>soccer</w:t>
      </w:r>
      <w:r w:rsidRPr="00D22628">
        <w:t xml:space="preserve"> match</w:t>
      </w:r>
      <w:r w:rsidR="00A819B4" w:rsidRPr="00D22628">
        <w:t xml:space="preserve"> (described below)</w:t>
      </w:r>
      <w:r w:rsidRPr="00D22628">
        <w:t xml:space="preserve"> to habituate to the demands of the test</w:t>
      </w:r>
      <w:r w:rsidR="00A819B4" w:rsidRPr="00D22628">
        <w:t>.</w:t>
      </w:r>
    </w:p>
    <w:p w14:paraId="0EDA41F6" w14:textId="77777777" w:rsidR="00BA0352" w:rsidRPr="00D22628" w:rsidRDefault="00BA0352" w:rsidP="00E81378">
      <w:pPr>
        <w:spacing w:line="480" w:lineRule="auto"/>
      </w:pPr>
    </w:p>
    <w:p w14:paraId="6621412C" w14:textId="77777777" w:rsidR="00BA0352" w:rsidRPr="00D22628" w:rsidRDefault="00BA0352" w:rsidP="00E81378">
      <w:pPr>
        <w:pStyle w:val="Heading3"/>
        <w:spacing w:line="480" w:lineRule="auto"/>
      </w:pPr>
      <w:bookmarkStart w:id="6" w:name="_Toc320803124"/>
      <w:r w:rsidRPr="00D22628">
        <w:t>Experimental trials</w:t>
      </w:r>
      <w:bookmarkEnd w:id="6"/>
    </w:p>
    <w:p w14:paraId="24CE27C7" w14:textId="071B7E38" w:rsidR="00BA0352" w:rsidRPr="00D22628" w:rsidRDefault="00BE1370" w:rsidP="00E81378">
      <w:pPr>
        <w:pStyle w:val="Heading4"/>
        <w:spacing w:line="480" w:lineRule="auto"/>
      </w:pPr>
      <w:r w:rsidRPr="00D22628">
        <w:t>Simulated soccer match</w:t>
      </w:r>
    </w:p>
    <w:p w14:paraId="13D8BB43" w14:textId="2E3B17F1" w:rsidR="00C448D6" w:rsidRPr="00D22628" w:rsidRDefault="00BA0352" w:rsidP="00E81378">
      <w:pPr>
        <w:spacing w:line="480" w:lineRule="auto"/>
        <w:rPr>
          <w:rStyle w:val="Emphasis"/>
        </w:rPr>
      </w:pPr>
      <w:r w:rsidRPr="00D22628">
        <w:t>On the first day of the experimental trial, pa</w:t>
      </w:r>
      <w:r w:rsidR="00DA495E" w:rsidRPr="00D22628">
        <w:t>rticipants reported to the laboratory two hours post-prandial and</w:t>
      </w:r>
      <w:r w:rsidR="00746270" w:rsidRPr="00D22628">
        <w:t>, after baseline measurement (described in detail below),</w:t>
      </w:r>
      <w:r w:rsidR="00DA495E" w:rsidRPr="00D22628">
        <w:t xml:space="preserve"> completed a 90 min </w:t>
      </w:r>
      <w:r w:rsidR="00256A85" w:rsidRPr="00D22628">
        <w:t>simulated soccer match. The simulated match</w:t>
      </w:r>
      <w:r w:rsidR="00DA495E" w:rsidRPr="00D22628">
        <w:t xml:space="preserve"> </w:t>
      </w:r>
      <w:r w:rsidRPr="00D22628">
        <w:t xml:space="preserve">consisted of </w:t>
      </w:r>
      <w:r w:rsidR="00C254AF" w:rsidRPr="00D22628">
        <w:rPr>
          <w:rStyle w:val="Emphasis"/>
        </w:rPr>
        <w:t>2</w:t>
      </w:r>
      <w:r w:rsidR="00256A85" w:rsidRPr="00D22628">
        <w:rPr>
          <w:rStyle w:val="Emphasis"/>
        </w:rPr>
        <w:t xml:space="preserve"> </w:t>
      </w:r>
      <w:r w:rsidR="00C254AF" w:rsidRPr="00D22628">
        <w:rPr>
          <w:rStyle w:val="Emphasis"/>
        </w:rPr>
        <w:t>×</w:t>
      </w:r>
      <w:r w:rsidR="00256A85" w:rsidRPr="00D22628">
        <w:rPr>
          <w:rStyle w:val="Emphasis"/>
        </w:rPr>
        <w:t xml:space="preserve"> </w:t>
      </w:r>
      <w:r w:rsidRPr="00D22628">
        <w:rPr>
          <w:rStyle w:val="Emphasis"/>
        </w:rPr>
        <w:t xml:space="preserve">45 min halves of </w:t>
      </w:r>
      <w:r w:rsidR="00EE26AD" w:rsidRPr="00D22628">
        <w:rPr>
          <w:rStyle w:val="Emphasis"/>
        </w:rPr>
        <w:t xml:space="preserve">varying </w:t>
      </w:r>
      <w:r w:rsidR="00EE26AD" w:rsidRPr="00D22628">
        <w:rPr>
          <w:rStyle w:val="Emphasis"/>
        </w:rPr>
        <w:lastRenderedPageBreak/>
        <w:t>intensity exercise requiring</w:t>
      </w:r>
      <w:r w:rsidRPr="00D22628">
        <w:rPr>
          <w:rStyle w:val="Emphasis"/>
        </w:rPr>
        <w:t xml:space="preserve"> walking, jogging (55% V̇O</w:t>
      </w:r>
      <w:r w:rsidRPr="00D22628">
        <w:rPr>
          <w:rStyle w:val="Emphasis"/>
          <w:vertAlign w:val="subscript"/>
        </w:rPr>
        <w:t>2max</w:t>
      </w:r>
      <w:r w:rsidR="00EE26AD" w:rsidRPr="00D22628">
        <w:rPr>
          <w:rStyle w:val="Emphasis"/>
        </w:rPr>
        <w:t>), back-pedalling, and</w:t>
      </w:r>
      <w:r w:rsidRPr="00D22628">
        <w:rPr>
          <w:rStyle w:val="Emphasis"/>
        </w:rPr>
        <w:t xml:space="preserve"> running (95% V̇O</w:t>
      </w:r>
      <w:r w:rsidRPr="00D22628">
        <w:rPr>
          <w:rStyle w:val="Emphasis"/>
          <w:vertAlign w:val="subscript"/>
        </w:rPr>
        <w:t>2max</w:t>
      </w:r>
      <w:r w:rsidR="00EE26AD" w:rsidRPr="00D22628">
        <w:rPr>
          <w:rStyle w:val="Emphasis"/>
        </w:rPr>
        <w:t xml:space="preserve">) 20 m shuttles in time to an audible beep, interspersed with maximum effort </w:t>
      </w:r>
      <w:r w:rsidR="00BD7632" w:rsidRPr="00D22628">
        <w:rPr>
          <w:rStyle w:val="Emphasis"/>
        </w:rPr>
        <w:t>20 m sprints</w:t>
      </w:r>
      <w:r w:rsidRPr="00D22628">
        <w:rPr>
          <w:rStyle w:val="Emphasis"/>
        </w:rPr>
        <w:t xml:space="preserve">. </w:t>
      </w:r>
      <w:r w:rsidR="008C4E0B" w:rsidRPr="00D22628">
        <w:rPr>
          <w:rStyle w:val="Emphasis"/>
        </w:rPr>
        <w:t xml:space="preserve">This protocol has been previously demonstrated to induce a physical demand and associated metabolic response consistent with a 90 min </w:t>
      </w:r>
      <w:r w:rsidR="00B703B4" w:rsidRPr="00D22628">
        <w:rPr>
          <w:rStyle w:val="Emphasis"/>
        </w:rPr>
        <w:t>soccer</w:t>
      </w:r>
      <w:r w:rsidR="008C4E0B" w:rsidRPr="00D22628">
        <w:rPr>
          <w:rStyle w:val="Emphasis"/>
        </w:rPr>
        <w:t xml:space="preserve"> match</w:t>
      </w:r>
      <w:r w:rsidR="00256A85" w:rsidRPr="00D22628">
        <w:rPr>
          <w:rStyle w:val="Emphasis"/>
        </w:rPr>
        <w:t xml:space="preserve"> </w:t>
      </w:r>
      <w:r w:rsidR="00C66803" w:rsidRPr="00D22628">
        <w:rPr>
          <w:rStyle w:val="Emphasis"/>
        </w:rPr>
        <w:fldChar w:fldCharType="begin">
          <w:fldData xml:space="preserve">PEVuZE5vdGU+PENpdGU+PEF1dGhvcj5OaWNob2xhczwvQXV0aG9yPjxZZWFyPjIwMDA8L1llYXI+
PFJlY051bT4xNDE4PC9SZWNOdW0+PERpc3BsYXlUZXh0PigxOSwgMjgpPC9EaXNwbGF5VGV4dD48
cmVjb3JkPjxyZWMtbnVtYmVyPjE0MTg8L3JlYy1udW1iZXI+PGZvcmVpZ24ta2V5cz48a2V5IGFw
cD0iRU4iIGRiLWlkPSJldGV6dnhmcGt6djI5aWUyZnpreDJ6dHg1OWV3cjVhYXhmdHAiIHRpbWVz
dGFtcD0iMTQ3MzM0MTc1NSI+MTQxODwva2V5PjwvZm9yZWlnbi1rZXlzPjxyZWYtdHlwZSBuYW1l
PSJKb3VybmFsIEFydGljbGUiPjE3PC9yZWYtdHlwZT48Y29udHJpYnV0b3JzPjxhdXRob3JzPjxh
dXRob3I+TmljaG9sYXMsIEMuIFcuPC9hdXRob3I+PGF1dGhvcj5OdXR0YWxsLCBGLiBFLjwvYXV0
aG9yPjxhdXRob3I+V2lsbGlhbXMsIEMuPC9hdXRob3I+PC9hdXRob3JzPjwvY29udHJpYnV0b3Jz
PjxhdXRoLWFkZHJlc3M+RGVwYXJ0bWVudCBvZiBTcG9ydHMgU2NpZW5jZSwgTG91Z2hib3JvdWdo
IFVuaXZlcnNpdHksIFVLLiBjLncubmljaG9sYXNAbGJvcm8uYWMudWs8L2F1dGgtYWRkcmVzcz48
dGl0bGVzPjx0aXRsZT5UaGUgTG91Z2hib3JvdWdoIEludGVybWl0dGVudCBTaHV0dGxlIFRlc3Q6
IGEgZmllbGQgdGVzdCB0aGF0IHNpbXVsYXRlcyB0aGUgYWN0aXZpdHkgcGF0dGVybiBvZiBzb2Nj
ZXI8L3RpdGxlPjxzZWNvbmRhcnktdGl0bGU+SiBTcG9ydHMgU2NpPC9zZWNvbmRhcnktdGl0bGU+
PC90aXRsZXM+PHBlcmlvZGljYWw+PGZ1bGwtdGl0bGU+SiBTcG9ydHMgU2NpPC9mdWxsLXRpdGxl
PjxhYmJyLTE+Sm91cm5hbCBvZiBTcG9ydHMgU2NpZW5jZXM8L2FiYnItMT48YWJici0yPkogU3Bv
cnRzIFNjaTwvYWJici0yPjxhYmJyLTM+Si4gU3BvcnRzIFNjaS48L2FiYnItMz48L3BlcmlvZGlj
YWw+PHBhZ2VzPjk3LTEwNDwvcGFnZXM+PHZvbHVtZT4xODwvdm9sdW1lPjxudW1iZXI+MjwvbnVt
YmVyPjxrZXl3b3Jkcz48a2V5d29yZD5BZHVsdDwva2V5d29yZD48a2V5d29yZD5BbmFseXNpcyBv
ZiBWYXJpYW5jZTwva2V5d29yZD48a2V5d29yZD5CbG9vZCBDaGVtaWNhbCBBbmFseXNpczwva2V5
d29yZD48a2V5d29yZD5Db21wdXRlciBTaW11bGF0aW9uPC9rZXl3b3JkPjxrZXl3b3JkPkVuZXJn
eSBNZXRhYm9saXNtLypwaHlzaW9sb2d5PC9rZXl3b3JkPjxrZXl3b3JkPkV4ZXJjaXNlIFRlc3Qv
Km1ldGhvZHM8L2tleXdvcmQ+PGtleXdvcmQ+R3JlYXQgQnJpdGFpbjwva2V5d29yZD48a2V5d29y
ZD5IZWFydCBSYXRlPC9rZXl3b3JkPjxrZXl3b3JkPkh1bWFuczwva2V5d29yZD48a2V5d29yZD5N
YWxlPC9rZXl3b3JkPjxrZXl3b3JkPk1vZGVscywgQmlvbG9naWNhbDwva2V5d29yZD48a2V5d29y
ZD5Nb25pdG9yaW5nLCBQaHlzaW9sb2dpYzwva2V5d29yZD48a2V5d29yZD5PeHlnZW4gQ29uc3Vt
cHRpb24vcGh5c2lvbG9neTwva2V5d29yZD48a2V5d29yZD5QaHlzaWNhbCBFeGVydGlvbi8qcGh5
c2lvbG9neTwva2V5d29yZD48a2V5d29yZD5SZXByb2R1Y2liaWxpdHkgb2YgUmVzdWx0czwva2V5
d29yZD48a2V5d29yZD5Tb2NjZXIvKnBoeXNpb2xvZ3k8L2tleXdvcmQ+PC9rZXl3b3Jkcz48ZGF0
ZXM+PHllYXI+MjAwMDwveWVhcj48cHViLWRhdGVzPjxkYXRlPkZlYjwvZGF0ZT48L3B1Yi1kYXRl
cz48L2RhdGVzPjxpc2JuPjAyNjQtMDQxNCAoUHJpbnQpJiN4RDswMjY0LTA0MTQgKExpbmtpbmcp
PC9pc2JuPjxhY2Nlc3Npb24tbnVtPjEwNzE4NTY1PC9hY2Nlc3Npb24tbnVtPjx1cmxzPjxyZWxh
dGVkLXVybHM+PHVybD5odHRwOi8vd3d3Lm5jYmkubmxtLm5paC5nb3YvcHVibWVkLzEwNzE4NTY1
PC91cmw+PC9yZWxhdGVkLXVybHM+PC91cmxzPjxlbGVjdHJvbmljLXJlc291cmNlLW51bT4xMC4x
MDgwLzAyNjQwNDEwMDM2NTE2MjwvZWxlY3Ryb25pYy1yZXNvdXJjZS1udW0+PC9yZWNvcmQ+PC9D
aXRlPjxDaXRlPjxBdXRob3I+TWFnYWxoYWVzPC9BdXRob3I+PFllYXI+MjAxMDwvWWVhcj48UmVj
TnVtPjE0MTk8L1JlY051bT48cmVjb3JkPjxyZWMtbnVtYmVyPjE0MTk8L3JlYy1udW1iZXI+PGZv
cmVpZ24ta2V5cz48a2V5IGFwcD0iRU4iIGRiLWlkPSJldGV6dnhmcGt6djI5aWUyZnpreDJ6dHg1
OWV3cjVhYXhmdHAiIHRpbWVzdGFtcD0iMTQ3MzM0MTc5NyI+MTQxOTwva2V5PjwvZm9yZWlnbi1r
ZXlzPjxyZWYtdHlwZSBuYW1lPSJKb3VybmFsIEFydGljbGUiPjE3PC9yZWYtdHlwZT48Y29udHJp
YnV0b3JzPjxhdXRob3JzPjxhdXRob3I+TWFnYWxoYWVzLCBKLjwvYXV0aG9yPjxhdXRob3I+UmVi
ZWxvLCBBLjwvYXV0aG9yPjxhdXRob3I+T2xpdmVpcmEsIEUuPC9hdXRob3I+PGF1dGhvcj5TaWx2
YSwgSi4gUi48L2F1dGhvcj48YXV0aG9yPk1hcnF1ZXMsIEYuPC9hdXRob3I+PGF1dGhvcj5Bc2Nl
bnNhbywgQS48L2F1dGhvcj48L2F1dGhvcnM+PC9jb250cmlidXRvcnM+PGF1dGgtYWRkcmVzcz5D
ZW50cmUgZm9yIFJlc2VhcmNoIGluIFBoeXNpY2FsIEFjdGl2aXR5LCBIZWFsdGggYW5kIExlaXN1
cmUsIEZhY3VsdHkgb2YgU3BvcnQgU2NpZW5jZXMsIFVuaXZlcnNpdHkgb2YgUG9ydG8sIFBvcnRv
LCBQb3J0dWdhbC4gam1hZ2FAZmFkZS51cC5wdDwvYXV0aC1hZGRyZXNzPjx0aXRsZXM+PHRpdGxl
PkltcGFjdCBvZiBMb3VnaGJvcm91Z2ggSW50ZXJtaXR0ZW50IFNodXR0bGUgVGVzdCB2ZXJzdXMg
c29jY2VyIG1hdGNoIG9uIHBoeXNpb2xvZ2ljYWwsIGJpb2NoZW1pY2FsIGFuZCBuZXVyb211c2N1
bGFyIHBhcmFtZXRlcnM8L3RpdGxlPjxzZWNvbmRhcnktdGl0bGU+RXVyIEogQXBwbCBQaHlzaW9s
PC9zZWNvbmRhcnktdGl0bGU+PC90aXRsZXM+PHBlcmlvZGljYWw+PGZ1bGwtdGl0bGU+RXVyIEog
QXBwbCBQaHlzaW9sPC9mdWxsLXRpdGxlPjxhYmJyLTE+RXVyb3BlYW4gSm91cm5hbCBvZiBBcHBs
aWVkIFBoeXNpb2xvZ3k8L2FiYnItMT48YWJici0yPkV1ciBKIEFwcGwgUGh5c2lvbDwvYWJici0y
PjxhYmJyLTM+RXVyLiBKLiBBcHBsLiBQaHlzaW9sLjwvYWJici0zPjwvcGVyaW9kaWNhbD48cGFn
ZXM+MzktNDg8L3BhZ2VzPjx2b2x1bWU+MTA4PC92b2x1bWU+PG51bWJlcj4xPC9udW1iZXI+PGtl
eXdvcmRzPjxrZXl3b3JkPkNyZWF0aW5lIEtpbmFzZS9tZXRhYm9saXNtPC9rZXl3b3JkPjxrZXl3
b3JkPkV4ZXJjaXNlL3BoeXNpb2xvZ3k8L2tleXdvcmQ+PGtleXdvcmQ+RXhlcmNpc2UgVGVzdDwv
a2V5d29yZD48a2V5d29yZD5IZWFydCBSYXRlLypwaHlzaW9sb2d5PC9rZXl3b3JkPjxrZXl3b3Jk
Pkh1bWFuczwva2V5d29yZD48a2V5d29yZD5NYWxlPC9rZXl3b3JkPjxrZXl3b3JkPk1hbG9uZGlh
bGRlaHlkZS9hbmFseXNpczwva2V5d29yZD48a2V5d29yZD5NdXNjbGUgRmF0aWd1ZS8qcGh5c2lv
bG9neTwva2V5d29yZD48a2V5d29yZD5PeHlnZW4gQ29uc3VtcHRpb24vKnBoeXNpb2xvZ3k8L2tl
eXdvcmQ+PGtleXdvcmQ+UGh5c2ljYWwgRW5kdXJhbmNlL3BoeXNpb2xvZ3k8L2tleXdvcmQ+PGtl
eXdvcmQ+UGh5c2ljYWwgRml0bmVzcy8qcGh5c2lvbG9neTwva2V5d29yZD48a2V5d29yZD5Tb2Nj
ZXI8L2tleXdvcmQ+PGtleXdvcmQ+VGFzayBQZXJmb3JtYW5jZSBhbmQgQW5hbHlzaXM8L2tleXdv
cmQ+PGtleXdvcmQ+VXJpYyBBY2lkL2FuYWx5c2lzPC9rZXl3b3JkPjwva2V5d29yZHM+PGRhdGVz
Pjx5ZWFyPjIwMTA8L3llYXI+PHB1Yi1kYXRlcz48ZGF0ZT5KYW48L2RhdGU+PC9wdWItZGF0ZXM+
PC9kYXRlcz48aXNibj4xNDM5LTYzMjcgKEVsZWN0cm9uaWMpJiN4RDsxNDM5LTYzMTkgKExpbmtp
bmcpPC9pc2JuPjxhY2Nlc3Npb24tbnVtPjE5NzU2NzEzPC9hY2Nlc3Npb24tbnVtPjx1cmxzPjxy
ZWxhdGVkLXVybHM+PHVybD5odHRwOi8vd3d3Lm5jYmkubmxtLm5paC5nb3YvcHVibWVkLzE5NzU2
NzEzPC91cmw+PC9yZWxhdGVkLXVybHM+PC91cmxzPjxlbGVjdHJvbmljLXJlc291cmNlLW51bT4x
MC4xMDA3L3MwMDQyMS0wMDktMTE2MS16PC9lbGVjdHJvbmljLXJlc291cmNlLW51bT48L3JlY29y
ZD48L0NpdGU+PC9FbmROb3RlPgB=
</w:fldData>
        </w:fldChar>
      </w:r>
      <w:r w:rsidR="00C76FC2" w:rsidRPr="00D22628">
        <w:rPr>
          <w:rStyle w:val="Emphasis"/>
        </w:rPr>
        <w:instrText xml:space="preserve"> ADDIN EN.CITE </w:instrText>
      </w:r>
      <w:r w:rsidR="00C76FC2" w:rsidRPr="00D22628">
        <w:rPr>
          <w:rStyle w:val="Emphasis"/>
        </w:rPr>
        <w:fldChar w:fldCharType="begin">
          <w:fldData xml:space="preserve">PEVuZE5vdGU+PENpdGU+PEF1dGhvcj5OaWNob2xhczwvQXV0aG9yPjxZZWFyPjIwMDA8L1llYXI+
PFJlY051bT4xNDE4PC9SZWNOdW0+PERpc3BsYXlUZXh0PigxOSwgMjgpPC9EaXNwbGF5VGV4dD48
cmVjb3JkPjxyZWMtbnVtYmVyPjE0MTg8L3JlYy1udW1iZXI+PGZvcmVpZ24ta2V5cz48a2V5IGFw
cD0iRU4iIGRiLWlkPSJldGV6dnhmcGt6djI5aWUyZnpreDJ6dHg1OWV3cjVhYXhmdHAiIHRpbWVz
dGFtcD0iMTQ3MzM0MTc1NSI+MTQxODwva2V5PjwvZm9yZWlnbi1rZXlzPjxyZWYtdHlwZSBuYW1l
PSJKb3VybmFsIEFydGljbGUiPjE3PC9yZWYtdHlwZT48Y29udHJpYnV0b3JzPjxhdXRob3JzPjxh
dXRob3I+TmljaG9sYXMsIEMuIFcuPC9hdXRob3I+PGF1dGhvcj5OdXR0YWxsLCBGLiBFLjwvYXV0
aG9yPjxhdXRob3I+V2lsbGlhbXMsIEMuPC9hdXRob3I+PC9hdXRob3JzPjwvY29udHJpYnV0b3Jz
PjxhdXRoLWFkZHJlc3M+RGVwYXJ0bWVudCBvZiBTcG9ydHMgU2NpZW5jZSwgTG91Z2hib3JvdWdo
IFVuaXZlcnNpdHksIFVLLiBjLncubmljaG9sYXNAbGJvcm8uYWMudWs8L2F1dGgtYWRkcmVzcz48
dGl0bGVzPjx0aXRsZT5UaGUgTG91Z2hib3JvdWdoIEludGVybWl0dGVudCBTaHV0dGxlIFRlc3Q6
IGEgZmllbGQgdGVzdCB0aGF0IHNpbXVsYXRlcyB0aGUgYWN0aXZpdHkgcGF0dGVybiBvZiBzb2Nj
ZXI8L3RpdGxlPjxzZWNvbmRhcnktdGl0bGU+SiBTcG9ydHMgU2NpPC9zZWNvbmRhcnktdGl0bGU+
PC90aXRsZXM+PHBlcmlvZGljYWw+PGZ1bGwtdGl0bGU+SiBTcG9ydHMgU2NpPC9mdWxsLXRpdGxl
PjxhYmJyLTE+Sm91cm5hbCBvZiBTcG9ydHMgU2NpZW5jZXM8L2FiYnItMT48YWJici0yPkogU3Bv
cnRzIFNjaTwvYWJici0yPjxhYmJyLTM+Si4gU3BvcnRzIFNjaS48L2FiYnItMz48L3BlcmlvZGlj
YWw+PHBhZ2VzPjk3LTEwNDwvcGFnZXM+PHZvbHVtZT4xODwvdm9sdW1lPjxudW1iZXI+MjwvbnVt
YmVyPjxrZXl3b3Jkcz48a2V5d29yZD5BZHVsdDwva2V5d29yZD48a2V5d29yZD5BbmFseXNpcyBv
ZiBWYXJpYW5jZTwva2V5d29yZD48a2V5d29yZD5CbG9vZCBDaGVtaWNhbCBBbmFseXNpczwva2V5
d29yZD48a2V5d29yZD5Db21wdXRlciBTaW11bGF0aW9uPC9rZXl3b3JkPjxrZXl3b3JkPkVuZXJn
eSBNZXRhYm9saXNtLypwaHlzaW9sb2d5PC9rZXl3b3JkPjxrZXl3b3JkPkV4ZXJjaXNlIFRlc3Qv
Km1ldGhvZHM8L2tleXdvcmQ+PGtleXdvcmQ+R3JlYXQgQnJpdGFpbjwva2V5d29yZD48a2V5d29y
ZD5IZWFydCBSYXRlPC9rZXl3b3JkPjxrZXl3b3JkPkh1bWFuczwva2V5d29yZD48a2V5d29yZD5N
YWxlPC9rZXl3b3JkPjxrZXl3b3JkPk1vZGVscywgQmlvbG9naWNhbDwva2V5d29yZD48a2V5d29y
ZD5Nb25pdG9yaW5nLCBQaHlzaW9sb2dpYzwva2V5d29yZD48a2V5d29yZD5PeHlnZW4gQ29uc3Vt
cHRpb24vcGh5c2lvbG9neTwva2V5d29yZD48a2V5d29yZD5QaHlzaWNhbCBFeGVydGlvbi8qcGh5
c2lvbG9neTwva2V5d29yZD48a2V5d29yZD5SZXByb2R1Y2liaWxpdHkgb2YgUmVzdWx0czwva2V5
d29yZD48a2V5d29yZD5Tb2NjZXIvKnBoeXNpb2xvZ3k8L2tleXdvcmQ+PC9rZXl3b3Jkcz48ZGF0
ZXM+PHllYXI+MjAwMDwveWVhcj48cHViLWRhdGVzPjxkYXRlPkZlYjwvZGF0ZT48L3B1Yi1kYXRl
cz48L2RhdGVzPjxpc2JuPjAyNjQtMDQxNCAoUHJpbnQpJiN4RDswMjY0LTA0MTQgKExpbmtpbmcp
PC9pc2JuPjxhY2Nlc3Npb24tbnVtPjEwNzE4NTY1PC9hY2Nlc3Npb24tbnVtPjx1cmxzPjxyZWxh
dGVkLXVybHM+PHVybD5odHRwOi8vd3d3Lm5jYmkubmxtLm5paC5nb3YvcHVibWVkLzEwNzE4NTY1
PC91cmw+PC9yZWxhdGVkLXVybHM+PC91cmxzPjxlbGVjdHJvbmljLXJlc291cmNlLW51bT4xMC4x
MDgwLzAyNjQwNDEwMDM2NTE2MjwvZWxlY3Ryb25pYy1yZXNvdXJjZS1udW0+PC9yZWNvcmQ+PC9D
aXRlPjxDaXRlPjxBdXRob3I+TWFnYWxoYWVzPC9BdXRob3I+PFllYXI+MjAxMDwvWWVhcj48UmVj
TnVtPjE0MTk8L1JlY051bT48cmVjb3JkPjxyZWMtbnVtYmVyPjE0MTk8L3JlYy1udW1iZXI+PGZv
cmVpZ24ta2V5cz48a2V5IGFwcD0iRU4iIGRiLWlkPSJldGV6dnhmcGt6djI5aWUyZnpreDJ6dHg1
OWV3cjVhYXhmdHAiIHRpbWVzdGFtcD0iMTQ3MzM0MTc5NyI+MTQxOTwva2V5PjwvZm9yZWlnbi1r
ZXlzPjxyZWYtdHlwZSBuYW1lPSJKb3VybmFsIEFydGljbGUiPjE3PC9yZWYtdHlwZT48Y29udHJp
YnV0b3JzPjxhdXRob3JzPjxhdXRob3I+TWFnYWxoYWVzLCBKLjwvYXV0aG9yPjxhdXRob3I+UmVi
ZWxvLCBBLjwvYXV0aG9yPjxhdXRob3I+T2xpdmVpcmEsIEUuPC9hdXRob3I+PGF1dGhvcj5TaWx2
YSwgSi4gUi48L2F1dGhvcj48YXV0aG9yPk1hcnF1ZXMsIEYuPC9hdXRob3I+PGF1dGhvcj5Bc2Nl
bnNhbywgQS48L2F1dGhvcj48L2F1dGhvcnM+PC9jb250cmlidXRvcnM+PGF1dGgtYWRkcmVzcz5D
ZW50cmUgZm9yIFJlc2VhcmNoIGluIFBoeXNpY2FsIEFjdGl2aXR5LCBIZWFsdGggYW5kIExlaXN1
cmUsIEZhY3VsdHkgb2YgU3BvcnQgU2NpZW5jZXMsIFVuaXZlcnNpdHkgb2YgUG9ydG8sIFBvcnRv
LCBQb3J0dWdhbC4gam1hZ2FAZmFkZS51cC5wdDwvYXV0aC1hZGRyZXNzPjx0aXRsZXM+PHRpdGxl
PkltcGFjdCBvZiBMb3VnaGJvcm91Z2ggSW50ZXJtaXR0ZW50IFNodXR0bGUgVGVzdCB2ZXJzdXMg
c29jY2VyIG1hdGNoIG9uIHBoeXNpb2xvZ2ljYWwsIGJpb2NoZW1pY2FsIGFuZCBuZXVyb211c2N1
bGFyIHBhcmFtZXRlcnM8L3RpdGxlPjxzZWNvbmRhcnktdGl0bGU+RXVyIEogQXBwbCBQaHlzaW9s
PC9zZWNvbmRhcnktdGl0bGU+PC90aXRsZXM+PHBlcmlvZGljYWw+PGZ1bGwtdGl0bGU+RXVyIEog
QXBwbCBQaHlzaW9sPC9mdWxsLXRpdGxlPjxhYmJyLTE+RXVyb3BlYW4gSm91cm5hbCBvZiBBcHBs
aWVkIFBoeXNpb2xvZ3k8L2FiYnItMT48YWJici0yPkV1ciBKIEFwcGwgUGh5c2lvbDwvYWJici0y
PjxhYmJyLTM+RXVyLiBKLiBBcHBsLiBQaHlzaW9sLjwvYWJici0zPjwvcGVyaW9kaWNhbD48cGFn
ZXM+MzktNDg8L3BhZ2VzPjx2b2x1bWU+MTA4PC92b2x1bWU+PG51bWJlcj4xPC9udW1iZXI+PGtl
eXdvcmRzPjxrZXl3b3JkPkNyZWF0aW5lIEtpbmFzZS9tZXRhYm9saXNtPC9rZXl3b3JkPjxrZXl3
b3JkPkV4ZXJjaXNlL3BoeXNpb2xvZ3k8L2tleXdvcmQ+PGtleXdvcmQ+RXhlcmNpc2UgVGVzdDwv
a2V5d29yZD48a2V5d29yZD5IZWFydCBSYXRlLypwaHlzaW9sb2d5PC9rZXl3b3JkPjxrZXl3b3Jk
Pkh1bWFuczwva2V5d29yZD48a2V5d29yZD5NYWxlPC9rZXl3b3JkPjxrZXl3b3JkPk1hbG9uZGlh
bGRlaHlkZS9hbmFseXNpczwva2V5d29yZD48a2V5d29yZD5NdXNjbGUgRmF0aWd1ZS8qcGh5c2lv
bG9neTwva2V5d29yZD48a2V5d29yZD5PeHlnZW4gQ29uc3VtcHRpb24vKnBoeXNpb2xvZ3k8L2tl
eXdvcmQ+PGtleXdvcmQ+UGh5c2ljYWwgRW5kdXJhbmNlL3BoeXNpb2xvZ3k8L2tleXdvcmQ+PGtl
eXdvcmQ+UGh5c2ljYWwgRml0bmVzcy8qcGh5c2lvbG9neTwva2V5d29yZD48a2V5d29yZD5Tb2Nj
ZXI8L2tleXdvcmQ+PGtleXdvcmQ+VGFzayBQZXJmb3JtYW5jZSBhbmQgQW5hbHlzaXM8L2tleXdv
cmQ+PGtleXdvcmQ+VXJpYyBBY2lkL2FuYWx5c2lzPC9rZXl3b3JkPjwva2V5d29yZHM+PGRhdGVz
Pjx5ZWFyPjIwMTA8L3llYXI+PHB1Yi1kYXRlcz48ZGF0ZT5KYW48L2RhdGU+PC9wdWItZGF0ZXM+
PC9kYXRlcz48aXNibj4xNDM5LTYzMjcgKEVsZWN0cm9uaWMpJiN4RDsxNDM5LTYzMTkgKExpbmtp
bmcpPC9pc2JuPjxhY2Nlc3Npb24tbnVtPjE5NzU2NzEzPC9hY2Nlc3Npb24tbnVtPjx1cmxzPjxy
ZWxhdGVkLXVybHM+PHVybD5odHRwOi8vd3d3Lm5jYmkubmxtLm5paC5nb3YvcHVibWVkLzE5NzU2
NzEzPC91cmw+PC9yZWxhdGVkLXVybHM+PC91cmxzPjxlbGVjdHJvbmljLXJlc291cmNlLW51bT4x
MC4xMDA3L3MwMDQyMS0wMDktMTE2MS16PC9lbGVjdHJvbmljLXJlc291cmNlLW51bT48L3JlY29y
ZD48L0NpdGU+PC9FbmROb3RlPgB=
</w:fldData>
        </w:fldChar>
      </w:r>
      <w:r w:rsidR="00C76FC2" w:rsidRPr="00D22628">
        <w:rPr>
          <w:rStyle w:val="Emphasis"/>
        </w:rPr>
        <w:instrText xml:space="preserve"> ADDIN EN.CITE.DATA </w:instrText>
      </w:r>
      <w:r w:rsidR="00C76FC2" w:rsidRPr="00D22628">
        <w:rPr>
          <w:rStyle w:val="Emphasis"/>
        </w:rPr>
      </w:r>
      <w:r w:rsidR="00C76FC2" w:rsidRPr="00D22628">
        <w:rPr>
          <w:rStyle w:val="Emphasis"/>
        </w:rPr>
        <w:fldChar w:fldCharType="end"/>
      </w:r>
      <w:r w:rsidR="00C66803" w:rsidRPr="00D22628">
        <w:rPr>
          <w:rStyle w:val="Emphasis"/>
        </w:rPr>
      </w:r>
      <w:r w:rsidR="00C66803" w:rsidRPr="00D22628">
        <w:rPr>
          <w:rStyle w:val="Emphasis"/>
        </w:rPr>
        <w:fldChar w:fldCharType="separate"/>
      </w:r>
      <w:r w:rsidR="00C76FC2" w:rsidRPr="00D22628">
        <w:rPr>
          <w:rStyle w:val="Emphasis"/>
          <w:noProof/>
        </w:rPr>
        <w:t>(19, 28)</w:t>
      </w:r>
      <w:r w:rsidR="00C66803" w:rsidRPr="00D22628">
        <w:rPr>
          <w:rStyle w:val="Emphasis"/>
        </w:rPr>
        <w:fldChar w:fldCharType="end"/>
      </w:r>
      <w:r w:rsidR="008C4E0B" w:rsidRPr="00D22628">
        <w:rPr>
          <w:rStyle w:val="Emphasis"/>
        </w:rPr>
        <w:t xml:space="preserve">. </w:t>
      </w:r>
      <w:r w:rsidRPr="00D22628">
        <w:rPr>
          <w:rStyle w:val="Emphasis"/>
        </w:rPr>
        <w:t xml:space="preserve">After each 20 m sprint participants were required to forcibly decelerate to a </w:t>
      </w:r>
      <w:r w:rsidR="00A819B4" w:rsidRPr="00D22628">
        <w:rPr>
          <w:rStyle w:val="Emphasis"/>
        </w:rPr>
        <w:t>target line situated 5 m from the finish</w:t>
      </w:r>
      <w:r w:rsidRPr="00D22628">
        <w:rPr>
          <w:rStyle w:val="Emphasis"/>
        </w:rPr>
        <w:t xml:space="preserve">. This procedure was included to more accurately reflect the demands of </w:t>
      </w:r>
      <w:r w:rsidR="00B703B4" w:rsidRPr="00D22628">
        <w:rPr>
          <w:rStyle w:val="Emphasis"/>
        </w:rPr>
        <w:t>soccer</w:t>
      </w:r>
      <w:r w:rsidRPr="00D22628">
        <w:rPr>
          <w:rStyle w:val="Emphasis"/>
        </w:rPr>
        <w:t xml:space="preserve"> match play</w:t>
      </w:r>
      <w:r w:rsidR="00256A85" w:rsidRPr="00D22628">
        <w:rPr>
          <w:rStyle w:val="Emphasis"/>
        </w:rPr>
        <w:t xml:space="preserve"> </w:t>
      </w:r>
      <w:r w:rsidR="00C66803" w:rsidRPr="00D22628">
        <w:rPr>
          <w:rStyle w:val="Emphasis"/>
        </w:rPr>
        <w:fldChar w:fldCharType="begin"/>
      </w:r>
      <w:r w:rsidR="004B7B60" w:rsidRPr="00D22628">
        <w:rPr>
          <w:rStyle w:val="Emphasis"/>
        </w:rPr>
        <w:instrText xml:space="preserve"> ADDIN EN.CITE &lt;EndNote&gt;&lt;Cite&gt;&lt;Author&gt;Akenhead&lt;/Author&gt;&lt;Year&gt;2013&lt;/Year&gt;&lt;RecNum&gt;524&lt;/RecNum&gt;&lt;DisplayText&gt;(1)&lt;/DisplayText&gt;&lt;record&gt;&lt;rec-number&gt;524&lt;/rec-number&gt;&lt;foreign-keys&gt;&lt;key app="EN" db-id="etezvxfpkzv29ie2fzkx2ztx59ewr5aaxftp" timestamp="1347458214"&gt;524&lt;/key&gt;&lt;/foreign-keys&gt;&lt;ref-type name="Journal Article"&gt;17&lt;/ref-type&gt;&lt;contributors&gt;&lt;authors&gt;&lt;author&gt;Akenhead, R.&lt;/author&gt;&lt;author&gt;Hayes, P. R.&lt;/author&gt;&lt;author&gt;Thompson, K. G.&lt;/author&gt;&lt;author&gt;French, D.&lt;/author&gt;&lt;/authors&gt;&lt;/contributors&gt;&lt;auth-address&gt;School of Life Sciences, Northumbria University, Newcastle Upon Tyne, United Kingdom; Newcastle United Football Club, Newcastle Upon Tyne, United Kingdom. Electronic address: r.akenhead@northumbria.ac.uk.&lt;/auth-address&gt;&lt;titles&gt;&lt;title&gt;Diminutions of acceleration and deceleration output during professional football match play&lt;/title&gt;&lt;secondary-title&gt;J Sci Med Sport&lt;/secondary-title&gt;&lt;/titles&gt;&lt;periodical&gt;&lt;full-title&gt;J Sci Med Sport&lt;/full-title&gt;&lt;abbr-1&gt;Journal of Science and Medicine in Sport&lt;/abbr-1&gt;&lt;abbr-2&gt;J Sci Med Sport&lt;/abbr-2&gt;&lt;abbr-3&gt;J. Sci. Med. Sport&lt;/abbr-3&gt;&lt;/periodical&gt;&lt;pages&gt;556-61&lt;/pages&gt;&lt;volume&gt;16&lt;/volume&gt;&lt;number&gt;6&lt;/number&gt;&lt;keywords&gt;&lt;keyword&gt;Biomechanical Phenomena&lt;/keyword&gt;&lt;keyword&gt;Football/*physiology&lt;/keyword&gt;&lt;keyword&gt;Humans&lt;/keyword&gt;&lt;keyword&gt;Male&lt;/keyword&gt;&lt;keyword&gt;Young Adult&lt;/keyword&gt;&lt;keyword&gt;Acceleration&lt;/keyword&gt;&lt;keyword&gt;Gps&lt;/keyword&gt;&lt;keyword&gt;Time-motion analysis&lt;/keyword&gt;&lt;/keywords&gt;&lt;dates&gt;&lt;year&gt;2013&lt;/year&gt;&lt;pub-dates&gt;&lt;date&gt;Nov&lt;/date&gt;&lt;/pub-dates&gt;&lt;/dates&gt;&lt;isbn&gt;1878-1861 (Electronic)&amp;#xD;1878-1861 (Linking)&lt;/isbn&gt;&lt;accession-num&gt;23333009&lt;/accession-num&gt;&lt;urls&gt;&lt;related-urls&gt;&lt;url&gt;http://www.ncbi.nlm.nih.gov/pubmed/23333009&lt;/url&gt;&lt;/related-urls&gt;&lt;/urls&gt;&lt;electronic-resource-num&gt;10.1016/j.jsams.2012.12.005&lt;/electronic-resource-num&gt;&lt;/record&gt;&lt;/Cite&gt;&lt;/EndNote&gt;</w:instrText>
      </w:r>
      <w:r w:rsidR="00C66803" w:rsidRPr="00D22628">
        <w:rPr>
          <w:rStyle w:val="Emphasis"/>
        </w:rPr>
        <w:fldChar w:fldCharType="separate"/>
      </w:r>
      <w:r w:rsidR="004B7B60" w:rsidRPr="00D22628">
        <w:rPr>
          <w:rStyle w:val="Emphasis"/>
          <w:noProof/>
        </w:rPr>
        <w:t>(1)</w:t>
      </w:r>
      <w:r w:rsidR="00C66803" w:rsidRPr="00D22628">
        <w:rPr>
          <w:rStyle w:val="Emphasis"/>
        </w:rPr>
        <w:fldChar w:fldCharType="end"/>
      </w:r>
      <w:r w:rsidR="00340026" w:rsidRPr="00D22628">
        <w:rPr>
          <w:rStyle w:val="Emphasis"/>
        </w:rPr>
        <w:t xml:space="preserve"> and to induce muscle damage consistent with the mechanical demands of </w:t>
      </w:r>
      <w:r w:rsidR="00B703B4" w:rsidRPr="00D22628">
        <w:rPr>
          <w:rStyle w:val="Emphasis"/>
        </w:rPr>
        <w:t>soccer</w:t>
      </w:r>
      <w:r w:rsidR="00256A85" w:rsidRPr="00D22628">
        <w:rPr>
          <w:rStyle w:val="Emphasis"/>
        </w:rPr>
        <w:t xml:space="preserve"> </w:t>
      </w:r>
      <w:r w:rsidR="00C66803" w:rsidRPr="00D22628">
        <w:rPr>
          <w:rStyle w:val="Emphasis"/>
        </w:rPr>
        <w:fldChar w:fldCharType="begin">
          <w:fldData xml:space="preserve">PEVuZE5vdGU+PENpdGU+PEF1dGhvcj5Ib3dhdHNvbjwvQXV0aG9yPjxZZWFyPjIwMDk8L1llYXI+
PFJlY051bT4xMjgzPC9SZWNOdW0+PERpc3BsYXlUZXh0PigxNiwgMTgpPC9EaXNwbGF5VGV4dD48
cmVjb3JkPjxyZWMtbnVtYmVyPjEyODM8L3JlYy1udW1iZXI+PGZvcmVpZ24ta2V5cz48a2V5IGFw
cD0iRU4iIGRiLWlkPSJldGV6dnhmcGt6djI5aWUyZnpreDJ6dHg1OWV3cjVhYXhmdHAiIHRpbWVz
dGFtcD0iMTM5NTMyNDAyNCI+MTI4Mzwva2V5PjwvZm9yZWlnbi1rZXlzPjxyZWYtdHlwZSBuYW1l
PSJKb3VybmFsIEFydGljbGUiPjE3PC9yZWYtdHlwZT48Y29udHJpYnV0b3JzPjxhdXRob3JzPjxh
dXRob3I+SG93YXRzb24sIEc8L2F1dGhvcj48YXV0aG9yPk1pbGFrLCBBPC9hdXRob3I+PC9hdXRo
b3JzPjwvY29udHJpYnV0b3JzPjx0aXRsZXM+PHRpdGxlPkV4ZXJjaXNlLWluZHVjZWQgbXVzY2xl
IGRhbWFnZSBmb2xsb3dpbmcgYSBib3V0IG9mIHNwb3J0IHNwZWNpZmljIHJlcGVhdGVkIHNwcmlu
dHM8L3RpdGxlPjxzZWNvbmRhcnktdGl0bGU+SiBTdHIgQ29uZCBSZXM8L3NlY29uZGFyeS10aXRs
ZT48L3RpdGxlcz48cGVyaW9kaWNhbD48ZnVsbC10aXRsZT5Kb3VybmFsIG9mIFN0cmVuZ3RoIGFu
ZCBDb25kaXRpb25pbmcgUmVzZWFyY2g8L2Z1bGwtdGl0bGU+PGFiYnItMT5Kb3VybmFsIG9mIFN0
cmVuZ3RoIGFuZCBDb25kaXRpb25pbmcgUmVzZWFyY2g8L2FiYnItMT48YWJici0yPkogU3RyIENv
bmQgUmVzPC9hYmJyLTI+PGFiYnItMz5KLiBTdHIuIENvbmQuIFJlcy48L2FiYnItMz48L3Blcmlv
ZGljYWw+PHBhZ2VzPjI0MTktMjQyNDwvcGFnZXM+PHZvbHVtZT4yMzwvdm9sdW1lPjxudW1iZXI+
ODwvbnVtYmVyPjxkYXRlcz48eWVhcj4yMDA5PC95ZWFyPjwvZGF0ZXM+PGlzYm4+MTA2NC04MDEx
PC9pc2JuPjx1cmxzPjwvdXJscz48L3JlY29yZD48L0NpdGU+PENpdGU+PEF1dGhvcj5MZWVkZXI8
L0F1dGhvcj48WWVhcj4yMDE0PC9ZZWFyPjxSZWNOdW0+MTMwOTwvUmVjTnVtPjxyZWNvcmQ+PHJl
Yy1udW1iZXI+MTMwOTwvcmVjLW51bWJlcj48Zm9yZWlnbi1rZXlzPjxrZXkgYXBwPSJFTiIgZGIt
aWQ9ImV0ZXp2eGZwa3p2MjlpZTJmemt4Mnp0eDU5ZXdyNWFheGZ0cCIgdGltZXN0YW1wPSIxNDI5
NjI5MjUyIj4xMzA5PC9rZXk+PC9mb3JlaWduLWtleXM+PHJlZi10eXBlIG5hbWU9IkpvdXJuYWwg
QXJ0aWNsZSI+MTc8L3JlZi10eXBlPjxjb250cmlidXRvcnM+PGF1dGhvcnM+PGF1dGhvcj5MZWVk
ZXIsIEogREM8L2F1dGhvcj48YXV0aG9yPnZhbiBTb21lcmVuLCBLZW4gQTwvYXV0aG9yPjxhdXRo
b3I+R2F6ZSwgRGF2aWQ8L2F1dGhvcj48YXV0aG9yPkpld2VsbCwgQW5kcmV3PC9hdXRob3I+PGF1
dGhvcj5EZXNobXVraCwgTiBJSzwvYXV0aG9yPjxhdXRob3I+U2hhaCwgSWx0YWY8L2F1dGhvcj48
YXV0aG9yPkJha2VyLCBKPC9hdXRob3I+PGF1dGhvcj5Ib3dhdHNvbiwgR2x5bjwvYXV0aG9yPjwv
YXV0aG9ycz48L2NvbnRyaWJ1dG9ycz48dGl0bGVzPjx0aXRsZT5SZWNvdmVyeSBhbmQgYWRhcHRh
dGlvbiBmcm9tIHJlcGVhdGVkIGludGVybWl0dGVudC1zcHJpbnQgZXhlcmNpc2U8L3RpdGxlPjxz
ZWNvbmRhcnktdGl0bGU+SW50ZXJuYXRpb25hbCBqb3VybmFsIG9mIHNwb3J0cyBwaHlzaW9sb2d5
IGFuZCBwZXJmb3JtYW5jZTwvc2Vjb25kYXJ5LXRpdGxlPjwvdGl0bGVzPjxwZXJpb2RpY2FsPjxm
dWxsLXRpdGxlPkludGVybmF0aW9uYWwgSm91cm5hbCBvZiBTcG9ydHMgUGh5c2lvbG9neSBhbmQg
UGVyZm9ybWFuY2U8L2Z1bGwtdGl0bGU+PGFiYnItMT5JbnRlcm5hdGlvbmFsIEpvdXJuYWwgb2Yg
U3BvcnRzIFBoeXNpb2xvZ3kgYW5kIFBlcmZvcm1hbmNlPC9hYmJyLTE+PGFiYnItMj5JbnQgSiBT
cG9ydCBQaHlzaW9sIFBlcmZvcm08L2FiYnItMj48YWJici0zPkludC4gSi4gU3BvcnQgUGh5c2lv
bC4gUGVyZm9ybS48L2FiYnItMz48L3BlcmlvZGljYWw+PHBhZ2VzPjQ4OS00OTY8L3BhZ2VzPjx2
b2x1bWU+OTwvdm9sdW1lPjxudW1iZXI+MzwvbnVtYmVyPjxkYXRlcz48eWVhcj4yMDE0PC95ZWFy
PjwvZGF0ZXM+PGlzYm4+MTU1NS0wMjY1PC9pc2JuPjx1cmxzPjwvdXJscz48L3JlY29yZD48L0Np
dGU+PC9FbmROb3RlPn==
</w:fldData>
        </w:fldChar>
      </w:r>
      <w:r w:rsidR="00FE691D" w:rsidRPr="00D22628">
        <w:rPr>
          <w:rStyle w:val="Emphasis"/>
        </w:rPr>
        <w:instrText xml:space="preserve"> ADDIN EN.CITE </w:instrText>
      </w:r>
      <w:r w:rsidR="00FE691D" w:rsidRPr="00D22628">
        <w:rPr>
          <w:rStyle w:val="Emphasis"/>
        </w:rPr>
        <w:fldChar w:fldCharType="begin">
          <w:fldData xml:space="preserve">PEVuZE5vdGU+PENpdGU+PEF1dGhvcj5Ib3dhdHNvbjwvQXV0aG9yPjxZZWFyPjIwMDk8L1llYXI+
PFJlY051bT4xMjgzPC9SZWNOdW0+PERpc3BsYXlUZXh0PigxNiwgMTgpPC9EaXNwbGF5VGV4dD48
cmVjb3JkPjxyZWMtbnVtYmVyPjEyODM8L3JlYy1udW1iZXI+PGZvcmVpZ24ta2V5cz48a2V5IGFw
cD0iRU4iIGRiLWlkPSJldGV6dnhmcGt6djI5aWUyZnpreDJ6dHg1OWV3cjVhYXhmdHAiIHRpbWVz
dGFtcD0iMTM5NTMyNDAyNCI+MTI4Mzwva2V5PjwvZm9yZWlnbi1rZXlzPjxyZWYtdHlwZSBuYW1l
PSJKb3VybmFsIEFydGljbGUiPjE3PC9yZWYtdHlwZT48Y29udHJpYnV0b3JzPjxhdXRob3JzPjxh
dXRob3I+SG93YXRzb24sIEc8L2F1dGhvcj48YXV0aG9yPk1pbGFrLCBBPC9hdXRob3I+PC9hdXRo
b3JzPjwvY29udHJpYnV0b3JzPjx0aXRsZXM+PHRpdGxlPkV4ZXJjaXNlLWluZHVjZWQgbXVzY2xl
IGRhbWFnZSBmb2xsb3dpbmcgYSBib3V0IG9mIHNwb3J0IHNwZWNpZmljIHJlcGVhdGVkIHNwcmlu
dHM8L3RpdGxlPjxzZWNvbmRhcnktdGl0bGU+SiBTdHIgQ29uZCBSZXM8L3NlY29uZGFyeS10aXRs
ZT48L3RpdGxlcz48cGVyaW9kaWNhbD48ZnVsbC10aXRsZT5Kb3VybmFsIG9mIFN0cmVuZ3RoIGFu
ZCBDb25kaXRpb25pbmcgUmVzZWFyY2g8L2Z1bGwtdGl0bGU+PGFiYnItMT5Kb3VybmFsIG9mIFN0
cmVuZ3RoIGFuZCBDb25kaXRpb25pbmcgUmVzZWFyY2g8L2FiYnItMT48YWJici0yPkogU3RyIENv
bmQgUmVzPC9hYmJyLTI+PGFiYnItMz5KLiBTdHIuIENvbmQuIFJlcy48L2FiYnItMz48L3Blcmlv
ZGljYWw+PHBhZ2VzPjI0MTktMjQyNDwvcGFnZXM+PHZvbHVtZT4yMzwvdm9sdW1lPjxudW1iZXI+
ODwvbnVtYmVyPjxkYXRlcz48eWVhcj4yMDA5PC95ZWFyPjwvZGF0ZXM+PGlzYm4+MTA2NC04MDEx
PC9pc2JuPjx1cmxzPjwvdXJscz48L3JlY29yZD48L0NpdGU+PENpdGU+PEF1dGhvcj5MZWVkZXI8
L0F1dGhvcj48WWVhcj4yMDE0PC9ZZWFyPjxSZWNOdW0+MTMwOTwvUmVjTnVtPjxyZWNvcmQ+PHJl
Yy1udW1iZXI+MTMwOTwvcmVjLW51bWJlcj48Zm9yZWlnbi1rZXlzPjxrZXkgYXBwPSJFTiIgZGIt
aWQ9ImV0ZXp2eGZwa3p2MjlpZTJmemt4Mnp0eDU5ZXdyNWFheGZ0cCIgdGltZXN0YW1wPSIxNDI5
NjI5MjUyIj4xMzA5PC9rZXk+PC9mb3JlaWduLWtleXM+PHJlZi10eXBlIG5hbWU9IkpvdXJuYWwg
QXJ0aWNsZSI+MTc8L3JlZi10eXBlPjxjb250cmlidXRvcnM+PGF1dGhvcnM+PGF1dGhvcj5MZWVk
ZXIsIEogREM8L2F1dGhvcj48YXV0aG9yPnZhbiBTb21lcmVuLCBLZW4gQTwvYXV0aG9yPjxhdXRo
b3I+R2F6ZSwgRGF2aWQ8L2F1dGhvcj48YXV0aG9yPkpld2VsbCwgQW5kcmV3PC9hdXRob3I+PGF1
dGhvcj5EZXNobXVraCwgTiBJSzwvYXV0aG9yPjxhdXRob3I+U2hhaCwgSWx0YWY8L2F1dGhvcj48
YXV0aG9yPkJha2VyLCBKPC9hdXRob3I+PGF1dGhvcj5Ib3dhdHNvbiwgR2x5bjwvYXV0aG9yPjwv
YXV0aG9ycz48L2NvbnRyaWJ1dG9ycz48dGl0bGVzPjx0aXRsZT5SZWNvdmVyeSBhbmQgYWRhcHRh
dGlvbiBmcm9tIHJlcGVhdGVkIGludGVybWl0dGVudC1zcHJpbnQgZXhlcmNpc2U8L3RpdGxlPjxz
ZWNvbmRhcnktdGl0bGU+SW50ZXJuYXRpb25hbCBqb3VybmFsIG9mIHNwb3J0cyBwaHlzaW9sb2d5
IGFuZCBwZXJmb3JtYW5jZTwvc2Vjb25kYXJ5LXRpdGxlPjwvdGl0bGVzPjxwZXJpb2RpY2FsPjxm
dWxsLXRpdGxlPkludGVybmF0aW9uYWwgSm91cm5hbCBvZiBTcG9ydHMgUGh5c2lvbG9neSBhbmQg
UGVyZm9ybWFuY2U8L2Z1bGwtdGl0bGU+PGFiYnItMT5JbnRlcm5hdGlvbmFsIEpvdXJuYWwgb2Yg
U3BvcnRzIFBoeXNpb2xvZ3kgYW5kIFBlcmZvcm1hbmNlPC9hYmJyLTE+PGFiYnItMj5JbnQgSiBT
cG9ydCBQaHlzaW9sIFBlcmZvcm08L2FiYnItMj48YWJici0zPkludC4gSi4gU3BvcnQgUGh5c2lv
bC4gUGVyZm9ybS48L2FiYnItMz48L3BlcmlvZGljYWw+PHBhZ2VzPjQ4OS00OTY8L3BhZ2VzPjx2
b2x1bWU+OTwvdm9sdW1lPjxudW1iZXI+MzwvbnVtYmVyPjxkYXRlcz48eWVhcj4yMDE0PC95ZWFy
PjwvZGF0ZXM+PGlzYm4+MTU1NS0wMjY1PC9pc2JuPjx1cmxzPjwvdXJscz48L3JlY29yZD48L0Np
dGU+PC9FbmROb3RlPn==
</w:fldData>
        </w:fldChar>
      </w:r>
      <w:r w:rsidR="00FE691D" w:rsidRPr="00D22628">
        <w:rPr>
          <w:rStyle w:val="Emphasis"/>
        </w:rPr>
        <w:instrText xml:space="preserve"> ADDIN EN.CITE.DATA </w:instrText>
      </w:r>
      <w:r w:rsidR="00FE691D" w:rsidRPr="00D22628">
        <w:rPr>
          <w:rStyle w:val="Emphasis"/>
        </w:rPr>
      </w:r>
      <w:r w:rsidR="00FE691D" w:rsidRPr="00D22628">
        <w:rPr>
          <w:rStyle w:val="Emphasis"/>
        </w:rPr>
        <w:fldChar w:fldCharType="end"/>
      </w:r>
      <w:r w:rsidR="00C66803" w:rsidRPr="00D22628">
        <w:rPr>
          <w:rStyle w:val="Emphasis"/>
        </w:rPr>
      </w:r>
      <w:r w:rsidR="00C66803" w:rsidRPr="00D22628">
        <w:rPr>
          <w:rStyle w:val="Emphasis"/>
        </w:rPr>
        <w:fldChar w:fldCharType="separate"/>
      </w:r>
      <w:r w:rsidR="00FE691D" w:rsidRPr="00D22628">
        <w:rPr>
          <w:rStyle w:val="Emphasis"/>
          <w:noProof/>
        </w:rPr>
        <w:t>(16, 18)</w:t>
      </w:r>
      <w:r w:rsidR="00C66803" w:rsidRPr="00D22628">
        <w:rPr>
          <w:rStyle w:val="Emphasis"/>
        </w:rPr>
        <w:fldChar w:fldCharType="end"/>
      </w:r>
      <w:r w:rsidR="00340026" w:rsidRPr="00D22628">
        <w:rPr>
          <w:rStyle w:val="Emphasis"/>
        </w:rPr>
        <w:t>. In total</w:t>
      </w:r>
      <w:r w:rsidR="00DE5CF4" w:rsidRPr="00D22628">
        <w:rPr>
          <w:rStyle w:val="Emphasis"/>
        </w:rPr>
        <w:t>,</w:t>
      </w:r>
      <w:r w:rsidR="00340026" w:rsidRPr="00D22628">
        <w:rPr>
          <w:rStyle w:val="Emphasis"/>
        </w:rPr>
        <w:t xml:space="preserve"> pa</w:t>
      </w:r>
      <w:r w:rsidR="00A819B4" w:rsidRPr="00D22628">
        <w:rPr>
          <w:rStyle w:val="Emphasis"/>
        </w:rPr>
        <w:t xml:space="preserve">rticipants completed 42 maximal </w:t>
      </w:r>
      <w:r w:rsidR="00340026" w:rsidRPr="00D22628">
        <w:rPr>
          <w:rStyle w:val="Emphasis"/>
        </w:rPr>
        <w:t>sprints with forced deceleration</w:t>
      </w:r>
      <w:r w:rsidR="00053A68" w:rsidRPr="00D22628">
        <w:rPr>
          <w:rStyle w:val="Emphasis"/>
        </w:rPr>
        <w:t>s</w:t>
      </w:r>
      <w:r w:rsidR="00340026" w:rsidRPr="00D22628">
        <w:rPr>
          <w:rStyle w:val="Emphasis"/>
        </w:rPr>
        <w:t xml:space="preserve"> across the 90 min. </w:t>
      </w:r>
    </w:p>
    <w:p w14:paraId="16748A23" w14:textId="77777777" w:rsidR="00340026" w:rsidRPr="00D22628" w:rsidRDefault="00340026" w:rsidP="00E81378">
      <w:pPr>
        <w:pStyle w:val="Heading4"/>
        <w:spacing w:line="480" w:lineRule="auto"/>
      </w:pPr>
    </w:p>
    <w:p w14:paraId="0FE4280D" w14:textId="11044AAF" w:rsidR="00340026" w:rsidRPr="00D22628" w:rsidRDefault="00053A68" w:rsidP="00E81378">
      <w:pPr>
        <w:pStyle w:val="Heading4"/>
        <w:spacing w:line="480" w:lineRule="auto"/>
      </w:pPr>
      <w:r w:rsidRPr="00D22628">
        <w:t>Outcome measures</w:t>
      </w:r>
    </w:p>
    <w:p w14:paraId="3EE12B34" w14:textId="127C2E99" w:rsidR="00340026" w:rsidRPr="00D22628" w:rsidRDefault="00A819B4" w:rsidP="00E81378">
      <w:pPr>
        <w:spacing w:line="480" w:lineRule="auto"/>
      </w:pPr>
      <w:r w:rsidRPr="00D22628">
        <w:t>A</w:t>
      </w:r>
      <w:r w:rsidR="00156E37" w:rsidRPr="00D22628">
        <w:t xml:space="preserve"> range of </w:t>
      </w:r>
      <w:r w:rsidR="00373FD0" w:rsidRPr="00D22628">
        <w:t xml:space="preserve">measures </w:t>
      </w:r>
      <w:r w:rsidR="00F01540" w:rsidRPr="00D22628">
        <w:t xml:space="preserve">were assessed pre- and post- </w:t>
      </w:r>
      <w:r w:rsidR="00340026" w:rsidRPr="00D22628">
        <w:t xml:space="preserve">simulated </w:t>
      </w:r>
      <w:r w:rsidR="00B703B4" w:rsidRPr="00D22628">
        <w:t>soccer</w:t>
      </w:r>
      <w:r w:rsidR="00340026" w:rsidRPr="00D22628">
        <w:t xml:space="preserve"> match-play, and at 24 h intervals for 72 h </w:t>
      </w:r>
      <w:r w:rsidR="000E01D5" w:rsidRPr="00D22628">
        <w:t>post-exercise</w:t>
      </w:r>
      <w:r w:rsidRPr="00D22628">
        <w:t xml:space="preserve">, in order to ascertain the time-course recovery </w:t>
      </w:r>
      <w:r w:rsidR="00373FD0" w:rsidRPr="00D22628">
        <w:t xml:space="preserve">after the </w:t>
      </w:r>
      <w:r w:rsidR="00BE1370" w:rsidRPr="00D22628">
        <w:t>simulated match</w:t>
      </w:r>
      <w:r w:rsidR="00340026" w:rsidRPr="00D22628">
        <w:t xml:space="preserve">. </w:t>
      </w:r>
      <w:r w:rsidR="00156E37" w:rsidRPr="00D22628">
        <w:t>Details of each are outlined below.</w:t>
      </w:r>
      <w:r w:rsidR="00672323" w:rsidRPr="00D22628">
        <w:t xml:space="preserve"> For the post-exercise measurement, </w:t>
      </w:r>
      <w:r w:rsidR="00672323" w:rsidRPr="00D22628">
        <w:rPr>
          <w:rFonts w:eastAsia="MS Gothic"/>
        </w:rPr>
        <w:t>the assessment of central and peripheral neuromuscular fatigue measured with motor nerve and motor cortical stimulation was completed within 2.5 min of exercise cessation. This is in accordance with previous similar investigations</w:t>
      </w:r>
      <w:r w:rsidR="001834BE" w:rsidRPr="00D22628">
        <w:rPr>
          <w:rFonts w:eastAsia="MS Gothic"/>
        </w:rPr>
        <w:t xml:space="preserve"> </w:t>
      </w:r>
      <w:r w:rsidR="00A053A4" w:rsidRPr="00D22628">
        <w:rPr>
          <w:rFonts w:eastAsia="MS Gothic"/>
        </w:rPr>
        <w:fldChar w:fldCharType="begin">
          <w:fldData xml:space="preserve">PEVuZE5vdGU+PENpdGU+PEF1dGhvcj5UaG9tYXM8L0F1dGhvcj48WWVhcj4yMDE2PC9ZZWFyPjxS
ZWNOdW0+MTQyNzwvUmVjTnVtPjxEaXNwbGF5VGV4dD4oMzUsIDM5LCA0MywgNDQpPC9EaXNwbGF5
VGV4dD48cmVjb3JkPjxyZWMtbnVtYmVyPjE0Mjc8L3JlYy1udW1iZXI+PGZvcmVpZ24ta2V5cz48
a2V5IGFwcD0iRU4iIGRiLWlkPSJldGV6dnhmcGt6djI5aWUyZnpreDJ6dHg1OWV3cjVhYXhmdHAi
IHRpbWVzdGFtcD0iMTQ3MzM0Mjk1OCI+MTQyNzwva2V5PjwvZm9yZWlnbi1rZXlzPjxyZWYtdHlw
ZSBuYW1lPSJKb3VybmFsIEFydGljbGUiPjE3PC9yZWYtdHlwZT48Y29udHJpYnV0b3JzPjxhdXRo
b3JzPjxhdXRob3I+VGhvbWFzLCBLLjwvYXV0aG9yPjxhdXRob3I+RWxtZXVhLCBNLjwvYXV0aG9y
PjxhdXRob3I+SG93YXRzb24sIEcuPC9hdXRob3I+PGF1dGhvcj5Hb29kYWxsLCBTLjwvYXV0aG9y
PjwvYXV0aG9ycz48L2NvbnRyaWJ1dG9ycz48YXV0aC1hZGRyZXNzPjFGYWN1bHR5IG9mIEhlYWx0
aCBhbmQgTGlmZSBTY2llbmNlcywgTm9ydGh1bWJyaWEgVW5pdmVyc2l0eSwgTmV3Y2FzdGxlIHVw
b24gVHluZSwgVU5JVEVEIEtJTkdET007IGFuZCAyV2F0ZXIgUmVzZWFyY2ggR3JvdXAsIFNjaG9v
bCBvZiBFbnZpcm9ubWVudGFsIFNjaWVuY2VzIGFuZCBEZXZlbG9wbWVudCwgTm9ydGh3ZXN0IFVu
aXZlcnNpdHksIFBvdGNoZWZzdHJvb20sIFNPVVRIIEFGUklDQS48L2F1dGgtYWRkcmVzcz48dGl0
bGVzPjx0aXRsZT5JbnRlbnNpdHktRGVwZW5kZW50IENvbnRyaWJ1dGlvbiBvZiBOZXVyb211c2N1
bGFyIEZhdGlndWUgYWZ0ZXIgQ29uc3RhbnQtTG9hZCBDeWNsaW5nPC90aXRsZT48c2Vjb25kYXJ5
LXRpdGxlPk1lZCBTY2kgU3BvcnRzIEV4ZXJjPC9zZWNvbmRhcnktdGl0bGU+PC90aXRsZXM+PHBl
cmlvZGljYWw+PGZ1bGwtdGl0bGU+TWVkIFNjaSBTcG9ydHMgRXhlcmM8L2Z1bGwtdGl0bGU+PGFi
YnItMT5NZWRpY2luZSBhbmQgU2NpZW5jZSBpbiBTcG9ydHMgYW5kIEV4ZXJjaXNlPC9hYmJyLTE+
PGFiYnItMj5NZWQgU2NpIFNwb3J0cyBFeGVyYzwvYWJici0yPjxhYmJyLTM+TWVkLiBTY2kuIFNw
b3J0cyBFeGVyYy48L2FiYnItMz48L3BlcmlvZGljYWw+PHBhZ2VzPjE3NTEtNjA8L3BhZ2VzPjx2
b2x1bWU+NDg8L3ZvbHVtZT48bnVtYmVyPjk8L251bWJlcj48ZGF0ZXM+PHllYXI+MjAxNjwveWVh
cj48cHViLWRhdGVzPjxkYXRlPlNlcDwvZGF0ZT48L3B1Yi1kYXRlcz48L2RhdGVzPjxpc2JuPjE1
MzAtMDMxNSAoRWxlY3Ryb25pYykmI3hEOzAxOTUtOTEzMSAoTGlua2luZyk8L2lzYm4+PGFjY2Vz
c2lvbi1udW0+MjcxODcxMDE8L2FjY2Vzc2lvbi1udW0+PHVybHM+PHJlbGF0ZWQtdXJscz48dXJs
Pmh0dHA6Ly93d3cubmNiaS5ubG0ubmloLmdvdi9wdWJtZWQvMjcxODcxMDE8L3VybD48L3JlbGF0
ZWQtdXJscz48L3VybHM+PGVsZWN0cm9uaWMtcmVzb3VyY2UtbnVtPjEwLjEyNDkvTVNTLjAwMDAw
MDAwMDAwMDA5NTA8L2VsZWN0cm9uaWMtcmVzb3VyY2UtbnVtPjwvcmVjb3JkPjwvQ2l0ZT48Q2l0
ZT48QXV0aG9yPlRob21hczwvQXV0aG9yPjxZZWFyPjIwMTU8L1llYXI+PFJlY051bT4xMzIxPC9S
ZWNOdW0+PHJlY29yZD48cmVjLW51bWJlcj4xMzIxPC9yZWMtbnVtYmVyPjxmb3JlaWduLWtleXM+
PGtleSBhcHA9IkVOIiBkYi1pZD0iZXRlenZ4ZnBrenYyOWllMmZ6a3gyenR4NTlld3I1YWF4ZnRw
IiB0aW1lc3RhbXA9IjE0MzAyMzA1MjAiPjEzMjE8L2tleT48L2ZvcmVpZ24ta2V5cz48cmVmLXR5
cGUgbmFtZT0iSm91cm5hbCBBcnRpY2xlIj4xNzwvcmVmLXR5cGU+PGNvbnRyaWJ1dG9ycz48YXV0
aG9ycz48YXV0aG9yPlRob21hcywgSy48L2F1dGhvcj48YXV0aG9yPkdvb2RhbGwsIFMuPC9hdXRo
b3I+PGF1dGhvcj5TdG9uZSwgTS48L2F1dGhvcj48YXV0aG9yPkhvd2F0c29uLCBHLjwvYXV0aG9y
PjxhdXRob3I+U3QgQ2xhaXIgR2lic29uLCBBLjwvYXV0aG9yPjxhdXRob3I+QW5zbGV5LCBMLjwv
YXV0aG9yPjwvYXV0aG9ycz48L2NvbnRyaWJ1dG9ycz48YXV0aC1hZGRyZXNzPjFEZXBhcnRtZW50
IG9mIFNwb3J0LCBFeGVyY2lzZSBhbmQgUmVoYWJpbGl0YXRpb24sIEZhY3VsdHkgb2YgSGVhbHRo
IGFuZCBMaWZlIFNjaWVuY2VzLCBOb3J0aHVtYnJpYSBVbml2ZXJzaXR5LCBOZXdjYXN0bGUtdXBv
bi1UeW5lLCBVTklURUQgS0lOR0RPTTsgMkRlcGFydG1lbnQgb2YgU3BvcnQgTWFuYWdlbWVudCwg
U2Nob29sIG9mIEFwcGxpZWQgTWFuYWdlbWVudCBhbmQgTGF3LCBCdWNraW5naGFtc2hpcmUgTmV3
IFVuaXZlcnNpdHksIEhpZ2ggV3ljb21iZSwgVU5JVEVEIEtJTkdET007IDNXYXRlciBSZXNlYXJj
aCBHcm91cCwgU2Nob29sIG9mIEVudmlyb25tZW50YWwgU2NpZW5jZXMgYW5kIERldmVsb3BtZW50
LCBOb3J0aHdlc3QgVW5pdmVyc2l0eSwgUG90Y2hlZnN0cm9vbSwgU09VVEggQUZSSUNBOyBhbmQg
NFNjaG9vbCBvZiBNZWRpY2luZSwgVW5pdmVyc2l0eSBvZiB0aGUgRnJlZSBTdGF0ZSwgQmxvZW1m
b250ZWluLCBTT1VUSCBBRlJJQ0EuPC9hdXRoLWFkZHJlc3M+PHRpdGxlcz48dGl0bGU+Q2VudHJh
bCBhbmQgcGVyaXBoZXJhbCBmYXRpZ3VlIGluIG1hbGUgY3ljbGlzdHMgYWZ0ZXIgNC0sIDIwLSwg
YW5kIDQwLWttIHRpbWUgdHJpYWx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U2NpZW5jZSBpbiBTcG9ydHMgYW5kIEV4ZXJjaXNlPC9hYmJyLTE+PGFiYnItMj5N
ZWQgU2NpIFNwb3J0cyBFeGVyYzwvYWJici0yPjxhYmJyLTM+TWVkLiBTY2kuIFNwb3J0cyBFeGVy
Yy48L2FiYnItMz48L3BlcmlvZGljYWw+PGFsdC1wZXJpb2RpY2FsPjxmdWxsLXRpdGxlPk1lZGlj
aW5lIGFuZCBTY2llbmNlIGluIFNwb3J0cyBhbmQgRXhlcmNpc2U8L2Z1bGwtdGl0bGU+PGFiYnIt
MT5NZWRpY2luZSBhbmQgU2NpZW5jZSBpbiBTcG9ydHMgYW5kIEV4ZXJjaXNlPC9hYmJyLTE+PGFi
YnItMj5NZWQgU2NpIFNwb3J0cyBFeGVyYzwvYWJici0yPjxhYmJyLTM+TWVkLiBTY2kuIFNwb3J0
cyBFeGVyYy48L2FiYnItMz48L2FsdC1wZXJpb2RpY2FsPjxwYWdlcz41MzctNDY8L3BhZ2VzPjx2
b2x1bWU+NDc8L3ZvbHVtZT48bnVtYmVyPjM8L251bWJlcj48ZGF0ZXM+PHllYXI+MjAxNTwveWVh
cj48cHViLWRhdGVzPjxkYXRlPk1hcjwvZGF0ZT48L3B1Yi1kYXRlcz48L2RhdGVzPjxpc2JuPjE1
MzAtMDMxNSAoRWxlY3Ryb25pYykmI3hEOzAxOTUtOTEzMSAoTGlua2luZyk8L2lzYm4+PGFjY2Vz
c2lvbi1udW0+MjUwNTEzODg8L2FjY2Vzc2lvbi1udW0+PHVybHM+PHJlbGF0ZWQtdXJscz48dXJs
Pmh0dHA6Ly93d3cubmNiaS5ubG0ubmloLmdvdi9wdWJtZWQvMjUwNTEzODg8L3VybD48L3JlbGF0
ZWQtdXJscz48L3VybHM+PGVsZWN0cm9uaWMtcmVzb3VyY2UtbnVtPjEwLjEyNDkvTVNTLjAwMDAw
MDAwMDAwMDA0NDg8L2VsZWN0cm9uaWMtcmVzb3VyY2UtbnVtPjwvcmVjb3JkPjwvQ2l0ZT48Q2l0
ZT48QXV0aG9yPlJvc3NtYW48L0F1dGhvcj48WWVhcj4yMDEyPC9ZZWFyPjxSZWNOdW0+MTIzMjwv
UmVjTnVtPjxyZWNvcmQ+PHJlYy1udW1iZXI+MTIzMjwvcmVjLW51bWJlcj48Zm9yZWlnbi1rZXlz
PjxrZXkgYXBwPSJFTiIgZGItaWQ9ImV0ZXp2eGZwa3p2MjlpZTJmemt4Mnp0eDU5ZXdyNWFheGZ0
cCIgdGltZXN0YW1wPSIxMzgxNzU2NjQ5Ij4xMjMyPC9rZXk+PC9mb3JlaWduLWtleXM+PHJlZi10
eXBlIG5hbWU9IkpvdXJuYWwgQXJ0aWNsZSI+MTc8L3JlZi10eXBlPjxjb250cmlidXRvcnM+PGF1
dGhvcnM+PGF1dGhvcj5Sb3NzbWFuLCBNLiBKLjwvYXV0aG9yPjxhdXRob3I+VmVudHVyZWxsaSwg
TS48L2F1dGhvcj48YXV0aG9yPk1jRGFuaWVsLCBKLjwvYXV0aG9yPjxhdXRob3I+QW1hbm4sIE0u
PC9hdXRob3I+PGF1dGhvcj5SaWNoYXJkc29uLCBSLiBTLjwvYXV0aG9yPjwvYXV0aG9ycz48L2Nv
bnRyaWJ1dG9ycz48YXV0aC1hZGRyZXNzPkdlcmlhdHJpYyBSZXNlYXJjaCwgRWR1Y2F0aW9uLCBh
bmQgQ2xpbmljYWwgQ2VudGVyLCBHZW9yZ2UgRS4gV2hhbGVuIFZBIE1lZGljYWwgQ2VudGVyLCBT
YWx0IExha2UgQ2l0eSwgVVQsIFVTQS48L2F1dGgtYWRkcmVzcz48dGl0bGVzPjx0aXRsZT5NdXNj
bGUgbWFzcyBhbmQgcGVyaXBoZXJhbCBmYXRpZ3VlOiBhIHBvdGVudGlhbCByb2xlIGZvciBhZmZl
cmVudCBmZWVkYmFjaz88L3RpdGxlPjxzZWNvbmRhcnktdGl0bGU+QWN0YSBwaHlzaW9sb2dpY2E8
L3NlY29uZGFyeS10aXRsZT48YWx0LXRpdGxlPkFjdGEgUGh5c2lvbCAoT3hmKTwvYWx0LXRpdGxl
PjwvdGl0bGVzPjxwZXJpb2RpY2FsPjxmdWxsLXRpdGxlPkFjdGEgUGh5c2lvbG9naWNhPC9mdWxs
LXRpdGxlPjxhYmJyLTE+QWN0YSBQaHlzaW9sb2dpY2E8L2FiYnItMT48YWJici0yPkFjdGEgUGh5
c2lvbDwvYWJici0yPjxhYmJyLTM+QWN0YS4gUGh5c2lvbC48L2FiYnItMz48L3BlcmlvZGljYWw+
PHBhZ2VzPjI0Mi01MDwvcGFnZXM+PHZvbHVtZT4yMDY8L3ZvbHVtZT48bnVtYmVyPjQ8L251bWJl
cj48ZWRpdGlvbj4yMDEyLzA3LzA2PC9lZGl0aW9uPjxrZXl3b3Jkcz48a2V5d29yZD5BZHVsdDwv
a2V5d29yZD48a2V5d29yZD5CaWN5Y2xpbmcvcGh5c2lvbG9neTwva2V5d29yZD48a2V5d29yZD5F
eGVyY2lzZS8qcGh5c2lvbG9neTwva2V5d29yZD48a2V5d29yZD5IdW1hbnM8L2tleXdvcmQ+PGtl
eXdvcmQ+S25lZS8qYW5hdG9teSAmYW1wOyBoaXN0b2xvZ3kvcGh5c2lvbG9neTwva2V5d29yZD48
a2V5d29yZD5NYWxlPC9rZXl3b3JkPjxrZXl3b3JkPk11c2NsZSBGYXRpZ3VlLypwaHlzaW9sb2d5
PC9rZXl3b3JkPjxrZXl3b3JkPk11c2NsZSwgU2tlbGV0YWwvKmFuYXRvbXkgJmFtcDsgaGlzdG9s
b2d5L3BoeXNpb2xvZ3k8L2tleXdvcmQ+PGtleXdvcmQ+UGh5c2ljYWwgRW5kdXJhbmNlLypwaHlz
aW9sb2d5PC9rZXl3b3JkPjxrZXl3b3JkPllvdW5nIEFkdWx0PC9rZXl3b3JkPjwva2V5d29yZHM+
PGRhdGVzPjx5ZWFyPjIwMTI8L3llYXI+PHB1Yi1kYXRlcz48ZGF0ZT5EZWM8L2RhdGU+PC9wdWIt
ZGF0ZXM+PC9kYXRlcz48aXNibj4xNzQ4LTE3MTYgKEVsZWN0cm9uaWMpJiN4RDsxNzQ4LTE3MDgg
KExpbmtpbmcpPC9pc2JuPjxhY2Nlc3Npb24tbnVtPjIyNzYyMjg2PC9hY2Nlc3Npb24tbnVtPjx3
b3JrLXR5cGU+UmVzZWFyY2ggU3VwcG9ydCwgTi5JLkguLCBFeHRyYW11cmFsPC93b3JrLXR5cGU+
PHVybHM+PHJlbGF0ZWQtdXJscz48dXJsPmh0dHA6Ly93d3cubmNiaS5ubG0ubmloLmdvdi9wdWJt
ZWQvMjI3NjIyODY8L3VybD48L3JlbGF0ZWQtdXJscz48L3VybHM+PGN1c3RvbTI+MzQ4NTQxODwv
Y3VzdG9tMj48ZWxlY3Ryb25pYy1yZXNvdXJjZS1udW0+MTAuMTExMS9qLjE3NDgtMTcxNi4yMDEy
LjAyNDcxLng8L2VsZWN0cm9uaWMtcmVzb3VyY2UtbnVtPjxsYW5ndWFnZT5lbmc8L2xhbmd1YWdl
PjwvcmVjb3JkPjwvQ2l0ZT48Q2l0ZT48QXV0aG9yPlNpZGh1PC9BdXRob3I+PFllYXI+MjAxNDwv
WWVhcj48UmVjTnVtPjEzMjA8L1JlY051bT48cmVjb3JkPjxyZWMtbnVtYmVyPjEzMjA8L3JlYy1u
dW1iZXI+PGZvcmVpZ24ta2V5cz48a2V5IGFwcD0iRU4iIGRiLWlkPSJldGV6dnhmcGt6djI5aWUy
ZnpreDJ6dHg1OWV3cjVhYXhmdHAiIHRpbWVzdGFtcD0iMTQyOTYzMDI0OCI+MTMyMDwva2V5Pjwv
Zm9yZWlnbi1rZXlzPjxyZWYtdHlwZSBuYW1lPSJKb3VybmFsIEFydGljbGUiPjE3PC9yZWYtdHlw
ZT48Y29udHJpYnV0b3JzPjxhdXRob3JzPjxhdXRob3I+U2lkaHUsIFNpbXJhbmppdCBLPC9hdXRo
b3I+PGF1dGhvcj5XZWF2aWwsIEpvc2h1YSBDPC9hdXRob3I+PGF1dGhvcj5WZW50dXJlbGxpLCBN
YXNzaW1vPC9hdXRob3I+PGF1dGhvcj5HYXJ0ZW4sIFJ5YW4gUzwvYXV0aG9yPjxhdXRob3I+Um9z
c21hbiwgTWF0dGhldyBKPC9hdXRob3I+PGF1dGhvcj5SaWNoYXJkc29uLCBSdXNzZWxsIFM8L2F1
dGhvcj48YXV0aG9yPkdtZWxjaCwgQmVuamFtaW4gUzwvYXV0aG9yPjxhdXRob3I+TW9yZ2FuLCBE
YXZpZCBFPC9hdXRob3I+PGF1dGhvcj5BbWFubiwgTWFya3VzPC9hdXRob3I+PC9hdXRob3JzPjwv
Y29udHJpYnV0b3JzPjx0aXRsZXM+PHRpdGxlPlNwaW5hbCDOvOKAkG9waW9pZCByZWNlcHRvcuKA
kHNlbnNpdGl2ZSBsb3dlciBsaW1iIG11c2NsZSBhZmZlcmVudHMgZGV0ZXJtaW5lIGNvcnRpY29z
cGluYWwgcmVzcG9uc2l2ZW5lc3MgYW5kIHByb21vdGUgY2VudHJhbCBmYXRpZ3VlIGluIHVwcGVy
IGxpbWIgbXVzY2xlPC90aXRsZT48c2Vjb25kYXJ5LXRpdGxlPlRoZSBKb3VybmFsIG9mIHBoeXNp
b2xvZ3k8L3NlY29uZGFyeS10aXRsZT48L3RpdGxlcz48cGVyaW9kaWNhbD48ZnVsbC10aXRsZT5U
aGUgSm91cm5hbCBvZiBwaHlzaW9sb2d5PC9mdWxsLXRpdGxlPjxhYmJyLTE+Sm91cm5hbCBvZiBQ
aHlzaW9sb2d5PC9hYmJyLTE+PGFiYnItMj5KIFBoeXNpb2w8L2FiYnItMj48YWJici0zPkouIFBo
eXNpb2xvZ3k8L2FiYnItMz48L3BlcmlvZGljYWw+PHBhZ2VzPjUwMTEtNTAyNDwvcGFnZXM+PHZv
bHVtZT41OTI8L3ZvbHVtZT48bnVtYmVyPjIyPC9udW1iZXI+PGRhdGVzPjx5ZWFyPjIwMTQ8L3ll
YXI+PC9kYXRlcz48aXNibj4xNDY5LTc3OTM8L2lzYm4+PHVybHM+PC91cmxzPjwvcmVjb3JkPjwv
Q2l0ZT48L0VuZE5vdGU+
</w:fldData>
        </w:fldChar>
      </w:r>
      <w:r w:rsidR="00A053A4" w:rsidRPr="00D22628">
        <w:rPr>
          <w:rFonts w:eastAsia="MS Gothic"/>
        </w:rPr>
        <w:instrText xml:space="preserve"> ADDIN EN.CITE </w:instrText>
      </w:r>
      <w:r w:rsidR="00A053A4" w:rsidRPr="00D22628">
        <w:rPr>
          <w:rFonts w:eastAsia="MS Gothic"/>
        </w:rPr>
        <w:fldChar w:fldCharType="begin">
          <w:fldData xml:space="preserve">PEVuZE5vdGU+PENpdGU+PEF1dGhvcj5UaG9tYXM8L0F1dGhvcj48WWVhcj4yMDE2PC9ZZWFyPjxS
ZWNOdW0+MTQyNzwvUmVjTnVtPjxEaXNwbGF5VGV4dD4oMzUsIDM5LCA0MywgNDQpPC9EaXNwbGF5
VGV4dD48cmVjb3JkPjxyZWMtbnVtYmVyPjE0Mjc8L3JlYy1udW1iZXI+PGZvcmVpZ24ta2V5cz48
a2V5IGFwcD0iRU4iIGRiLWlkPSJldGV6dnhmcGt6djI5aWUyZnpreDJ6dHg1OWV3cjVhYXhmdHAi
IHRpbWVzdGFtcD0iMTQ3MzM0Mjk1OCI+MTQyNzwva2V5PjwvZm9yZWlnbi1rZXlzPjxyZWYtdHlw
ZSBuYW1lPSJKb3VybmFsIEFydGljbGUiPjE3PC9yZWYtdHlwZT48Y29udHJpYnV0b3JzPjxhdXRo
b3JzPjxhdXRob3I+VGhvbWFzLCBLLjwvYXV0aG9yPjxhdXRob3I+RWxtZXVhLCBNLjwvYXV0aG9y
PjxhdXRob3I+SG93YXRzb24sIEcuPC9hdXRob3I+PGF1dGhvcj5Hb29kYWxsLCBTLjwvYXV0aG9y
PjwvYXV0aG9ycz48L2NvbnRyaWJ1dG9ycz48YXV0aC1hZGRyZXNzPjFGYWN1bHR5IG9mIEhlYWx0
aCBhbmQgTGlmZSBTY2llbmNlcywgTm9ydGh1bWJyaWEgVW5pdmVyc2l0eSwgTmV3Y2FzdGxlIHVw
b24gVHluZSwgVU5JVEVEIEtJTkdET007IGFuZCAyV2F0ZXIgUmVzZWFyY2ggR3JvdXAsIFNjaG9v
bCBvZiBFbnZpcm9ubWVudGFsIFNjaWVuY2VzIGFuZCBEZXZlbG9wbWVudCwgTm9ydGh3ZXN0IFVu
aXZlcnNpdHksIFBvdGNoZWZzdHJvb20sIFNPVVRIIEFGUklDQS48L2F1dGgtYWRkcmVzcz48dGl0
bGVzPjx0aXRsZT5JbnRlbnNpdHktRGVwZW5kZW50IENvbnRyaWJ1dGlvbiBvZiBOZXVyb211c2N1
bGFyIEZhdGlndWUgYWZ0ZXIgQ29uc3RhbnQtTG9hZCBDeWNsaW5nPC90aXRsZT48c2Vjb25kYXJ5
LXRpdGxlPk1lZCBTY2kgU3BvcnRzIEV4ZXJjPC9zZWNvbmRhcnktdGl0bGU+PC90aXRsZXM+PHBl
cmlvZGljYWw+PGZ1bGwtdGl0bGU+TWVkIFNjaSBTcG9ydHMgRXhlcmM8L2Z1bGwtdGl0bGU+PGFi
YnItMT5NZWRpY2luZSBhbmQgU2NpZW5jZSBpbiBTcG9ydHMgYW5kIEV4ZXJjaXNlPC9hYmJyLTE+
PGFiYnItMj5NZWQgU2NpIFNwb3J0cyBFeGVyYzwvYWJici0yPjxhYmJyLTM+TWVkLiBTY2kuIFNw
b3J0cyBFeGVyYy48L2FiYnItMz48L3BlcmlvZGljYWw+PHBhZ2VzPjE3NTEtNjA8L3BhZ2VzPjx2
b2x1bWU+NDg8L3ZvbHVtZT48bnVtYmVyPjk8L251bWJlcj48ZGF0ZXM+PHllYXI+MjAxNjwveWVh
cj48cHViLWRhdGVzPjxkYXRlPlNlcDwvZGF0ZT48L3B1Yi1kYXRlcz48L2RhdGVzPjxpc2JuPjE1
MzAtMDMxNSAoRWxlY3Ryb25pYykmI3hEOzAxOTUtOTEzMSAoTGlua2luZyk8L2lzYm4+PGFjY2Vz
c2lvbi1udW0+MjcxODcxMDE8L2FjY2Vzc2lvbi1udW0+PHVybHM+PHJlbGF0ZWQtdXJscz48dXJs
Pmh0dHA6Ly93d3cubmNiaS5ubG0ubmloLmdvdi9wdWJtZWQvMjcxODcxMDE8L3VybD48L3JlbGF0
ZWQtdXJscz48L3VybHM+PGVsZWN0cm9uaWMtcmVzb3VyY2UtbnVtPjEwLjEyNDkvTVNTLjAwMDAw
MDAwMDAwMDA5NTA8L2VsZWN0cm9uaWMtcmVzb3VyY2UtbnVtPjwvcmVjb3JkPjwvQ2l0ZT48Q2l0
ZT48QXV0aG9yPlRob21hczwvQXV0aG9yPjxZZWFyPjIwMTU8L1llYXI+PFJlY051bT4xMzIxPC9S
ZWNOdW0+PHJlY29yZD48cmVjLW51bWJlcj4xMzIxPC9yZWMtbnVtYmVyPjxmb3JlaWduLWtleXM+
PGtleSBhcHA9IkVOIiBkYi1pZD0iZXRlenZ4ZnBrenYyOWllMmZ6a3gyenR4NTlld3I1YWF4ZnRw
IiB0aW1lc3RhbXA9IjE0MzAyMzA1MjAiPjEzMjE8L2tleT48L2ZvcmVpZ24ta2V5cz48cmVmLXR5
cGUgbmFtZT0iSm91cm5hbCBBcnRpY2xlIj4xNzwvcmVmLXR5cGU+PGNvbnRyaWJ1dG9ycz48YXV0
aG9ycz48YXV0aG9yPlRob21hcywgSy48L2F1dGhvcj48YXV0aG9yPkdvb2RhbGwsIFMuPC9hdXRo
b3I+PGF1dGhvcj5TdG9uZSwgTS48L2F1dGhvcj48YXV0aG9yPkhvd2F0c29uLCBHLjwvYXV0aG9y
PjxhdXRob3I+U3QgQ2xhaXIgR2lic29uLCBBLjwvYXV0aG9yPjxhdXRob3I+QW5zbGV5LCBMLjwv
YXV0aG9yPjwvYXV0aG9ycz48L2NvbnRyaWJ1dG9ycz48YXV0aC1hZGRyZXNzPjFEZXBhcnRtZW50
IG9mIFNwb3J0LCBFeGVyY2lzZSBhbmQgUmVoYWJpbGl0YXRpb24sIEZhY3VsdHkgb2YgSGVhbHRo
IGFuZCBMaWZlIFNjaWVuY2VzLCBOb3J0aHVtYnJpYSBVbml2ZXJzaXR5LCBOZXdjYXN0bGUtdXBv
bi1UeW5lLCBVTklURUQgS0lOR0RPTTsgMkRlcGFydG1lbnQgb2YgU3BvcnQgTWFuYWdlbWVudCwg
U2Nob29sIG9mIEFwcGxpZWQgTWFuYWdlbWVudCBhbmQgTGF3LCBCdWNraW5naGFtc2hpcmUgTmV3
IFVuaXZlcnNpdHksIEhpZ2ggV3ljb21iZSwgVU5JVEVEIEtJTkdET007IDNXYXRlciBSZXNlYXJj
aCBHcm91cCwgU2Nob29sIG9mIEVudmlyb25tZW50YWwgU2NpZW5jZXMgYW5kIERldmVsb3BtZW50
LCBOb3J0aHdlc3QgVW5pdmVyc2l0eSwgUG90Y2hlZnN0cm9vbSwgU09VVEggQUZSSUNBOyBhbmQg
NFNjaG9vbCBvZiBNZWRpY2luZSwgVW5pdmVyc2l0eSBvZiB0aGUgRnJlZSBTdGF0ZSwgQmxvZW1m
b250ZWluLCBTT1VUSCBBRlJJQ0EuPC9hdXRoLWFkZHJlc3M+PHRpdGxlcz48dGl0bGU+Q2VudHJh
bCBhbmQgcGVyaXBoZXJhbCBmYXRpZ3VlIGluIG1hbGUgY3ljbGlzdHMgYWZ0ZXIgNC0sIDIwLSwg
YW5kIDQwLWttIHRpbWUgdHJpYWx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U2NpZW5jZSBpbiBTcG9ydHMgYW5kIEV4ZXJjaXNlPC9hYmJyLTE+PGFiYnItMj5N
ZWQgU2NpIFNwb3J0cyBFeGVyYzwvYWJici0yPjxhYmJyLTM+TWVkLiBTY2kuIFNwb3J0cyBFeGVy
Yy48L2FiYnItMz48L3BlcmlvZGljYWw+PGFsdC1wZXJpb2RpY2FsPjxmdWxsLXRpdGxlPk1lZGlj
aW5lIGFuZCBTY2llbmNlIGluIFNwb3J0cyBhbmQgRXhlcmNpc2U8L2Z1bGwtdGl0bGU+PGFiYnIt
MT5NZWRpY2luZSBhbmQgU2NpZW5jZSBpbiBTcG9ydHMgYW5kIEV4ZXJjaXNlPC9hYmJyLTE+PGFi
YnItMj5NZWQgU2NpIFNwb3J0cyBFeGVyYzwvYWJici0yPjxhYmJyLTM+TWVkLiBTY2kuIFNwb3J0
cyBFeGVyYy48L2FiYnItMz48L2FsdC1wZXJpb2RpY2FsPjxwYWdlcz41MzctNDY8L3BhZ2VzPjx2
b2x1bWU+NDc8L3ZvbHVtZT48bnVtYmVyPjM8L251bWJlcj48ZGF0ZXM+PHllYXI+MjAxNTwveWVh
cj48cHViLWRhdGVzPjxkYXRlPk1hcjwvZGF0ZT48L3B1Yi1kYXRlcz48L2RhdGVzPjxpc2JuPjE1
MzAtMDMxNSAoRWxlY3Ryb25pYykmI3hEOzAxOTUtOTEzMSAoTGlua2luZyk8L2lzYm4+PGFjY2Vz
c2lvbi1udW0+MjUwNTEzODg8L2FjY2Vzc2lvbi1udW0+PHVybHM+PHJlbGF0ZWQtdXJscz48dXJs
Pmh0dHA6Ly93d3cubmNiaS5ubG0ubmloLmdvdi9wdWJtZWQvMjUwNTEzODg8L3VybD48L3JlbGF0
ZWQtdXJscz48L3VybHM+PGVsZWN0cm9uaWMtcmVzb3VyY2UtbnVtPjEwLjEyNDkvTVNTLjAwMDAw
MDAwMDAwMDA0NDg8L2VsZWN0cm9uaWMtcmVzb3VyY2UtbnVtPjwvcmVjb3JkPjwvQ2l0ZT48Q2l0
ZT48QXV0aG9yPlJvc3NtYW48L0F1dGhvcj48WWVhcj4yMDEyPC9ZZWFyPjxSZWNOdW0+MTIzMjwv
UmVjTnVtPjxyZWNvcmQ+PHJlYy1udW1iZXI+MTIzMjwvcmVjLW51bWJlcj48Zm9yZWlnbi1rZXlz
PjxrZXkgYXBwPSJFTiIgZGItaWQ9ImV0ZXp2eGZwa3p2MjlpZTJmemt4Mnp0eDU5ZXdyNWFheGZ0
cCIgdGltZXN0YW1wPSIxMzgxNzU2NjQ5Ij4xMjMyPC9rZXk+PC9mb3JlaWduLWtleXM+PHJlZi10
eXBlIG5hbWU9IkpvdXJuYWwgQXJ0aWNsZSI+MTc8L3JlZi10eXBlPjxjb250cmlidXRvcnM+PGF1
dGhvcnM+PGF1dGhvcj5Sb3NzbWFuLCBNLiBKLjwvYXV0aG9yPjxhdXRob3I+VmVudHVyZWxsaSwg
TS48L2F1dGhvcj48YXV0aG9yPk1jRGFuaWVsLCBKLjwvYXV0aG9yPjxhdXRob3I+QW1hbm4sIE0u
PC9hdXRob3I+PGF1dGhvcj5SaWNoYXJkc29uLCBSLiBTLjwvYXV0aG9yPjwvYXV0aG9ycz48L2Nv
bnRyaWJ1dG9ycz48YXV0aC1hZGRyZXNzPkdlcmlhdHJpYyBSZXNlYXJjaCwgRWR1Y2F0aW9uLCBh
bmQgQ2xpbmljYWwgQ2VudGVyLCBHZW9yZ2UgRS4gV2hhbGVuIFZBIE1lZGljYWwgQ2VudGVyLCBT
YWx0IExha2UgQ2l0eSwgVVQsIFVTQS48L2F1dGgtYWRkcmVzcz48dGl0bGVzPjx0aXRsZT5NdXNj
bGUgbWFzcyBhbmQgcGVyaXBoZXJhbCBmYXRpZ3VlOiBhIHBvdGVudGlhbCByb2xlIGZvciBhZmZl
cmVudCBmZWVkYmFjaz88L3RpdGxlPjxzZWNvbmRhcnktdGl0bGU+QWN0YSBwaHlzaW9sb2dpY2E8
L3NlY29uZGFyeS10aXRsZT48YWx0LXRpdGxlPkFjdGEgUGh5c2lvbCAoT3hmKTwvYWx0LXRpdGxl
PjwvdGl0bGVzPjxwZXJpb2RpY2FsPjxmdWxsLXRpdGxlPkFjdGEgUGh5c2lvbG9naWNhPC9mdWxs
LXRpdGxlPjxhYmJyLTE+QWN0YSBQaHlzaW9sb2dpY2E8L2FiYnItMT48YWJici0yPkFjdGEgUGh5
c2lvbDwvYWJici0yPjxhYmJyLTM+QWN0YS4gUGh5c2lvbC48L2FiYnItMz48L3BlcmlvZGljYWw+
PHBhZ2VzPjI0Mi01MDwvcGFnZXM+PHZvbHVtZT4yMDY8L3ZvbHVtZT48bnVtYmVyPjQ8L251bWJl
cj48ZWRpdGlvbj4yMDEyLzA3LzA2PC9lZGl0aW9uPjxrZXl3b3Jkcz48a2V5d29yZD5BZHVsdDwv
a2V5d29yZD48a2V5d29yZD5CaWN5Y2xpbmcvcGh5c2lvbG9neTwva2V5d29yZD48a2V5d29yZD5F
eGVyY2lzZS8qcGh5c2lvbG9neTwva2V5d29yZD48a2V5d29yZD5IdW1hbnM8L2tleXdvcmQ+PGtl
eXdvcmQ+S25lZS8qYW5hdG9teSAmYW1wOyBoaXN0b2xvZ3kvcGh5c2lvbG9neTwva2V5d29yZD48
a2V5d29yZD5NYWxlPC9rZXl3b3JkPjxrZXl3b3JkPk11c2NsZSBGYXRpZ3VlLypwaHlzaW9sb2d5
PC9rZXl3b3JkPjxrZXl3b3JkPk11c2NsZSwgU2tlbGV0YWwvKmFuYXRvbXkgJmFtcDsgaGlzdG9s
b2d5L3BoeXNpb2xvZ3k8L2tleXdvcmQ+PGtleXdvcmQ+UGh5c2ljYWwgRW5kdXJhbmNlLypwaHlz
aW9sb2d5PC9rZXl3b3JkPjxrZXl3b3JkPllvdW5nIEFkdWx0PC9rZXl3b3JkPjwva2V5d29yZHM+
PGRhdGVzPjx5ZWFyPjIwMTI8L3llYXI+PHB1Yi1kYXRlcz48ZGF0ZT5EZWM8L2RhdGU+PC9wdWIt
ZGF0ZXM+PC9kYXRlcz48aXNibj4xNzQ4LTE3MTYgKEVsZWN0cm9uaWMpJiN4RDsxNzQ4LTE3MDgg
KExpbmtpbmcpPC9pc2JuPjxhY2Nlc3Npb24tbnVtPjIyNzYyMjg2PC9hY2Nlc3Npb24tbnVtPjx3
b3JrLXR5cGU+UmVzZWFyY2ggU3VwcG9ydCwgTi5JLkguLCBFeHRyYW11cmFsPC93b3JrLXR5cGU+
PHVybHM+PHJlbGF0ZWQtdXJscz48dXJsPmh0dHA6Ly93d3cubmNiaS5ubG0ubmloLmdvdi9wdWJt
ZWQvMjI3NjIyODY8L3VybD48L3JlbGF0ZWQtdXJscz48L3VybHM+PGN1c3RvbTI+MzQ4NTQxODwv
Y3VzdG9tMj48ZWxlY3Ryb25pYy1yZXNvdXJjZS1udW0+MTAuMTExMS9qLjE3NDgtMTcxNi4yMDEy
LjAyNDcxLng8L2VsZWN0cm9uaWMtcmVzb3VyY2UtbnVtPjxsYW5ndWFnZT5lbmc8L2xhbmd1YWdl
PjwvcmVjb3JkPjwvQ2l0ZT48Q2l0ZT48QXV0aG9yPlNpZGh1PC9BdXRob3I+PFllYXI+MjAxNDwv
WWVhcj48UmVjTnVtPjEzMjA8L1JlY051bT48cmVjb3JkPjxyZWMtbnVtYmVyPjEzMjA8L3JlYy1u
dW1iZXI+PGZvcmVpZ24ta2V5cz48a2V5IGFwcD0iRU4iIGRiLWlkPSJldGV6dnhmcGt6djI5aWUy
ZnpreDJ6dHg1OWV3cjVhYXhmdHAiIHRpbWVzdGFtcD0iMTQyOTYzMDI0OCI+MTMyMDwva2V5Pjwv
Zm9yZWlnbi1rZXlzPjxyZWYtdHlwZSBuYW1lPSJKb3VybmFsIEFydGljbGUiPjE3PC9yZWYtdHlw
ZT48Y29udHJpYnV0b3JzPjxhdXRob3JzPjxhdXRob3I+U2lkaHUsIFNpbXJhbmppdCBLPC9hdXRo
b3I+PGF1dGhvcj5XZWF2aWwsIEpvc2h1YSBDPC9hdXRob3I+PGF1dGhvcj5WZW50dXJlbGxpLCBN
YXNzaW1vPC9hdXRob3I+PGF1dGhvcj5HYXJ0ZW4sIFJ5YW4gUzwvYXV0aG9yPjxhdXRob3I+Um9z
c21hbiwgTWF0dGhldyBKPC9hdXRob3I+PGF1dGhvcj5SaWNoYXJkc29uLCBSdXNzZWxsIFM8L2F1
dGhvcj48YXV0aG9yPkdtZWxjaCwgQmVuamFtaW4gUzwvYXV0aG9yPjxhdXRob3I+TW9yZ2FuLCBE
YXZpZCBFPC9hdXRob3I+PGF1dGhvcj5BbWFubiwgTWFya3VzPC9hdXRob3I+PC9hdXRob3JzPjwv
Y29udHJpYnV0b3JzPjx0aXRsZXM+PHRpdGxlPlNwaW5hbCDOvOKAkG9waW9pZCByZWNlcHRvcuKA
kHNlbnNpdGl2ZSBsb3dlciBsaW1iIG11c2NsZSBhZmZlcmVudHMgZGV0ZXJtaW5lIGNvcnRpY29z
cGluYWwgcmVzcG9uc2l2ZW5lc3MgYW5kIHByb21vdGUgY2VudHJhbCBmYXRpZ3VlIGluIHVwcGVy
IGxpbWIgbXVzY2xlPC90aXRsZT48c2Vjb25kYXJ5LXRpdGxlPlRoZSBKb3VybmFsIG9mIHBoeXNp
b2xvZ3k8L3NlY29uZGFyeS10aXRsZT48L3RpdGxlcz48cGVyaW9kaWNhbD48ZnVsbC10aXRsZT5U
aGUgSm91cm5hbCBvZiBwaHlzaW9sb2d5PC9mdWxsLXRpdGxlPjxhYmJyLTE+Sm91cm5hbCBvZiBQ
aHlzaW9sb2d5PC9hYmJyLTE+PGFiYnItMj5KIFBoeXNpb2w8L2FiYnItMj48YWJici0zPkouIFBo
eXNpb2xvZ3k8L2FiYnItMz48L3BlcmlvZGljYWw+PHBhZ2VzPjUwMTEtNTAyNDwvcGFnZXM+PHZv
bHVtZT41OTI8L3ZvbHVtZT48bnVtYmVyPjIyPC9udW1iZXI+PGRhdGVzPjx5ZWFyPjIwMTQ8L3ll
YXI+PC9kYXRlcz48aXNibj4xNDY5LTc3OTM8L2lzYm4+PHVybHM+PC91cmxzPjwvcmVjb3JkPjwv
Q2l0ZT48L0VuZE5vdGU+
</w:fldData>
        </w:fldChar>
      </w:r>
      <w:r w:rsidR="00A053A4" w:rsidRPr="00D22628">
        <w:rPr>
          <w:rFonts w:eastAsia="MS Gothic"/>
        </w:rPr>
        <w:instrText xml:space="preserve"> ADDIN EN.CITE.DATA </w:instrText>
      </w:r>
      <w:r w:rsidR="00A053A4" w:rsidRPr="00D22628">
        <w:rPr>
          <w:rFonts w:eastAsia="MS Gothic"/>
        </w:rPr>
      </w:r>
      <w:r w:rsidR="00A053A4" w:rsidRPr="00D22628">
        <w:rPr>
          <w:rFonts w:eastAsia="MS Gothic"/>
        </w:rPr>
        <w:fldChar w:fldCharType="end"/>
      </w:r>
      <w:r w:rsidR="00A053A4" w:rsidRPr="00D22628">
        <w:rPr>
          <w:rFonts w:eastAsia="MS Gothic"/>
        </w:rPr>
      </w:r>
      <w:r w:rsidR="00A053A4" w:rsidRPr="00D22628">
        <w:rPr>
          <w:rFonts w:eastAsia="MS Gothic"/>
        </w:rPr>
        <w:fldChar w:fldCharType="separate"/>
      </w:r>
      <w:r w:rsidR="00A053A4" w:rsidRPr="00D22628">
        <w:rPr>
          <w:rFonts w:eastAsia="MS Gothic"/>
          <w:noProof/>
        </w:rPr>
        <w:t>(35, 39, 43, 44)</w:t>
      </w:r>
      <w:r w:rsidR="00A053A4" w:rsidRPr="00D22628">
        <w:rPr>
          <w:rFonts w:eastAsia="MS Gothic"/>
        </w:rPr>
        <w:fldChar w:fldCharType="end"/>
      </w:r>
      <w:r w:rsidR="00672323" w:rsidRPr="00D22628">
        <w:rPr>
          <w:rFonts w:eastAsia="MS Gothic"/>
        </w:rPr>
        <w:t xml:space="preserve"> and is necessary to capture the extent of neuromuscular fatigue before it dissipates.</w:t>
      </w:r>
      <w:r w:rsidR="001834BE" w:rsidRPr="00D22628">
        <w:rPr>
          <w:rFonts w:eastAsia="MS Gothic"/>
        </w:rPr>
        <w:t xml:space="preserve"> Further detail on these procedures is provided below.</w:t>
      </w:r>
    </w:p>
    <w:p w14:paraId="0F5A52FE" w14:textId="77777777" w:rsidR="00053A68" w:rsidRPr="00D22628" w:rsidRDefault="00053A68" w:rsidP="00E81378">
      <w:pPr>
        <w:spacing w:line="480" w:lineRule="auto"/>
      </w:pPr>
    </w:p>
    <w:p w14:paraId="726DB47C" w14:textId="7141F8C7" w:rsidR="00053A68" w:rsidRPr="00D22628" w:rsidRDefault="00053A68" w:rsidP="00E81378">
      <w:pPr>
        <w:pStyle w:val="Heading4"/>
        <w:spacing w:line="480" w:lineRule="auto"/>
      </w:pPr>
      <w:r w:rsidRPr="00D22628">
        <w:t xml:space="preserve">Fatigue and </w:t>
      </w:r>
      <w:r w:rsidR="00C254AF" w:rsidRPr="00D22628">
        <w:t>p</w:t>
      </w:r>
      <w:r w:rsidRPr="00D22628">
        <w:t>erce</w:t>
      </w:r>
      <w:r w:rsidR="00C254AF" w:rsidRPr="00D22628">
        <w:t>p</w:t>
      </w:r>
      <w:r w:rsidRPr="00D22628">
        <w:t>tions of muscle soreness</w:t>
      </w:r>
    </w:p>
    <w:p w14:paraId="75B1F101" w14:textId="7A4AB314" w:rsidR="00053A68" w:rsidRPr="00D22628" w:rsidRDefault="00053A68" w:rsidP="00E81378">
      <w:pPr>
        <w:spacing w:line="480" w:lineRule="auto"/>
      </w:pPr>
      <w:r w:rsidRPr="00D22628">
        <w:rPr>
          <w:iCs/>
          <w:szCs w:val="24"/>
        </w:rPr>
        <w:t xml:space="preserve">Fatigue was measured at each time point via visual analogue scales, where participants were required to </w:t>
      </w:r>
      <w:r w:rsidR="00A037B3" w:rsidRPr="00D22628">
        <w:rPr>
          <w:iCs/>
          <w:szCs w:val="24"/>
        </w:rPr>
        <w:t>draw a vertical line on a 15 cm horizontal line in response</w:t>
      </w:r>
      <w:r w:rsidRPr="00D22628">
        <w:rPr>
          <w:iCs/>
          <w:szCs w:val="24"/>
        </w:rPr>
        <w:t xml:space="preserve"> to the questi</w:t>
      </w:r>
      <w:r w:rsidR="00FB7527" w:rsidRPr="00D22628">
        <w:rPr>
          <w:iCs/>
          <w:szCs w:val="24"/>
        </w:rPr>
        <w:t>on “How fatigued do you feel?</w:t>
      </w:r>
      <w:proofErr w:type="gramStart"/>
      <w:r w:rsidR="00FB7527" w:rsidRPr="00D22628">
        <w:rPr>
          <w:iCs/>
          <w:szCs w:val="24"/>
        </w:rPr>
        <w:t>”.</w:t>
      </w:r>
      <w:proofErr w:type="gramEnd"/>
      <w:r w:rsidRPr="00D22628">
        <w:rPr>
          <w:iCs/>
          <w:szCs w:val="24"/>
        </w:rPr>
        <w:t xml:space="preserve"> Visual analogue scales were also completed to assess perceptions of </w:t>
      </w:r>
      <w:r w:rsidR="00746270" w:rsidRPr="00D22628">
        <w:rPr>
          <w:iCs/>
          <w:szCs w:val="24"/>
        </w:rPr>
        <w:t xml:space="preserve">muscle soreness in </w:t>
      </w:r>
      <w:r w:rsidR="00FB7527" w:rsidRPr="00D22628">
        <w:rPr>
          <w:iCs/>
          <w:szCs w:val="24"/>
        </w:rPr>
        <w:t>passive (while seated) and active (while performing three</w:t>
      </w:r>
      <w:r w:rsidR="00746270" w:rsidRPr="00D22628">
        <w:rPr>
          <w:iCs/>
          <w:szCs w:val="24"/>
        </w:rPr>
        <w:t xml:space="preserve"> repetitions of a </w:t>
      </w:r>
      <w:r w:rsidR="00746270" w:rsidRPr="00D22628">
        <w:rPr>
          <w:iCs/>
          <w:szCs w:val="24"/>
        </w:rPr>
        <w:lastRenderedPageBreak/>
        <w:t>bodyweight squat</w:t>
      </w:r>
      <w:r w:rsidR="00FB7527" w:rsidRPr="00D22628">
        <w:rPr>
          <w:iCs/>
          <w:szCs w:val="24"/>
        </w:rPr>
        <w:t xml:space="preserve">) </w:t>
      </w:r>
      <w:r w:rsidR="00746270" w:rsidRPr="00D22628">
        <w:rPr>
          <w:iCs/>
          <w:szCs w:val="24"/>
        </w:rPr>
        <w:t>conditions</w:t>
      </w:r>
      <w:r w:rsidR="00FB7527" w:rsidRPr="00D22628">
        <w:rPr>
          <w:iCs/>
          <w:szCs w:val="24"/>
        </w:rPr>
        <w:t xml:space="preserve">, </w:t>
      </w:r>
      <w:r w:rsidRPr="00D22628">
        <w:rPr>
          <w:iCs/>
          <w:szCs w:val="24"/>
        </w:rPr>
        <w:t>and re</w:t>
      </w:r>
      <w:r w:rsidR="00C66803" w:rsidRPr="00D22628">
        <w:rPr>
          <w:iCs/>
          <w:szCs w:val="24"/>
        </w:rPr>
        <w:t xml:space="preserve">adiness to train </w:t>
      </w:r>
      <w:r w:rsidR="00A037B3" w:rsidRPr="00D22628">
        <w:rPr>
          <w:iCs/>
          <w:szCs w:val="24"/>
        </w:rPr>
        <w:t>p</w:t>
      </w:r>
      <w:r w:rsidR="00C66803" w:rsidRPr="00D22628">
        <w:rPr>
          <w:iCs/>
          <w:szCs w:val="24"/>
        </w:rPr>
        <w:t>ost-warm-up</w:t>
      </w:r>
      <w:r w:rsidRPr="00D22628">
        <w:rPr>
          <w:iCs/>
          <w:szCs w:val="24"/>
        </w:rPr>
        <w:t>.</w:t>
      </w:r>
      <w:r w:rsidR="00FB7527" w:rsidRPr="00D22628">
        <w:rPr>
          <w:iCs/>
          <w:szCs w:val="24"/>
        </w:rPr>
        <w:t xml:space="preserve"> </w:t>
      </w:r>
      <w:r w:rsidRPr="00D22628">
        <w:rPr>
          <w:iCs/>
          <w:szCs w:val="24"/>
        </w:rPr>
        <w:t xml:space="preserve">The scales were anchored by verbal descriptors as follows: “extremely fatigued” to “not fatigued at all”, “extremely sore” to “no soreness”, and “not ready/tired/fatigued” to “ready/alert/focussed”. </w:t>
      </w:r>
    </w:p>
    <w:p w14:paraId="5F43315F" w14:textId="77777777" w:rsidR="00156E37" w:rsidRPr="00D22628" w:rsidRDefault="00156E37" w:rsidP="00E81378">
      <w:pPr>
        <w:spacing w:line="480" w:lineRule="auto"/>
      </w:pPr>
    </w:p>
    <w:p w14:paraId="2FC9EE4B" w14:textId="77777777" w:rsidR="00156E37" w:rsidRPr="00D22628" w:rsidRDefault="00156E37" w:rsidP="00E81378">
      <w:pPr>
        <w:pStyle w:val="Heading4"/>
        <w:spacing w:line="480" w:lineRule="auto"/>
      </w:pPr>
      <w:r w:rsidRPr="00D22628">
        <w:t>Assessment of neuromuscular function</w:t>
      </w:r>
    </w:p>
    <w:p w14:paraId="70C7727C" w14:textId="403BC368" w:rsidR="00340026" w:rsidRPr="00D22628" w:rsidRDefault="00340026" w:rsidP="00E81378">
      <w:pPr>
        <w:spacing w:line="480" w:lineRule="auto"/>
        <w:rPr>
          <w:i/>
        </w:rPr>
      </w:pPr>
      <w:r w:rsidRPr="00D22628">
        <w:t xml:space="preserve">The evoked force and </w:t>
      </w:r>
      <w:proofErr w:type="spellStart"/>
      <w:r w:rsidRPr="00D22628">
        <w:t>electromyographic</w:t>
      </w:r>
      <w:proofErr w:type="spellEnd"/>
      <w:r w:rsidRPr="00D22628">
        <w:t xml:space="preserve"> (EMG) responses of the quadriceps musculature to </w:t>
      </w:r>
      <w:proofErr w:type="spellStart"/>
      <w:r w:rsidR="00125C8C" w:rsidRPr="00D22628">
        <w:t>transcranial</w:t>
      </w:r>
      <w:proofErr w:type="spellEnd"/>
      <w:r w:rsidR="00125C8C" w:rsidRPr="00D22628">
        <w:t xml:space="preserve"> magnetic stimulation (</w:t>
      </w:r>
      <w:r w:rsidR="00156E37" w:rsidRPr="00D22628">
        <w:t>TMS</w:t>
      </w:r>
      <w:r w:rsidR="00125C8C" w:rsidRPr="00D22628">
        <w:t>)</w:t>
      </w:r>
      <w:r w:rsidRPr="00D22628">
        <w:t xml:space="preserve"> of the motor cortex and electrical stimulation of the femoral nerve </w:t>
      </w:r>
      <w:r w:rsidR="00125C8C" w:rsidRPr="00D22628">
        <w:t>were assessed to ascertain fatigue-induced changes in</w:t>
      </w:r>
      <w:r w:rsidRPr="00D22628">
        <w:t xml:space="preserve"> CNS</w:t>
      </w:r>
      <w:r w:rsidR="00A819B4" w:rsidRPr="00D22628">
        <w:t xml:space="preserve"> and muscle</w:t>
      </w:r>
      <w:r w:rsidRPr="00D22628">
        <w:t xml:space="preserve"> function. A calibrated load cell (</w:t>
      </w:r>
      <w:proofErr w:type="spellStart"/>
      <w:r w:rsidRPr="00D22628">
        <w:t>MuscleLab</w:t>
      </w:r>
      <w:proofErr w:type="spellEnd"/>
      <w:r w:rsidRPr="00D22628">
        <w:t xml:space="preserve"> force sensor 300, </w:t>
      </w:r>
      <w:proofErr w:type="spellStart"/>
      <w:r w:rsidRPr="00D22628">
        <w:t>Ergotest</w:t>
      </w:r>
      <w:proofErr w:type="spellEnd"/>
      <w:r w:rsidRPr="00D22628">
        <w:t xml:space="preserve"> technology, Norway)</w:t>
      </w:r>
      <w:r w:rsidR="00156E37" w:rsidRPr="00D22628">
        <w:t>, attached vi</w:t>
      </w:r>
      <w:r w:rsidR="00A819B4" w:rsidRPr="00D22628">
        <w:t>a a non-compliant strap and positioned</w:t>
      </w:r>
      <w:r w:rsidR="00156E37" w:rsidRPr="00D22628">
        <w:t xml:space="preserve"> superior to the ankle malleoli of the </w:t>
      </w:r>
      <w:r w:rsidR="00F01540" w:rsidRPr="00D22628">
        <w:t>participants’</w:t>
      </w:r>
      <w:r w:rsidR="00156E37" w:rsidRPr="00D22628">
        <w:t xml:space="preserve"> dominant leg recorded muscle force (N) during isometric knee-extensor contractions. </w:t>
      </w:r>
      <w:r w:rsidR="00157662" w:rsidRPr="00D22628">
        <w:t xml:space="preserve">All knee extensor contractions were performed in a custom-built chair. Participants sat upright with hip and knee angles at 90° flexion, and were encouraged to grasp the handles of the chair for support during contractions. </w:t>
      </w:r>
      <w:r w:rsidR="00FB7527" w:rsidRPr="00D22628">
        <w:t>The force transducer was adjusted for each participant to ensure a direct line of applied force; this posit</w:t>
      </w:r>
      <w:r w:rsidR="00746270" w:rsidRPr="00D22628">
        <w:t>ion was recorded for replication</w:t>
      </w:r>
      <w:r w:rsidR="00FB7527" w:rsidRPr="00D22628">
        <w:t xml:space="preserve"> on repeat trials. </w:t>
      </w:r>
      <w:r w:rsidR="00156E37" w:rsidRPr="00D22628">
        <w:t xml:space="preserve">Surface EMG activity of the </w:t>
      </w:r>
      <w:r w:rsidR="00156E37" w:rsidRPr="00D22628">
        <w:rPr>
          <w:i/>
        </w:rPr>
        <w:t xml:space="preserve">rectus </w:t>
      </w:r>
      <w:proofErr w:type="spellStart"/>
      <w:r w:rsidR="00156E37" w:rsidRPr="00D22628">
        <w:rPr>
          <w:i/>
        </w:rPr>
        <w:t>femoris</w:t>
      </w:r>
      <w:proofErr w:type="spellEnd"/>
      <w:r w:rsidR="00156E37" w:rsidRPr="00D22628">
        <w:t xml:space="preserve"> (RF) and </w:t>
      </w:r>
      <w:r w:rsidR="00156E37" w:rsidRPr="00D22628">
        <w:rPr>
          <w:i/>
        </w:rPr>
        <w:t>bice</w:t>
      </w:r>
      <w:r w:rsidR="00C254AF" w:rsidRPr="00D22628">
        <w:t>p</w:t>
      </w:r>
      <w:r w:rsidR="00156E37" w:rsidRPr="00D22628">
        <w:rPr>
          <w:i/>
        </w:rPr>
        <w:t xml:space="preserve">s </w:t>
      </w:r>
      <w:proofErr w:type="spellStart"/>
      <w:r w:rsidR="00156E37" w:rsidRPr="00D22628">
        <w:rPr>
          <w:i/>
        </w:rPr>
        <w:t>femoris</w:t>
      </w:r>
      <w:proofErr w:type="spellEnd"/>
      <w:r w:rsidR="00156E37" w:rsidRPr="00D22628">
        <w:t xml:space="preserve"> (BF) was recorded from surface electrodes (Ag/</w:t>
      </w:r>
      <w:proofErr w:type="spellStart"/>
      <w:r w:rsidR="00156E37" w:rsidRPr="00D22628">
        <w:t>AgCl</w:t>
      </w:r>
      <w:proofErr w:type="spellEnd"/>
      <w:r w:rsidR="00156E37" w:rsidRPr="00D22628">
        <w:t xml:space="preserve">; Kendall H87PG/F, </w:t>
      </w:r>
      <w:proofErr w:type="spellStart"/>
      <w:r w:rsidR="00156E37" w:rsidRPr="00D22628">
        <w:t>Covidien</w:t>
      </w:r>
      <w:proofErr w:type="spellEnd"/>
      <w:r w:rsidR="00156E37" w:rsidRPr="00D22628">
        <w:t xml:space="preserve">, Mansfield, MA, USA) placed 2 cm apart over the muscle bellies, with a reference electrode placed on the patella. </w:t>
      </w:r>
      <w:r w:rsidR="00156E37" w:rsidRPr="00D22628">
        <w:rPr>
          <w:lang w:val="en-US"/>
        </w:rPr>
        <w:t>Electrodes were used to record the root-mean-square (RMS) amplitude for sub-maximal and maximal voluntary contractions, the compound muscle action potential (M-wave) from electrical stimulation of the femoral nerve, and the motor evoked potential (MEP) elicited by TMS.</w:t>
      </w:r>
      <w:r w:rsidR="00156E37" w:rsidRPr="00D22628">
        <w:t xml:space="preserve"> </w:t>
      </w:r>
      <w:r w:rsidR="00156E37" w:rsidRPr="00D22628">
        <w:rPr>
          <w:rFonts w:cs="Calibri"/>
          <w:iCs/>
          <w:szCs w:val="24"/>
        </w:rPr>
        <w:t>Further detail on these methods is provided below.</w:t>
      </w:r>
    </w:p>
    <w:p w14:paraId="2E7FE493" w14:textId="77777777" w:rsidR="00156E37" w:rsidRPr="00D22628" w:rsidRDefault="00156E37" w:rsidP="00E81378">
      <w:pPr>
        <w:spacing w:line="480" w:lineRule="auto"/>
        <w:rPr>
          <w:i/>
        </w:rPr>
      </w:pPr>
    </w:p>
    <w:p w14:paraId="7B70BA09" w14:textId="77777777" w:rsidR="00340026" w:rsidRPr="00D22628" w:rsidRDefault="00340026" w:rsidP="00E81378">
      <w:pPr>
        <w:pStyle w:val="Heading4"/>
        <w:spacing w:line="480" w:lineRule="auto"/>
      </w:pPr>
      <w:r w:rsidRPr="00D22628">
        <w:lastRenderedPageBreak/>
        <w:t>Motor nerve stimulation</w:t>
      </w:r>
    </w:p>
    <w:p w14:paraId="2E9DD4EB" w14:textId="51A2DDA7" w:rsidR="00340026" w:rsidRPr="00D22628" w:rsidRDefault="00340026" w:rsidP="00E81378">
      <w:pPr>
        <w:spacing w:line="480" w:lineRule="auto"/>
        <w:rPr>
          <w:lang w:val="en-US"/>
        </w:rPr>
      </w:pPr>
      <w:r w:rsidRPr="00D22628">
        <w:t xml:space="preserve">Single electrical stimuli (200 </w:t>
      </w:r>
      <w:r w:rsidRPr="00D22628">
        <w:rPr>
          <w:rFonts w:cs="Calibri"/>
          <w:i/>
          <w:iCs/>
          <w:szCs w:val="24"/>
        </w:rPr>
        <w:t>µ</w:t>
      </w:r>
      <w:r w:rsidRPr="00D22628">
        <w:rPr>
          <w:rFonts w:cs="Calibri"/>
          <w:iCs/>
          <w:szCs w:val="24"/>
        </w:rPr>
        <w:t>s</w:t>
      </w:r>
      <w:r w:rsidR="00156E37" w:rsidRPr="00D22628">
        <w:rPr>
          <w:rFonts w:cs="Calibri"/>
          <w:iCs/>
          <w:szCs w:val="24"/>
        </w:rPr>
        <w:t>) were</w:t>
      </w:r>
      <w:r w:rsidRPr="00D22628">
        <w:rPr>
          <w:rFonts w:cs="Calibri"/>
          <w:iCs/>
          <w:szCs w:val="24"/>
        </w:rPr>
        <w:t xml:space="preserve"> delivered via a constant-current stimulator (DS7AH, </w:t>
      </w:r>
      <w:proofErr w:type="spellStart"/>
      <w:r w:rsidRPr="00D22628">
        <w:rPr>
          <w:rFonts w:cs="Calibri"/>
          <w:iCs/>
          <w:szCs w:val="24"/>
        </w:rPr>
        <w:t>Digitimer</w:t>
      </w:r>
      <w:proofErr w:type="spellEnd"/>
      <w:r w:rsidRPr="00D22628">
        <w:rPr>
          <w:rFonts w:cs="Calibri"/>
          <w:iCs/>
          <w:szCs w:val="24"/>
        </w:rPr>
        <w:t xml:space="preserve"> Ltd., Hertfordshire, UK) using self-adhesive surface electrodes (Nidd Valley Medical Ltd., North Yorkshi</w:t>
      </w:r>
      <w:r w:rsidR="0005225A" w:rsidRPr="00D22628">
        <w:rPr>
          <w:rFonts w:cs="Calibri"/>
          <w:iCs/>
          <w:szCs w:val="24"/>
        </w:rPr>
        <w:t>re, UK)</w:t>
      </w:r>
      <w:r w:rsidR="004D50A3" w:rsidRPr="00D22628">
        <w:rPr>
          <w:rFonts w:cs="Calibri"/>
          <w:iCs/>
          <w:szCs w:val="24"/>
        </w:rPr>
        <w:t>. The cathode was</w:t>
      </w:r>
      <w:r w:rsidR="00A819B4" w:rsidRPr="00D22628">
        <w:rPr>
          <w:rFonts w:cs="Calibri"/>
          <w:iCs/>
          <w:szCs w:val="24"/>
        </w:rPr>
        <w:t xml:space="preserve"> positioned superficially on the skin </w:t>
      </w:r>
      <w:r w:rsidR="004D50A3" w:rsidRPr="00D22628">
        <w:rPr>
          <w:rFonts w:cs="Calibri"/>
          <w:iCs/>
          <w:szCs w:val="24"/>
        </w:rPr>
        <w:t>in the femoral triangle</w:t>
      </w:r>
      <w:r w:rsidR="0005225A" w:rsidRPr="00D22628">
        <w:rPr>
          <w:rFonts w:cs="Calibri"/>
          <w:iCs/>
          <w:szCs w:val="24"/>
        </w:rPr>
        <w:t>.</w:t>
      </w:r>
      <w:r w:rsidR="004D50A3" w:rsidRPr="00D22628">
        <w:rPr>
          <w:rFonts w:cs="Calibri"/>
          <w:iCs/>
          <w:szCs w:val="24"/>
        </w:rPr>
        <w:t xml:space="preserve"> The anode was placed midway between the greater trochanter and the iliac crest.</w:t>
      </w:r>
      <w:r w:rsidR="0005225A" w:rsidRPr="00D22628">
        <w:rPr>
          <w:rFonts w:cs="Calibri"/>
          <w:iCs/>
          <w:szCs w:val="24"/>
        </w:rPr>
        <w:t xml:space="preserve"> Electrical stimuli were</w:t>
      </w:r>
      <w:r w:rsidRPr="00D22628">
        <w:rPr>
          <w:rFonts w:cs="Calibri"/>
          <w:iCs/>
          <w:szCs w:val="24"/>
        </w:rPr>
        <w:t xml:space="preserve"> administered</w:t>
      </w:r>
      <w:r w:rsidR="00DF23AA" w:rsidRPr="00D22628">
        <w:rPr>
          <w:rFonts w:cs="Calibri"/>
          <w:iCs/>
          <w:szCs w:val="24"/>
        </w:rPr>
        <w:t xml:space="preserve"> manually by the experimenter</w:t>
      </w:r>
      <w:r w:rsidRPr="00D22628">
        <w:rPr>
          <w:rFonts w:cs="Calibri"/>
          <w:iCs/>
          <w:szCs w:val="24"/>
        </w:rPr>
        <w:t xml:space="preserve"> at rest</w:t>
      </w:r>
      <w:r w:rsidR="00DF23AA" w:rsidRPr="00D22628">
        <w:rPr>
          <w:rFonts w:cs="Calibri"/>
          <w:iCs/>
          <w:szCs w:val="24"/>
        </w:rPr>
        <w:t>,</w:t>
      </w:r>
      <w:r w:rsidRPr="00D22628">
        <w:rPr>
          <w:rFonts w:cs="Calibri"/>
          <w:iCs/>
          <w:szCs w:val="24"/>
        </w:rPr>
        <w:t xml:space="preserve"> in 20 mA step-wise increments from 100 mA until the maximum quadriceps twitch amplitude (</w:t>
      </w:r>
      <w:proofErr w:type="spellStart"/>
      <w:r w:rsidRPr="00D22628">
        <w:rPr>
          <w:rFonts w:cs="Calibri"/>
          <w:iCs/>
          <w:szCs w:val="24"/>
        </w:rPr>
        <w:t>Q</w:t>
      </w:r>
      <w:r w:rsidRPr="00D22628">
        <w:rPr>
          <w:rFonts w:cs="Calibri"/>
          <w:iCs/>
          <w:szCs w:val="24"/>
          <w:vertAlign w:val="subscript"/>
        </w:rPr>
        <w:t>tw</w:t>
      </w:r>
      <w:proofErr w:type="spellEnd"/>
      <w:r w:rsidRPr="00D22628">
        <w:rPr>
          <w:rFonts w:cs="Calibri"/>
          <w:iCs/>
          <w:szCs w:val="24"/>
        </w:rPr>
        <w:t>, N) and muscle compound action potential (</w:t>
      </w:r>
      <w:proofErr w:type="spellStart"/>
      <w:r w:rsidRPr="00D22628">
        <w:rPr>
          <w:rFonts w:cs="Calibri"/>
          <w:iCs/>
          <w:szCs w:val="24"/>
        </w:rPr>
        <w:t>M</w:t>
      </w:r>
      <w:r w:rsidRPr="00D22628">
        <w:rPr>
          <w:rFonts w:cs="Calibri"/>
          <w:iCs/>
          <w:szCs w:val="24"/>
          <w:vertAlign w:val="subscript"/>
        </w:rPr>
        <w:t>max</w:t>
      </w:r>
      <w:proofErr w:type="spellEnd"/>
      <w:r w:rsidR="00156E37" w:rsidRPr="00D22628">
        <w:rPr>
          <w:rFonts w:cs="Calibri"/>
          <w:iCs/>
          <w:szCs w:val="24"/>
        </w:rPr>
        <w:t>, mV) wa</w:t>
      </w:r>
      <w:r w:rsidRPr="00D22628">
        <w:rPr>
          <w:rFonts w:cs="Calibri"/>
          <w:iCs/>
          <w:szCs w:val="24"/>
        </w:rPr>
        <w:t xml:space="preserve">s elicited. To ensure a consistent, </w:t>
      </w:r>
      <w:proofErr w:type="spellStart"/>
      <w:r w:rsidRPr="00D22628">
        <w:rPr>
          <w:rFonts w:cs="Calibri"/>
          <w:iCs/>
          <w:szCs w:val="24"/>
        </w:rPr>
        <w:t>supramaximal</w:t>
      </w:r>
      <w:proofErr w:type="spellEnd"/>
      <w:r w:rsidRPr="00D22628">
        <w:rPr>
          <w:rFonts w:cs="Calibri"/>
          <w:iCs/>
          <w:szCs w:val="24"/>
        </w:rPr>
        <w:t xml:space="preserve"> stimulus and account for any fatigue-induced changes in axonal excitability, the resulting stimulation intensity </w:t>
      </w:r>
      <w:r w:rsidR="00156E37" w:rsidRPr="00D22628">
        <w:rPr>
          <w:rFonts w:cs="Calibri"/>
          <w:iCs/>
          <w:szCs w:val="24"/>
        </w:rPr>
        <w:t>was</w:t>
      </w:r>
      <w:r w:rsidR="00A819B4" w:rsidRPr="00D22628">
        <w:rPr>
          <w:rFonts w:cs="Calibri"/>
          <w:iCs/>
          <w:szCs w:val="24"/>
        </w:rPr>
        <w:t xml:space="preserve"> increased by 3</w:t>
      </w:r>
      <w:r w:rsidRPr="00D22628">
        <w:rPr>
          <w:rFonts w:cs="Calibri"/>
          <w:iCs/>
          <w:szCs w:val="24"/>
        </w:rPr>
        <w:t>0</w:t>
      </w:r>
      <w:r w:rsidRPr="00D22628">
        <w:rPr>
          <w:iCs/>
          <w:szCs w:val="24"/>
        </w:rPr>
        <w:t>%</w:t>
      </w:r>
      <w:r w:rsidR="00155D76" w:rsidRPr="00D22628">
        <w:rPr>
          <w:iCs/>
          <w:szCs w:val="24"/>
        </w:rPr>
        <w:t xml:space="preserve"> (mean current = </w:t>
      </w:r>
      <w:r w:rsidR="00F0536C" w:rsidRPr="00D22628">
        <w:rPr>
          <w:iCs/>
          <w:szCs w:val="24"/>
        </w:rPr>
        <w:t xml:space="preserve">215 </w:t>
      </w:r>
      <w:r w:rsidR="00155D76" w:rsidRPr="00D22628">
        <w:rPr>
          <w:rFonts w:eastAsia="MS Gothic"/>
          <w:szCs w:val="24"/>
        </w:rPr>
        <w:t>±</w:t>
      </w:r>
      <w:r w:rsidR="00F0536C" w:rsidRPr="00D22628">
        <w:rPr>
          <w:rFonts w:eastAsia="MS Gothic"/>
          <w:szCs w:val="24"/>
        </w:rPr>
        <w:t xml:space="preserve"> 40</w:t>
      </w:r>
      <w:r w:rsidR="00155D76" w:rsidRPr="00D22628">
        <w:rPr>
          <w:rFonts w:eastAsia="MS Gothic"/>
          <w:szCs w:val="24"/>
        </w:rPr>
        <w:t xml:space="preserve"> mA)</w:t>
      </w:r>
      <w:r w:rsidR="00125C8C" w:rsidRPr="00D22628">
        <w:rPr>
          <w:iCs/>
          <w:szCs w:val="24"/>
        </w:rPr>
        <w:t>.</w:t>
      </w:r>
      <w:r w:rsidR="00125C8C" w:rsidRPr="00D22628">
        <w:rPr>
          <w:rFonts w:cs="Calibri"/>
          <w:iCs/>
          <w:szCs w:val="24"/>
        </w:rPr>
        <w:t xml:space="preserve"> </w:t>
      </w:r>
      <w:r w:rsidR="00156E37" w:rsidRPr="00D22628">
        <w:rPr>
          <w:lang w:val="en-US"/>
        </w:rPr>
        <w:t>Participants</w:t>
      </w:r>
      <w:r w:rsidRPr="00D22628">
        <w:rPr>
          <w:lang w:val="en-US"/>
        </w:rPr>
        <w:t xml:space="preserve"> subsequently complete</w:t>
      </w:r>
      <w:r w:rsidR="00156E37" w:rsidRPr="00D22628">
        <w:rPr>
          <w:lang w:val="en-US"/>
        </w:rPr>
        <w:t>d</w:t>
      </w:r>
      <w:r w:rsidRPr="00D22628">
        <w:rPr>
          <w:lang w:val="en-US"/>
        </w:rPr>
        <w:t xml:space="preserve"> six isometric maximum voluntary contractions (MVC) of the knee extensors, separated by 60 s </w:t>
      </w:r>
      <w:proofErr w:type="gramStart"/>
      <w:r w:rsidRPr="00D22628">
        <w:rPr>
          <w:lang w:val="en-US"/>
        </w:rPr>
        <w:t>rest</w:t>
      </w:r>
      <w:proofErr w:type="gramEnd"/>
      <w:r w:rsidRPr="00D22628">
        <w:rPr>
          <w:lang w:val="en-US"/>
        </w:rPr>
        <w:t xml:space="preserve">. For the final three MVCs, </w:t>
      </w:r>
      <w:r w:rsidR="00125C8C" w:rsidRPr="00D22628">
        <w:rPr>
          <w:lang w:val="en-US"/>
        </w:rPr>
        <w:t xml:space="preserve">single </w:t>
      </w:r>
      <w:r w:rsidRPr="00D22628">
        <w:rPr>
          <w:lang w:val="en-US"/>
        </w:rPr>
        <w:t xml:space="preserve">electrical stimuli </w:t>
      </w:r>
      <w:r w:rsidR="00156E37" w:rsidRPr="00D22628">
        <w:rPr>
          <w:lang w:val="en-US"/>
        </w:rPr>
        <w:t>were</w:t>
      </w:r>
      <w:r w:rsidRPr="00D22628">
        <w:rPr>
          <w:lang w:val="en-US"/>
        </w:rPr>
        <w:t xml:space="preserve"> delivered during and 2 s post to assess voluntary activation (VA) and potentiated quadriceps twitch force (</w:t>
      </w:r>
      <w:proofErr w:type="spellStart"/>
      <w:r w:rsidRPr="00D22628">
        <w:rPr>
          <w:lang w:val="en-US"/>
        </w:rPr>
        <w:t>Q</w:t>
      </w:r>
      <w:r w:rsidR="006716F1" w:rsidRPr="00D22628">
        <w:rPr>
          <w:vertAlign w:val="subscript"/>
          <w:lang w:val="en-US"/>
        </w:rPr>
        <w:t>tw</w:t>
      </w:r>
      <w:proofErr w:type="gramStart"/>
      <w:r w:rsidR="006716F1" w:rsidRPr="00D22628">
        <w:rPr>
          <w:vertAlign w:val="subscript"/>
          <w:lang w:val="en-US"/>
        </w:rPr>
        <w:t>,</w:t>
      </w:r>
      <w:r w:rsidRPr="00D22628">
        <w:rPr>
          <w:vertAlign w:val="subscript"/>
          <w:lang w:val="en-US"/>
        </w:rPr>
        <w:t>pot</w:t>
      </w:r>
      <w:proofErr w:type="spellEnd"/>
      <w:proofErr w:type="gramEnd"/>
      <w:r w:rsidRPr="00D22628">
        <w:rPr>
          <w:lang w:val="en-US"/>
        </w:rPr>
        <w:t>), respectively.</w:t>
      </w:r>
    </w:p>
    <w:p w14:paraId="77FE19B4" w14:textId="77777777" w:rsidR="00340026" w:rsidRPr="00D22628" w:rsidRDefault="00340026" w:rsidP="00E81378">
      <w:pPr>
        <w:spacing w:line="480" w:lineRule="auto"/>
        <w:rPr>
          <w:lang w:val="en-US"/>
        </w:rPr>
      </w:pPr>
    </w:p>
    <w:p w14:paraId="6A2D0287" w14:textId="77777777" w:rsidR="00340026" w:rsidRPr="00D22628" w:rsidRDefault="00340026" w:rsidP="00E81378">
      <w:pPr>
        <w:pStyle w:val="Heading4"/>
        <w:spacing w:line="480" w:lineRule="auto"/>
        <w:rPr>
          <w:lang w:val="en-US"/>
        </w:rPr>
      </w:pPr>
      <w:r w:rsidRPr="00D22628">
        <w:rPr>
          <w:lang w:val="en-US"/>
        </w:rPr>
        <w:t>Motor cortical stimulation</w:t>
      </w:r>
    </w:p>
    <w:p w14:paraId="5BC6E3DC" w14:textId="3190DCB7" w:rsidR="00340026" w:rsidRPr="00D22628" w:rsidRDefault="00340026" w:rsidP="00E81378">
      <w:pPr>
        <w:spacing w:line="480" w:lineRule="auto"/>
        <w:rPr>
          <w:rFonts w:cs="Calibri"/>
          <w:iCs/>
          <w:szCs w:val="24"/>
        </w:rPr>
      </w:pPr>
      <w:r w:rsidRPr="00D22628">
        <w:rPr>
          <w:rFonts w:cs="Calibri"/>
          <w:iCs/>
          <w:szCs w:val="24"/>
        </w:rPr>
        <w:t xml:space="preserve">Single and paired pulse TMS of 1 </w:t>
      </w:r>
      <w:proofErr w:type="spellStart"/>
      <w:r w:rsidRPr="00D22628">
        <w:rPr>
          <w:rFonts w:cs="Calibri"/>
          <w:iCs/>
          <w:szCs w:val="24"/>
        </w:rPr>
        <w:t>ms</w:t>
      </w:r>
      <w:proofErr w:type="spellEnd"/>
      <w:r w:rsidRPr="00D22628">
        <w:rPr>
          <w:rFonts w:cs="Calibri"/>
          <w:iCs/>
          <w:szCs w:val="24"/>
        </w:rPr>
        <w:t xml:space="preserve"> duration </w:t>
      </w:r>
      <w:r w:rsidR="00156E37" w:rsidRPr="00D22628">
        <w:rPr>
          <w:rFonts w:cs="Calibri"/>
          <w:iCs/>
          <w:szCs w:val="24"/>
        </w:rPr>
        <w:t>were</w:t>
      </w:r>
      <w:r w:rsidRPr="00D22628">
        <w:rPr>
          <w:rFonts w:cs="Calibri"/>
          <w:iCs/>
          <w:szCs w:val="24"/>
        </w:rPr>
        <w:t xml:space="preserve"> delivered to the left motor cortex over </w:t>
      </w:r>
      <w:proofErr w:type="spellStart"/>
      <w:r w:rsidRPr="00D22628">
        <w:rPr>
          <w:rFonts w:cs="Calibri"/>
          <w:iCs/>
          <w:szCs w:val="24"/>
        </w:rPr>
        <w:t>Brodmann</w:t>
      </w:r>
      <w:proofErr w:type="spellEnd"/>
      <w:r w:rsidRPr="00D22628">
        <w:rPr>
          <w:rFonts w:cs="Calibri"/>
          <w:iCs/>
          <w:szCs w:val="24"/>
        </w:rPr>
        <w:t xml:space="preserve"> Area 4</w:t>
      </w:r>
      <w:r w:rsidR="00DF23AA" w:rsidRPr="00D22628">
        <w:rPr>
          <w:rFonts w:cs="Calibri"/>
          <w:iCs/>
          <w:szCs w:val="24"/>
        </w:rPr>
        <w:t xml:space="preserve"> (</w:t>
      </w:r>
      <w:r w:rsidR="00DF23AA" w:rsidRPr="00D22628">
        <w:t xml:space="preserve">position relative to the vertex: ~1-2 cm), </w:t>
      </w:r>
      <w:r w:rsidRPr="00D22628">
        <w:rPr>
          <w:rFonts w:cs="Calibri"/>
          <w:iCs/>
          <w:szCs w:val="24"/>
        </w:rPr>
        <w:t>us</w:t>
      </w:r>
      <w:r w:rsidR="00DF23AA" w:rsidRPr="00D22628">
        <w:rPr>
          <w:rFonts w:cs="Calibri"/>
          <w:iCs/>
          <w:szCs w:val="24"/>
        </w:rPr>
        <w:t>ing a concave double cone coil (</w:t>
      </w:r>
      <w:proofErr w:type="spellStart"/>
      <w:r w:rsidR="00DF23AA" w:rsidRPr="00D22628">
        <w:rPr>
          <w:rFonts w:cs="Calibri"/>
          <w:iCs/>
          <w:szCs w:val="24"/>
        </w:rPr>
        <w:t>postero</w:t>
      </w:r>
      <w:proofErr w:type="spellEnd"/>
      <w:r w:rsidR="00DF23AA" w:rsidRPr="00D22628">
        <w:rPr>
          <w:rFonts w:cs="Calibri"/>
          <w:iCs/>
          <w:szCs w:val="24"/>
        </w:rPr>
        <w:t xml:space="preserve">-anterior intracranial current flow, </w:t>
      </w:r>
      <w:r w:rsidRPr="00D22628">
        <w:rPr>
          <w:rFonts w:cs="Calibri"/>
          <w:iCs/>
          <w:szCs w:val="24"/>
        </w:rPr>
        <w:t xml:space="preserve">110 mm diameter, maximum output 1.4 T) powered by two linked </w:t>
      </w:r>
      <w:proofErr w:type="spellStart"/>
      <w:r w:rsidRPr="00D22628">
        <w:rPr>
          <w:rFonts w:cs="Calibri"/>
          <w:iCs/>
          <w:szCs w:val="24"/>
        </w:rPr>
        <w:t>monopulse</w:t>
      </w:r>
      <w:proofErr w:type="spellEnd"/>
      <w:r w:rsidRPr="00D22628">
        <w:rPr>
          <w:rFonts w:cs="Calibri"/>
          <w:iCs/>
          <w:szCs w:val="24"/>
        </w:rPr>
        <w:t xml:space="preserve"> magnetic stimulators (</w:t>
      </w:r>
      <w:proofErr w:type="spellStart"/>
      <w:r w:rsidRPr="00D22628">
        <w:rPr>
          <w:rFonts w:cs="Calibri"/>
          <w:iCs/>
          <w:szCs w:val="24"/>
        </w:rPr>
        <w:t>Magstim</w:t>
      </w:r>
      <w:proofErr w:type="spellEnd"/>
      <w:r w:rsidRPr="00D22628">
        <w:rPr>
          <w:rFonts w:cs="Calibri"/>
          <w:iCs/>
          <w:szCs w:val="24"/>
        </w:rPr>
        <w:t xml:space="preserve"> 200, The </w:t>
      </w:r>
      <w:proofErr w:type="spellStart"/>
      <w:r w:rsidRPr="00D22628">
        <w:rPr>
          <w:rFonts w:cs="Calibri"/>
          <w:iCs/>
          <w:szCs w:val="24"/>
        </w:rPr>
        <w:t>Magstim</w:t>
      </w:r>
      <w:proofErr w:type="spellEnd"/>
      <w:r w:rsidRPr="00D22628">
        <w:rPr>
          <w:rFonts w:cs="Calibri"/>
          <w:iCs/>
          <w:szCs w:val="24"/>
        </w:rPr>
        <w:t xml:space="preserve"> Company Ltd., </w:t>
      </w:r>
      <w:proofErr w:type="spellStart"/>
      <w:r w:rsidRPr="00D22628">
        <w:rPr>
          <w:rFonts w:cs="Calibri"/>
          <w:iCs/>
          <w:szCs w:val="24"/>
        </w:rPr>
        <w:t>Whitland</w:t>
      </w:r>
      <w:proofErr w:type="spellEnd"/>
      <w:r w:rsidRPr="00D22628">
        <w:rPr>
          <w:rFonts w:cs="Calibri"/>
          <w:iCs/>
          <w:szCs w:val="24"/>
        </w:rPr>
        <w:t>, UK)</w:t>
      </w:r>
      <w:r w:rsidR="00156E37" w:rsidRPr="00D22628">
        <w:rPr>
          <w:rFonts w:cs="Calibri"/>
          <w:iCs/>
          <w:szCs w:val="24"/>
        </w:rPr>
        <w:t>. The coil position that elicited</w:t>
      </w:r>
      <w:r w:rsidRPr="00D22628">
        <w:rPr>
          <w:rFonts w:cs="Calibri"/>
          <w:iCs/>
          <w:szCs w:val="24"/>
        </w:rPr>
        <w:t xml:space="preserve"> a large MEP in the knee extensors and concurrent small MEP in the antagonist muscle </w:t>
      </w:r>
      <w:r w:rsidR="00156E37" w:rsidRPr="00D22628">
        <w:rPr>
          <w:rFonts w:cs="Calibri"/>
          <w:iCs/>
          <w:szCs w:val="24"/>
        </w:rPr>
        <w:t>was</w:t>
      </w:r>
      <w:r w:rsidRPr="00D22628">
        <w:rPr>
          <w:rFonts w:cs="Calibri"/>
          <w:iCs/>
          <w:szCs w:val="24"/>
        </w:rPr>
        <w:t xml:space="preserve"> marked with indelible ink. </w:t>
      </w:r>
    </w:p>
    <w:p w14:paraId="5DAD78DD" w14:textId="77777777" w:rsidR="00672323" w:rsidRPr="00D22628" w:rsidRDefault="00672323" w:rsidP="00672323">
      <w:pPr>
        <w:pStyle w:val="Heading4"/>
        <w:spacing w:line="480" w:lineRule="auto"/>
      </w:pPr>
    </w:p>
    <w:p w14:paraId="6E924FB4" w14:textId="77777777" w:rsidR="00672323" w:rsidRPr="00D22628" w:rsidRDefault="00672323" w:rsidP="00672323">
      <w:pPr>
        <w:pStyle w:val="Heading4"/>
        <w:spacing w:line="480" w:lineRule="auto"/>
      </w:pPr>
      <w:r w:rsidRPr="00D22628">
        <w:t>Voluntary activation with TMS</w:t>
      </w:r>
    </w:p>
    <w:p w14:paraId="7E089F7A" w14:textId="148B9DFC" w:rsidR="00672323" w:rsidRPr="00D22628" w:rsidRDefault="00672323" w:rsidP="00672323">
      <w:pPr>
        <w:spacing w:line="480" w:lineRule="auto"/>
        <w:rPr>
          <w:iCs/>
          <w:szCs w:val="24"/>
        </w:rPr>
      </w:pPr>
      <w:r w:rsidRPr="00D22628">
        <w:rPr>
          <w:iCs/>
          <w:szCs w:val="24"/>
        </w:rPr>
        <w:t>Single pulse TMS was delivered during brief (3-5 s) contractions at 100%, 75% and 50% MVC, separated by 5 s of rest, for determination of voluntary activation with TMS (VA</w:t>
      </w:r>
      <w:r w:rsidRPr="00D22628">
        <w:rPr>
          <w:iCs/>
          <w:szCs w:val="24"/>
          <w:vertAlign w:val="subscript"/>
        </w:rPr>
        <w:t>TMS</w:t>
      </w:r>
      <w:r w:rsidRPr="00D22628">
        <w:rPr>
          <w:iCs/>
          <w:szCs w:val="24"/>
        </w:rPr>
        <w:t xml:space="preserve">). This procedure was repeated 3 times with 90 s </w:t>
      </w:r>
      <w:proofErr w:type="gramStart"/>
      <w:r w:rsidRPr="00D22628">
        <w:rPr>
          <w:iCs/>
          <w:szCs w:val="24"/>
        </w:rPr>
        <w:t>rest</w:t>
      </w:r>
      <w:proofErr w:type="gramEnd"/>
      <w:r w:rsidRPr="00D22628">
        <w:rPr>
          <w:iCs/>
          <w:szCs w:val="24"/>
        </w:rPr>
        <w:t xml:space="preserve"> between each set. The stimulation intensity (66 </w:t>
      </w:r>
      <w:r w:rsidRPr="00D22628">
        <w:rPr>
          <w:rFonts w:eastAsia="MS Gothic"/>
          <w:szCs w:val="24"/>
        </w:rPr>
        <w:t>± 7%</w:t>
      </w:r>
      <w:r w:rsidRPr="00D22628">
        <w:rPr>
          <w:rFonts w:cs="Calibri"/>
          <w:iCs/>
          <w:szCs w:val="24"/>
        </w:rPr>
        <w:t xml:space="preserve">) </w:t>
      </w:r>
      <w:r w:rsidRPr="00D22628">
        <w:rPr>
          <w:iCs/>
          <w:szCs w:val="24"/>
        </w:rPr>
        <w:t xml:space="preserve">was set at the stimulator output that elicited the maximum superimposed twitch force during a 50% MVC </w:t>
      </w:r>
      <w:r w:rsidRPr="00D22628">
        <w:rPr>
          <w:iCs/>
          <w:szCs w:val="24"/>
        </w:rPr>
        <w:fldChar w:fldCharType="begin"/>
      </w:r>
      <w:r w:rsidRPr="00D22628">
        <w:rPr>
          <w:iCs/>
          <w:szCs w:val="24"/>
        </w:rPr>
        <w:instrText xml:space="preserve"> ADDIN EN.CITE &lt;EndNote&gt;&lt;Cite&gt;&lt;Author&gt;Sidhu&lt;/Author&gt;&lt;Year&gt;2014&lt;/Year&gt;&lt;RecNum&gt;1320&lt;/RecNum&gt;&lt;DisplayText&gt;(39)&lt;/DisplayText&gt;&lt;record&gt;&lt;rec-number&gt;1320&lt;/rec-number&gt;&lt;foreign-keys&gt;&lt;key app="EN" db-id="etezvxfpkzv29ie2fzkx2ztx59ewr5aaxftp" timestamp="1429630248"&gt;1320&lt;/key&gt;&lt;/foreign-keys&gt;&lt;ref-type name="Journal Article"&gt;17&lt;/ref-type&gt;&lt;contributors&gt;&lt;authors&gt;&lt;author&gt;Sidhu, Simranjit K&lt;/author&gt;&lt;author&gt;Weavil, Joshua C&lt;/author&gt;&lt;author&gt;Venturelli, Massimo&lt;/author&gt;&lt;author&gt;Garten, Ryan S&lt;/author&gt;&lt;author&gt;Rossman, Matthew J&lt;/author&gt;&lt;author&gt;Richardson, Russell S&lt;/author&gt;&lt;author&gt;Gmelch, Benjamin S&lt;/author&gt;&lt;author&gt;Morgan, David E&lt;/author&gt;&lt;author&gt;Amann, Markus&lt;/author&gt;&lt;/authors&gt;&lt;/contributors&gt;&lt;titles&gt;&lt;title&gt;Spinal μ</w:instrText>
      </w:r>
      <w:r w:rsidRPr="00D22628">
        <w:rPr>
          <w:rFonts w:ascii="Cambria Math" w:hAnsi="Cambria Math" w:cs="Cambria Math"/>
          <w:iCs/>
          <w:szCs w:val="24"/>
        </w:rPr>
        <w:instrText>‐</w:instrText>
      </w:r>
      <w:r w:rsidRPr="00D22628">
        <w:rPr>
          <w:iCs/>
          <w:szCs w:val="24"/>
        </w:rPr>
        <w:instrText>opioid receptor</w:instrText>
      </w:r>
      <w:r w:rsidRPr="00D22628">
        <w:rPr>
          <w:rFonts w:ascii="Cambria Math" w:hAnsi="Cambria Math" w:cs="Cambria Math"/>
          <w:iCs/>
          <w:szCs w:val="24"/>
        </w:rPr>
        <w:instrText>‐</w:instrText>
      </w:r>
      <w:r w:rsidRPr="00D22628">
        <w:rPr>
          <w:iCs/>
          <w:szCs w:val="24"/>
        </w:rPr>
        <w:instrText>sensitive lower limb muscle afferents determine corticospinal responsiveness and promote central fatigue in upper limb muscle&lt;/title&gt;&lt;secondary-title&gt;The Journal of physiology&lt;/secondary-title&gt;&lt;/titles&gt;&lt;periodical&gt;&lt;full-title&gt;The Journal of physiology&lt;/full-title&gt;&lt;abbr-1&gt;Journal of Physiology&lt;/abbr-1&gt;&lt;abbr-2&gt;J Physiol&lt;/abbr-2&gt;&lt;abbr-3&gt;J. Physiology&lt;/abbr-3&gt;&lt;/periodical&gt;&lt;pages&gt;5011-5024&lt;/pages&gt;&lt;volume&gt;592&lt;/volume&gt;&lt;number&gt;22&lt;/number&gt;&lt;dates&gt;&lt;year&gt;2014&lt;/year&gt;&lt;/dates&gt;&lt;isbn&gt;1469-7793&lt;/isbn&gt;&lt;urls&gt;&lt;/urls&gt;&lt;/record&gt;&lt;/Cite&gt;&lt;/EndNote&gt;</w:instrText>
      </w:r>
      <w:r w:rsidRPr="00D22628">
        <w:rPr>
          <w:iCs/>
          <w:szCs w:val="24"/>
        </w:rPr>
        <w:fldChar w:fldCharType="separate"/>
      </w:r>
      <w:r w:rsidRPr="00D22628">
        <w:rPr>
          <w:iCs/>
          <w:noProof/>
          <w:szCs w:val="24"/>
        </w:rPr>
        <w:t>(39)</w:t>
      </w:r>
      <w:r w:rsidRPr="00D22628">
        <w:rPr>
          <w:iCs/>
          <w:szCs w:val="24"/>
        </w:rPr>
        <w:fldChar w:fldCharType="end"/>
      </w:r>
      <w:r w:rsidRPr="00D22628">
        <w:rPr>
          <w:iCs/>
          <w:szCs w:val="24"/>
        </w:rPr>
        <w:t>.</w:t>
      </w:r>
    </w:p>
    <w:p w14:paraId="7820618F" w14:textId="77777777" w:rsidR="00340026" w:rsidRPr="00D22628" w:rsidRDefault="00340026" w:rsidP="00E81378">
      <w:pPr>
        <w:spacing w:line="480" w:lineRule="auto"/>
        <w:rPr>
          <w:rFonts w:cs="Calibri"/>
          <w:iCs/>
          <w:szCs w:val="24"/>
        </w:rPr>
      </w:pPr>
    </w:p>
    <w:p w14:paraId="0D4BA7B5" w14:textId="77777777" w:rsidR="00340026" w:rsidRPr="00D22628" w:rsidRDefault="00340026" w:rsidP="00E81378">
      <w:pPr>
        <w:pStyle w:val="Heading4"/>
        <w:spacing w:line="480" w:lineRule="auto"/>
      </w:pPr>
      <w:r w:rsidRPr="00D22628">
        <w:t xml:space="preserve">Central nervous system </w:t>
      </w:r>
      <w:r w:rsidR="00EA3391" w:rsidRPr="00D22628">
        <w:t>excitability and inhibition</w:t>
      </w:r>
    </w:p>
    <w:p w14:paraId="7DDCDDEE" w14:textId="1EAFEA2F" w:rsidR="00340026" w:rsidRPr="00D22628" w:rsidRDefault="00340026" w:rsidP="00E81378">
      <w:pPr>
        <w:spacing w:line="480" w:lineRule="auto"/>
        <w:rPr>
          <w:iCs/>
          <w:szCs w:val="24"/>
        </w:rPr>
      </w:pPr>
      <w:r w:rsidRPr="00D22628">
        <w:rPr>
          <w:rFonts w:cs="Calibri"/>
          <w:iCs/>
          <w:szCs w:val="24"/>
        </w:rPr>
        <w:t>Single</w:t>
      </w:r>
      <w:r w:rsidR="00602E6E" w:rsidRPr="00D22628">
        <w:rPr>
          <w:rFonts w:cs="Calibri"/>
          <w:iCs/>
          <w:szCs w:val="24"/>
        </w:rPr>
        <w:t>- and paired-</w:t>
      </w:r>
      <w:r w:rsidRPr="00D22628">
        <w:rPr>
          <w:rFonts w:cs="Calibri"/>
          <w:iCs/>
          <w:szCs w:val="24"/>
        </w:rPr>
        <w:t xml:space="preserve">pulse TMS </w:t>
      </w:r>
      <w:r w:rsidR="00602E6E" w:rsidRPr="00D22628">
        <w:rPr>
          <w:rFonts w:cs="Calibri"/>
          <w:iCs/>
          <w:szCs w:val="24"/>
        </w:rPr>
        <w:t>were</w:t>
      </w:r>
      <w:r w:rsidRPr="00D22628">
        <w:rPr>
          <w:rFonts w:cs="Calibri"/>
          <w:iCs/>
          <w:szCs w:val="24"/>
        </w:rPr>
        <w:t xml:space="preserve"> delivered during sub-maximal contraction (10% MVC) to </w:t>
      </w:r>
      <w:proofErr w:type="gramStart"/>
      <w:r w:rsidR="00A819B4" w:rsidRPr="00D22628">
        <w:rPr>
          <w:rFonts w:cs="Calibri"/>
          <w:iCs/>
          <w:szCs w:val="24"/>
        </w:rPr>
        <w:t>elicit</w:t>
      </w:r>
      <w:proofErr w:type="gramEnd"/>
      <w:r w:rsidR="00A819B4" w:rsidRPr="00D22628">
        <w:rPr>
          <w:rFonts w:cs="Calibri"/>
          <w:iCs/>
          <w:szCs w:val="24"/>
        </w:rPr>
        <w:t xml:space="preserve"> unconditioned (single pulse) and conditioned (paired-pulse) MEPs</w:t>
      </w:r>
      <w:r w:rsidR="00EA3391" w:rsidRPr="00D22628">
        <w:rPr>
          <w:rFonts w:cs="Calibri"/>
          <w:iCs/>
          <w:szCs w:val="24"/>
        </w:rPr>
        <w:t xml:space="preserve"> at each time point</w:t>
      </w:r>
      <w:r w:rsidR="00A819B4" w:rsidRPr="00D22628">
        <w:rPr>
          <w:rFonts w:cs="Calibri"/>
          <w:iCs/>
          <w:szCs w:val="24"/>
        </w:rPr>
        <w:t>. The ratio of the unconditioned MEP to the maximum M-wave was use</w:t>
      </w:r>
      <w:r w:rsidR="00EA3391" w:rsidRPr="00D22628">
        <w:rPr>
          <w:rFonts w:cs="Calibri"/>
          <w:iCs/>
          <w:szCs w:val="24"/>
        </w:rPr>
        <w:t xml:space="preserve">d as an index of </w:t>
      </w:r>
      <w:proofErr w:type="spellStart"/>
      <w:r w:rsidR="00EA3391" w:rsidRPr="00D22628">
        <w:rPr>
          <w:rFonts w:cs="Calibri"/>
          <w:iCs/>
          <w:szCs w:val="24"/>
        </w:rPr>
        <w:t>corticospinal</w:t>
      </w:r>
      <w:proofErr w:type="spellEnd"/>
      <w:r w:rsidR="00EA3391" w:rsidRPr="00D22628">
        <w:rPr>
          <w:rFonts w:cs="Calibri"/>
          <w:iCs/>
          <w:szCs w:val="24"/>
        </w:rPr>
        <w:t xml:space="preserve"> excitability</w:t>
      </w:r>
      <w:r w:rsidR="00A819B4" w:rsidRPr="00D22628">
        <w:rPr>
          <w:rFonts w:cs="Calibri"/>
          <w:iCs/>
          <w:szCs w:val="24"/>
        </w:rPr>
        <w:t>. The ratio of the unconditioned to conditioned MEP was used an index of short-</w:t>
      </w:r>
      <w:proofErr w:type="spellStart"/>
      <w:r w:rsidR="00A819B4" w:rsidRPr="00D22628">
        <w:rPr>
          <w:rFonts w:cs="Calibri"/>
          <w:iCs/>
          <w:szCs w:val="24"/>
        </w:rPr>
        <w:t>intracortical</w:t>
      </w:r>
      <w:proofErr w:type="spellEnd"/>
      <w:r w:rsidR="00A819B4" w:rsidRPr="00D22628">
        <w:rPr>
          <w:rFonts w:cs="Calibri"/>
          <w:iCs/>
          <w:szCs w:val="24"/>
        </w:rPr>
        <w:t xml:space="preserve"> inhibition (SICI).  </w:t>
      </w:r>
      <w:r w:rsidR="00581EC2" w:rsidRPr="00D22628">
        <w:rPr>
          <w:rFonts w:cs="Calibri"/>
          <w:iCs/>
          <w:szCs w:val="24"/>
        </w:rPr>
        <w:t>Ten unconditioned and ten conditioned MEPs were elicited in two sets of ten stimuli,</w:t>
      </w:r>
      <w:r w:rsidRPr="00D22628">
        <w:rPr>
          <w:rFonts w:cs="Calibri"/>
          <w:iCs/>
          <w:szCs w:val="24"/>
        </w:rPr>
        <w:t xml:space="preserve"> delivered in random order, wi</w:t>
      </w:r>
      <w:r w:rsidR="00602E6E" w:rsidRPr="00D22628">
        <w:rPr>
          <w:rFonts w:cs="Calibri"/>
          <w:iCs/>
          <w:szCs w:val="24"/>
        </w:rPr>
        <w:t>th each stimuli separated by 4-6</w:t>
      </w:r>
      <w:r w:rsidRPr="00D22628">
        <w:rPr>
          <w:rFonts w:cs="Calibri"/>
          <w:iCs/>
          <w:szCs w:val="24"/>
        </w:rPr>
        <w:t xml:space="preserve"> s</w:t>
      </w:r>
      <w:r w:rsidR="00602E6E" w:rsidRPr="00D22628">
        <w:rPr>
          <w:rFonts w:cs="Calibri"/>
          <w:iCs/>
          <w:szCs w:val="24"/>
        </w:rPr>
        <w:t>, and each set separated by 60 s</w:t>
      </w:r>
      <w:r w:rsidRPr="00D22628">
        <w:rPr>
          <w:rFonts w:cs="Calibri"/>
          <w:iCs/>
          <w:szCs w:val="24"/>
        </w:rPr>
        <w:t xml:space="preserve">. </w:t>
      </w:r>
      <w:r w:rsidR="00672323" w:rsidRPr="00D22628">
        <w:rPr>
          <w:rFonts w:cs="Calibri"/>
          <w:iCs/>
          <w:szCs w:val="24"/>
        </w:rPr>
        <w:t xml:space="preserve">The stimulator output was set relative to active motor threshold (AMT, </w:t>
      </w:r>
      <w:r w:rsidR="00672323" w:rsidRPr="00D22628">
        <w:rPr>
          <w:iCs/>
          <w:szCs w:val="24"/>
        </w:rPr>
        <w:t xml:space="preserve">43 </w:t>
      </w:r>
      <w:r w:rsidR="00672323" w:rsidRPr="00D22628">
        <w:rPr>
          <w:rFonts w:eastAsia="MS Gothic"/>
          <w:szCs w:val="24"/>
        </w:rPr>
        <w:t>± 6%</w:t>
      </w:r>
      <w:r w:rsidR="00672323" w:rsidRPr="00D22628">
        <w:rPr>
          <w:rFonts w:cs="Calibri"/>
          <w:iCs/>
          <w:szCs w:val="24"/>
        </w:rPr>
        <w:t xml:space="preserve">), which was determined prior to each trial as the stimulus intensity required to elicit an MEP of at least 0.2 mV in the </w:t>
      </w:r>
      <w:r w:rsidR="00672323" w:rsidRPr="00D22628">
        <w:rPr>
          <w:rFonts w:cs="Calibri"/>
          <w:i/>
          <w:iCs/>
          <w:szCs w:val="24"/>
        </w:rPr>
        <w:t xml:space="preserve">rectus </w:t>
      </w:r>
      <w:proofErr w:type="spellStart"/>
      <w:r w:rsidR="00672323" w:rsidRPr="00D22628">
        <w:rPr>
          <w:rFonts w:cs="Calibri"/>
          <w:i/>
          <w:iCs/>
          <w:szCs w:val="24"/>
        </w:rPr>
        <w:t>femoris</w:t>
      </w:r>
      <w:proofErr w:type="spellEnd"/>
      <w:r w:rsidR="00672323" w:rsidRPr="00D22628">
        <w:rPr>
          <w:rFonts w:cs="Calibri"/>
          <w:iCs/>
          <w:szCs w:val="24"/>
        </w:rPr>
        <w:t xml:space="preserve"> in three of five consecutive stimulations during a submaximal (10% MVC) contraction. </w:t>
      </w:r>
      <w:r w:rsidR="00602E6E" w:rsidRPr="00D22628">
        <w:rPr>
          <w:rFonts w:cs="Calibri"/>
          <w:iCs/>
          <w:szCs w:val="24"/>
        </w:rPr>
        <w:t xml:space="preserve">Single-pulse TMS was </w:t>
      </w:r>
      <w:r w:rsidR="00C254AF" w:rsidRPr="00D22628">
        <w:rPr>
          <w:rFonts w:cs="Calibri"/>
          <w:iCs/>
          <w:szCs w:val="24"/>
        </w:rPr>
        <w:t>delivered at 1.2</w:t>
      </w:r>
      <w:r w:rsidR="00256A85" w:rsidRPr="00D22628">
        <w:rPr>
          <w:rFonts w:cs="Calibri"/>
          <w:iCs/>
          <w:szCs w:val="24"/>
        </w:rPr>
        <w:t xml:space="preserve"> </w:t>
      </w:r>
      <w:r w:rsidRPr="00D22628">
        <w:rPr>
          <w:iCs/>
          <w:szCs w:val="24"/>
        </w:rPr>
        <w:t>×</w:t>
      </w:r>
      <w:r w:rsidR="00256A85" w:rsidRPr="00D22628">
        <w:rPr>
          <w:iCs/>
          <w:szCs w:val="24"/>
        </w:rPr>
        <w:t xml:space="preserve"> </w:t>
      </w:r>
      <w:r w:rsidRPr="00D22628">
        <w:rPr>
          <w:rFonts w:cs="Calibri"/>
          <w:iCs/>
          <w:szCs w:val="24"/>
        </w:rPr>
        <w:t>AMT. Paired stimuli</w:t>
      </w:r>
      <w:r w:rsidR="000B3FE2" w:rsidRPr="00D22628">
        <w:rPr>
          <w:rFonts w:cs="Calibri"/>
          <w:iCs/>
          <w:szCs w:val="24"/>
        </w:rPr>
        <w:t>,</w:t>
      </w:r>
      <w:r w:rsidRPr="00D22628">
        <w:rPr>
          <w:rFonts w:cs="Calibri"/>
          <w:iCs/>
          <w:szCs w:val="24"/>
        </w:rPr>
        <w:t xml:space="preserve"> to induce SICI</w:t>
      </w:r>
      <w:r w:rsidR="000B3FE2" w:rsidRPr="00D22628">
        <w:rPr>
          <w:rFonts w:cs="Calibri"/>
          <w:iCs/>
          <w:szCs w:val="24"/>
        </w:rPr>
        <w:t>,</w:t>
      </w:r>
      <w:r w:rsidRPr="00D22628">
        <w:rPr>
          <w:rFonts w:cs="Calibri"/>
          <w:iCs/>
          <w:szCs w:val="24"/>
        </w:rPr>
        <w:t xml:space="preserve"> </w:t>
      </w:r>
      <w:r w:rsidR="00602E6E" w:rsidRPr="00D22628">
        <w:rPr>
          <w:rFonts w:cs="Calibri"/>
          <w:iCs/>
          <w:szCs w:val="24"/>
        </w:rPr>
        <w:t>consisted</w:t>
      </w:r>
      <w:r w:rsidR="00C254AF" w:rsidRPr="00D22628">
        <w:rPr>
          <w:rFonts w:cs="Calibri"/>
          <w:iCs/>
          <w:szCs w:val="24"/>
        </w:rPr>
        <w:t xml:space="preserve"> of a sub-threshold (0.7</w:t>
      </w:r>
      <w:r w:rsidR="00256A85" w:rsidRPr="00D22628">
        <w:rPr>
          <w:rFonts w:cs="Calibri"/>
          <w:iCs/>
          <w:szCs w:val="24"/>
        </w:rPr>
        <w:t xml:space="preserve"> </w:t>
      </w:r>
      <w:r w:rsidR="00C254AF" w:rsidRPr="00D22628">
        <w:rPr>
          <w:iCs/>
          <w:szCs w:val="24"/>
        </w:rPr>
        <w:t>×</w:t>
      </w:r>
      <w:r w:rsidR="00256A85" w:rsidRPr="00D22628">
        <w:rPr>
          <w:iCs/>
          <w:szCs w:val="24"/>
        </w:rPr>
        <w:t xml:space="preserve"> </w:t>
      </w:r>
      <w:r w:rsidRPr="00D22628">
        <w:rPr>
          <w:iCs/>
          <w:szCs w:val="24"/>
        </w:rPr>
        <w:t>AMT) conditioning stimulus fol</w:t>
      </w:r>
      <w:r w:rsidR="00C254AF" w:rsidRPr="00D22628">
        <w:rPr>
          <w:iCs/>
          <w:szCs w:val="24"/>
        </w:rPr>
        <w:t>lowed by a supra-threshold (1.2</w:t>
      </w:r>
      <w:r w:rsidR="00256A85" w:rsidRPr="00D22628">
        <w:rPr>
          <w:iCs/>
          <w:szCs w:val="24"/>
        </w:rPr>
        <w:t xml:space="preserve"> </w:t>
      </w:r>
      <w:r w:rsidR="00C254AF" w:rsidRPr="00D22628">
        <w:rPr>
          <w:iCs/>
          <w:szCs w:val="24"/>
        </w:rPr>
        <w:t>×</w:t>
      </w:r>
      <w:r w:rsidR="00256A85" w:rsidRPr="00D22628">
        <w:rPr>
          <w:iCs/>
          <w:szCs w:val="24"/>
        </w:rPr>
        <w:t xml:space="preserve"> </w:t>
      </w:r>
      <w:r w:rsidRPr="00D22628">
        <w:rPr>
          <w:iCs/>
          <w:szCs w:val="24"/>
        </w:rPr>
        <w:t xml:space="preserve">AMT) test stimulus, with an inter-stimulus interval of 3 </w:t>
      </w:r>
      <w:proofErr w:type="spellStart"/>
      <w:r w:rsidRPr="00D22628">
        <w:rPr>
          <w:iCs/>
          <w:szCs w:val="24"/>
        </w:rPr>
        <w:t>m</w:t>
      </w:r>
      <w:r w:rsidR="00581EC2" w:rsidRPr="00D22628">
        <w:rPr>
          <w:iCs/>
          <w:szCs w:val="24"/>
        </w:rPr>
        <w:t>s.</w:t>
      </w:r>
      <w:proofErr w:type="spellEnd"/>
      <w:r w:rsidR="00581EC2" w:rsidRPr="00D22628">
        <w:rPr>
          <w:iCs/>
          <w:szCs w:val="24"/>
        </w:rPr>
        <w:t xml:space="preserve"> Post-exercise and at 24, 48 and 72 h if MVC force </w:t>
      </w:r>
      <w:r w:rsidR="00EA3391" w:rsidRPr="00D22628">
        <w:rPr>
          <w:iCs/>
          <w:szCs w:val="24"/>
        </w:rPr>
        <w:t>differed from</w:t>
      </w:r>
      <w:r w:rsidR="00581EC2" w:rsidRPr="00D22628">
        <w:rPr>
          <w:iCs/>
          <w:szCs w:val="24"/>
        </w:rPr>
        <w:t xml:space="preserve"> baseline b</w:t>
      </w:r>
      <w:r w:rsidR="00EA3391" w:rsidRPr="00D22628">
        <w:rPr>
          <w:iCs/>
          <w:szCs w:val="24"/>
        </w:rPr>
        <w:t>y &gt;10% responses were elicited</w:t>
      </w:r>
      <w:r w:rsidR="00581EC2" w:rsidRPr="00D22628">
        <w:rPr>
          <w:iCs/>
          <w:szCs w:val="24"/>
        </w:rPr>
        <w:t xml:space="preserve"> at two contraction strengths; </w:t>
      </w:r>
      <w:proofErr w:type="spellStart"/>
      <w:r w:rsidR="00581EC2" w:rsidRPr="00D22628">
        <w:rPr>
          <w:iCs/>
          <w:szCs w:val="24"/>
        </w:rPr>
        <w:t>i</w:t>
      </w:r>
      <w:proofErr w:type="spellEnd"/>
      <w:r w:rsidR="00581EC2" w:rsidRPr="00D22628">
        <w:rPr>
          <w:iCs/>
          <w:szCs w:val="24"/>
        </w:rPr>
        <w:t>) at 10% of the non-fatigued MVC recorded at baseline (absolute) and ii) at 10% of the fatigued MVC recorded on the day of the test (relative).</w:t>
      </w:r>
    </w:p>
    <w:p w14:paraId="07E5D09B" w14:textId="77777777" w:rsidR="00672323" w:rsidRPr="00D22628" w:rsidRDefault="00672323" w:rsidP="00E81378">
      <w:pPr>
        <w:spacing w:line="480" w:lineRule="auto"/>
        <w:rPr>
          <w:iCs/>
          <w:szCs w:val="24"/>
        </w:rPr>
      </w:pPr>
    </w:p>
    <w:p w14:paraId="1D3AEA99" w14:textId="674D2B03" w:rsidR="00340026" w:rsidRPr="00D22628" w:rsidRDefault="00602E6E" w:rsidP="00E81378">
      <w:pPr>
        <w:pStyle w:val="Heading4"/>
        <w:spacing w:line="480" w:lineRule="auto"/>
      </w:pPr>
      <w:r w:rsidRPr="00D22628">
        <w:t xml:space="preserve">Assessment of </w:t>
      </w:r>
      <w:r w:rsidR="00C254AF" w:rsidRPr="00D22628">
        <w:t>p</w:t>
      </w:r>
      <w:r w:rsidRPr="00D22628">
        <w:t>hysical function</w:t>
      </w:r>
    </w:p>
    <w:p w14:paraId="7846C23A" w14:textId="7B5F2EC4" w:rsidR="000A7479" w:rsidRPr="00D22628" w:rsidRDefault="00602E6E" w:rsidP="00E81378">
      <w:pPr>
        <w:spacing w:line="480" w:lineRule="auto"/>
        <w:rPr>
          <w:iCs/>
          <w:szCs w:val="24"/>
        </w:rPr>
      </w:pPr>
      <w:r w:rsidRPr="00D22628">
        <w:t>Participants completed tests of linear speed (10 m and 20 m sprint)</w:t>
      </w:r>
      <w:r w:rsidR="006C42E3" w:rsidRPr="00D22628">
        <w:t>,</w:t>
      </w:r>
      <w:r w:rsidRPr="00D22628">
        <w:t xml:space="preserve"> and jumping performance (</w:t>
      </w:r>
      <w:r w:rsidR="000A7479" w:rsidRPr="00D22628">
        <w:t>countermovement jump</w:t>
      </w:r>
      <w:r w:rsidRPr="00D22628">
        <w:t>, broad jump</w:t>
      </w:r>
      <w:r w:rsidR="00125C8C" w:rsidRPr="00D22628">
        <w:t xml:space="preserve"> (BJ)</w:t>
      </w:r>
      <w:r w:rsidRPr="00D22628">
        <w:t xml:space="preserve"> and drop jump for reactive strength index</w:t>
      </w:r>
      <w:r w:rsidR="00125C8C" w:rsidRPr="00D22628">
        <w:t xml:space="preserve"> (DJ-RSI)</w:t>
      </w:r>
      <w:r w:rsidRPr="00D22628">
        <w:t>)</w:t>
      </w:r>
      <w:r w:rsidR="006C42E3" w:rsidRPr="00D22628">
        <w:t>,</w:t>
      </w:r>
      <w:r w:rsidRPr="00D22628">
        <w:t xml:space="preserve"> t</w:t>
      </w:r>
      <w:r w:rsidR="000A7479" w:rsidRPr="00D22628">
        <w:t xml:space="preserve">o measure physical function in variables relevant to optimal </w:t>
      </w:r>
      <w:r w:rsidR="00B703B4" w:rsidRPr="00D22628">
        <w:t>soccer</w:t>
      </w:r>
      <w:r w:rsidR="000A7479" w:rsidRPr="00D22628">
        <w:t xml:space="preserve"> performance. Linear speed was recorded</w:t>
      </w:r>
      <w:r w:rsidR="005F1A59" w:rsidRPr="00D22628">
        <w:t xml:space="preserve"> during three maximum effort sprints with</w:t>
      </w:r>
      <w:r w:rsidR="000A7479" w:rsidRPr="00D22628">
        <w:t xml:space="preserve"> </w:t>
      </w:r>
      <w:r w:rsidR="000A7479" w:rsidRPr="00D22628">
        <w:rPr>
          <w:iCs/>
          <w:szCs w:val="24"/>
        </w:rPr>
        <w:t>electronic timing gates</w:t>
      </w:r>
      <w:r w:rsidR="005F1A59" w:rsidRPr="00D22628">
        <w:rPr>
          <w:iCs/>
          <w:szCs w:val="24"/>
        </w:rPr>
        <w:t xml:space="preserve"> recording splits at 10 m and 20 m</w:t>
      </w:r>
      <w:r w:rsidR="000A7479" w:rsidRPr="00D22628">
        <w:rPr>
          <w:iCs/>
          <w:szCs w:val="24"/>
        </w:rPr>
        <w:t xml:space="preserve"> (TC Timing Systems, Brower Timing Systems, Draper, USA). Vertical jumping performance was recorded using an optical timing system (</w:t>
      </w:r>
      <w:proofErr w:type="spellStart"/>
      <w:r w:rsidR="000A7479" w:rsidRPr="00D22628">
        <w:rPr>
          <w:iCs/>
          <w:szCs w:val="24"/>
        </w:rPr>
        <w:t>Optojump</w:t>
      </w:r>
      <w:proofErr w:type="spellEnd"/>
      <w:r w:rsidR="000A7479" w:rsidRPr="00D22628">
        <w:rPr>
          <w:iCs/>
          <w:szCs w:val="24"/>
        </w:rPr>
        <w:t xml:space="preserve"> Next, </w:t>
      </w:r>
      <w:proofErr w:type="spellStart"/>
      <w:r w:rsidR="000A7479" w:rsidRPr="00D22628">
        <w:rPr>
          <w:iCs/>
          <w:szCs w:val="24"/>
        </w:rPr>
        <w:t>Microgate</w:t>
      </w:r>
      <w:proofErr w:type="spellEnd"/>
      <w:r w:rsidR="000A7479" w:rsidRPr="00D22628">
        <w:rPr>
          <w:iCs/>
          <w:szCs w:val="24"/>
        </w:rPr>
        <w:t xml:space="preserve">, Milan, Italy). For CMJ, participants were instructed to jump as high as possible, with hands akimbo. For </w:t>
      </w:r>
      <w:r w:rsidR="00125C8C" w:rsidRPr="00D22628">
        <w:rPr>
          <w:iCs/>
          <w:szCs w:val="24"/>
        </w:rPr>
        <w:t>reactive strength index</w:t>
      </w:r>
      <w:r w:rsidR="000A7479" w:rsidRPr="00D22628">
        <w:rPr>
          <w:iCs/>
          <w:szCs w:val="24"/>
        </w:rPr>
        <w:t xml:space="preserve"> (DJ</w:t>
      </w:r>
      <w:r w:rsidR="00125C8C" w:rsidRPr="00D22628">
        <w:rPr>
          <w:iCs/>
          <w:szCs w:val="24"/>
        </w:rPr>
        <w:t>-RSI</w:t>
      </w:r>
      <w:r w:rsidR="000A7479" w:rsidRPr="00D22628">
        <w:rPr>
          <w:iCs/>
          <w:szCs w:val="24"/>
        </w:rPr>
        <w:t>), participants were instructed to keep hands akimbo, step off a 30 cm box, and jump as quickly and</w:t>
      </w:r>
      <w:r w:rsidR="00295AC9" w:rsidRPr="00D22628">
        <w:rPr>
          <w:iCs/>
          <w:szCs w:val="24"/>
        </w:rPr>
        <w:t>,</w:t>
      </w:r>
      <w:r w:rsidR="000A7479" w:rsidRPr="00D22628">
        <w:rPr>
          <w:iCs/>
          <w:szCs w:val="24"/>
        </w:rPr>
        <w:t xml:space="preserve"> as maximally as possible. To ensure the </w:t>
      </w:r>
      <w:r w:rsidR="000B3FE2" w:rsidRPr="00D22628">
        <w:rPr>
          <w:iCs/>
          <w:szCs w:val="24"/>
        </w:rPr>
        <w:t>DJ</w:t>
      </w:r>
      <w:r w:rsidR="00125C8C" w:rsidRPr="00D22628">
        <w:rPr>
          <w:iCs/>
          <w:szCs w:val="24"/>
        </w:rPr>
        <w:t>-RSI</w:t>
      </w:r>
      <w:r w:rsidR="000A7479" w:rsidRPr="00D22628">
        <w:rPr>
          <w:iCs/>
          <w:szCs w:val="24"/>
        </w:rPr>
        <w:t xml:space="preserve"> protocol was assessing </w:t>
      </w:r>
      <w:r w:rsidR="00612964" w:rsidRPr="00D22628">
        <w:rPr>
          <w:iCs/>
          <w:szCs w:val="24"/>
        </w:rPr>
        <w:t xml:space="preserve">fast stretch-shortening cycle function, participants were required to attain ground contract times </w:t>
      </w:r>
      <w:r w:rsidR="00C66803" w:rsidRPr="00D22628">
        <w:rPr>
          <w:iCs/>
          <w:szCs w:val="24"/>
        </w:rPr>
        <w:t xml:space="preserve">of &lt;200 </w:t>
      </w:r>
      <w:proofErr w:type="spellStart"/>
      <w:r w:rsidR="00C66803" w:rsidRPr="00D22628">
        <w:rPr>
          <w:iCs/>
          <w:szCs w:val="24"/>
        </w:rPr>
        <w:t>ms</w:t>
      </w:r>
      <w:r w:rsidR="00612964" w:rsidRPr="00D22628">
        <w:rPr>
          <w:iCs/>
          <w:szCs w:val="24"/>
        </w:rPr>
        <w:t>.</w:t>
      </w:r>
      <w:proofErr w:type="spellEnd"/>
      <w:r w:rsidR="00612964" w:rsidRPr="00D22628">
        <w:rPr>
          <w:iCs/>
          <w:szCs w:val="24"/>
        </w:rPr>
        <w:t xml:space="preserve"> Visual feedback of ground contact time and jump height was provided via a computer monitor after each jump. Reactive strength index was calculated as the ratio between jump height (</w:t>
      </w:r>
      <w:r w:rsidR="00CE286F" w:rsidRPr="00D22628">
        <w:rPr>
          <w:iCs/>
          <w:szCs w:val="24"/>
        </w:rPr>
        <w:t>c</w:t>
      </w:r>
      <w:r w:rsidR="00612964" w:rsidRPr="00D22628">
        <w:rPr>
          <w:iCs/>
          <w:szCs w:val="24"/>
        </w:rPr>
        <w:t xml:space="preserve">m) and ground contact time (s). For assessment of </w:t>
      </w:r>
      <w:r w:rsidR="005A21B0" w:rsidRPr="00D22628">
        <w:rPr>
          <w:iCs/>
          <w:szCs w:val="24"/>
        </w:rPr>
        <w:t>broad</w:t>
      </w:r>
      <w:r w:rsidR="00612964" w:rsidRPr="00D22628">
        <w:rPr>
          <w:iCs/>
          <w:szCs w:val="24"/>
        </w:rPr>
        <w:t xml:space="preserve"> jump performance, participants </w:t>
      </w:r>
      <w:r w:rsidR="00125C8C" w:rsidRPr="00D22628">
        <w:rPr>
          <w:iCs/>
          <w:szCs w:val="24"/>
        </w:rPr>
        <w:t>stood with their toes behind</w:t>
      </w:r>
      <w:r w:rsidR="00612964" w:rsidRPr="00D22628">
        <w:rPr>
          <w:iCs/>
          <w:szCs w:val="24"/>
        </w:rPr>
        <w:t xml:space="preserve"> a marked line and jumped maximally in a horizontal direction. Jump distance was recorded at the heel of the backmost foot (m).</w:t>
      </w:r>
      <w:r w:rsidR="00B35C1B" w:rsidRPr="00D22628">
        <w:rPr>
          <w:iCs/>
          <w:szCs w:val="24"/>
        </w:rPr>
        <w:t xml:space="preserve"> All participants completed three maximal attempts at each jump, </w:t>
      </w:r>
      <w:r w:rsidR="00581EC2" w:rsidRPr="00D22628">
        <w:rPr>
          <w:iCs/>
          <w:szCs w:val="24"/>
        </w:rPr>
        <w:t>with 60 s separating</w:t>
      </w:r>
      <w:r w:rsidR="000C0CC0" w:rsidRPr="00D22628">
        <w:rPr>
          <w:iCs/>
          <w:szCs w:val="24"/>
        </w:rPr>
        <w:t xml:space="preserve"> each repetition</w:t>
      </w:r>
      <w:r w:rsidR="00D675FC" w:rsidRPr="00D22628">
        <w:rPr>
          <w:iCs/>
          <w:szCs w:val="24"/>
        </w:rPr>
        <w:t>. T</w:t>
      </w:r>
      <w:r w:rsidR="00B35C1B" w:rsidRPr="00D22628">
        <w:rPr>
          <w:iCs/>
          <w:szCs w:val="24"/>
        </w:rPr>
        <w:t xml:space="preserve">he best score was </w:t>
      </w:r>
      <w:r w:rsidR="00295AC9" w:rsidRPr="00D22628">
        <w:rPr>
          <w:iCs/>
          <w:szCs w:val="24"/>
        </w:rPr>
        <w:t xml:space="preserve">used </w:t>
      </w:r>
      <w:r w:rsidR="00B35C1B" w:rsidRPr="00D22628">
        <w:rPr>
          <w:iCs/>
          <w:szCs w:val="24"/>
        </w:rPr>
        <w:t>for analysis.</w:t>
      </w:r>
    </w:p>
    <w:p w14:paraId="4D961252" w14:textId="77777777" w:rsidR="000A7479" w:rsidRPr="00D22628" w:rsidRDefault="000A7479" w:rsidP="00E81378">
      <w:pPr>
        <w:spacing w:line="480" w:lineRule="auto"/>
        <w:rPr>
          <w:iCs/>
          <w:szCs w:val="24"/>
        </w:rPr>
      </w:pPr>
    </w:p>
    <w:p w14:paraId="1149B952" w14:textId="325FBB74" w:rsidR="00602E6E" w:rsidRPr="00D22628" w:rsidRDefault="00053A68" w:rsidP="00E81378">
      <w:pPr>
        <w:pStyle w:val="Heading4"/>
        <w:spacing w:line="480" w:lineRule="auto"/>
      </w:pPr>
      <w:proofErr w:type="spellStart"/>
      <w:r w:rsidRPr="00D22628">
        <w:t>Creatine</w:t>
      </w:r>
      <w:proofErr w:type="spellEnd"/>
      <w:r w:rsidRPr="00D22628">
        <w:t xml:space="preserve"> kinase</w:t>
      </w:r>
    </w:p>
    <w:p w14:paraId="545736FC" w14:textId="1DA71D1F" w:rsidR="00152BA5" w:rsidRPr="00D22628" w:rsidRDefault="00152BA5" w:rsidP="00E81378">
      <w:pPr>
        <w:spacing w:line="480" w:lineRule="auto"/>
      </w:pPr>
      <w:r w:rsidRPr="00D22628">
        <w:t xml:space="preserve">Fingertip samples of capillary blood were obtained at each time point and immediately assayed for </w:t>
      </w:r>
      <w:proofErr w:type="spellStart"/>
      <w:r w:rsidRPr="00D22628">
        <w:t>creatine</w:t>
      </w:r>
      <w:proofErr w:type="spellEnd"/>
      <w:r w:rsidRPr="00D22628">
        <w:t xml:space="preserve"> kinase (CK) concentration </w:t>
      </w:r>
      <w:r w:rsidRPr="00D22628">
        <w:rPr>
          <w:szCs w:val="24"/>
          <w:lang w:eastAsia="en-GB"/>
        </w:rPr>
        <w:t>(</w:t>
      </w:r>
      <w:proofErr w:type="spellStart"/>
      <w:r w:rsidRPr="00D22628">
        <w:rPr>
          <w:szCs w:val="24"/>
          <w:lang w:eastAsia="en-GB"/>
        </w:rPr>
        <w:t>Reflotron</w:t>
      </w:r>
      <w:proofErr w:type="spellEnd"/>
      <w:r w:rsidRPr="00D22628">
        <w:rPr>
          <w:szCs w:val="24"/>
          <w:lang w:eastAsia="en-GB"/>
        </w:rPr>
        <w:t>, Roche Diagnostics, Germany)</w:t>
      </w:r>
      <w:r w:rsidR="00911383" w:rsidRPr="00D22628">
        <w:rPr>
          <w:szCs w:val="24"/>
          <w:lang w:eastAsia="en-GB"/>
        </w:rPr>
        <w:t>.</w:t>
      </w:r>
    </w:p>
    <w:p w14:paraId="30E5443B" w14:textId="77777777" w:rsidR="00BA0352" w:rsidRPr="00D22628" w:rsidRDefault="00BA0352" w:rsidP="00E81378">
      <w:pPr>
        <w:spacing w:line="480" w:lineRule="auto"/>
      </w:pPr>
    </w:p>
    <w:p w14:paraId="66774760" w14:textId="77777777" w:rsidR="00E744CC" w:rsidRPr="00D22628" w:rsidRDefault="00E744CC" w:rsidP="00E81378">
      <w:pPr>
        <w:pStyle w:val="Heading3"/>
        <w:spacing w:line="480" w:lineRule="auto"/>
      </w:pPr>
      <w:bookmarkStart w:id="7" w:name="_Toc320803125"/>
      <w:r w:rsidRPr="00D22628">
        <w:lastRenderedPageBreak/>
        <w:t>Data analysis</w:t>
      </w:r>
      <w:bookmarkEnd w:id="7"/>
    </w:p>
    <w:p w14:paraId="08FA13B5" w14:textId="145AA80A" w:rsidR="00152BA5" w:rsidRPr="00D22628" w:rsidRDefault="005F1A59" w:rsidP="00E81378">
      <w:pPr>
        <w:spacing w:line="480" w:lineRule="auto"/>
        <w:rPr>
          <w:szCs w:val="24"/>
          <w:lang w:val="en-US"/>
        </w:rPr>
      </w:pPr>
      <w:r w:rsidRPr="00D22628">
        <w:t>Maximum voluntary contraction force was quantified as the mean of the two highest MVC attempts at each time point.</w:t>
      </w:r>
      <w:r w:rsidR="00746270" w:rsidRPr="00D22628">
        <w:t xml:space="preserve"> </w:t>
      </w:r>
      <w:r w:rsidR="00152BA5" w:rsidRPr="00D22628">
        <w:t>The peak-to-peak amplitudes of the evoked M-wave and MEP responses, measured as the absolute difference between the minimum and maximum points of the biphasic waveform</w:t>
      </w:r>
      <w:r w:rsidR="00890AC0" w:rsidRPr="00D22628">
        <w:t>,</w:t>
      </w:r>
      <w:r w:rsidR="000A255D" w:rsidRPr="00D22628">
        <w:t xml:space="preserve"> </w:t>
      </w:r>
      <w:r w:rsidR="00152BA5" w:rsidRPr="00D22628">
        <w:t xml:space="preserve">were quantified offline. </w:t>
      </w:r>
      <w:proofErr w:type="spellStart"/>
      <w:r w:rsidR="00152BA5" w:rsidRPr="00D22628">
        <w:t>Corticospinal</w:t>
      </w:r>
      <w:proofErr w:type="spellEnd"/>
      <w:r w:rsidR="00152BA5" w:rsidRPr="00D22628">
        <w:t xml:space="preserve"> </w:t>
      </w:r>
      <w:r w:rsidR="00EA3391" w:rsidRPr="00D22628">
        <w:t>excitability</w:t>
      </w:r>
      <w:r w:rsidR="00152BA5" w:rsidRPr="00D22628">
        <w:t xml:space="preserve"> was quantifi</w:t>
      </w:r>
      <w:r w:rsidR="00581EC2" w:rsidRPr="00D22628">
        <w:t>ed as the ratio between the average unconditioned</w:t>
      </w:r>
      <w:r w:rsidR="00152BA5" w:rsidRPr="00D22628">
        <w:t xml:space="preserve"> MEP</w:t>
      </w:r>
      <w:r w:rsidR="00581EC2" w:rsidRPr="00D22628">
        <w:t xml:space="preserve"> elicited during 10% MVC</w:t>
      </w:r>
      <w:r w:rsidR="00152BA5" w:rsidRPr="00D22628">
        <w:t xml:space="preserve">, and the </w:t>
      </w:r>
      <w:r w:rsidR="00581EC2" w:rsidRPr="00D22628">
        <w:t xml:space="preserve">maximum </w:t>
      </w:r>
      <w:r w:rsidR="00152BA5" w:rsidRPr="00D22628">
        <w:t>M-wave</w:t>
      </w:r>
      <w:r w:rsidR="00581EC2" w:rsidRPr="00D22628">
        <w:t xml:space="preserve">. </w:t>
      </w:r>
      <w:r w:rsidR="00152BA5" w:rsidRPr="00D22628">
        <w:t>The average of t</w:t>
      </w:r>
      <w:r w:rsidR="00581EC2" w:rsidRPr="00D22628">
        <w:t>he conditioned paired-pulse MEP</w:t>
      </w:r>
      <w:r w:rsidR="00EA3391" w:rsidRPr="00D22628">
        <w:t xml:space="preserve"> was</w:t>
      </w:r>
      <w:r w:rsidR="00152BA5" w:rsidRPr="00D22628">
        <w:t xml:space="preserve"> expressed relative to the averaged unconditio</w:t>
      </w:r>
      <w:r w:rsidR="00581EC2" w:rsidRPr="00D22628">
        <w:t>ned MEP to quantify SICI</w:t>
      </w:r>
      <w:r w:rsidR="00152BA5" w:rsidRPr="00D22628">
        <w:t>. Additionally, the root mean square EMG amplitude (EMG</w:t>
      </w:r>
      <w:r w:rsidR="00152BA5" w:rsidRPr="00D22628">
        <w:rPr>
          <w:vertAlign w:val="subscript"/>
        </w:rPr>
        <w:t>RMS</w:t>
      </w:r>
      <w:r w:rsidR="00152BA5" w:rsidRPr="00D22628">
        <w:t xml:space="preserve">) and average force were measured across 80 </w:t>
      </w:r>
      <w:proofErr w:type="spellStart"/>
      <w:r w:rsidR="00152BA5" w:rsidRPr="00D22628">
        <w:t>ms</w:t>
      </w:r>
      <w:proofErr w:type="spellEnd"/>
      <w:r w:rsidR="00152BA5" w:rsidRPr="00D22628">
        <w:t xml:space="preserve"> prior to TMS to ensure a similar level of background muscle activity was present immediately pre-stimulation for unconditioned and conditioned MEPs. The interpolated twitch technique was used to quantify VA</w:t>
      </w:r>
      <w:r w:rsidR="00AE264D" w:rsidRPr="00D22628">
        <w:t xml:space="preserve"> </w:t>
      </w:r>
      <w:r w:rsidR="009F7723" w:rsidRPr="00D22628">
        <w:fldChar w:fldCharType="begin"/>
      </w:r>
      <w:r w:rsidR="00C76FC2" w:rsidRPr="00D22628">
        <w:instrText xml:space="preserve"> ADDIN EN.CITE &lt;EndNote&gt;&lt;Cite&gt;&lt;Author&gt;Merton&lt;/Author&gt;&lt;Year&gt;1954&lt;/Year&gt;&lt;RecNum&gt;582&lt;/RecNum&gt;&lt;DisplayText&gt;(22)&lt;/DisplayText&gt;&lt;record&gt;&lt;rec-number&gt;582&lt;/rec-number&gt;&lt;foreign-keys&gt;&lt;key app="EN" db-id="etezvxfpkzv29ie2fzkx2ztx59ewr5aaxftp" timestamp="1359990437"&gt;582&lt;/key&gt;&lt;/foreign-keys&gt;&lt;ref-type name="Journal Article"&gt;17&lt;/ref-type&gt;&lt;contributors&gt;&lt;authors&gt;&lt;author&gt;Merton, P. A.&lt;/author&gt;&lt;/authors&gt;&lt;/contributors&gt;&lt;titles&gt;&lt;title&gt;Voluntary strength and fatigue&lt;/title&gt;&lt;secondary-title&gt;The Journal of physiology&lt;/secondary-title&gt;&lt;alt-title&gt;J Physiol&lt;/alt-title&gt;&lt;/titles&gt;&lt;periodical&gt;&lt;full-title&gt;The Journal of physiology&lt;/full-title&gt;&lt;abbr-1&gt;Journal of Physiology&lt;/abbr-1&gt;&lt;abbr-2&gt;J Physiol&lt;/abbr-2&gt;&lt;abbr-3&gt;J. Physiology&lt;/abbr-3&gt;&lt;/periodical&gt;&lt;alt-periodical&gt;&lt;full-title&gt;J Physiol&lt;/full-title&gt;&lt;abbr-1&gt;Journal of Physiology&lt;/abbr-1&gt;&lt;abbr-2&gt;J Physiol&lt;/abbr-2&gt;&lt;abbr-3&gt;J. Physiol.&lt;/abbr-3&gt;&lt;/alt-periodical&gt;&lt;pages&gt;553-64&lt;/pages&gt;&lt;volume&gt;123&lt;/volume&gt;&lt;number&gt;3&lt;/number&gt;&lt;edition&gt;1954/03/29&lt;/edition&gt;&lt;keywords&gt;&lt;keyword&gt;*Fatigue&lt;/keyword&gt;&lt;keyword&gt;Muscles/*physiology&lt;/keyword&gt;&lt;keyword&gt;Work/*physiology&lt;/keyword&gt;&lt;/keywords&gt;&lt;dates&gt;&lt;year&gt;1954&lt;/year&gt;&lt;pub-dates&gt;&lt;date&gt;Mar 29&lt;/date&gt;&lt;/pub-dates&gt;&lt;/dates&gt;&lt;isbn&gt;0022-3751 (Print)&amp;#xD;0022-3751 (Linking)&lt;/isbn&gt;&lt;accession-num&gt;13152698&lt;/accession-num&gt;&lt;urls&gt;&lt;related-urls&gt;&lt;url&gt;http://www.ncbi.nlm.nih.gov/pubmed/13152698&lt;/url&gt;&lt;/related-urls&gt;&lt;/urls&gt;&lt;custom2&gt;1366225&lt;/custom2&gt;&lt;language&gt;eng&lt;/language&gt;&lt;/record&gt;&lt;/Cite&gt;&lt;/EndNote&gt;</w:instrText>
      </w:r>
      <w:r w:rsidR="009F7723" w:rsidRPr="00D22628">
        <w:fldChar w:fldCharType="separate"/>
      </w:r>
      <w:r w:rsidR="00C76FC2" w:rsidRPr="00D22628">
        <w:rPr>
          <w:noProof/>
        </w:rPr>
        <w:t>(22)</w:t>
      </w:r>
      <w:r w:rsidR="009F7723" w:rsidRPr="00D22628">
        <w:fldChar w:fldCharType="end"/>
      </w:r>
      <w:r w:rsidR="009F7723" w:rsidRPr="00D22628">
        <w:t xml:space="preserve">. </w:t>
      </w:r>
      <w:r w:rsidR="00152BA5" w:rsidRPr="00D22628">
        <w:t xml:space="preserve">In brief, the amplitude of the superimposed twitch force (SIT) measured during MVC was compared with the </w:t>
      </w:r>
      <w:proofErr w:type="spellStart"/>
      <w:r w:rsidR="00152BA5" w:rsidRPr="00D22628">
        <w:t>Q</w:t>
      </w:r>
      <w:r w:rsidR="00152BA5" w:rsidRPr="00D22628">
        <w:rPr>
          <w:vertAlign w:val="subscript"/>
        </w:rPr>
        <w:t>tw</w:t>
      </w:r>
      <w:proofErr w:type="gramStart"/>
      <w:r w:rsidR="00152BA5" w:rsidRPr="00D22628">
        <w:rPr>
          <w:vertAlign w:val="subscript"/>
        </w:rPr>
        <w:t>,pot</w:t>
      </w:r>
      <w:proofErr w:type="spellEnd"/>
      <w:proofErr w:type="gramEnd"/>
      <w:r w:rsidR="00152BA5" w:rsidRPr="00D22628">
        <w:t xml:space="preserve"> elicited 2 s post-MVC at rest (VA, % = (1 </w:t>
      </w:r>
      <w:r w:rsidR="00152BA5" w:rsidRPr="00D22628">
        <w:rPr>
          <w:lang w:val="en-US"/>
        </w:rPr>
        <w:t>– [SIT/</w:t>
      </w:r>
      <w:proofErr w:type="spellStart"/>
      <w:r w:rsidR="00152BA5" w:rsidRPr="00D22628">
        <w:rPr>
          <w:lang w:val="en-US"/>
        </w:rPr>
        <w:t>Q</w:t>
      </w:r>
      <w:r w:rsidR="00152BA5" w:rsidRPr="00D22628">
        <w:rPr>
          <w:vertAlign w:val="subscript"/>
          <w:lang w:val="en-US"/>
        </w:rPr>
        <w:t>tw,pot</w:t>
      </w:r>
      <w:proofErr w:type="spellEnd"/>
      <w:r w:rsidR="00152BA5" w:rsidRPr="00D22628">
        <w:rPr>
          <w:lang w:val="en-US"/>
        </w:rPr>
        <w:t xml:space="preserve">] × 100). </w:t>
      </w:r>
      <w:r w:rsidR="000A255D" w:rsidRPr="00D22628">
        <w:rPr>
          <w:szCs w:val="24"/>
          <w:lang w:val="en-US"/>
        </w:rPr>
        <w:t>For motor cort</w:t>
      </w:r>
      <w:r w:rsidR="00EA3391" w:rsidRPr="00D22628">
        <w:rPr>
          <w:szCs w:val="24"/>
          <w:lang w:val="en-US"/>
        </w:rPr>
        <w:t xml:space="preserve">ical stimulation, </w:t>
      </w:r>
      <w:r w:rsidR="001A0A36" w:rsidRPr="00D22628">
        <w:rPr>
          <w:szCs w:val="24"/>
          <w:lang w:val="en-US"/>
        </w:rPr>
        <w:t>VA</w:t>
      </w:r>
      <w:r w:rsidR="001A0A36" w:rsidRPr="00D22628">
        <w:rPr>
          <w:szCs w:val="24"/>
          <w:vertAlign w:val="subscript"/>
          <w:lang w:val="en-US"/>
        </w:rPr>
        <w:t>TMS</w:t>
      </w:r>
      <w:r w:rsidR="000A255D" w:rsidRPr="00D22628">
        <w:rPr>
          <w:szCs w:val="24"/>
          <w:lang w:val="en-US"/>
        </w:rPr>
        <w:t xml:space="preserve"> was assessed by measurement of the superimposed twitch responses to TMS at 100%, 75% and 50% MVC. As </w:t>
      </w:r>
      <w:proofErr w:type="spellStart"/>
      <w:r w:rsidR="000A255D" w:rsidRPr="00D22628">
        <w:rPr>
          <w:szCs w:val="24"/>
          <w:lang w:val="en-US"/>
        </w:rPr>
        <w:t>corticospinal</w:t>
      </w:r>
      <w:proofErr w:type="spellEnd"/>
      <w:r w:rsidR="000A255D" w:rsidRPr="00D22628">
        <w:rPr>
          <w:szCs w:val="24"/>
          <w:lang w:val="en-US"/>
        </w:rPr>
        <w:t xml:space="preserve"> excitability increases during voluntary contraction, it </w:t>
      </w:r>
      <w:r w:rsidR="00295AC9" w:rsidRPr="00D22628">
        <w:rPr>
          <w:szCs w:val="24"/>
          <w:lang w:val="en-US"/>
        </w:rPr>
        <w:t>wa</w:t>
      </w:r>
      <w:r w:rsidR="000A255D" w:rsidRPr="00D22628">
        <w:rPr>
          <w:szCs w:val="24"/>
          <w:lang w:val="en-US"/>
        </w:rPr>
        <w:t>s necessary to estimate the amplitude of the resting twitch in response to motor cortex stimulation</w:t>
      </w:r>
      <w:r w:rsidR="00B35C1B" w:rsidRPr="00D22628">
        <w:rPr>
          <w:szCs w:val="24"/>
          <w:lang w:val="en-US"/>
        </w:rPr>
        <w:t>.</w:t>
      </w:r>
      <w:r w:rsidR="000A255D" w:rsidRPr="00D22628">
        <w:rPr>
          <w:szCs w:val="24"/>
          <w:lang w:val="en-US"/>
        </w:rPr>
        <w:t xml:space="preserve"> The amplitude of the estimated resting twitch (ERT) was calculated as the </w:t>
      </w:r>
      <w:r w:rsidR="000A255D" w:rsidRPr="00D22628">
        <w:rPr>
          <w:i/>
          <w:szCs w:val="24"/>
          <w:lang w:val="en-US"/>
        </w:rPr>
        <w:t>y</w:t>
      </w:r>
      <w:r w:rsidR="000A255D" w:rsidRPr="00D22628">
        <w:rPr>
          <w:szCs w:val="24"/>
          <w:lang w:val="en-US"/>
        </w:rPr>
        <w:t>-intercept of the linear regression between the mean amplitude of the superimposed twitches evoked by TMS at 100%, 75% and 50% MVC and voluntary force</w:t>
      </w:r>
      <w:r w:rsidR="00256FB1" w:rsidRPr="00D22628">
        <w:rPr>
          <w:szCs w:val="24"/>
          <w:lang w:val="en-US"/>
        </w:rPr>
        <w:t>; regression analyses confirmed the existence of a linear relationship at each time point (</w:t>
      </w:r>
      <w:r w:rsidR="00256FB1" w:rsidRPr="00D22628">
        <w:rPr>
          <w:i/>
          <w:szCs w:val="24"/>
          <w:lang w:val="en-US"/>
        </w:rPr>
        <w:t>r</w:t>
      </w:r>
      <w:r w:rsidR="00256FB1" w:rsidRPr="00D22628">
        <w:rPr>
          <w:szCs w:val="24"/>
          <w:vertAlign w:val="superscript"/>
          <w:lang w:val="en-US"/>
        </w:rPr>
        <w:t>2</w:t>
      </w:r>
      <w:r w:rsidR="00256FB1" w:rsidRPr="00D22628">
        <w:rPr>
          <w:szCs w:val="24"/>
          <w:lang w:val="en-US"/>
        </w:rPr>
        <w:t xml:space="preserve"> range = 0.86 ± 0.08 to 0.91 ± 0.04)</w:t>
      </w:r>
      <w:r w:rsidR="00B35C1B" w:rsidRPr="00D22628">
        <w:rPr>
          <w:szCs w:val="24"/>
          <w:lang w:val="en-US"/>
        </w:rPr>
        <w:t xml:space="preserve">. </w:t>
      </w:r>
      <w:r w:rsidR="00AF2D90" w:rsidRPr="00D22628">
        <w:rPr>
          <w:szCs w:val="24"/>
          <w:lang w:val="en-US"/>
        </w:rPr>
        <w:t>V</w:t>
      </w:r>
      <w:r w:rsidR="000A255D" w:rsidRPr="00D22628">
        <w:rPr>
          <w:szCs w:val="24"/>
          <w:lang w:val="en-US"/>
        </w:rPr>
        <w:t>oluntary activation</w:t>
      </w:r>
      <w:r w:rsidR="00AF2D90" w:rsidRPr="00D22628">
        <w:rPr>
          <w:szCs w:val="24"/>
          <w:lang w:val="en-US"/>
        </w:rPr>
        <w:t xml:space="preserve"> measured with TMS</w:t>
      </w:r>
      <w:r w:rsidR="000A255D" w:rsidRPr="00D22628">
        <w:rPr>
          <w:szCs w:val="24"/>
          <w:lang w:val="en-US"/>
        </w:rPr>
        <w:t xml:space="preserve"> (</w:t>
      </w:r>
      <w:r w:rsidR="00EA3391" w:rsidRPr="00D22628">
        <w:rPr>
          <w:szCs w:val="24"/>
          <w:lang w:val="en-US"/>
        </w:rPr>
        <w:t>VA</w:t>
      </w:r>
      <w:r w:rsidR="00EA3391" w:rsidRPr="00D22628">
        <w:rPr>
          <w:szCs w:val="24"/>
          <w:vertAlign w:val="subscript"/>
          <w:lang w:val="en-US"/>
        </w:rPr>
        <w:t>TMS</w:t>
      </w:r>
      <w:r w:rsidR="00EA3391" w:rsidRPr="00D22628">
        <w:rPr>
          <w:szCs w:val="24"/>
          <w:lang w:val="en-US"/>
        </w:rPr>
        <w:t xml:space="preserve">, </w:t>
      </w:r>
      <w:r w:rsidR="000A255D" w:rsidRPr="00D22628">
        <w:rPr>
          <w:szCs w:val="24"/>
          <w:lang w:val="en-US"/>
        </w:rPr>
        <w:t>%) was subsequently calculated as (1 – [SIT/ERT] × 100).</w:t>
      </w:r>
    </w:p>
    <w:p w14:paraId="7CD2B475" w14:textId="77777777" w:rsidR="009B05F3" w:rsidRPr="00D22628" w:rsidRDefault="009B05F3" w:rsidP="00E81378">
      <w:pPr>
        <w:spacing w:line="480" w:lineRule="auto"/>
      </w:pPr>
    </w:p>
    <w:p w14:paraId="3A61E510" w14:textId="77777777" w:rsidR="00E744CC" w:rsidRPr="00D22628" w:rsidRDefault="00E744CC" w:rsidP="00E81378">
      <w:pPr>
        <w:pStyle w:val="Heading3"/>
        <w:spacing w:line="480" w:lineRule="auto"/>
      </w:pPr>
      <w:bookmarkStart w:id="8" w:name="_Toc320803126"/>
      <w:r w:rsidRPr="00D22628">
        <w:lastRenderedPageBreak/>
        <w:t>Statistical analysis</w:t>
      </w:r>
      <w:bookmarkEnd w:id="8"/>
    </w:p>
    <w:p w14:paraId="589D7AB1" w14:textId="5CC09400" w:rsidR="000A255D" w:rsidRPr="00D22628" w:rsidRDefault="000A255D" w:rsidP="00E81378">
      <w:pPr>
        <w:spacing w:line="480" w:lineRule="auto"/>
      </w:pPr>
      <w:r w:rsidRPr="00D22628">
        <w:t>Descriptive statistics are present</w:t>
      </w:r>
      <w:r w:rsidR="008A563C" w:rsidRPr="00D22628">
        <w:t>ed as means ± SD. One-way repeated-</w:t>
      </w:r>
      <w:r w:rsidRPr="00D22628">
        <w:t>measures ANOVA</w:t>
      </w:r>
      <w:r w:rsidR="008A563C" w:rsidRPr="00D22628">
        <w:t xml:space="preserve"> </w:t>
      </w:r>
      <w:r w:rsidRPr="00D22628">
        <w:t>was employed</w:t>
      </w:r>
      <w:r w:rsidR="008A563C" w:rsidRPr="00D22628">
        <w:t xml:space="preserve"> for all </w:t>
      </w:r>
      <w:r w:rsidR="00D675FC" w:rsidRPr="00D22628">
        <w:t>outcome measures</w:t>
      </w:r>
      <w:r w:rsidRPr="00D22628">
        <w:t xml:space="preserve">, with </w:t>
      </w:r>
      <w:r w:rsidRPr="00D22628">
        <w:rPr>
          <w:i/>
        </w:rPr>
        <w:t xml:space="preserve">a </w:t>
      </w:r>
      <w:proofErr w:type="spellStart"/>
      <w:r w:rsidR="00C254AF" w:rsidRPr="00D22628">
        <w:rPr>
          <w:i/>
        </w:rPr>
        <w:t>p</w:t>
      </w:r>
      <w:r w:rsidRPr="00D22628">
        <w:rPr>
          <w:i/>
        </w:rPr>
        <w:t>rioi</w:t>
      </w:r>
      <w:proofErr w:type="spellEnd"/>
      <w:r w:rsidRPr="00D22628">
        <w:t xml:space="preserve"> defined </w:t>
      </w:r>
      <w:proofErr w:type="spellStart"/>
      <w:r w:rsidR="00666F09" w:rsidRPr="00D22628">
        <w:t>Tukey</w:t>
      </w:r>
      <w:proofErr w:type="spellEnd"/>
      <w:r w:rsidR="00666F09" w:rsidRPr="00D22628">
        <w:t xml:space="preserve">-adjusted </w:t>
      </w:r>
      <w:r w:rsidRPr="00D22628">
        <w:t xml:space="preserve">pairwise comparisons with the </w:t>
      </w:r>
      <w:r w:rsidR="008A563C" w:rsidRPr="00D22628">
        <w:t>pre-test</w:t>
      </w:r>
      <w:r w:rsidR="00B35C1B" w:rsidRPr="00D22628">
        <w:t>, or</w:t>
      </w:r>
      <w:r w:rsidR="008A563C" w:rsidRPr="00D22628">
        <w:t xml:space="preserve"> baseline</w:t>
      </w:r>
      <w:r w:rsidR="00B35C1B" w:rsidRPr="00D22628">
        <w:t>,</w:t>
      </w:r>
      <w:r w:rsidR="008A563C" w:rsidRPr="00D22628">
        <w:t xml:space="preserve"> score as the control category.</w:t>
      </w:r>
      <w:r w:rsidR="000C0CC0" w:rsidRPr="00D22628">
        <w:t xml:space="preserve"> Using the baseline score as the control category focuses the analysis on </w:t>
      </w:r>
      <w:r w:rsidR="000D45E5" w:rsidRPr="00D22628">
        <w:t>ascertaining how long the responses measured remain</w:t>
      </w:r>
      <w:r w:rsidR="000C0CC0" w:rsidRPr="00D22628">
        <w:t xml:space="preserve"> significantly d</w:t>
      </w:r>
      <w:r w:rsidR="000D45E5" w:rsidRPr="00D22628">
        <w:t xml:space="preserve">epressed compared to baseline, and </w:t>
      </w:r>
      <w:r w:rsidR="00AF2D90" w:rsidRPr="00D22628">
        <w:t>therefore</w:t>
      </w:r>
      <w:r w:rsidR="000D45E5" w:rsidRPr="00D22628">
        <w:t xml:space="preserve"> how long it took fo</w:t>
      </w:r>
      <w:r w:rsidR="00AF2D90" w:rsidRPr="00D22628">
        <w:t>r participants to fully recover</w:t>
      </w:r>
      <w:r w:rsidR="000D45E5" w:rsidRPr="00D22628">
        <w:t xml:space="preserve"> from the simulated match</w:t>
      </w:r>
      <w:r w:rsidR="000C0CC0" w:rsidRPr="00D22628">
        <w:t xml:space="preserve">. </w:t>
      </w:r>
      <w:r w:rsidRPr="00D22628">
        <w:t>The assumptions of these procedures</w:t>
      </w:r>
      <w:r w:rsidR="000A153D" w:rsidRPr="00D22628">
        <w:t>, including data distribution,</w:t>
      </w:r>
      <w:r w:rsidRPr="00D22628">
        <w:t xml:space="preserve"> were verified as per the guidelines of Newell </w:t>
      </w:r>
      <w:r w:rsidR="009D69BA" w:rsidRPr="00D22628">
        <w:rPr>
          <w:i/>
        </w:rPr>
        <w:t>et al</w:t>
      </w:r>
      <w:r w:rsidRPr="00D22628">
        <w:t>.</w:t>
      </w:r>
      <w:r w:rsidR="008B32A8" w:rsidRPr="00D22628">
        <w:t xml:space="preserve"> </w:t>
      </w:r>
      <w:r w:rsidRPr="00D22628">
        <w:fldChar w:fldCharType="begin"/>
      </w:r>
      <w:r w:rsidR="00C76FC2" w:rsidRPr="00D22628">
        <w:instrText xml:space="preserve"> ADDIN EN.CITE &lt;EndNote&gt;&lt;Cite ExcludeAuth="1"&gt;&lt;Author&gt;Newell&lt;/Author&gt;&lt;Year&gt;2010&lt;/Year&gt;&lt;RecNum&gt;476&lt;/RecNum&gt;&lt;DisplayText&gt;(27)&lt;/DisplayText&gt;&lt;record&gt;&lt;rec-number&gt;476&lt;/rec-number&gt;&lt;foreign-keys&gt;&lt;key app="EN" db-id="etezvxfpkzv29ie2fzkx2ztx59ewr5aaxftp" timestamp="1299157246"&gt;476&lt;/key&gt;&lt;/foreign-keys&gt;&lt;ref-type name="Book"&gt;6&lt;/ref-type&gt;&lt;contributors&gt;&lt;authors&gt;&lt;author&gt;Newell, J.&lt;/author&gt;&lt;author&gt;Aitchison, T.&lt;/author&gt;&lt;author&gt;Grant, S.&lt;/author&gt;&lt;/authors&gt;&lt;/contributors&gt;&lt;titles&gt;&lt;title&gt;Statistics for Sports and Exercise Science: A practical approach&lt;/title&gt;&lt;/titles&gt;&lt;pages&gt;427&lt;/pages&gt;&lt;section&gt;427&lt;/section&gt;&lt;dates&gt;&lt;year&gt;2010&lt;/year&gt;&lt;/dates&gt;&lt;pub-location&gt;Harlow&lt;/pub-location&gt;&lt;publisher&gt;Pearson Education&lt;/publisher&gt;&lt;isbn&gt;978-0-13-204254-3&lt;/isbn&gt;&lt;urls&gt;&lt;/urls&gt;&lt;/record&gt;&lt;/Cite&gt;&lt;/EndNote&gt;</w:instrText>
      </w:r>
      <w:r w:rsidRPr="00D22628">
        <w:fldChar w:fldCharType="separate"/>
      </w:r>
      <w:r w:rsidR="00C76FC2" w:rsidRPr="00D22628">
        <w:rPr>
          <w:noProof/>
        </w:rPr>
        <w:t>(27)</w:t>
      </w:r>
      <w:r w:rsidRPr="00D22628">
        <w:fldChar w:fldCharType="end"/>
      </w:r>
      <w:r w:rsidRPr="00D22628">
        <w:t xml:space="preserve">. </w:t>
      </w:r>
      <w:r w:rsidR="00586EC0" w:rsidRPr="00D22628">
        <w:t>Standardised effect sizes</w:t>
      </w:r>
      <w:r w:rsidR="00E76586" w:rsidRPr="00D22628">
        <w:t xml:space="preserve"> (Cohen’s </w:t>
      </w:r>
      <w:r w:rsidR="00E76586" w:rsidRPr="00D22628">
        <w:rPr>
          <w:i/>
        </w:rPr>
        <w:t>d</w:t>
      </w:r>
      <w:r w:rsidR="00E76586" w:rsidRPr="00D22628">
        <w:t>)</w:t>
      </w:r>
      <w:r w:rsidR="00586EC0" w:rsidRPr="00D22628">
        <w:t xml:space="preserve"> were</w:t>
      </w:r>
      <w:r w:rsidR="00AA2EA8" w:rsidRPr="00D22628">
        <w:t xml:space="preserve"> </w:t>
      </w:r>
      <w:r w:rsidR="00586EC0" w:rsidRPr="00D22628">
        <w:t>calculated</w:t>
      </w:r>
      <w:r w:rsidR="00AA2EA8" w:rsidRPr="00D22628">
        <w:t xml:space="preserve"> for focussed pairwise comparisons and interpreted as small (</w:t>
      </w:r>
      <w:r w:rsidR="00AA2EA8" w:rsidRPr="00D22628">
        <w:rPr>
          <w:rFonts w:eastAsia="MS Gothic"/>
        </w:rPr>
        <w:t>≥</w:t>
      </w:r>
      <w:r w:rsidR="00AA2EA8" w:rsidRPr="00D22628">
        <w:t>0.2), moderate (</w:t>
      </w:r>
      <w:r w:rsidR="00AA2EA8" w:rsidRPr="00D22628">
        <w:rPr>
          <w:rFonts w:eastAsia="MS Gothic"/>
        </w:rPr>
        <w:t>≥</w:t>
      </w:r>
      <w:r w:rsidR="00AA2EA8" w:rsidRPr="00D22628">
        <w:t xml:space="preserve">0.6) and large </w:t>
      </w:r>
      <w:r w:rsidR="00AF2D90" w:rsidRPr="00D22628">
        <w:t>(</w:t>
      </w:r>
      <w:r w:rsidR="00AA2EA8" w:rsidRPr="00D22628">
        <w:rPr>
          <w:rFonts w:eastAsia="MS Gothic"/>
        </w:rPr>
        <w:t>≥</w:t>
      </w:r>
      <w:r w:rsidR="009F7723" w:rsidRPr="00D22628">
        <w:t>1.2)</w:t>
      </w:r>
      <w:r w:rsidR="00AA2EA8" w:rsidRPr="00D22628">
        <w:t xml:space="preserve">. </w:t>
      </w:r>
      <w:r w:rsidRPr="00D22628">
        <w:t xml:space="preserve">Statistical analysis was conducted using </w:t>
      </w:r>
      <w:proofErr w:type="spellStart"/>
      <w:r w:rsidRPr="00D22628">
        <w:t>GraphPad</w:t>
      </w:r>
      <w:proofErr w:type="spellEnd"/>
      <w:r w:rsidRPr="00D22628">
        <w:t xml:space="preserve"> Prism (</w:t>
      </w:r>
      <w:proofErr w:type="spellStart"/>
      <w:r w:rsidRPr="00D22628">
        <w:t>GraphPad</w:t>
      </w:r>
      <w:proofErr w:type="spellEnd"/>
      <w:r w:rsidRPr="00D22628">
        <w:t xml:space="preserve"> Software </w:t>
      </w:r>
      <w:proofErr w:type="spellStart"/>
      <w:r w:rsidRPr="00D22628">
        <w:t>Inc</w:t>
      </w:r>
      <w:proofErr w:type="spellEnd"/>
      <w:r w:rsidRPr="00D22628">
        <w:t>, v5, La Jolla, CA, USA).</w:t>
      </w:r>
      <w:r w:rsidR="008A563C" w:rsidRPr="00D22628">
        <w:t xml:space="preserve"> Statistical significance was accepted at </w:t>
      </w:r>
      <w:r w:rsidR="001C1C1B" w:rsidRPr="00D22628">
        <w:rPr>
          <w:i/>
        </w:rPr>
        <w:t>P</w:t>
      </w:r>
      <w:r w:rsidR="008A563C" w:rsidRPr="00D22628">
        <w:t xml:space="preserve"> &lt; 0.05.</w:t>
      </w:r>
    </w:p>
    <w:p w14:paraId="2C78B703" w14:textId="77777777" w:rsidR="000A255D" w:rsidRPr="00D22628" w:rsidRDefault="000A255D" w:rsidP="00E81378">
      <w:pPr>
        <w:spacing w:line="480" w:lineRule="auto"/>
      </w:pPr>
    </w:p>
    <w:p w14:paraId="2E11B858" w14:textId="77777777" w:rsidR="004A15ED" w:rsidRPr="00D22628" w:rsidRDefault="004A15ED" w:rsidP="00E81378">
      <w:pPr>
        <w:spacing w:line="480" w:lineRule="auto"/>
        <w:jc w:val="left"/>
        <w:rPr>
          <w:rFonts w:eastAsia="Times New Roman"/>
          <w:b/>
          <w:bCs/>
          <w:iCs/>
          <w:szCs w:val="28"/>
          <w:lang w:val="x-none"/>
        </w:rPr>
      </w:pPr>
      <w:r w:rsidRPr="00D22628">
        <w:br w:type="page"/>
      </w:r>
    </w:p>
    <w:p w14:paraId="78D9E208" w14:textId="77777777" w:rsidR="00C77F47" w:rsidRPr="00D22628" w:rsidRDefault="00C77F47" w:rsidP="00E81378">
      <w:pPr>
        <w:pStyle w:val="Heading1"/>
        <w:spacing w:line="480" w:lineRule="auto"/>
      </w:pPr>
      <w:bookmarkStart w:id="9" w:name="_Toc320803127"/>
      <w:r w:rsidRPr="00D22628">
        <w:lastRenderedPageBreak/>
        <w:t>Results</w:t>
      </w:r>
      <w:bookmarkEnd w:id="9"/>
    </w:p>
    <w:p w14:paraId="363E0FA9" w14:textId="77777777" w:rsidR="001A4B19" w:rsidRPr="00D22628" w:rsidRDefault="001A4B19" w:rsidP="00E81378">
      <w:pPr>
        <w:pStyle w:val="Heading3"/>
        <w:spacing w:line="480" w:lineRule="auto"/>
      </w:pPr>
      <w:r w:rsidRPr="00D22628">
        <w:t>Fatigue &amp; perceptual responses</w:t>
      </w:r>
    </w:p>
    <w:p w14:paraId="3422CDCD" w14:textId="12BB51C6" w:rsidR="001A4B19" w:rsidRPr="00D22628" w:rsidRDefault="001A4B19" w:rsidP="00E81378">
      <w:pPr>
        <w:spacing w:line="480" w:lineRule="auto"/>
      </w:pPr>
      <w:proofErr w:type="gramStart"/>
      <w:r w:rsidRPr="00D22628">
        <w:t xml:space="preserve">Fatigue, and perceptions of passive and active muscle soreness were similarly affected by the </w:t>
      </w:r>
      <w:r w:rsidR="007F03AC" w:rsidRPr="00D22628">
        <w:t>simulated soccer match</w:t>
      </w:r>
      <w:proofErr w:type="gramEnd"/>
      <w:r w:rsidR="007F03AC" w:rsidRPr="00D22628">
        <w:t xml:space="preserve"> (Figure 1</w:t>
      </w:r>
      <w:r w:rsidRPr="00D22628">
        <w:t xml:space="preserve">). Fatigue and perceptions of muscle soreness peaked </w:t>
      </w:r>
      <w:r w:rsidR="000E01D5" w:rsidRPr="00D22628">
        <w:t>post-exercise</w:t>
      </w:r>
      <w:r w:rsidR="000775CD" w:rsidRPr="00D22628">
        <w:t xml:space="preserve"> (all</w:t>
      </w:r>
      <w:r w:rsidR="000775CD" w:rsidRPr="00D22628">
        <w:rPr>
          <w:i/>
        </w:rPr>
        <w:t xml:space="preserve"> P</w:t>
      </w:r>
      <w:r w:rsidR="000775CD" w:rsidRPr="00D22628">
        <w:t xml:space="preserve"> &lt; 0.05 and </w:t>
      </w:r>
      <w:r w:rsidR="000775CD" w:rsidRPr="00D22628">
        <w:rPr>
          <w:i/>
          <w:szCs w:val="24"/>
          <w:lang w:eastAsia="en-GB"/>
        </w:rPr>
        <w:t xml:space="preserve">d </w:t>
      </w:r>
      <w:r w:rsidR="000775CD" w:rsidRPr="00D22628">
        <w:rPr>
          <w:szCs w:val="24"/>
          <w:lang w:eastAsia="en-GB"/>
        </w:rPr>
        <w:t>&gt; 2.65)</w:t>
      </w:r>
      <w:r w:rsidRPr="00D22628">
        <w:t xml:space="preserve">, and </w:t>
      </w:r>
      <w:r w:rsidR="000775CD" w:rsidRPr="00D22628">
        <w:t>remained</w:t>
      </w:r>
      <w:r w:rsidRPr="00D22628">
        <w:t xml:space="preserve"> depressed at 24 and 48 h (all</w:t>
      </w:r>
      <w:r w:rsidRPr="00D22628">
        <w:rPr>
          <w:i/>
        </w:rPr>
        <w:t xml:space="preserve"> </w:t>
      </w:r>
      <w:r w:rsidR="001C1C1B" w:rsidRPr="00D22628">
        <w:rPr>
          <w:i/>
        </w:rPr>
        <w:t>P</w:t>
      </w:r>
      <w:r w:rsidR="001C1C1B" w:rsidRPr="00D22628">
        <w:t xml:space="preserve"> </w:t>
      </w:r>
      <w:r w:rsidR="00C254AF" w:rsidRPr="00D22628">
        <w:t>&lt;</w:t>
      </w:r>
      <w:r w:rsidR="001C1C1B" w:rsidRPr="00D22628">
        <w:t xml:space="preserve"> </w:t>
      </w:r>
      <w:r w:rsidRPr="00D22628">
        <w:t>0.05,</w:t>
      </w:r>
      <w:r w:rsidR="000775CD" w:rsidRPr="00D22628">
        <w:t xml:space="preserve"> </w:t>
      </w:r>
      <w:r w:rsidR="002C3614" w:rsidRPr="00D22628">
        <w:t xml:space="preserve">and </w:t>
      </w:r>
      <w:r w:rsidR="000775CD" w:rsidRPr="00D22628">
        <w:rPr>
          <w:i/>
        </w:rPr>
        <w:t>d</w:t>
      </w:r>
      <w:r w:rsidR="000775CD" w:rsidRPr="00D22628">
        <w:t xml:space="preserve"> &gt; 1.13,</w:t>
      </w:r>
      <w:r w:rsidRPr="00D22628">
        <w:t xml:space="preserve"> Figure</w:t>
      </w:r>
      <w:r w:rsidR="007F03AC" w:rsidRPr="00D22628">
        <w:t xml:space="preserve"> 1</w:t>
      </w:r>
      <w:r w:rsidRPr="00D22628">
        <w:t xml:space="preserve">). All variables had recovered to baseline values by 72 h </w:t>
      </w:r>
      <w:r w:rsidR="000E01D5" w:rsidRPr="00D22628">
        <w:t>post-exercise</w:t>
      </w:r>
      <w:r w:rsidRPr="00D22628">
        <w:t xml:space="preserve"> (all </w:t>
      </w:r>
      <w:r w:rsidR="001C1C1B" w:rsidRPr="00D22628">
        <w:rPr>
          <w:i/>
        </w:rPr>
        <w:t>P</w:t>
      </w:r>
      <w:r w:rsidR="001C1C1B" w:rsidRPr="00D22628">
        <w:t xml:space="preserve"> </w:t>
      </w:r>
      <w:r w:rsidR="00C254AF" w:rsidRPr="00D22628">
        <w:t>&gt;</w:t>
      </w:r>
      <w:r w:rsidR="001C1C1B" w:rsidRPr="00D22628">
        <w:t xml:space="preserve"> </w:t>
      </w:r>
      <w:r w:rsidR="007F03AC" w:rsidRPr="00D22628">
        <w:t xml:space="preserve">0.05, </w:t>
      </w:r>
      <w:r w:rsidR="002C3614" w:rsidRPr="00D22628">
        <w:t xml:space="preserve">and </w:t>
      </w:r>
      <w:r w:rsidR="000775CD" w:rsidRPr="00D22628">
        <w:rPr>
          <w:i/>
          <w:szCs w:val="24"/>
        </w:rPr>
        <w:t>d</w:t>
      </w:r>
      <w:r w:rsidR="000775CD" w:rsidRPr="00D22628">
        <w:rPr>
          <w:szCs w:val="24"/>
        </w:rPr>
        <w:t xml:space="preserve"> &lt; 0.54, </w:t>
      </w:r>
      <w:r w:rsidR="007F03AC" w:rsidRPr="00D22628">
        <w:t>Figure 1</w:t>
      </w:r>
      <w:r w:rsidRPr="00D22628">
        <w:t xml:space="preserve">). However, perceptions of readiness to train, measured pre- and at 24 h intervals </w:t>
      </w:r>
      <w:r w:rsidR="000E01D5" w:rsidRPr="00D22628">
        <w:t>post-exercise</w:t>
      </w:r>
      <w:r w:rsidRPr="00D22628">
        <w:t xml:space="preserve"> before assessment of physical function and after a standardised warm-up, were not affected by the simulated game</w:t>
      </w:r>
      <w:r w:rsidR="007F03AC" w:rsidRPr="00D22628">
        <w:t xml:space="preserve"> at any time point</w:t>
      </w:r>
      <w:r w:rsidRPr="00D22628">
        <w:t xml:space="preserve"> (</w:t>
      </w:r>
      <w:r w:rsidR="007F03AC" w:rsidRPr="00D22628">
        <w:t xml:space="preserve">all </w:t>
      </w:r>
      <w:r w:rsidR="001C1C1B" w:rsidRPr="00D22628">
        <w:rPr>
          <w:i/>
        </w:rPr>
        <w:t>P</w:t>
      </w:r>
      <w:r w:rsidR="001C1C1B" w:rsidRPr="00D22628">
        <w:t xml:space="preserve"> </w:t>
      </w:r>
      <w:r w:rsidR="00C254AF" w:rsidRPr="00D22628">
        <w:t>&gt;</w:t>
      </w:r>
      <w:r w:rsidR="001C1C1B" w:rsidRPr="00D22628">
        <w:t xml:space="preserve"> </w:t>
      </w:r>
      <w:r w:rsidR="007F03AC" w:rsidRPr="00D22628">
        <w:t>0.05</w:t>
      </w:r>
      <w:r w:rsidR="000775CD" w:rsidRPr="00D22628">
        <w:t xml:space="preserve">, </w:t>
      </w:r>
      <w:r w:rsidR="000775CD" w:rsidRPr="00D22628">
        <w:rPr>
          <w:i/>
        </w:rPr>
        <w:t>d</w:t>
      </w:r>
      <w:r w:rsidR="002C3614" w:rsidRPr="00D22628">
        <w:t xml:space="preserve"> range from</w:t>
      </w:r>
      <w:r w:rsidR="000775CD" w:rsidRPr="00D22628">
        <w:t xml:space="preserve"> 0.12</w:t>
      </w:r>
      <w:r w:rsidR="006C42E3" w:rsidRPr="00D22628">
        <w:t xml:space="preserve"> to 0.61</w:t>
      </w:r>
      <w:r w:rsidR="007F03AC" w:rsidRPr="00D22628">
        <w:t>)</w:t>
      </w:r>
    </w:p>
    <w:p w14:paraId="0F29E315" w14:textId="77777777" w:rsidR="00BF784D" w:rsidRPr="00D22628" w:rsidRDefault="00BF784D" w:rsidP="00E81378">
      <w:pPr>
        <w:spacing w:line="480" w:lineRule="auto"/>
        <w:rPr>
          <w:szCs w:val="24"/>
          <w:lang w:eastAsia="en-GB"/>
        </w:rPr>
      </w:pPr>
    </w:p>
    <w:p w14:paraId="54F949F6" w14:textId="77777777" w:rsidR="00BF784D" w:rsidRPr="00D22628" w:rsidRDefault="000C4FDA" w:rsidP="00E81378">
      <w:pPr>
        <w:pStyle w:val="Heading3"/>
        <w:spacing w:line="480" w:lineRule="auto"/>
        <w:rPr>
          <w:lang w:eastAsia="en-GB"/>
        </w:rPr>
      </w:pPr>
      <w:bookmarkStart w:id="10" w:name="_Toc320803130"/>
      <w:r w:rsidRPr="00D22628">
        <w:rPr>
          <w:lang w:eastAsia="en-GB"/>
        </w:rPr>
        <w:t>Neuromuscular function</w:t>
      </w:r>
      <w:bookmarkEnd w:id="10"/>
    </w:p>
    <w:p w14:paraId="7A973815" w14:textId="3B7B8B24" w:rsidR="00BF784D" w:rsidRPr="00D22628" w:rsidRDefault="00BF784D" w:rsidP="00E81378">
      <w:pPr>
        <w:spacing w:line="480" w:lineRule="auto"/>
        <w:rPr>
          <w:szCs w:val="24"/>
          <w:lang w:eastAsia="en-GB"/>
        </w:rPr>
      </w:pPr>
      <w:r w:rsidRPr="00D22628">
        <w:rPr>
          <w:szCs w:val="24"/>
          <w:lang w:eastAsia="en-GB"/>
        </w:rPr>
        <w:t xml:space="preserve">Maximum voluntary force (MVC) was significantly reduced </w:t>
      </w:r>
      <w:r w:rsidR="00E51295" w:rsidRPr="00D22628">
        <w:rPr>
          <w:szCs w:val="24"/>
          <w:lang w:eastAsia="en-GB"/>
        </w:rPr>
        <w:t xml:space="preserve">from pre- to </w:t>
      </w:r>
      <w:r w:rsidR="000E01D5" w:rsidRPr="00D22628">
        <w:rPr>
          <w:szCs w:val="24"/>
          <w:lang w:eastAsia="en-GB"/>
        </w:rPr>
        <w:t>post-exercise</w:t>
      </w:r>
      <w:r w:rsidR="00E51295" w:rsidRPr="00D22628">
        <w:rPr>
          <w:szCs w:val="24"/>
          <w:lang w:eastAsia="en-GB"/>
        </w:rPr>
        <w:t xml:space="preserve"> (632</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A20094" w:rsidRPr="00D22628">
        <w:rPr>
          <w:szCs w:val="24"/>
          <w:lang w:eastAsia="en-GB"/>
        </w:rPr>
        <w:t>54</w:t>
      </w:r>
      <w:r w:rsidR="00CE286F" w:rsidRPr="00D22628">
        <w:rPr>
          <w:szCs w:val="24"/>
          <w:lang w:eastAsia="en-GB"/>
        </w:rPr>
        <w:t xml:space="preserve"> N vs</w:t>
      </w:r>
      <w:r w:rsidR="00421DE9" w:rsidRPr="00D22628">
        <w:rPr>
          <w:szCs w:val="24"/>
          <w:lang w:eastAsia="en-GB"/>
        </w:rPr>
        <w:t>.</w:t>
      </w:r>
      <w:r w:rsidR="00C254AF" w:rsidRPr="00D22628">
        <w:rPr>
          <w:szCs w:val="24"/>
          <w:lang w:eastAsia="en-GB"/>
        </w:rPr>
        <w:t xml:space="preserve"> 527</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64</w:t>
      </w:r>
      <w:r w:rsidR="00CE286F" w:rsidRPr="00D22628">
        <w:rPr>
          <w:szCs w:val="24"/>
          <w:lang w:eastAsia="en-GB"/>
        </w:rPr>
        <w:t xml:space="preserve"> N,</w:t>
      </w:r>
      <w:r w:rsidR="002C1E55" w:rsidRPr="00D22628">
        <w:rPr>
          <w:i/>
          <w:szCs w:val="24"/>
          <w:lang w:eastAsia="en-GB"/>
        </w:rPr>
        <w:t xml:space="preserve">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2C1E55" w:rsidRPr="00D22628">
        <w:rPr>
          <w:szCs w:val="24"/>
          <w:lang w:eastAsia="en-GB"/>
        </w:rPr>
        <w:t>0.001</w:t>
      </w:r>
      <w:r w:rsidR="00E76586" w:rsidRPr="00D22628">
        <w:rPr>
          <w:szCs w:val="24"/>
          <w:lang w:eastAsia="en-GB"/>
        </w:rPr>
        <w:t xml:space="preserve">, </w:t>
      </w:r>
      <w:r w:rsidR="00E76586"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E76586" w:rsidRPr="00D22628">
        <w:rPr>
          <w:szCs w:val="24"/>
          <w:lang w:eastAsia="en-GB"/>
        </w:rPr>
        <w:t>1.77</w:t>
      </w:r>
      <w:r w:rsidR="002C1E55" w:rsidRPr="00D22628">
        <w:rPr>
          <w:szCs w:val="24"/>
          <w:lang w:eastAsia="en-GB"/>
        </w:rPr>
        <w:t xml:space="preserve">), and had not fully recovered by 72 h </w:t>
      </w:r>
      <w:r w:rsidR="000E01D5" w:rsidRPr="00D22628">
        <w:rPr>
          <w:szCs w:val="24"/>
          <w:lang w:eastAsia="en-GB"/>
        </w:rPr>
        <w:t>post-exercise</w:t>
      </w:r>
      <w:r w:rsidR="00E51295" w:rsidRPr="00D22628">
        <w:rPr>
          <w:szCs w:val="24"/>
          <w:lang w:eastAsia="en-GB"/>
        </w:rPr>
        <w:t xml:space="preserve"> (614</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A20094" w:rsidRPr="00D22628">
        <w:rPr>
          <w:szCs w:val="24"/>
          <w:lang w:eastAsia="en-GB"/>
        </w:rPr>
        <w:t>5</w:t>
      </w:r>
      <w:r w:rsidR="00E51295" w:rsidRPr="00D22628">
        <w:rPr>
          <w:szCs w:val="24"/>
          <w:lang w:eastAsia="en-GB"/>
        </w:rPr>
        <w:t>3</w:t>
      </w:r>
      <w:r w:rsidR="002C1E55" w:rsidRPr="00D22628">
        <w:rPr>
          <w:szCs w:val="24"/>
          <w:lang w:eastAsia="en-GB"/>
        </w:rPr>
        <w:t xml:space="preserve"> N, </w:t>
      </w:r>
      <w:r w:rsidR="001C1C1B" w:rsidRPr="00D22628">
        <w:rPr>
          <w:i/>
        </w:rPr>
        <w:t>P</w:t>
      </w:r>
      <w:r w:rsidR="001C1C1B" w:rsidRPr="00D22628">
        <w:rPr>
          <w:i/>
          <w:szCs w:val="24"/>
          <w:lang w:eastAsia="en-GB"/>
        </w:rPr>
        <w:t xml:space="preserve"> </w:t>
      </w:r>
      <w:r w:rsidR="00C254AF" w:rsidRPr="00D22628">
        <w:rPr>
          <w:i/>
          <w:szCs w:val="24"/>
          <w:lang w:eastAsia="en-GB"/>
        </w:rPr>
        <w:t>=</w:t>
      </w:r>
      <w:r w:rsidR="001C1C1B" w:rsidRPr="00D22628">
        <w:rPr>
          <w:i/>
          <w:szCs w:val="24"/>
          <w:lang w:eastAsia="en-GB"/>
        </w:rPr>
        <w:t xml:space="preserve"> </w:t>
      </w:r>
      <w:r w:rsidR="00E51295" w:rsidRPr="00D22628">
        <w:rPr>
          <w:szCs w:val="24"/>
          <w:lang w:eastAsia="en-GB"/>
        </w:rPr>
        <w:t>0.01</w:t>
      </w:r>
      <w:r w:rsidR="002C1E55" w:rsidRPr="00D22628">
        <w:rPr>
          <w:szCs w:val="24"/>
          <w:lang w:eastAsia="en-GB"/>
        </w:rPr>
        <w:t xml:space="preserve">, </w:t>
      </w:r>
      <w:r w:rsidR="00E76586" w:rsidRPr="00D22628">
        <w:rPr>
          <w:i/>
          <w:szCs w:val="24"/>
          <w:lang w:eastAsia="en-GB"/>
        </w:rPr>
        <w:t>d</w:t>
      </w:r>
      <w:r w:rsidR="00C254AF" w:rsidRPr="00D22628">
        <w:rPr>
          <w:szCs w:val="24"/>
          <w:lang w:eastAsia="en-GB"/>
        </w:rPr>
        <w:t>=</w:t>
      </w:r>
      <w:r w:rsidR="00E76586" w:rsidRPr="00D22628">
        <w:rPr>
          <w:szCs w:val="24"/>
          <w:lang w:eastAsia="en-GB"/>
        </w:rPr>
        <w:t xml:space="preserve">0.33, </w:t>
      </w:r>
      <w:r w:rsidR="002C1E55" w:rsidRPr="00D22628">
        <w:rPr>
          <w:szCs w:val="24"/>
          <w:lang w:eastAsia="en-GB"/>
        </w:rPr>
        <w:t>Figure</w:t>
      </w:r>
      <w:r w:rsidR="007F03AC" w:rsidRPr="00D22628">
        <w:rPr>
          <w:szCs w:val="24"/>
          <w:lang w:eastAsia="en-GB"/>
        </w:rPr>
        <w:t xml:space="preserve"> 2</w:t>
      </w:r>
      <w:r w:rsidR="00B62890" w:rsidRPr="00D22628">
        <w:rPr>
          <w:szCs w:val="24"/>
          <w:lang w:eastAsia="en-GB"/>
        </w:rPr>
        <w:t>A</w:t>
      </w:r>
      <w:r w:rsidR="002C1E55" w:rsidRPr="00D22628">
        <w:rPr>
          <w:szCs w:val="24"/>
          <w:lang w:eastAsia="en-GB"/>
        </w:rPr>
        <w:t>). Voluntary activation measured with motor nerve stimulation decreas</w:t>
      </w:r>
      <w:r w:rsidR="00E51295" w:rsidRPr="00D22628">
        <w:rPr>
          <w:szCs w:val="24"/>
          <w:lang w:eastAsia="en-GB"/>
        </w:rPr>
        <w:t xml:space="preserve">ed from pre- to </w:t>
      </w:r>
      <w:r w:rsidR="000E01D5" w:rsidRPr="00D22628">
        <w:rPr>
          <w:szCs w:val="24"/>
          <w:lang w:eastAsia="en-GB"/>
        </w:rPr>
        <w:t>post-exercise</w:t>
      </w:r>
      <w:r w:rsidR="00E51295" w:rsidRPr="00D22628">
        <w:rPr>
          <w:szCs w:val="24"/>
          <w:lang w:eastAsia="en-GB"/>
        </w:rPr>
        <w:t xml:space="preserve"> (9</w:t>
      </w:r>
      <w:r w:rsidR="00C254AF" w:rsidRPr="00D22628">
        <w:rPr>
          <w:szCs w:val="24"/>
          <w:lang w:eastAsia="en-GB"/>
        </w:rPr>
        <w:t>1.8</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C254AF" w:rsidRPr="00D22628">
        <w:rPr>
          <w:szCs w:val="24"/>
          <w:lang w:eastAsia="en-GB"/>
        </w:rPr>
        <w:t>3.0% vs. 83.3</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4.0</w:t>
      </w:r>
      <w:r w:rsidR="002C1E55" w:rsidRPr="00D22628">
        <w:rPr>
          <w:szCs w:val="24"/>
          <w:lang w:eastAsia="en-GB"/>
        </w:rPr>
        <w:t xml:space="preserve">%,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2C1E55" w:rsidRPr="00D22628">
        <w:rPr>
          <w:szCs w:val="24"/>
          <w:lang w:eastAsia="en-GB"/>
        </w:rPr>
        <w:t>0.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2.41</w:t>
      </w:r>
      <w:r w:rsidR="002C1E55" w:rsidRPr="00D22628">
        <w:rPr>
          <w:szCs w:val="24"/>
          <w:lang w:eastAsia="en-GB"/>
        </w:rPr>
        <w:t>)</w:t>
      </w:r>
      <w:r w:rsidR="00E51295" w:rsidRPr="00D22628">
        <w:rPr>
          <w:szCs w:val="24"/>
          <w:lang w:eastAsia="en-GB"/>
        </w:rPr>
        <w:t>, r</w:t>
      </w:r>
      <w:r w:rsidR="00C254AF" w:rsidRPr="00D22628">
        <w:rPr>
          <w:szCs w:val="24"/>
          <w:lang w:eastAsia="en-GB"/>
        </w:rPr>
        <w:t>emained depressed at 24 h (88.0</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3.4</w:t>
      </w:r>
      <w:r w:rsidR="002C1E55" w:rsidRPr="00D22628">
        <w:rPr>
          <w:szCs w:val="24"/>
          <w:lang w:eastAsia="en-GB"/>
        </w:rPr>
        <w:t xml:space="preserve">%,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E51295" w:rsidRPr="00D22628">
        <w:rPr>
          <w:szCs w:val="24"/>
          <w:lang w:eastAsia="en-GB"/>
        </w:rPr>
        <w:t>0.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1.18</w:t>
      </w:r>
      <w:r w:rsidR="00C254AF" w:rsidRPr="00D22628">
        <w:rPr>
          <w:szCs w:val="24"/>
          <w:lang w:eastAsia="en-GB"/>
        </w:rPr>
        <w:t>) and 48 h (89.8</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4.1</w:t>
      </w:r>
      <w:r w:rsidR="002C1E55" w:rsidRPr="00D22628">
        <w:rPr>
          <w:szCs w:val="24"/>
          <w:lang w:eastAsia="en-GB"/>
        </w:rPr>
        <w:t xml:space="preserve">%, </w:t>
      </w:r>
      <w:r w:rsidR="001C1C1B" w:rsidRPr="00D22628">
        <w:rPr>
          <w:i/>
        </w:rPr>
        <w:t>P</w:t>
      </w:r>
      <w:r w:rsidR="001C1C1B" w:rsidRPr="00D22628">
        <w:rPr>
          <w:i/>
          <w:szCs w:val="24"/>
          <w:lang w:eastAsia="en-GB"/>
        </w:rPr>
        <w:t xml:space="preserve"> </w:t>
      </w:r>
      <w:r w:rsidR="00C254AF" w:rsidRPr="00D22628">
        <w:rPr>
          <w:i/>
          <w:szCs w:val="24"/>
          <w:lang w:eastAsia="en-GB"/>
        </w:rPr>
        <w:t>=</w:t>
      </w:r>
      <w:r w:rsidR="001C1C1B" w:rsidRPr="00D22628">
        <w:rPr>
          <w:i/>
          <w:szCs w:val="24"/>
          <w:lang w:eastAsia="en-GB"/>
        </w:rPr>
        <w:t xml:space="preserve"> </w:t>
      </w:r>
      <w:r w:rsidR="002C1E55" w:rsidRPr="00D22628">
        <w:rPr>
          <w:szCs w:val="24"/>
          <w:lang w:eastAsia="en-GB"/>
        </w:rPr>
        <w:t>0.</w:t>
      </w:r>
      <w:r w:rsidR="00E51295" w:rsidRPr="00D22628">
        <w:rPr>
          <w:szCs w:val="24"/>
          <w:lang w:eastAsia="en-GB"/>
        </w:rPr>
        <w:t>03</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0.56</w:t>
      </w:r>
      <w:r w:rsidR="00C254AF" w:rsidRPr="00D22628">
        <w:rPr>
          <w:szCs w:val="24"/>
          <w:lang w:eastAsia="en-GB"/>
        </w:rPr>
        <w:t>), but recovered by 72 h (90.3</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3.6</w:t>
      </w:r>
      <w:r w:rsidR="00E60255" w:rsidRPr="00D22628">
        <w:rPr>
          <w:szCs w:val="24"/>
          <w:lang w:eastAsia="en-GB"/>
        </w:rPr>
        <w:t>%</w:t>
      </w:r>
      <w:r w:rsidR="002C1E55" w:rsidRPr="00D22628">
        <w:rPr>
          <w:szCs w:val="24"/>
          <w:lang w:eastAsia="en-GB"/>
        </w:rPr>
        <w:t xml:space="preserve">, </w:t>
      </w:r>
      <w:r w:rsidR="001C1C1B" w:rsidRPr="00D22628">
        <w:rPr>
          <w:i/>
        </w:rPr>
        <w:t>P</w:t>
      </w:r>
      <w:r w:rsidR="001C1C1B" w:rsidRPr="00D22628">
        <w:rPr>
          <w:i/>
          <w:szCs w:val="24"/>
          <w:lang w:eastAsia="en-GB"/>
        </w:rPr>
        <w:t xml:space="preserve"> </w:t>
      </w:r>
      <w:r w:rsidR="00C254AF" w:rsidRPr="00D22628">
        <w:rPr>
          <w:i/>
          <w:szCs w:val="24"/>
          <w:lang w:eastAsia="en-GB"/>
        </w:rPr>
        <w:t>=</w:t>
      </w:r>
      <w:r w:rsidR="001C1C1B" w:rsidRPr="00D22628">
        <w:rPr>
          <w:i/>
          <w:szCs w:val="24"/>
          <w:lang w:eastAsia="en-GB"/>
        </w:rPr>
        <w:t xml:space="preserve"> </w:t>
      </w:r>
      <w:r w:rsidR="00A20094" w:rsidRPr="00D22628">
        <w:rPr>
          <w:szCs w:val="24"/>
          <w:lang w:eastAsia="en-GB"/>
        </w:rPr>
        <w:t>0.09</w:t>
      </w:r>
      <w:r w:rsidR="002C1E55" w:rsidRPr="00D22628">
        <w:rPr>
          <w:szCs w:val="24"/>
          <w:lang w:eastAsia="en-GB"/>
        </w:rPr>
        <w:t>,</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0.46</w:t>
      </w:r>
      <w:r w:rsidR="007F03AC" w:rsidRPr="00D22628">
        <w:rPr>
          <w:szCs w:val="24"/>
          <w:lang w:eastAsia="en-GB"/>
        </w:rPr>
        <w:t xml:space="preserve"> Figure 2</w:t>
      </w:r>
      <w:r w:rsidR="00B62890" w:rsidRPr="00D22628">
        <w:rPr>
          <w:szCs w:val="24"/>
          <w:lang w:eastAsia="en-GB"/>
        </w:rPr>
        <w:t>B</w:t>
      </w:r>
      <w:r w:rsidR="002C1E55" w:rsidRPr="00D22628">
        <w:rPr>
          <w:szCs w:val="24"/>
          <w:lang w:eastAsia="en-GB"/>
        </w:rPr>
        <w:t xml:space="preserve">). </w:t>
      </w:r>
      <w:r w:rsidR="00E51295" w:rsidRPr="00D22628">
        <w:rPr>
          <w:szCs w:val="24"/>
          <w:lang w:eastAsia="en-GB"/>
        </w:rPr>
        <w:t>Voluntary activation measured with motor cortical stimulation</w:t>
      </w:r>
      <w:r w:rsidR="00E60255" w:rsidRPr="00D22628">
        <w:rPr>
          <w:szCs w:val="24"/>
          <w:lang w:eastAsia="en-GB"/>
        </w:rPr>
        <w:t xml:space="preserve"> (VA</w:t>
      </w:r>
      <w:r w:rsidR="00E60255" w:rsidRPr="00D22628">
        <w:rPr>
          <w:szCs w:val="24"/>
          <w:vertAlign w:val="subscript"/>
          <w:lang w:eastAsia="en-GB"/>
        </w:rPr>
        <w:t>TMS</w:t>
      </w:r>
      <w:r w:rsidR="00E60255" w:rsidRPr="00D22628">
        <w:rPr>
          <w:szCs w:val="24"/>
          <w:lang w:eastAsia="en-GB"/>
        </w:rPr>
        <w:t>)</w:t>
      </w:r>
      <w:r w:rsidR="00E51295" w:rsidRPr="00D22628">
        <w:rPr>
          <w:szCs w:val="24"/>
          <w:lang w:eastAsia="en-GB"/>
        </w:rPr>
        <w:t xml:space="preserve"> decreased pre- to </w:t>
      </w:r>
      <w:r w:rsidR="000E01D5" w:rsidRPr="00D22628">
        <w:rPr>
          <w:szCs w:val="24"/>
          <w:lang w:eastAsia="en-GB"/>
        </w:rPr>
        <w:t>post-exercise</w:t>
      </w:r>
      <w:r w:rsidR="00E51295" w:rsidRPr="00D22628">
        <w:rPr>
          <w:szCs w:val="24"/>
          <w:lang w:eastAsia="en-GB"/>
        </w:rPr>
        <w:t xml:space="preserve"> (</w:t>
      </w:r>
      <w:r w:rsidR="00C254AF" w:rsidRPr="00D22628">
        <w:rPr>
          <w:szCs w:val="24"/>
          <w:lang w:eastAsia="en-GB"/>
        </w:rPr>
        <w:t>92.5</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C254AF" w:rsidRPr="00D22628">
        <w:rPr>
          <w:szCs w:val="24"/>
          <w:lang w:eastAsia="en-GB"/>
        </w:rPr>
        <w:t>2.9% vs. 82.2</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0C4FDA" w:rsidRPr="00D22628">
        <w:rPr>
          <w:szCs w:val="24"/>
          <w:lang w:eastAsia="en-GB"/>
        </w:rPr>
        <w:t>6.3%</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2.23</w:t>
      </w:r>
      <w:r w:rsidR="000C4FDA" w:rsidRPr="00D22628">
        <w:rPr>
          <w:szCs w:val="24"/>
          <w:lang w:eastAsia="en-GB"/>
        </w:rPr>
        <w:t>), r</w:t>
      </w:r>
      <w:r w:rsidR="00C254AF" w:rsidRPr="00D22628">
        <w:rPr>
          <w:szCs w:val="24"/>
          <w:lang w:eastAsia="en-GB"/>
        </w:rPr>
        <w:t>emained depressed at 24 h (89.4</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0C4FDA" w:rsidRPr="00D22628">
        <w:rPr>
          <w:szCs w:val="24"/>
          <w:lang w:eastAsia="en-GB"/>
        </w:rPr>
        <w:t>4.2%</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0.85</w:t>
      </w:r>
      <w:r w:rsidR="000C4FDA" w:rsidRPr="00D22628">
        <w:rPr>
          <w:szCs w:val="24"/>
          <w:lang w:eastAsia="en-GB"/>
        </w:rPr>
        <w:t>) but recovered by 48 h (</w:t>
      </w:r>
      <w:r w:rsidR="001C1C1B" w:rsidRPr="00D22628">
        <w:rPr>
          <w:i/>
        </w:rPr>
        <w:t>P</w:t>
      </w:r>
      <w:r w:rsidR="001C1C1B" w:rsidRPr="00D22628">
        <w:rPr>
          <w:i/>
          <w:szCs w:val="24"/>
          <w:lang w:eastAsia="en-GB"/>
        </w:rPr>
        <w:t xml:space="preserve"> </w:t>
      </w:r>
      <w:r w:rsidR="00C254AF" w:rsidRPr="00D22628">
        <w:rPr>
          <w:i/>
          <w:szCs w:val="24"/>
          <w:lang w:eastAsia="en-GB"/>
        </w:rPr>
        <w:t>=</w:t>
      </w:r>
      <w:r w:rsidR="001C1C1B" w:rsidRPr="00D22628">
        <w:rPr>
          <w:i/>
          <w:szCs w:val="24"/>
          <w:lang w:eastAsia="en-GB"/>
        </w:rPr>
        <w:t xml:space="preserve"> </w:t>
      </w:r>
      <w:r w:rsidR="000940DB" w:rsidRPr="00D22628">
        <w:rPr>
          <w:szCs w:val="24"/>
          <w:lang w:eastAsia="en-GB"/>
        </w:rPr>
        <w:t xml:space="preserve">0.44,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 xml:space="preserve">0.25, </w:t>
      </w:r>
      <w:r w:rsidR="000C4FDA" w:rsidRPr="00D22628">
        <w:rPr>
          <w:szCs w:val="24"/>
          <w:lang w:eastAsia="en-GB"/>
        </w:rPr>
        <w:t>Figure</w:t>
      </w:r>
      <w:r w:rsidR="007F03AC" w:rsidRPr="00D22628">
        <w:rPr>
          <w:szCs w:val="24"/>
          <w:lang w:eastAsia="en-GB"/>
        </w:rPr>
        <w:t xml:space="preserve"> 2</w:t>
      </w:r>
      <w:r w:rsidR="00B62890" w:rsidRPr="00D22628">
        <w:rPr>
          <w:szCs w:val="24"/>
          <w:lang w:eastAsia="en-GB"/>
        </w:rPr>
        <w:t>C</w:t>
      </w:r>
      <w:r w:rsidR="000C4FDA" w:rsidRPr="00D22628">
        <w:rPr>
          <w:szCs w:val="24"/>
          <w:lang w:eastAsia="en-GB"/>
        </w:rPr>
        <w:t xml:space="preserve">). </w:t>
      </w:r>
      <w:r w:rsidR="002C1E55" w:rsidRPr="00D22628">
        <w:rPr>
          <w:szCs w:val="24"/>
          <w:lang w:eastAsia="en-GB"/>
        </w:rPr>
        <w:t>Quadriceps potentiated twitch force was redu</w:t>
      </w:r>
      <w:r w:rsidR="00E51295" w:rsidRPr="00D22628">
        <w:rPr>
          <w:szCs w:val="24"/>
          <w:lang w:eastAsia="en-GB"/>
        </w:rPr>
        <w:t>c</w:t>
      </w:r>
      <w:r w:rsidR="00C254AF" w:rsidRPr="00D22628">
        <w:rPr>
          <w:szCs w:val="24"/>
          <w:lang w:eastAsia="en-GB"/>
        </w:rPr>
        <w:t xml:space="preserve">ed from pre- to </w:t>
      </w:r>
      <w:r w:rsidR="000E01D5" w:rsidRPr="00D22628">
        <w:rPr>
          <w:szCs w:val="24"/>
          <w:lang w:eastAsia="en-GB"/>
        </w:rPr>
        <w:t>post-exercise</w:t>
      </w:r>
      <w:r w:rsidR="00C254AF" w:rsidRPr="00D22628">
        <w:rPr>
          <w:szCs w:val="24"/>
          <w:lang w:eastAsia="en-GB"/>
        </w:rPr>
        <w:t xml:space="preserve"> (197</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C254AF" w:rsidRPr="00D22628">
        <w:rPr>
          <w:szCs w:val="24"/>
          <w:lang w:eastAsia="en-GB"/>
        </w:rPr>
        <w:t>22 N vs. 170</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26</w:t>
      </w:r>
      <w:r w:rsidR="002C1E55" w:rsidRPr="00D22628">
        <w:rPr>
          <w:szCs w:val="24"/>
          <w:lang w:eastAsia="en-GB"/>
        </w:rPr>
        <w:t xml:space="preserve"> N,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2C1E55" w:rsidRPr="00D22628">
        <w:rPr>
          <w:szCs w:val="24"/>
          <w:lang w:eastAsia="en-GB"/>
        </w:rPr>
        <w:t>0.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1.11), remained similarly depressed at</w:t>
      </w:r>
      <w:r w:rsidR="002C1E55" w:rsidRPr="00D22628">
        <w:rPr>
          <w:szCs w:val="24"/>
          <w:lang w:eastAsia="en-GB"/>
        </w:rPr>
        <w:t xml:space="preserve"> 24 </w:t>
      </w:r>
      <w:r w:rsidR="00C254AF" w:rsidRPr="00D22628">
        <w:rPr>
          <w:szCs w:val="24"/>
          <w:lang w:eastAsia="en-GB"/>
        </w:rPr>
        <w:t>h (171</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21</w:t>
      </w:r>
      <w:r w:rsidR="002C1E55" w:rsidRPr="00D22628">
        <w:rPr>
          <w:szCs w:val="24"/>
          <w:lang w:eastAsia="en-GB"/>
        </w:rPr>
        <w:t xml:space="preserve"> N,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2C1E55" w:rsidRPr="00D22628">
        <w:rPr>
          <w:szCs w:val="24"/>
          <w:lang w:eastAsia="en-GB"/>
        </w:rPr>
        <w:t>0.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1.19</w:t>
      </w:r>
      <w:r w:rsidR="002C1E55" w:rsidRPr="00D22628">
        <w:rPr>
          <w:szCs w:val="24"/>
          <w:lang w:eastAsia="en-GB"/>
        </w:rPr>
        <w:t>)</w:t>
      </w:r>
      <w:r w:rsidR="000940DB" w:rsidRPr="00D22628">
        <w:rPr>
          <w:szCs w:val="24"/>
          <w:lang w:eastAsia="en-GB"/>
        </w:rPr>
        <w:t xml:space="preserve"> and continued to be different from baseline at</w:t>
      </w:r>
      <w:r w:rsidR="00E51295" w:rsidRPr="00D22628">
        <w:rPr>
          <w:szCs w:val="24"/>
          <w:lang w:eastAsia="en-GB"/>
        </w:rPr>
        <w:t xml:space="preserve"> </w:t>
      </w:r>
      <w:r w:rsidR="002C1E55" w:rsidRPr="00D22628">
        <w:rPr>
          <w:szCs w:val="24"/>
          <w:lang w:eastAsia="en-GB"/>
        </w:rPr>
        <w:t>48</w:t>
      </w:r>
      <w:r w:rsidR="00E51295" w:rsidRPr="00D22628">
        <w:rPr>
          <w:szCs w:val="24"/>
          <w:lang w:eastAsia="en-GB"/>
        </w:rPr>
        <w:t xml:space="preserve"> h</w:t>
      </w:r>
      <w:r w:rsidR="002C1E55" w:rsidRPr="00D22628">
        <w:rPr>
          <w:szCs w:val="24"/>
          <w:lang w:eastAsia="en-GB"/>
        </w:rPr>
        <w:t xml:space="preserve"> (</w:t>
      </w:r>
      <w:r w:rsidR="00C254AF" w:rsidRPr="00D22628">
        <w:rPr>
          <w:szCs w:val="24"/>
          <w:lang w:eastAsia="en-GB"/>
        </w:rPr>
        <w:t>181</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23</w:t>
      </w:r>
      <w:r w:rsidR="00CE286F" w:rsidRPr="00D22628">
        <w:rPr>
          <w:szCs w:val="24"/>
          <w:lang w:eastAsia="en-GB"/>
        </w:rPr>
        <w:t xml:space="preserve"> N, </w:t>
      </w:r>
      <w:r w:rsidR="001C1C1B" w:rsidRPr="00D22628">
        <w:rPr>
          <w:i/>
        </w:rPr>
        <w:t>P</w:t>
      </w:r>
      <w:r w:rsidR="001C1C1B" w:rsidRPr="00D22628">
        <w:rPr>
          <w:szCs w:val="24"/>
          <w:lang w:eastAsia="en-GB"/>
        </w:rPr>
        <w:t xml:space="preserve"> </w:t>
      </w:r>
      <w:r w:rsidR="00C254AF" w:rsidRPr="00D22628">
        <w:rPr>
          <w:szCs w:val="24"/>
          <w:lang w:eastAsia="en-GB"/>
        </w:rPr>
        <w:t>&lt;</w:t>
      </w:r>
      <w:r w:rsidR="001C1C1B" w:rsidRPr="00D22628">
        <w:rPr>
          <w:szCs w:val="24"/>
          <w:lang w:eastAsia="en-GB"/>
        </w:rPr>
        <w:t xml:space="preserve"> </w:t>
      </w:r>
      <w:r w:rsidR="00CE286F" w:rsidRPr="00D22628">
        <w:rPr>
          <w:szCs w:val="24"/>
          <w:lang w:eastAsia="en-GB"/>
        </w:rPr>
        <w:t>0.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0.71</w:t>
      </w:r>
      <w:r w:rsidR="00CE286F" w:rsidRPr="00D22628">
        <w:rPr>
          <w:szCs w:val="24"/>
          <w:lang w:eastAsia="en-GB"/>
        </w:rPr>
        <w:t>) and</w:t>
      </w:r>
      <w:r w:rsidR="00C254AF" w:rsidRPr="00D22628">
        <w:rPr>
          <w:szCs w:val="24"/>
          <w:lang w:eastAsia="en-GB"/>
        </w:rPr>
        <w:t xml:space="preserve"> 72 h </w:t>
      </w:r>
      <w:r w:rsidR="000E01D5" w:rsidRPr="00D22628">
        <w:rPr>
          <w:szCs w:val="24"/>
          <w:lang w:eastAsia="en-GB"/>
        </w:rPr>
        <w:t>post-exercise</w:t>
      </w:r>
      <w:r w:rsidR="00C254AF" w:rsidRPr="00D22628">
        <w:rPr>
          <w:szCs w:val="24"/>
          <w:lang w:eastAsia="en-GB"/>
        </w:rPr>
        <w:t xml:space="preserve"> (188</w:t>
      </w:r>
      <w:r w:rsidR="001C1C1B" w:rsidRPr="00D22628">
        <w:rPr>
          <w:szCs w:val="24"/>
          <w:lang w:eastAsia="en-GB"/>
        </w:rPr>
        <w:t xml:space="preserve"> </w:t>
      </w:r>
      <w:r w:rsidR="00C254AF" w:rsidRPr="00D22628">
        <w:rPr>
          <w:szCs w:val="24"/>
          <w:lang w:eastAsia="en-GB"/>
        </w:rPr>
        <w:t>±</w:t>
      </w:r>
      <w:r w:rsidR="001C1C1B" w:rsidRPr="00D22628">
        <w:rPr>
          <w:szCs w:val="24"/>
          <w:lang w:eastAsia="en-GB"/>
        </w:rPr>
        <w:t xml:space="preserve"> </w:t>
      </w:r>
      <w:r w:rsidR="00E51295" w:rsidRPr="00D22628">
        <w:rPr>
          <w:szCs w:val="24"/>
          <w:lang w:eastAsia="en-GB"/>
        </w:rPr>
        <w:t>30</w:t>
      </w:r>
      <w:r w:rsidR="00CE286F" w:rsidRPr="00D22628">
        <w:rPr>
          <w:szCs w:val="24"/>
          <w:lang w:eastAsia="en-GB"/>
        </w:rPr>
        <w:t xml:space="preserve"> N, </w:t>
      </w:r>
      <w:r w:rsidR="001C1C1B" w:rsidRPr="00D22628">
        <w:rPr>
          <w:i/>
        </w:rPr>
        <w:t>P</w:t>
      </w:r>
      <w:r w:rsidR="001C1C1B" w:rsidRPr="00D22628">
        <w:rPr>
          <w:i/>
          <w:szCs w:val="24"/>
          <w:lang w:eastAsia="en-GB"/>
        </w:rPr>
        <w:t xml:space="preserve"> </w:t>
      </w:r>
      <w:r w:rsidR="00C254AF" w:rsidRPr="00D22628">
        <w:rPr>
          <w:i/>
          <w:szCs w:val="24"/>
          <w:lang w:eastAsia="en-GB"/>
        </w:rPr>
        <w:t>=</w:t>
      </w:r>
      <w:r w:rsidR="001C1C1B" w:rsidRPr="00D22628">
        <w:rPr>
          <w:i/>
          <w:szCs w:val="24"/>
          <w:lang w:eastAsia="en-GB"/>
        </w:rPr>
        <w:t xml:space="preserve"> </w:t>
      </w:r>
      <w:r w:rsidR="000C4FDA" w:rsidRPr="00D22628">
        <w:rPr>
          <w:szCs w:val="24"/>
          <w:lang w:eastAsia="en-GB"/>
        </w:rPr>
        <w:t>0.01,</w:t>
      </w:r>
      <w:r w:rsidR="000940DB" w:rsidRPr="00D22628">
        <w:rPr>
          <w:szCs w:val="24"/>
          <w:lang w:eastAsia="en-GB"/>
        </w:rPr>
        <w:t xml:space="preserve"> </w:t>
      </w:r>
      <w:r w:rsidR="000940DB" w:rsidRPr="00D22628">
        <w:rPr>
          <w:i/>
          <w:szCs w:val="24"/>
          <w:lang w:eastAsia="en-GB"/>
        </w:rPr>
        <w:t>d</w:t>
      </w:r>
      <w:r w:rsidR="001C1C1B" w:rsidRPr="00D22628">
        <w:rPr>
          <w:i/>
          <w:szCs w:val="24"/>
          <w:lang w:eastAsia="en-GB"/>
        </w:rPr>
        <w:t xml:space="preserve"> </w:t>
      </w:r>
      <w:r w:rsidR="00C254AF" w:rsidRPr="00D22628">
        <w:rPr>
          <w:szCs w:val="24"/>
          <w:lang w:eastAsia="en-GB"/>
        </w:rPr>
        <w:t>=</w:t>
      </w:r>
      <w:r w:rsidR="001C1C1B" w:rsidRPr="00D22628">
        <w:rPr>
          <w:szCs w:val="24"/>
          <w:lang w:eastAsia="en-GB"/>
        </w:rPr>
        <w:t xml:space="preserve"> </w:t>
      </w:r>
      <w:r w:rsidR="000940DB" w:rsidRPr="00D22628">
        <w:rPr>
          <w:szCs w:val="24"/>
          <w:lang w:eastAsia="en-GB"/>
        </w:rPr>
        <w:t>0.33,</w:t>
      </w:r>
      <w:r w:rsidR="007F03AC" w:rsidRPr="00D22628">
        <w:rPr>
          <w:szCs w:val="24"/>
          <w:lang w:eastAsia="en-GB"/>
        </w:rPr>
        <w:t xml:space="preserve"> Figure 2</w:t>
      </w:r>
      <w:r w:rsidR="00B62890" w:rsidRPr="00D22628">
        <w:rPr>
          <w:szCs w:val="24"/>
          <w:lang w:eastAsia="en-GB"/>
        </w:rPr>
        <w:t>D</w:t>
      </w:r>
      <w:r w:rsidR="00CE286F" w:rsidRPr="00D22628">
        <w:rPr>
          <w:szCs w:val="24"/>
          <w:lang w:eastAsia="en-GB"/>
        </w:rPr>
        <w:t>).</w:t>
      </w:r>
    </w:p>
    <w:p w14:paraId="01703394" w14:textId="2406DB57" w:rsidR="009D5723" w:rsidRPr="00D22628" w:rsidRDefault="009D5723" w:rsidP="00E81378">
      <w:pPr>
        <w:spacing w:line="480" w:lineRule="auto"/>
        <w:rPr>
          <w:szCs w:val="24"/>
          <w:lang w:eastAsia="en-GB"/>
        </w:rPr>
      </w:pPr>
    </w:p>
    <w:p w14:paraId="29DDED91" w14:textId="14DF4F29" w:rsidR="004A15ED" w:rsidRPr="00D22628" w:rsidRDefault="004A15ED" w:rsidP="00E81378">
      <w:pPr>
        <w:pStyle w:val="Heading3"/>
        <w:spacing w:line="480" w:lineRule="auto"/>
        <w:rPr>
          <w:lang w:eastAsia="en-GB"/>
        </w:rPr>
      </w:pPr>
      <w:bookmarkStart w:id="11" w:name="_Toc320803131"/>
      <w:r w:rsidRPr="00D22628">
        <w:rPr>
          <w:lang w:eastAsia="en-GB"/>
        </w:rPr>
        <w:t>Central nervous system inhibition</w:t>
      </w:r>
      <w:bookmarkEnd w:id="11"/>
      <w:r w:rsidR="00FD750F" w:rsidRPr="00D22628">
        <w:rPr>
          <w:lang w:eastAsia="en-GB"/>
        </w:rPr>
        <w:t xml:space="preserve"> &amp; excitability</w:t>
      </w:r>
    </w:p>
    <w:p w14:paraId="41EF99E2" w14:textId="24B1E8B4" w:rsidR="009D5723" w:rsidRPr="00D22628" w:rsidRDefault="00FD750F" w:rsidP="00E81378">
      <w:pPr>
        <w:spacing w:line="480" w:lineRule="auto"/>
        <w:rPr>
          <w:szCs w:val="24"/>
          <w:lang w:eastAsia="en-GB"/>
        </w:rPr>
      </w:pPr>
      <w:r w:rsidRPr="00D22628">
        <w:rPr>
          <w:szCs w:val="24"/>
          <w:lang w:eastAsia="en-GB"/>
        </w:rPr>
        <w:t xml:space="preserve">Short </w:t>
      </w:r>
      <w:proofErr w:type="spellStart"/>
      <w:r w:rsidRPr="00D22628">
        <w:rPr>
          <w:szCs w:val="24"/>
          <w:lang w:eastAsia="en-GB"/>
        </w:rPr>
        <w:t>intracortical</w:t>
      </w:r>
      <w:proofErr w:type="spellEnd"/>
      <w:r w:rsidRPr="00D22628">
        <w:rPr>
          <w:szCs w:val="24"/>
          <w:lang w:eastAsia="en-GB"/>
        </w:rPr>
        <w:t xml:space="preserve">-inhibition was unchanged post-soccer-match-play, and was not different to the baseline value at any time point (Figure 3A). </w:t>
      </w:r>
      <w:proofErr w:type="spellStart"/>
      <w:r w:rsidR="004A15ED" w:rsidRPr="00D22628">
        <w:rPr>
          <w:szCs w:val="24"/>
          <w:lang w:eastAsia="en-GB"/>
        </w:rPr>
        <w:t>Corticospinal</w:t>
      </w:r>
      <w:proofErr w:type="spellEnd"/>
      <w:r w:rsidR="004A15ED" w:rsidRPr="00D22628">
        <w:rPr>
          <w:szCs w:val="24"/>
          <w:lang w:eastAsia="en-GB"/>
        </w:rPr>
        <w:t xml:space="preserve"> excitability (unconditioned MEP/</w:t>
      </w:r>
      <w:proofErr w:type="spellStart"/>
      <w:r w:rsidR="004A15ED" w:rsidRPr="00D22628">
        <w:rPr>
          <w:szCs w:val="24"/>
          <w:lang w:eastAsia="en-GB"/>
        </w:rPr>
        <w:t>M</w:t>
      </w:r>
      <w:r w:rsidR="004A15ED" w:rsidRPr="00D22628">
        <w:rPr>
          <w:szCs w:val="24"/>
          <w:vertAlign w:val="subscript"/>
          <w:lang w:eastAsia="en-GB"/>
        </w:rPr>
        <w:t>max</w:t>
      </w:r>
      <w:proofErr w:type="spellEnd"/>
      <w:r w:rsidR="004A15ED" w:rsidRPr="00D22628">
        <w:rPr>
          <w:szCs w:val="24"/>
          <w:lang w:eastAsia="en-GB"/>
        </w:rPr>
        <w:t>) was reduced a</w:t>
      </w:r>
      <w:r w:rsidR="00C254AF" w:rsidRPr="00D22628">
        <w:rPr>
          <w:szCs w:val="24"/>
          <w:lang w:eastAsia="en-GB"/>
        </w:rPr>
        <w:t xml:space="preserve">t 24 h compared to baseline </w:t>
      </w:r>
      <w:r w:rsidR="004A15ED" w:rsidRPr="00D22628">
        <w:rPr>
          <w:szCs w:val="24"/>
          <w:lang w:eastAsia="en-GB"/>
        </w:rPr>
        <w:t>when measured during a sub-maximal c</w:t>
      </w:r>
      <w:r w:rsidR="00C254AF" w:rsidRPr="00D22628">
        <w:rPr>
          <w:szCs w:val="24"/>
          <w:lang w:eastAsia="en-GB"/>
        </w:rPr>
        <w:t>ontraction at both absolute (</w:t>
      </w:r>
      <w:r w:rsidR="002C7309" w:rsidRPr="00D22628">
        <w:rPr>
          <w:rFonts w:eastAsia="MS Gothic"/>
        </w:rPr>
        <w:t>−</w:t>
      </w:r>
      <w:r w:rsidR="002C7309" w:rsidRPr="00D22628">
        <w:rPr>
          <w:szCs w:val="24"/>
          <w:lang w:eastAsia="en-GB"/>
        </w:rPr>
        <w:t xml:space="preserve">5 ± 9%,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2C7309" w:rsidRPr="00D22628">
        <w:rPr>
          <w:szCs w:val="24"/>
          <w:lang w:eastAsia="en-GB"/>
        </w:rPr>
        <w:t>0.047) and relative (</w:t>
      </w:r>
      <w:r w:rsidR="002C7309" w:rsidRPr="00D22628">
        <w:rPr>
          <w:rFonts w:eastAsia="MS Gothic"/>
        </w:rPr>
        <w:t>−</w:t>
      </w:r>
      <w:r w:rsidR="002C7309" w:rsidRPr="00D22628">
        <w:rPr>
          <w:szCs w:val="24"/>
          <w:lang w:eastAsia="en-GB"/>
        </w:rPr>
        <w:t>6</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2C7309" w:rsidRPr="00D22628">
        <w:rPr>
          <w:szCs w:val="24"/>
          <w:lang w:eastAsia="en-GB"/>
        </w:rPr>
        <w:t>10</w:t>
      </w:r>
      <w:r w:rsidR="004A15ED" w:rsidRPr="00D22628">
        <w:rPr>
          <w:szCs w:val="24"/>
          <w:lang w:eastAsia="en-GB"/>
        </w:rPr>
        <w:t xml:space="preserve">%,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4A15ED" w:rsidRPr="00D22628">
        <w:rPr>
          <w:szCs w:val="24"/>
          <w:lang w:eastAsia="en-GB"/>
        </w:rPr>
        <w:t>0.04)</w:t>
      </w:r>
      <w:r w:rsidR="007F03AC" w:rsidRPr="00D22628">
        <w:rPr>
          <w:szCs w:val="24"/>
          <w:lang w:eastAsia="en-GB"/>
        </w:rPr>
        <w:t xml:space="preserve"> contraction strengths (Figure 3</w:t>
      </w:r>
      <w:r w:rsidRPr="00D22628">
        <w:rPr>
          <w:szCs w:val="24"/>
          <w:lang w:eastAsia="en-GB"/>
        </w:rPr>
        <w:t>B</w:t>
      </w:r>
      <w:r w:rsidR="004A15ED" w:rsidRPr="00D22628">
        <w:rPr>
          <w:szCs w:val="24"/>
          <w:lang w:eastAsia="en-GB"/>
        </w:rPr>
        <w:t xml:space="preserve">). The reduction in </w:t>
      </w:r>
      <w:proofErr w:type="spellStart"/>
      <w:r w:rsidR="004A15ED" w:rsidRPr="00D22628">
        <w:rPr>
          <w:szCs w:val="24"/>
          <w:lang w:eastAsia="en-GB"/>
        </w:rPr>
        <w:t>corticospinal</w:t>
      </w:r>
      <w:proofErr w:type="spellEnd"/>
      <w:r w:rsidR="004A15ED" w:rsidRPr="00D22628">
        <w:rPr>
          <w:szCs w:val="24"/>
          <w:lang w:eastAsia="en-GB"/>
        </w:rPr>
        <w:t xml:space="preserve"> excitability was explained by a small reduction in the amplitude of the MEP, concurrent with a small increase in </w:t>
      </w:r>
      <w:proofErr w:type="spellStart"/>
      <w:r w:rsidR="004A15ED" w:rsidRPr="00D22628">
        <w:rPr>
          <w:szCs w:val="24"/>
          <w:lang w:eastAsia="en-GB"/>
        </w:rPr>
        <w:t>M</w:t>
      </w:r>
      <w:r w:rsidR="004A15ED" w:rsidRPr="00D22628">
        <w:rPr>
          <w:szCs w:val="24"/>
          <w:vertAlign w:val="subscript"/>
          <w:lang w:eastAsia="en-GB"/>
        </w:rPr>
        <w:t>max</w:t>
      </w:r>
      <w:proofErr w:type="spellEnd"/>
      <w:r w:rsidR="007F03AC" w:rsidRPr="00D22628">
        <w:rPr>
          <w:szCs w:val="24"/>
          <w:lang w:eastAsia="en-GB"/>
        </w:rPr>
        <w:t xml:space="preserve"> (Table 1</w:t>
      </w:r>
      <w:r w:rsidR="004A15ED" w:rsidRPr="00D22628">
        <w:rPr>
          <w:szCs w:val="24"/>
          <w:lang w:eastAsia="en-GB"/>
        </w:rPr>
        <w:t xml:space="preserve">). No other differences were observed at any other time point. Full detail regarding the EMG responses to TMS and femoral nerve stimulation procedures </w:t>
      </w:r>
      <w:r w:rsidR="001A4B19" w:rsidRPr="00D22628">
        <w:rPr>
          <w:szCs w:val="24"/>
          <w:lang w:eastAsia="en-GB"/>
        </w:rPr>
        <w:t xml:space="preserve">are provided in </w:t>
      </w:r>
      <w:r w:rsidR="007F03AC" w:rsidRPr="00D22628">
        <w:rPr>
          <w:szCs w:val="24"/>
          <w:lang w:eastAsia="en-GB"/>
        </w:rPr>
        <w:t>Table 1.</w:t>
      </w:r>
    </w:p>
    <w:p w14:paraId="1FEF5483" w14:textId="147A9D73" w:rsidR="009D5723" w:rsidRPr="00D22628" w:rsidRDefault="009D5723" w:rsidP="00E81378">
      <w:pPr>
        <w:spacing w:line="480" w:lineRule="auto"/>
        <w:jc w:val="center"/>
        <w:rPr>
          <w:szCs w:val="24"/>
          <w:lang w:eastAsia="en-GB"/>
        </w:rPr>
      </w:pPr>
    </w:p>
    <w:p w14:paraId="331CAA0E" w14:textId="77777777" w:rsidR="00911383" w:rsidRPr="00D22628" w:rsidRDefault="00911383" w:rsidP="00E81378">
      <w:pPr>
        <w:pStyle w:val="Heading3"/>
        <w:spacing w:line="480" w:lineRule="auto"/>
      </w:pPr>
      <w:bookmarkStart w:id="12" w:name="_Toc320803132"/>
      <w:r w:rsidRPr="00D22628">
        <w:t>Physical function</w:t>
      </w:r>
      <w:bookmarkEnd w:id="12"/>
    </w:p>
    <w:p w14:paraId="28EA3681" w14:textId="205C31E6" w:rsidR="0063661A" w:rsidRPr="00D22628" w:rsidRDefault="00911383" w:rsidP="00E81378">
      <w:pPr>
        <w:spacing w:line="480" w:lineRule="auto"/>
        <w:rPr>
          <w:szCs w:val="24"/>
          <w:lang w:eastAsia="en-GB"/>
        </w:rPr>
      </w:pPr>
      <w:r w:rsidRPr="00D22628">
        <w:t xml:space="preserve">Countermovement jump performance was reduced from pre- to </w:t>
      </w:r>
      <w:r w:rsidR="000E01D5" w:rsidRPr="00D22628">
        <w:t>post-exercise</w:t>
      </w:r>
      <w:r w:rsidRPr="00D22628">
        <w:t xml:space="preserve"> (</w:t>
      </w:r>
      <w:r w:rsidR="00C254AF" w:rsidRPr="00D22628">
        <w:rPr>
          <w:szCs w:val="24"/>
          <w:lang w:eastAsia="en-GB"/>
        </w:rPr>
        <w:t>38.8</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A5516B" w:rsidRPr="00D22628">
        <w:rPr>
          <w:szCs w:val="24"/>
          <w:lang w:eastAsia="en-GB"/>
        </w:rPr>
        <w:t>4.3 cm v</w:t>
      </w:r>
      <w:r w:rsidR="00994521" w:rsidRPr="00D22628">
        <w:rPr>
          <w:szCs w:val="24"/>
          <w:lang w:eastAsia="en-GB"/>
        </w:rPr>
        <w:t>s.</w:t>
      </w:r>
      <w:r w:rsidR="00C254AF" w:rsidRPr="00D22628">
        <w:rPr>
          <w:szCs w:val="24"/>
          <w:lang w:eastAsia="en-GB"/>
        </w:rPr>
        <w:t xml:space="preserve"> 34.0</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A5516B" w:rsidRPr="00D22628">
        <w:rPr>
          <w:szCs w:val="24"/>
          <w:lang w:eastAsia="en-GB"/>
        </w:rPr>
        <w:t>5.0</w:t>
      </w:r>
      <w:r w:rsidRPr="00D22628">
        <w:rPr>
          <w:szCs w:val="24"/>
          <w:lang w:eastAsia="en-GB"/>
        </w:rPr>
        <w:t xml:space="preserve"> cm,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Pr="00D22628">
        <w:rPr>
          <w:szCs w:val="24"/>
          <w:lang w:eastAsia="en-GB"/>
        </w:rPr>
        <w:t>0.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1.04</w:t>
      </w:r>
      <w:r w:rsidRPr="00D22628">
        <w:rPr>
          <w:szCs w:val="24"/>
          <w:lang w:eastAsia="en-GB"/>
        </w:rPr>
        <w:t>)</w:t>
      </w:r>
      <w:r w:rsidR="00AF2D90" w:rsidRPr="00D22628">
        <w:rPr>
          <w:szCs w:val="24"/>
          <w:lang w:eastAsia="en-GB"/>
        </w:rPr>
        <w:t xml:space="preserve">, and there were moderate, </w:t>
      </w:r>
      <w:r w:rsidR="007F03AC" w:rsidRPr="00D22628">
        <w:rPr>
          <w:szCs w:val="24"/>
          <w:lang w:eastAsia="en-GB"/>
        </w:rPr>
        <w:t xml:space="preserve">statistically </w:t>
      </w:r>
      <w:r w:rsidR="00AF2D90" w:rsidRPr="00D22628">
        <w:rPr>
          <w:szCs w:val="24"/>
          <w:lang w:eastAsia="en-GB"/>
        </w:rPr>
        <w:t xml:space="preserve">significant effects </w:t>
      </w:r>
      <w:r w:rsidR="00C77045" w:rsidRPr="00D22628">
        <w:rPr>
          <w:szCs w:val="24"/>
          <w:lang w:eastAsia="en-GB"/>
        </w:rPr>
        <w:t>thereafter</w:t>
      </w:r>
      <w:r w:rsidR="00C254AF" w:rsidRPr="00D22628">
        <w:rPr>
          <w:szCs w:val="24"/>
          <w:lang w:eastAsia="en-GB"/>
        </w:rPr>
        <w:t xml:space="preserve"> at 24 h (36.8</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AF2D90" w:rsidRPr="00D22628">
        <w:rPr>
          <w:szCs w:val="24"/>
          <w:lang w:eastAsia="en-GB"/>
        </w:rPr>
        <w:t xml:space="preserve">4.3 cm,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00AF2D90" w:rsidRPr="00D22628">
        <w:rPr>
          <w:szCs w:val="24"/>
          <w:lang w:eastAsia="en-GB"/>
        </w:rPr>
        <w:t xml:space="preserve">0.001, </w:t>
      </w:r>
      <w:r w:rsidR="00AF2D90"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C254AF" w:rsidRPr="00D22628">
        <w:rPr>
          <w:szCs w:val="24"/>
          <w:lang w:eastAsia="en-GB"/>
        </w:rPr>
        <w:t>0.46), 48 h (36.9</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AF2D90" w:rsidRPr="00D22628">
        <w:rPr>
          <w:szCs w:val="24"/>
          <w:lang w:eastAsia="en-GB"/>
        </w:rPr>
        <w:t xml:space="preserve">4.2 cm,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00AF2D90" w:rsidRPr="00D22628">
        <w:rPr>
          <w:szCs w:val="24"/>
          <w:lang w:eastAsia="en-GB"/>
        </w:rPr>
        <w:t xml:space="preserve">0.001, </w:t>
      </w:r>
      <w:r w:rsidR="00AF2D90"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AF2D90" w:rsidRPr="00D22628">
        <w:rPr>
          <w:szCs w:val="24"/>
          <w:lang w:eastAsia="en-GB"/>
        </w:rPr>
        <w:t>0.44)</w:t>
      </w:r>
      <w:r w:rsidR="00C77045" w:rsidRPr="00D22628">
        <w:rPr>
          <w:szCs w:val="24"/>
          <w:lang w:eastAsia="en-GB"/>
        </w:rPr>
        <w:t xml:space="preserve"> and</w:t>
      </w:r>
      <w:r w:rsidRPr="00D22628">
        <w:rPr>
          <w:szCs w:val="24"/>
          <w:lang w:eastAsia="en-GB"/>
        </w:rPr>
        <w:t xml:space="preserve"> </w:t>
      </w:r>
      <w:r w:rsidR="00A5516B" w:rsidRPr="00D22628">
        <w:rPr>
          <w:szCs w:val="24"/>
          <w:lang w:eastAsia="en-GB"/>
        </w:rPr>
        <w:t>72 h</w:t>
      </w:r>
      <w:r w:rsidR="00AF2D90" w:rsidRPr="00D22628">
        <w:rPr>
          <w:szCs w:val="24"/>
          <w:lang w:eastAsia="en-GB"/>
        </w:rPr>
        <w:t xml:space="preserve"> </w:t>
      </w:r>
      <w:r w:rsidR="000E01D5" w:rsidRPr="00D22628">
        <w:rPr>
          <w:szCs w:val="24"/>
          <w:lang w:eastAsia="en-GB"/>
        </w:rPr>
        <w:t>post-exercise</w:t>
      </w:r>
      <w:r w:rsidR="00C254AF" w:rsidRPr="00D22628">
        <w:rPr>
          <w:szCs w:val="24"/>
          <w:lang w:eastAsia="en-GB"/>
        </w:rPr>
        <w:t xml:space="preserve"> (37.3</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A5516B" w:rsidRPr="00D22628">
        <w:rPr>
          <w:szCs w:val="24"/>
          <w:lang w:eastAsia="en-GB"/>
        </w:rPr>
        <w:t>4.1</w:t>
      </w:r>
      <w:r w:rsidRPr="00D22628">
        <w:rPr>
          <w:szCs w:val="24"/>
          <w:lang w:eastAsia="en-GB"/>
        </w:rPr>
        <w:t xml:space="preserve"> cm,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A5516B" w:rsidRPr="00D22628">
        <w:rPr>
          <w:szCs w:val="24"/>
          <w:lang w:eastAsia="en-GB"/>
        </w:rPr>
        <w:t>0.009</w:t>
      </w:r>
      <w:r w:rsidR="000F17CC" w:rsidRPr="00D22628">
        <w:rPr>
          <w:szCs w:val="24"/>
          <w:lang w:eastAsia="en-GB"/>
        </w:rPr>
        <w:t>,</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0.36,</w:t>
      </w:r>
      <w:r w:rsidR="007F03AC" w:rsidRPr="00D22628">
        <w:rPr>
          <w:szCs w:val="24"/>
          <w:lang w:eastAsia="en-GB"/>
        </w:rPr>
        <w:t xml:space="preserve"> Figure 4</w:t>
      </w:r>
      <w:r w:rsidR="002F018E" w:rsidRPr="00D22628">
        <w:rPr>
          <w:szCs w:val="24"/>
          <w:lang w:eastAsia="en-GB"/>
        </w:rPr>
        <w:t>A</w:t>
      </w:r>
      <w:r w:rsidRPr="00D22628">
        <w:rPr>
          <w:szCs w:val="24"/>
          <w:lang w:eastAsia="en-GB"/>
        </w:rPr>
        <w:t xml:space="preserve">). </w:t>
      </w:r>
      <w:r w:rsidR="00BD0D0F" w:rsidRPr="00D22628">
        <w:rPr>
          <w:szCs w:val="24"/>
          <w:lang w:eastAsia="en-GB"/>
        </w:rPr>
        <w:t xml:space="preserve">For </w:t>
      </w:r>
      <w:r w:rsidR="00994521" w:rsidRPr="00D22628">
        <w:rPr>
          <w:szCs w:val="24"/>
          <w:lang w:eastAsia="en-GB"/>
        </w:rPr>
        <w:t>DJ</w:t>
      </w:r>
      <w:r w:rsidR="00BD0D0F" w:rsidRPr="00D22628">
        <w:rPr>
          <w:szCs w:val="24"/>
          <w:lang w:eastAsia="en-GB"/>
        </w:rPr>
        <w:t xml:space="preserve"> measurements, g</w:t>
      </w:r>
      <w:r w:rsidR="00C254AF" w:rsidRPr="00D22628">
        <w:rPr>
          <w:szCs w:val="24"/>
          <w:lang w:eastAsia="en-GB"/>
        </w:rPr>
        <w:t>round contact time averaged 180</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BD0D0F" w:rsidRPr="00D22628">
        <w:rPr>
          <w:szCs w:val="24"/>
          <w:lang w:eastAsia="en-GB"/>
        </w:rPr>
        <w:t xml:space="preserve">16 </w:t>
      </w:r>
      <w:proofErr w:type="spellStart"/>
      <w:r w:rsidR="00BD0D0F" w:rsidRPr="00D22628">
        <w:rPr>
          <w:szCs w:val="24"/>
          <w:lang w:eastAsia="en-GB"/>
        </w:rPr>
        <w:t>ms</w:t>
      </w:r>
      <w:proofErr w:type="spellEnd"/>
      <w:r w:rsidR="00BD0D0F" w:rsidRPr="00D22628">
        <w:rPr>
          <w:szCs w:val="24"/>
          <w:lang w:eastAsia="en-GB"/>
        </w:rPr>
        <w:t xml:space="preserve"> at baseline, and was successfully maintained o</w:t>
      </w:r>
      <w:r w:rsidR="00C254AF" w:rsidRPr="00D22628">
        <w:rPr>
          <w:szCs w:val="24"/>
          <w:lang w:eastAsia="en-GB"/>
        </w:rPr>
        <w:t>n subsequent days (range 180-</w:t>
      </w:r>
      <w:r w:rsidR="00BD0D0F" w:rsidRPr="00D22628">
        <w:rPr>
          <w:szCs w:val="24"/>
          <w:lang w:eastAsia="en-GB"/>
        </w:rPr>
        <w:t xml:space="preserve">186 </w:t>
      </w:r>
      <w:proofErr w:type="spellStart"/>
      <w:r w:rsidR="00BD0D0F" w:rsidRPr="00D22628">
        <w:rPr>
          <w:szCs w:val="24"/>
          <w:lang w:eastAsia="en-GB"/>
        </w:rPr>
        <w:t>ms</w:t>
      </w:r>
      <w:proofErr w:type="spellEnd"/>
      <w:r w:rsidR="00BD0D0F" w:rsidRPr="00D22628">
        <w:rPr>
          <w:szCs w:val="24"/>
          <w:lang w:eastAsia="en-GB"/>
        </w:rPr>
        <w:t>). Reactive strength index (</w:t>
      </w:r>
      <w:r w:rsidR="00994521" w:rsidRPr="00D22628">
        <w:rPr>
          <w:szCs w:val="24"/>
          <w:lang w:eastAsia="en-GB"/>
        </w:rPr>
        <w:t>DJ</w:t>
      </w:r>
      <w:r w:rsidR="00BD0D0F" w:rsidRPr="00D22628">
        <w:rPr>
          <w:szCs w:val="24"/>
          <w:lang w:eastAsia="en-GB"/>
        </w:rPr>
        <w:t xml:space="preserve"> height/ground contact time) was</w:t>
      </w:r>
      <w:r w:rsidRPr="00D22628">
        <w:rPr>
          <w:szCs w:val="24"/>
          <w:lang w:eastAsia="en-GB"/>
        </w:rPr>
        <w:t xml:space="preserve"> imp</w:t>
      </w:r>
      <w:r w:rsidR="00C254AF" w:rsidRPr="00D22628">
        <w:rPr>
          <w:szCs w:val="24"/>
          <w:lang w:eastAsia="en-GB"/>
        </w:rPr>
        <w:t xml:space="preserve">aired </w:t>
      </w:r>
      <w:r w:rsidR="000E01D5" w:rsidRPr="00D22628">
        <w:rPr>
          <w:szCs w:val="24"/>
          <w:lang w:eastAsia="en-GB"/>
        </w:rPr>
        <w:t>post-exercise</w:t>
      </w:r>
      <w:r w:rsidR="00C254AF" w:rsidRPr="00D22628">
        <w:rPr>
          <w:szCs w:val="24"/>
          <w:lang w:eastAsia="en-GB"/>
        </w:rPr>
        <w:t xml:space="preserve"> (161</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901DE9" w:rsidRPr="00D22628">
        <w:rPr>
          <w:szCs w:val="24"/>
          <w:lang w:eastAsia="en-GB"/>
        </w:rPr>
        <w:t>22</w:t>
      </w:r>
      <w:r w:rsidR="00D067F8" w:rsidRPr="00D22628">
        <w:rPr>
          <w:szCs w:val="24"/>
          <w:lang w:eastAsia="en-GB"/>
        </w:rPr>
        <w:t xml:space="preserve"> cm·s</w:t>
      </w:r>
      <w:r w:rsidR="00D067F8" w:rsidRPr="00D22628">
        <w:rPr>
          <w:szCs w:val="24"/>
          <w:vertAlign w:val="superscript"/>
          <w:lang w:eastAsia="en-GB"/>
        </w:rPr>
        <w:t>-1</w:t>
      </w:r>
      <w:r w:rsidR="00C254AF" w:rsidRPr="00D22628">
        <w:rPr>
          <w:szCs w:val="24"/>
          <w:lang w:eastAsia="en-GB"/>
        </w:rPr>
        <w:t xml:space="preserve"> vs. 126</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BD0D0F" w:rsidRPr="00D22628">
        <w:rPr>
          <w:szCs w:val="24"/>
          <w:lang w:eastAsia="en-GB"/>
        </w:rPr>
        <w:t>19</w:t>
      </w:r>
      <w:r w:rsidR="00D067F8" w:rsidRPr="00D22628">
        <w:rPr>
          <w:szCs w:val="24"/>
          <w:lang w:eastAsia="en-GB"/>
        </w:rPr>
        <w:t xml:space="preserve"> cm·s</w:t>
      </w:r>
      <w:r w:rsidR="00D067F8" w:rsidRPr="00D22628">
        <w:rPr>
          <w:szCs w:val="24"/>
          <w:vertAlign w:val="superscript"/>
          <w:lang w:eastAsia="en-GB"/>
        </w:rPr>
        <w:t>-1</w:t>
      </w:r>
      <w:r w:rsidR="000F17CC" w:rsidRPr="00D22628">
        <w:rPr>
          <w:szCs w:val="24"/>
          <w:lang w:eastAsia="en-GB"/>
        </w:rPr>
        <w:t xml:space="preserve">,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000F17CC" w:rsidRPr="00D22628">
        <w:rPr>
          <w:szCs w:val="24"/>
          <w:lang w:eastAsia="en-GB"/>
        </w:rPr>
        <w:t>0.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1.73</w:t>
      </w:r>
      <w:r w:rsidRPr="00D22628">
        <w:rPr>
          <w:szCs w:val="24"/>
          <w:lang w:eastAsia="en-GB"/>
        </w:rPr>
        <w:t>),</w:t>
      </w:r>
      <w:r w:rsidR="000F17CC" w:rsidRPr="00D22628">
        <w:rPr>
          <w:szCs w:val="24"/>
          <w:lang w:eastAsia="en-GB"/>
        </w:rPr>
        <w:t xml:space="preserve"> remained depressed at</w:t>
      </w:r>
      <w:r w:rsidR="00165234" w:rsidRPr="00D22628">
        <w:rPr>
          <w:szCs w:val="24"/>
          <w:lang w:eastAsia="en-GB"/>
        </w:rPr>
        <w:t xml:space="preserve"> 24 </w:t>
      </w:r>
      <w:r w:rsidR="00994521" w:rsidRPr="00D22628">
        <w:rPr>
          <w:szCs w:val="24"/>
          <w:lang w:eastAsia="en-GB"/>
        </w:rPr>
        <w:t xml:space="preserve">h </w:t>
      </w:r>
      <w:r w:rsidR="00C254AF" w:rsidRPr="00D22628">
        <w:rPr>
          <w:szCs w:val="24"/>
          <w:lang w:eastAsia="en-GB"/>
        </w:rPr>
        <w:t>(144</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24 cm·s</w:t>
      </w:r>
      <w:r w:rsidR="00165234" w:rsidRPr="00D22628">
        <w:rPr>
          <w:szCs w:val="24"/>
          <w:vertAlign w:val="superscript"/>
          <w:lang w:eastAsia="en-GB"/>
        </w:rPr>
        <w:t>-1</w:t>
      </w:r>
      <w:r w:rsidR="00165234" w:rsidRPr="00D22628">
        <w:rPr>
          <w:szCs w:val="24"/>
          <w:lang w:eastAsia="en-GB"/>
        </w:rPr>
        <w:t xml:space="preserve">,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00165234" w:rsidRPr="00D22628">
        <w:rPr>
          <w:szCs w:val="24"/>
          <w:lang w:eastAsia="en-GB"/>
        </w:rPr>
        <w:t xml:space="preserve">0.001,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0.74) and</w:t>
      </w:r>
      <w:r w:rsidR="00C254AF" w:rsidRPr="00D22628">
        <w:rPr>
          <w:szCs w:val="24"/>
          <w:lang w:eastAsia="en-GB"/>
        </w:rPr>
        <w:t xml:space="preserve"> 48 h (144</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23</w:t>
      </w:r>
      <w:r w:rsidR="00D067F8" w:rsidRPr="00D22628">
        <w:rPr>
          <w:szCs w:val="24"/>
          <w:lang w:eastAsia="en-GB"/>
        </w:rPr>
        <w:t xml:space="preserve"> cm·s</w:t>
      </w:r>
      <w:r w:rsidR="00D067F8" w:rsidRPr="00D22628">
        <w:rPr>
          <w:szCs w:val="24"/>
          <w:vertAlign w:val="superscript"/>
          <w:lang w:eastAsia="en-GB"/>
        </w:rPr>
        <w:t>-1</w:t>
      </w:r>
      <w:r w:rsidRPr="00D22628">
        <w:rPr>
          <w:szCs w:val="24"/>
          <w:lang w:eastAsia="en-GB"/>
        </w:rPr>
        <w:t xml:space="preserve">,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000F17CC" w:rsidRPr="00D22628">
        <w:rPr>
          <w:szCs w:val="24"/>
          <w:lang w:eastAsia="en-GB"/>
        </w:rPr>
        <w:t>0.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0.75</w:t>
      </w:r>
      <w:r w:rsidRPr="00D22628">
        <w:rPr>
          <w:szCs w:val="24"/>
          <w:lang w:eastAsia="en-GB"/>
        </w:rPr>
        <w:t>)</w:t>
      </w:r>
      <w:r w:rsidR="000F17CC" w:rsidRPr="00D22628">
        <w:rPr>
          <w:szCs w:val="24"/>
          <w:lang w:eastAsia="en-GB"/>
        </w:rPr>
        <w:t>,</w:t>
      </w:r>
      <w:r w:rsidR="00C254AF" w:rsidRPr="00D22628">
        <w:rPr>
          <w:szCs w:val="24"/>
          <w:lang w:eastAsia="en-GB"/>
        </w:rPr>
        <w:t xml:space="preserve"> and had recovered by 72 h (156</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26</w:t>
      </w:r>
      <w:r w:rsidR="00D067F8" w:rsidRPr="00D22628">
        <w:rPr>
          <w:szCs w:val="24"/>
          <w:lang w:eastAsia="en-GB"/>
        </w:rPr>
        <w:t xml:space="preserve"> cm·s</w:t>
      </w:r>
      <w:r w:rsidR="00D067F8" w:rsidRPr="00D22628">
        <w:rPr>
          <w:szCs w:val="24"/>
          <w:vertAlign w:val="superscript"/>
          <w:lang w:eastAsia="en-GB"/>
        </w:rPr>
        <w:t>-1</w:t>
      </w:r>
      <w:r w:rsidRPr="00D22628">
        <w:rPr>
          <w:szCs w:val="24"/>
          <w:lang w:eastAsia="en-GB"/>
        </w:rPr>
        <w:t xml:space="preserve">,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901DE9" w:rsidRPr="00D22628">
        <w:rPr>
          <w:szCs w:val="24"/>
          <w:lang w:eastAsia="en-GB"/>
        </w:rPr>
        <w:t>0.11</w:t>
      </w:r>
      <w:r w:rsidR="000F17CC" w:rsidRPr="00D22628">
        <w:rPr>
          <w:szCs w:val="24"/>
          <w:lang w:eastAsia="en-GB"/>
        </w:rPr>
        <w:t>,</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AF2D90" w:rsidRPr="00D22628">
        <w:rPr>
          <w:szCs w:val="24"/>
          <w:lang w:eastAsia="en-GB"/>
        </w:rPr>
        <w:t>=</w:t>
      </w:r>
      <w:r w:rsidR="002906BF" w:rsidRPr="00D22628">
        <w:rPr>
          <w:szCs w:val="24"/>
          <w:lang w:eastAsia="en-GB"/>
        </w:rPr>
        <w:t xml:space="preserve"> </w:t>
      </w:r>
      <w:r w:rsidR="00165234" w:rsidRPr="00D22628">
        <w:rPr>
          <w:szCs w:val="24"/>
          <w:lang w:eastAsia="en-GB"/>
        </w:rPr>
        <w:t>0.24</w:t>
      </w:r>
      <w:r w:rsidR="007F03AC" w:rsidRPr="00D22628">
        <w:rPr>
          <w:szCs w:val="24"/>
          <w:lang w:eastAsia="en-GB"/>
        </w:rPr>
        <w:t xml:space="preserve"> Figure 4</w:t>
      </w:r>
      <w:r w:rsidR="002F018E" w:rsidRPr="00D22628">
        <w:rPr>
          <w:szCs w:val="24"/>
          <w:lang w:eastAsia="en-GB"/>
        </w:rPr>
        <w:t>B</w:t>
      </w:r>
      <w:r w:rsidRPr="00D22628">
        <w:rPr>
          <w:szCs w:val="24"/>
          <w:lang w:eastAsia="en-GB"/>
        </w:rPr>
        <w:t xml:space="preserve">). Broad jump performance decreased pre- to </w:t>
      </w:r>
      <w:r w:rsidR="000E01D5" w:rsidRPr="00D22628">
        <w:rPr>
          <w:szCs w:val="24"/>
          <w:lang w:eastAsia="en-GB"/>
        </w:rPr>
        <w:t>post-exercise</w:t>
      </w:r>
      <w:r w:rsidR="00C254AF" w:rsidRPr="00D22628">
        <w:rPr>
          <w:szCs w:val="24"/>
          <w:lang w:eastAsia="en-GB"/>
        </w:rPr>
        <w:t xml:space="preserve"> (2.38</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0.11 m v</w:t>
      </w:r>
      <w:r w:rsidR="00994521" w:rsidRPr="00D22628">
        <w:rPr>
          <w:szCs w:val="24"/>
          <w:lang w:eastAsia="en-GB"/>
        </w:rPr>
        <w:t>s.</w:t>
      </w:r>
      <w:r w:rsidR="000F17CC" w:rsidRPr="00D22628">
        <w:rPr>
          <w:szCs w:val="24"/>
          <w:lang w:eastAsia="en-GB"/>
        </w:rPr>
        <w:t xml:space="preserve"> 2.23</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Pr="00D22628">
        <w:rPr>
          <w:szCs w:val="24"/>
          <w:lang w:eastAsia="en-GB"/>
        </w:rPr>
        <w:t xml:space="preserve">0.11 m, </w:t>
      </w:r>
      <w:r w:rsidR="002906BF" w:rsidRPr="00D22628">
        <w:rPr>
          <w:i/>
        </w:rPr>
        <w:t>P</w:t>
      </w:r>
      <w:r w:rsidR="002906BF" w:rsidRPr="00D22628">
        <w:rPr>
          <w:szCs w:val="24"/>
          <w:lang w:eastAsia="en-GB"/>
        </w:rPr>
        <w:t xml:space="preserve"> </w:t>
      </w:r>
      <w:r w:rsidR="00C254AF" w:rsidRPr="00D22628">
        <w:rPr>
          <w:szCs w:val="24"/>
          <w:lang w:eastAsia="en-GB"/>
        </w:rPr>
        <w:t>&lt;</w:t>
      </w:r>
      <w:r w:rsidR="002906BF" w:rsidRPr="00D22628">
        <w:rPr>
          <w:szCs w:val="24"/>
          <w:lang w:eastAsia="en-GB"/>
        </w:rPr>
        <w:t xml:space="preserve"> </w:t>
      </w:r>
      <w:r w:rsidRPr="00D22628">
        <w:rPr>
          <w:szCs w:val="24"/>
          <w:lang w:eastAsia="en-GB"/>
        </w:rPr>
        <w:t>0.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1.36</w:t>
      </w:r>
      <w:r w:rsidRPr="00D22628">
        <w:rPr>
          <w:szCs w:val="24"/>
          <w:lang w:eastAsia="en-GB"/>
        </w:rPr>
        <w:t>)</w:t>
      </w:r>
      <w:r w:rsidR="000F17CC" w:rsidRPr="00D22628">
        <w:rPr>
          <w:szCs w:val="24"/>
          <w:lang w:eastAsia="en-GB"/>
        </w:rPr>
        <w:t>,</w:t>
      </w:r>
      <w:r w:rsidR="00C254AF" w:rsidRPr="00D22628">
        <w:rPr>
          <w:szCs w:val="24"/>
          <w:lang w:eastAsia="en-GB"/>
        </w:rPr>
        <w:t xml:space="preserve"> remained reduced at 24 h (2.32</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0.14</w:t>
      </w:r>
      <w:r w:rsidRPr="00D22628">
        <w:rPr>
          <w:szCs w:val="24"/>
          <w:lang w:eastAsia="en-GB"/>
        </w:rPr>
        <w:t xml:space="preserve"> m,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0F17CC" w:rsidRPr="00D22628">
        <w:rPr>
          <w:szCs w:val="24"/>
          <w:lang w:eastAsia="en-GB"/>
        </w:rPr>
        <w:t>0.03</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0.47</w:t>
      </w:r>
      <w:r w:rsidRPr="00D22628">
        <w:rPr>
          <w:szCs w:val="24"/>
          <w:lang w:eastAsia="en-GB"/>
        </w:rPr>
        <w:t>) but had recovere</w:t>
      </w:r>
      <w:r w:rsidR="00C254AF" w:rsidRPr="00D22628">
        <w:rPr>
          <w:szCs w:val="24"/>
          <w:lang w:eastAsia="en-GB"/>
        </w:rPr>
        <w:t>d from 48 h onwards (2.37</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0.13</w:t>
      </w:r>
      <w:r w:rsidRPr="00D22628">
        <w:rPr>
          <w:szCs w:val="24"/>
          <w:lang w:eastAsia="en-GB"/>
        </w:rPr>
        <w:t xml:space="preserve"> m,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0F17CC" w:rsidRPr="00D22628">
        <w:rPr>
          <w:szCs w:val="24"/>
          <w:lang w:eastAsia="en-GB"/>
        </w:rPr>
        <w:t>0.24,</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C254AF" w:rsidRPr="00D22628">
        <w:rPr>
          <w:szCs w:val="24"/>
          <w:lang w:eastAsia="en-GB"/>
        </w:rPr>
        <w:t>=</w:t>
      </w:r>
      <w:r w:rsidR="002906BF" w:rsidRPr="00D22628">
        <w:rPr>
          <w:szCs w:val="24"/>
          <w:lang w:eastAsia="en-GB"/>
        </w:rPr>
        <w:t xml:space="preserve"> </w:t>
      </w:r>
      <w:r w:rsidR="00165234" w:rsidRPr="00D22628">
        <w:rPr>
          <w:szCs w:val="24"/>
          <w:lang w:eastAsia="en-GB"/>
        </w:rPr>
        <w:t>0.24,</w:t>
      </w:r>
      <w:r w:rsidR="007F03AC" w:rsidRPr="00D22628">
        <w:rPr>
          <w:szCs w:val="24"/>
          <w:lang w:eastAsia="en-GB"/>
        </w:rPr>
        <w:t xml:space="preserve"> </w:t>
      </w:r>
      <w:r w:rsidR="007F03AC" w:rsidRPr="00D22628">
        <w:rPr>
          <w:szCs w:val="24"/>
          <w:lang w:eastAsia="en-GB"/>
        </w:rPr>
        <w:lastRenderedPageBreak/>
        <w:t>Figure 4</w:t>
      </w:r>
      <w:r w:rsidR="002F018E" w:rsidRPr="00D22628">
        <w:rPr>
          <w:szCs w:val="24"/>
          <w:lang w:eastAsia="en-GB"/>
        </w:rPr>
        <w:t>C</w:t>
      </w:r>
      <w:r w:rsidRPr="00D22628">
        <w:rPr>
          <w:szCs w:val="24"/>
          <w:lang w:eastAsia="en-GB"/>
        </w:rPr>
        <w:t xml:space="preserve">). </w:t>
      </w:r>
      <w:r w:rsidR="002F018E" w:rsidRPr="00D22628">
        <w:rPr>
          <w:szCs w:val="24"/>
          <w:lang w:eastAsia="en-GB"/>
        </w:rPr>
        <w:t>Maximal s</w:t>
      </w:r>
      <w:r w:rsidRPr="00D22628">
        <w:rPr>
          <w:szCs w:val="24"/>
          <w:lang w:eastAsia="en-GB"/>
        </w:rPr>
        <w:t xml:space="preserve">print performance was reduced pre- to </w:t>
      </w:r>
      <w:r w:rsidR="000E01D5" w:rsidRPr="00D22628">
        <w:rPr>
          <w:szCs w:val="24"/>
          <w:lang w:eastAsia="en-GB"/>
        </w:rPr>
        <w:t>post-exercise</w:t>
      </w:r>
      <w:r w:rsidR="00C254AF" w:rsidRPr="00D22628">
        <w:rPr>
          <w:szCs w:val="24"/>
          <w:lang w:eastAsia="en-GB"/>
        </w:rPr>
        <w:t xml:space="preserve"> for both 10 m (1.87</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0.08 s vs</w:t>
      </w:r>
      <w:r w:rsidR="00994521" w:rsidRPr="00D22628">
        <w:rPr>
          <w:szCs w:val="24"/>
          <w:lang w:eastAsia="en-GB"/>
        </w:rPr>
        <w:t>.</w:t>
      </w:r>
      <w:r w:rsidR="00C254AF" w:rsidRPr="00D22628">
        <w:rPr>
          <w:szCs w:val="24"/>
          <w:lang w:eastAsia="en-GB"/>
        </w:rPr>
        <w:t xml:space="preserve"> 1.92</w:t>
      </w:r>
      <w:r w:rsidR="002906BF" w:rsidRPr="00D22628">
        <w:rPr>
          <w:szCs w:val="24"/>
          <w:lang w:eastAsia="en-GB"/>
        </w:rPr>
        <w:t xml:space="preserve"> </w:t>
      </w:r>
      <w:r w:rsidR="00C254AF" w:rsidRPr="00D22628">
        <w:rPr>
          <w:szCs w:val="24"/>
          <w:lang w:eastAsia="en-GB"/>
        </w:rPr>
        <w:t>±</w:t>
      </w:r>
      <w:r w:rsidR="002906BF" w:rsidRPr="00D22628">
        <w:rPr>
          <w:szCs w:val="24"/>
          <w:lang w:eastAsia="en-GB"/>
        </w:rPr>
        <w:t xml:space="preserve"> </w:t>
      </w:r>
      <w:r w:rsidR="000F17CC" w:rsidRPr="00D22628">
        <w:rPr>
          <w:szCs w:val="24"/>
          <w:lang w:eastAsia="en-GB"/>
        </w:rPr>
        <w:t>0.07</w:t>
      </w:r>
      <w:r w:rsidRPr="00D22628">
        <w:rPr>
          <w:szCs w:val="24"/>
          <w:lang w:eastAsia="en-GB"/>
        </w:rPr>
        <w:t xml:space="preserve"> s, </w:t>
      </w:r>
      <w:r w:rsidR="002906BF" w:rsidRPr="00D22628">
        <w:rPr>
          <w:i/>
        </w:rPr>
        <w:t>P</w:t>
      </w:r>
      <w:r w:rsidR="002906BF" w:rsidRPr="00D22628">
        <w:rPr>
          <w:i/>
          <w:szCs w:val="24"/>
          <w:lang w:eastAsia="en-GB"/>
        </w:rPr>
        <w:t xml:space="preserve"> </w:t>
      </w:r>
      <w:r w:rsidR="00C254AF" w:rsidRPr="00D22628">
        <w:rPr>
          <w:i/>
          <w:szCs w:val="24"/>
          <w:lang w:eastAsia="en-GB"/>
        </w:rPr>
        <w:t>=</w:t>
      </w:r>
      <w:r w:rsidR="002906BF" w:rsidRPr="00D22628">
        <w:rPr>
          <w:i/>
          <w:szCs w:val="24"/>
          <w:lang w:eastAsia="en-GB"/>
        </w:rPr>
        <w:t xml:space="preserve"> </w:t>
      </w:r>
      <w:r w:rsidR="000F17CC" w:rsidRPr="00D22628">
        <w:rPr>
          <w:szCs w:val="24"/>
          <w:lang w:eastAsia="en-GB"/>
        </w:rPr>
        <w:t>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0D66B9" w:rsidRPr="00D22628">
        <w:rPr>
          <w:szCs w:val="24"/>
          <w:lang w:eastAsia="en-GB"/>
        </w:rPr>
        <w:t>=</w:t>
      </w:r>
      <w:r w:rsidR="002906BF" w:rsidRPr="00D22628">
        <w:rPr>
          <w:szCs w:val="24"/>
          <w:lang w:eastAsia="en-GB"/>
        </w:rPr>
        <w:t xml:space="preserve"> </w:t>
      </w:r>
      <w:r w:rsidR="00165234" w:rsidRPr="00D22628">
        <w:rPr>
          <w:szCs w:val="24"/>
          <w:lang w:eastAsia="en-GB"/>
        </w:rPr>
        <w:t>0.62</w:t>
      </w:r>
      <w:r w:rsidR="000D66B9" w:rsidRPr="00D22628">
        <w:rPr>
          <w:szCs w:val="24"/>
          <w:lang w:eastAsia="en-GB"/>
        </w:rPr>
        <w:t>) and 20 m (3.15</w:t>
      </w:r>
      <w:r w:rsidR="002906BF" w:rsidRPr="00D22628">
        <w:rPr>
          <w:szCs w:val="24"/>
          <w:lang w:eastAsia="en-GB"/>
        </w:rPr>
        <w:t xml:space="preserve"> </w:t>
      </w:r>
      <w:r w:rsidR="000D66B9" w:rsidRPr="00D22628">
        <w:rPr>
          <w:szCs w:val="24"/>
          <w:lang w:eastAsia="en-GB"/>
        </w:rPr>
        <w:t>±</w:t>
      </w:r>
      <w:r w:rsidR="002906BF" w:rsidRPr="00D22628">
        <w:rPr>
          <w:szCs w:val="24"/>
          <w:lang w:eastAsia="en-GB"/>
        </w:rPr>
        <w:t xml:space="preserve"> </w:t>
      </w:r>
      <w:r w:rsidR="000D66B9" w:rsidRPr="00D22628">
        <w:rPr>
          <w:szCs w:val="24"/>
          <w:lang w:eastAsia="en-GB"/>
        </w:rPr>
        <w:t>0.09 s vs. 3.26</w:t>
      </w:r>
      <w:r w:rsidR="002906BF" w:rsidRPr="00D22628">
        <w:rPr>
          <w:szCs w:val="24"/>
          <w:lang w:eastAsia="en-GB"/>
        </w:rPr>
        <w:t xml:space="preserve"> </w:t>
      </w:r>
      <w:r w:rsidR="000D66B9" w:rsidRPr="00D22628">
        <w:rPr>
          <w:szCs w:val="24"/>
          <w:lang w:eastAsia="en-GB"/>
        </w:rPr>
        <w:t>±</w:t>
      </w:r>
      <w:r w:rsidR="002906BF" w:rsidRPr="00D22628">
        <w:rPr>
          <w:szCs w:val="24"/>
          <w:lang w:eastAsia="en-GB"/>
        </w:rPr>
        <w:t xml:space="preserve"> </w:t>
      </w:r>
      <w:r w:rsidR="000F17CC" w:rsidRPr="00D22628">
        <w:rPr>
          <w:szCs w:val="24"/>
          <w:lang w:eastAsia="en-GB"/>
        </w:rPr>
        <w:t>0.10</w:t>
      </w:r>
      <w:r w:rsidRPr="00D22628">
        <w:rPr>
          <w:szCs w:val="24"/>
          <w:lang w:eastAsia="en-GB"/>
        </w:rPr>
        <w:t xml:space="preserve"> s, </w:t>
      </w:r>
      <w:r w:rsidR="002906BF" w:rsidRPr="00D22628">
        <w:rPr>
          <w:i/>
        </w:rPr>
        <w:t>P</w:t>
      </w:r>
      <w:r w:rsidR="002906BF" w:rsidRPr="00D22628">
        <w:rPr>
          <w:szCs w:val="24"/>
          <w:lang w:eastAsia="en-GB"/>
        </w:rPr>
        <w:t xml:space="preserve"> </w:t>
      </w:r>
      <w:r w:rsidR="000D66B9" w:rsidRPr="00D22628">
        <w:rPr>
          <w:szCs w:val="24"/>
          <w:lang w:eastAsia="en-GB"/>
        </w:rPr>
        <w:t>&lt;</w:t>
      </w:r>
      <w:r w:rsidR="002906BF" w:rsidRPr="00D22628">
        <w:rPr>
          <w:szCs w:val="24"/>
          <w:lang w:eastAsia="en-GB"/>
        </w:rPr>
        <w:t xml:space="preserve"> </w:t>
      </w:r>
      <w:r w:rsidRPr="00D22628">
        <w:rPr>
          <w:szCs w:val="24"/>
          <w:lang w:eastAsia="en-GB"/>
        </w:rPr>
        <w:t>0.001</w:t>
      </w:r>
      <w:r w:rsidR="00165234" w:rsidRPr="00D22628">
        <w:rPr>
          <w:szCs w:val="24"/>
          <w:lang w:eastAsia="en-GB"/>
        </w:rPr>
        <w:t xml:space="preserve">, </w:t>
      </w:r>
      <w:r w:rsidR="00165234" w:rsidRPr="00D22628">
        <w:rPr>
          <w:i/>
          <w:szCs w:val="24"/>
          <w:lang w:eastAsia="en-GB"/>
        </w:rPr>
        <w:t>d</w:t>
      </w:r>
      <w:r w:rsidR="002906BF" w:rsidRPr="00D22628">
        <w:rPr>
          <w:i/>
          <w:szCs w:val="24"/>
          <w:lang w:eastAsia="en-GB"/>
        </w:rPr>
        <w:t xml:space="preserve"> </w:t>
      </w:r>
      <w:r w:rsidR="000D66B9" w:rsidRPr="00D22628">
        <w:rPr>
          <w:szCs w:val="24"/>
          <w:lang w:eastAsia="en-GB"/>
        </w:rPr>
        <w:t>=</w:t>
      </w:r>
      <w:r w:rsidR="002906BF" w:rsidRPr="00D22628">
        <w:rPr>
          <w:szCs w:val="24"/>
          <w:lang w:eastAsia="en-GB"/>
        </w:rPr>
        <w:t xml:space="preserve"> </w:t>
      </w:r>
      <w:r w:rsidR="00165234" w:rsidRPr="00D22628">
        <w:rPr>
          <w:szCs w:val="24"/>
          <w:lang w:eastAsia="en-GB"/>
        </w:rPr>
        <w:t>1.18</w:t>
      </w:r>
      <w:r w:rsidRPr="00D22628">
        <w:rPr>
          <w:szCs w:val="24"/>
          <w:lang w:eastAsia="en-GB"/>
        </w:rPr>
        <w:t>) but was not different a</w:t>
      </w:r>
      <w:r w:rsidR="007F03AC" w:rsidRPr="00D22628">
        <w:rPr>
          <w:szCs w:val="24"/>
          <w:lang w:eastAsia="en-GB"/>
        </w:rPr>
        <w:t xml:space="preserve">t any other time point (all </w:t>
      </w:r>
      <w:r w:rsidR="002906BF" w:rsidRPr="00D22628">
        <w:rPr>
          <w:i/>
        </w:rPr>
        <w:t>P</w:t>
      </w:r>
      <w:r w:rsidR="002906BF" w:rsidRPr="00D22628">
        <w:rPr>
          <w:szCs w:val="24"/>
          <w:lang w:eastAsia="en-GB"/>
        </w:rPr>
        <w:t xml:space="preserve"> </w:t>
      </w:r>
      <w:r w:rsidR="000D66B9" w:rsidRPr="00D22628">
        <w:rPr>
          <w:szCs w:val="24"/>
          <w:lang w:eastAsia="en-GB"/>
        </w:rPr>
        <w:t>&gt;</w:t>
      </w:r>
      <w:r w:rsidR="002906BF" w:rsidRPr="00D22628">
        <w:rPr>
          <w:szCs w:val="24"/>
          <w:lang w:eastAsia="en-GB"/>
        </w:rPr>
        <w:t xml:space="preserve"> </w:t>
      </w:r>
      <w:r w:rsidR="007F03AC" w:rsidRPr="00D22628">
        <w:rPr>
          <w:szCs w:val="24"/>
          <w:lang w:eastAsia="en-GB"/>
        </w:rPr>
        <w:t>0.05)</w:t>
      </w:r>
      <w:r w:rsidRPr="00D22628">
        <w:rPr>
          <w:szCs w:val="24"/>
          <w:lang w:eastAsia="en-GB"/>
        </w:rPr>
        <w:t xml:space="preserve">. </w:t>
      </w:r>
    </w:p>
    <w:p w14:paraId="0DFF2321" w14:textId="77777777" w:rsidR="0063661A" w:rsidRPr="00D22628" w:rsidRDefault="0063661A" w:rsidP="00E81378">
      <w:pPr>
        <w:spacing w:line="480" w:lineRule="auto"/>
        <w:rPr>
          <w:szCs w:val="24"/>
          <w:lang w:eastAsia="en-GB"/>
        </w:rPr>
      </w:pPr>
    </w:p>
    <w:p w14:paraId="0FF367EE" w14:textId="77777777" w:rsidR="0063661A" w:rsidRPr="00D22628" w:rsidRDefault="0063661A" w:rsidP="00E81378">
      <w:pPr>
        <w:pStyle w:val="Heading3"/>
        <w:spacing w:line="480" w:lineRule="auto"/>
      </w:pPr>
      <w:bookmarkStart w:id="13" w:name="_Toc320803129"/>
      <w:r w:rsidRPr="00D22628">
        <w:t>Creatine kinase</w:t>
      </w:r>
      <w:bookmarkEnd w:id="13"/>
    </w:p>
    <w:p w14:paraId="07E6DF1F" w14:textId="7FDBDB2F" w:rsidR="0063661A" w:rsidRPr="00D22628" w:rsidRDefault="0063661A" w:rsidP="00E81378">
      <w:pPr>
        <w:spacing w:line="480" w:lineRule="auto"/>
        <w:rPr>
          <w:szCs w:val="24"/>
          <w:lang w:eastAsia="en-GB"/>
        </w:rPr>
      </w:pPr>
      <w:proofErr w:type="spellStart"/>
      <w:r w:rsidRPr="00D22628">
        <w:rPr>
          <w:szCs w:val="24"/>
          <w:lang w:eastAsia="en-GB"/>
        </w:rPr>
        <w:t>Creatine</w:t>
      </w:r>
      <w:proofErr w:type="spellEnd"/>
      <w:r w:rsidRPr="00D22628">
        <w:rPr>
          <w:szCs w:val="24"/>
          <w:lang w:eastAsia="en-GB"/>
        </w:rPr>
        <w:t xml:space="preserve"> kinase (IU·L</w:t>
      </w:r>
      <w:r w:rsidRPr="00D22628">
        <w:rPr>
          <w:szCs w:val="24"/>
          <w:vertAlign w:val="superscript"/>
          <w:lang w:eastAsia="en-GB"/>
        </w:rPr>
        <w:t>-1</w:t>
      </w:r>
      <w:r w:rsidRPr="00D22628">
        <w:rPr>
          <w:szCs w:val="24"/>
          <w:lang w:eastAsia="en-GB"/>
        </w:rPr>
        <w:t>) increas</w:t>
      </w:r>
      <w:r w:rsidR="000D66B9" w:rsidRPr="00D22628">
        <w:rPr>
          <w:szCs w:val="24"/>
          <w:lang w:eastAsia="en-GB"/>
        </w:rPr>
        <w:t xml:space="preserve">ed from pre- to </w:t>
      </w:r>
      <w:r w:rsidR="000E01D5" w:rsidRPr="00D22628">
        <w:rPr>
          <w:szCs w:val="24"/>
          <w:lang w:eastAsia="en-GB"/>
        </w:rPr>
        <w:t>post-exercise</w:t>
      </w:r>
      <w:r w:rsidR="000D66B9" w:rsidRPr="00D22628">
        <w:rPr>
          <w:szCs w:val="24"/>
          <w:lang w:eastAsia="en-GB"/>
        </w:rPr>
        <w:t xml:space="preserve"> (215</w:t>
      </w:r>
      <w:r w:rsidR="00AE264D" w:rsidRPr="00D22628">
        <w:rPr>
          <w:szCs w:val="24"/>
          <w:lang w:eastAsia="en-GB"/>
        </w:rPr>
        <w:t xml:space="preserve"> </w:t>
      </w:r>
      <w:r w:rsidRPr="00D22628">
        <w:rPr>
          <w:szCs w:val="24"/>
          <w:lang w:eastAsia="en-GB"/>
        </w:rPr>
        <w:t>±</w:t>
      </w:r>
      <w:r w:rsidR="00AE264D" w:rsidRPr="00D22628">
        <w:rPr>
          <w:szCs w:val="24"/>
          <w:lang w:eastAsia="en-GB"/>
        </w:rPr>
        <w:t xml:space="preserve"> </w:t>
      </w:r>
      <w:r w:rsidRPr="00D22628">
        <w:rPr>
          <w:szCs w:val="24"/>
          <w:lang w:eastAsia="en-GB"/>
        </w:rPr>
        <w:t>125 IU·L</w:t>
      </w:r>
      <w:r w:rsidRPr="00D22628">
        <w:rPr>
          <w:szCs w:val="24"/>
          <w:vertAlign w:val="superscript"/>
          <w:lang w:eastAsia="en-GB"/>
        </w:rPr>
        <w:t>-1</w:t>
      </w:r>
      <w:r w:rsidR="000D66B9" w:rsidRPr="00D22628">
        <w:rPr>
          <w:szCs w:val="24"/>
          <w:lang w:eastAsia="en-GB"/>
        </w:rPr>
        <w:t xml:space="preserve"> vs. 563</w:t>
      </w:r>
      <w:r w:rsidR="00AE264D" w:rsidRPr="00D22628">
        <w:rPr>
          <w:szCs w:val="24"/>
          <w:lang w:eastAsia="en-GB"/>
        </w:rPr>
        <w:t xml:space="preserve"> </w:t>
      </w:r>
      <w:r w:rsidR="000D66B9" w:rsidRPr="00D22628">
        <w:rPr>
          <w:szCs w:val="24"/>
          <w:lang w:eastAsia="en-GB"/>
        </w:rPr>
        <w:t>±</w:t>
      </w:r>
      <w:r w:rsidR="00AE264D" w:rsidRPr="00D22628">
        <w:rPr>
          <w:szCs w:val="24"/>
          <w:lang w:eastAsia="en-GB"/>
        </w:rPr>
        <w:t xml:space="preserve"> </w:t>
      </w:r>
      <w:r w:rsidRPr="00D22628">
        <w:rPr>
          <w:szCs w:val="24"/>
          <w:lang w:eastAsia="en-GB"/>
        </w:rPr>
        <w:t>368 IU·L</w:t>
      </w:r>
      <w:r w:rsidRPr="00D22628">
        <w:rPr>
          <w:szCs w:val="24"/>
          <w:vertAlign w:val="superscript"/>
          <w:lang w:eastAsia="en-GB"/>
        </w:rPr>
        <w:t>-1</w:t>
      </w:r>
      <w:r w:rsidRPr="00D22628">
        <w:rPr>
          <w:szCs w:val="24"/>
          <w:lang w:eastAsia="en-GB"/>
        </w:rPr>
        <w:t xml:space="preserve">, </w:t>
      </w:r>
      <w:r w:rsidR="00AE264D" w:rsidRPr="00D22628">
        <w:rPr>
          <w:i/>
          <w:szCs w:val="24"/>
          <w:lang w:eastAsia="en-GB"/>
        </w:rPr>
        <w:t>P</w:t>
      </w:r>
      <w:r w:rsidR="00AE264D" w:rsidRPr="00D22628">
        <w:rPr>
          <w:szCs w:val="24"/>
          <w:lang w:eastAsia="en-GB"/>
        </w:rPr>
        <w:t xml:space="preserve"> </w:t>
      </w:r>
      <w:r w:rsidR="000D66B9" w:rsidRPr="00D22628">
        <w:rPr>
          <w:szCs w:val="24"/>
          <w:lang w:eastAsia="en-GB"/>
        </w:rPr>
        <w:t>&lt;</w:t>
      </w:r>
      <w:r w:rsidR="00AE264D" w:rsidRPr="00D22628">
        <w:rPr>
          <w:szCs w:val="24"/>
          <w:lang w:eastAsia="en-GB"/>
        </w:rPr>
        <w:t xml:space="preserve"> </w:t>
      </w:r>
      <w:r w:rsidRPr="00D22628">
        <w:rPr>
          <w:szCs w:val="24"/>
          <w:lang w:eastAsia="en-GB"/>
        </w:rPr>
        <w:t>0</w:t>
      </w:r>
      <w:r w:rsidR="000D66B9" w:rsidRPr="00D22628">
        <w:rPr>
          <w:szCs w:val="24"/>
          <w:lang w:eastAsia="en-GB"/>
        </w:rPr>
        <w:t>.001</w:t>
      </w:r>
      <w:r w:rsidR="00152609" w:rsidRPr="00D22628">
        <w:rPr>
          <w:szCs w:val="24"/>
          <w:lang w:eastAsia="en-GB"/>
        </w:rPr>
        <w:t xml:space="preserve">, </w:t>
      </w:r>
      <w:r w:rsidR="00152609" w:rsidRPr="00D22628">
        <w:rPr>
          <w:i/>
          <w:szCs w:val="24"/>
          <w:lang w:eastAsia="en-GB"/>
        </w:rPr>
        <w:t xml:space="preserve">d = </w:t>
      </w:r>
      <w:r w:rsidR="00152609" w:rsidRPr="00D22628">
        <w:rPr>
          <w:szCs w:val="24"/>
          <w:lang w:eastAsia="en-GB"/>
        </w:rPr>
        <w:t>1.62</w:t>
      </w:r>
      <w:r w:rsidR="000D66B9" w:rsidRPr="00D22628">
        <w:rPr>
          <w:szCs w:val="24"/>
          <w:lang w:eastAsia="en-GB"/>
        </w:rPr>
        <w:t>), peaked at 24 h post (813</w:t>
      </w:r>
      <w:r w:rsidR="00AE264D" w:rsidRPr="00D22628">
        <w:rPr>
          <w:szCs w:val="24"/>
          <w:lang w:eastAsia="en-GB"/>
        </w:rPr>
        <w:t xml:space="preserve"> </w:t>
      </w:r>
      <w:r w:rsidR="000D66B9" w:rsidRPr="00D22628">
        <w:rPr>
          <w:szCs w:val="24"/>
          <w:lang w:eastAsia="en-GB"/>
        </w:rPr>
        <w:t>±</w:t>
      </w:r>
      <w:r w:rsidR="00AE264D" w:rsidRPr="00D22628">
        <w:rPr>
          <w:szCs w:val="24"/>
          <w:lang w:eastAsia="en-GB"/>
        </w:rPr>
        <w:t xml:space="preserve"> </w:t>
      </w:r>
      <w:r w:rsidRPr="00D22628">
        <w:rPr>
          <w:szCs w:val="24"/>
          <w:lang w:eastAsia="en-GB"/>
        </w:rPr>
        <w:t>391 IU·L</w:t>
      </w:r>
      <w:r w:rsidRPr="00D22628">
        <w:rPr>
          <w:szCs w:val="24"/>
          <w:vertAlign w:val="superscript"/>
          <w:lang w:eastAsia="en-GB"/>
        </w:rPr>
        <w:t>-1</w:t>
      </w:r>
      <w:r w:rsidRPr="00D22628">
        <w:rPr>
          <w:szCs w:val="24"/>
          <w:lang w:eastAsia="en-GB"/>
        </w:rPr>
        <w:t>,</w:t>
      </w:r>
      <w:r w:rsidRPr="00D22628">
        <w:rPr>
          <w:i/>
          <w:szCs w:val="24"/>
          <w:lang w:eastAsia="en-GB"/>
        </w:rPr>
        <w:t xml:space="preserve"> </w:t>
      </w:r>
      <w:r w:rsidR="00AE264D" w:rsidRPr="00D22628">
        <w:rPr>
          <w:i/>
          <w:szCs w:val="24"/>
          <w:lang w:eastAsia="en-GB"/>
        </w:rPr>
        <w:t>P</w:t>
      </w:r>
      <w:r w:rsidR="00AE264D" w:rsidRPr="00D22628">
        <w:rPr>
          <w:szCs w:val="24"/>
          <w:lang w:eastAsia="en-GB"/>
        </w:rPr>
        <w:t xml:space="preserve"> </w:t>
      </w:r>
      <w:r w:rsidR="000D66B9" w:rsidRPr="00D22628">
        <w:rPr>
          <w:szCs w:val="24"/>
          <w:lang w:eastAsia="en-GB"/>
        </w:rPr>
        <w:t>&lt;</w:t>
      </w:r>
      <w:r w:rsidR="00AE264D" w:rsidRPr="00D22628">
        <w:rPr>
          <w:szCs w:val="24"/>
          <w:lang w:eastAsia="en-GB"/>
        </w:rPr>
        <w:t xml:space="preserve"> </w:t>
      </w:r>
      <w:r w:rsidRPr="00D22628">
        <w:rPr>
          <w:szCs w:val="24"/>
          <w:lang w:eastAsia="en-GB"/>
        </w:rPr>
        <w:t>0.001</w:t>
      </w:r>
      <w:r w:rsidR="00152609" w:rsidRPr="00D22628">
        <w:rPr>
          <w:szCs w:val="24"/>
          <w:lang w:eastAsia="en-GB"/>
        </w:rPr>
        <w:t xml:space="preserve">, </w:t>
      </w:r>
      <w:r w:rsidR="00152609" w:rsidRPr="00D22628">
        <w:rPr>
          <w:i/>
          <w:szCs w:val="24"/>
          <w:lang w:eastAsia="en-GB"/>
        </w:rPr>
        <w:t>d</w:t>
      </w:r>
      <w:r w:rsidR="00152609" w:rsidRPr="00D22628">
        <w:rPr>
          <w:szCs w:val="24"/>
          <w:lang w:eastAsia="en-GB"/>
        </w:rPr>
        <w:t xml:space="preserve"> = 2.40</w:t>
      </w:r>
      <w:r w:rsidRPr="00D22628">
        <w:rPr>
          <w:szCs w:val="24"/>
          <w:lang w:eastAsia="en-GB"/>
        </w:rPr>
        <w:t>) a</w:t>
      </w:r>
      <w:r w:rsidR="000D66B9" w:rsidRPr="00D22628">
        <w:rPr>
          <w:szCs w:val="24"/>
          <w:lang w:eastAsia="en-GB"/>
        </w:rPr>
        <w:t>nd remained elevated at 48 (577</w:t>
      </w:r>
      <w:r w:rsidR="00AE264D" w:rsidRPr="00D22628">
        <w:rPr>
          <w:szCs w:val="24"/>
          <w:lang w:eastAsia="en-GB"/>
        </w:rPr>
        <w:t xml:space="preserve"> </w:t>
      </w:r>
      <w:r w:rsidR="000D66B9" w:rsidRPr="00D22628">
        <w:rPr>
          <w:szCs w:val="24"/>
          <w:lang w:eastAsia="en-GB"/>
        </w:rPr>
        <w:t>±</w:t>
      </w:r>
      <w:r w:rsidR="00AE264D" w:rsidRPr="00D22628">
        <w:rPr>
          <w:szCs w:val="24"/>
          <w:lang w:eastAsia="en-GB"/>
        </w:rPr>
        <w:t xml:space="preserve"> </w:t>
      </w:r>
      <w:r w:rsidRPr="00D22628">
        <w:rPr>
          <w:szCs w:val="24"/>
          <w:lang w:eastAsia="en-GB"/>
        </w:rPr>
        <w:t>250 IU·L</w:t>
      </w:r>
      <w:r w:rsidRPr="00D22628">
        <w:rPr>
          <w:szCs w:val="24"/>
          <w:vertAlign w:val="superscript"/>
          <w:lang w:eastAsia="en-GB"/>
        </w:rPr>
        <w:t>-1</w:t>
      </w:r>
      <w:r w:rsidRPr="00D22628">
        <w:rPr>
          <w:szCs w:val="24"/>
          <w:lang w:eastAsia="en-GB"/>
        </w:rPr>
        <w:t xml:space="preserve">, </w:t>
      </w:r>
      <w:r w:rsidR="00AE264D" w:rsidRPr="00D22628">
        <w:rPr>
          <w:i/>
          <w:szCs w:val="24"/>
          <w:lang w:eastAsia="en-GB"/>
        </w:rPr>
        <w:t>P</w:t>
      </w:r>
      <w:r w:rsidR="00AE264D" w:rsidRPr="00D22628">
        <w:rPr>
          <w:szCs w:val="24"/>
          <w:lang w:eastAsia="en-GB"/>
        </w:rPr>
        <w:t xml:space="preserve"> </w:t>
      </w:r>
      <w:r w:rsidR="000D66B9" w:rsidRPr="00D22628">
        <w:rPr>
          <w:szCs w:val="24"/>
          <w:lang w:eastAsia="en-GB"/>
        </w:rPr>
        <w:t>&lt;</w:t>
      </w:r>
      <w:r w:rsidR="00AE264D" w:rsidRPr="00D22628">
        <w:rPr>
          <w:szCs w:val="24"/>
          <w:lang w:eastAsia="en-GB"/>
        </w:rPr>
        <w:t xml:space="preserve"> </w:t>
      </w:r>
      <w:r w:rsidRPr="00D22628">
        <w:rPr>
          <w:szCs w:val="24"/>
          <w:lang w:eastAsia="en-GB"/>
        </w:rPr>
        <w:t>0.001</w:t>
      </w:r>
      <w:r w:rsidR="00152609" w:rsidRPr="00D22628">
        <w:rPr>
          <w:szCs w:val="24"/>
          <w:lang w:eastAsia="en-GB"/>
        </w:rPr>
        <w:t xml:space="preserve">, </w:t>
      </w:r>
      <w:r w:rsidR="00152609" w:rsidRPr="00D22628">
        <w:rPr>
          <w:i/>
          <w:szCs w:val="24"/>
          <w:lang w:eastAsia="en-GB"/>
        </w:rPr>
        <w:t>d</w:t>
      </w:r>
      <w:r w:rsidR="00152609" w:rsidRPr="00D22628">
        <w:rPr>
          <w:szCs w:val="24"/>
          <w:lang w:eastAsia="en-GB"/>
        </w:rPr>
        <w:t xml:space="preserve"> = 1.80</w:t>
      </w:r>
      <w:r w:rsidRPr="00D22628">
        <w:rPr>
          <w:szCs w:val="24"/>
          <w:lang w:eastAsia="en-GB"/>
        </w:rPr>
        <w:t>) and</w:t>
      </w:r>
      <w:r w:rsidR="000D66B9" w:rsidRPr="00D22628">
        <w:rPr>
          <w:szCs w:val="24"/>
          <w:lang w:eastAsia="en-GB"/>
        </w:rPr>
        <w:t xml:space="preserve"> 72 h </w:t>
      </w:r>
      <w:r w:rsidR="000E01D5" w:rsidRPr="00D22628">
        <w:rPr>
          <w:szCs w:val="24"/>
          <w:lang w:eastAsia="en-GB"/>
        </w:rPr>
        <w:t>post-exercise</w:t>
      </w:r>
      <w:r w:rsidR="000D66B9" w:rsidRPr="00D22628">
        <w:rPr>
          <w:szCs w:val="24"/>
          <w:lang w:eastAsia="en-GB"/>
        </w:rPr>
        <w:t xml:space="preserve"> (442</w:t>
      </w:r>
      <w:r w:rsidR="00AE264D" w:rsidRPr="00D22628">
        <w:rPr>
          <w:szCs w:val="24"/>
          <w:lang w:eastAsia="en-GB"/>
        </w:rPr>
        <w:t xml:space="preserve"> </w:t>
      </w:r>
      <w:r w:rsidR="000D66B9" w:rsidRPr="00D22628">
        <w:rPr>
          <w:szCs w:val="24"/>
          <w:lang w:eastAsia="en-GB"/>
        </w:rPr>
        <w:t>±</w:t>
      </w:r>
      <w:r w:rsidR="00AE264D" w:rsidRPr="00D22628">
        <w:rPr>
          <w:szCs w:val="24"/>
          <w:lang w:eastAsia="en-GB"/>
        </w:rPr>
        <w:t xml:space="preserve"> </w:t>
      </w:r>
      <w:r w:rsidRPr="00D22628">
        <w:rPr>
          <w:szCs w:val="24"/>
          <w:lang w:eastAsia="en-GB"/>
        </w:rPr>
        <w:t>189 IU·L</w:t>
      </w:r>
      <w:r w:rsidRPr="00D22628">
        <w:rPr>
          <w:szCs w:val="24"/>
          <w:vertAlign w:val="superscript"/>
          <w:lang w:eastAsia="en-GB"/>
        </w:rPr>
        <w:t>-1</w:t>
      </w:r>
      <w:r w:rsidRPr="00D22628">
        <w:rPr>
          <w:szCs w:val="24"/>
          <w:lang w:eastAsia="en-GB"/>
        </w:rPr>
        <w:t xml:space="preserve">, </w:t>
      </w:r>
      <w:r w:rsidR="00AE264D" w:rsidRPr="00D22628">
        <w:rPr>
          <w:i/>
          <w:szCs w:val="24"/>
          <w:lang w:eastAsia="en-GB"/>
        </w:rPr>
        <w:t>P</w:t>
      </w:r>
      <w:r w:rsidR="00AE264D" w:rsidRPr="00D22628">
        <w:rPr>
          <w:szCs w:val="24"/>
          <w:lang w:eastAsia="en-GB"/>
        </w:rPr>
        <w:t xml:space="preserve"> </w:t>
      </w:r>
      <w:r w:rsidR="000D66B9" w:rsidRPr="00D22628">
        <w:rPr>
          <w:szCs w:val="24"/>
          <w:lang w:eastAsia="en-GB"/>
        </w:rPr>
        <w:t>&lt;</w:t>
      </w:r>
      <w:r w:rsidR="00AE264D" w:rsidRPr="00D22628">
        <w:rPr>
          <w:szCs w:val="24"/>
          <w:lang w:eastAsia="en-GB"/>
        </w:rPr>
        <w:t xml:space="preserve"> </w:t>
      </w:r>
      <w:r w:rsidRPr="00D22628">
        <w:rPr>
          <w:szCs w:val="24"/>
          <w:lang w:eastAsia="en-GB"/>
        </w:rPr>
        <w:t>0.001</w:t>
      </w:r>
      <w:r w:rsidR="00152609" w:rsidRPr="00D22628">
        <w:rPr>
          <w:szCs w:val="24"/>
          <w:lang w:eastAsia="en-GB"/>
        </w:rPr>
        <w:t xml:space="preserve">, </w:t>
      </w:r>
      <w:r w:rsidR="00152609" w:rsidRPr="00D22628">
        <w:rPr>
          <w:i/>
          <w:szCs w:val="24"/>
          <w:lang w:eastAsia="en-GB"/>
        </w:rPr>
        <w:t>d</w:t>
      </w:r>
      <w:r w:rsidR="00152609" w:rsidRPr="00D22628">
        <w:rPr>
          <w:szCs w:val="24"/>
          <w:lang w:eastAsia="en-GB"/>
        </w:rPr>
        <w:t xml:space="preserve"> = 1.36</w:t>
      </w:r>
      <w:r w:rsidRPr="00D22628">
        <w:rPr>
          <w:szCs w:val="24"/>
          <w:lang w:eastAsia="en-GB"/>
        </w:rPr>
        <w:t xml:space="preserve">).  </w:t>
      </w:r>
    </w:p>
    <w:p w14:paraId="0BA17D93" w14:textId="3C39BC72" w:rsidR="004A15ED" w:rsidRPr="00D22628" w:rsidRDefault="004A15ED" w:rsidP="00E81378">
      <w:pPr>
        <w:spacing w:line="480" w:lineRule="auto"/>
        <w:rPr>
          <w:rFonts w:eastAsia="Times New Roman"/>
          <w:b/>
          <w:bCs/>
          <w:iCs/>
          <w:szCs w:val="28"/>
          <w:lang w:val="x-none"/>
        </w:rPr>
      </w:pPr>
      <w:r w:rsidRPr="00D22628">
        <w:br w:type="page"/>
      </w:r>
    </w:p>
    <w:p w14:paraId="4D5B1A83" w14:textId="77777777" w:rsidR="008C72ED" w:rsidRPr="00D22628" w:rsidRDefault="00D067F8" w:rsidP="00E81378">
      <w:pPr>
        <w:pStyle w:val="Heading1"/>
        <w:spacing w:line="480" w:lineRule="auto"/>
      </w:pPr>
      <w:bookmarkStart w:id="14" w:name="_Toc320803134"/>
      <w:r w:rsidRPr="00D22628">
        <w:lastRenderedPageBreak/>
        <w:t>Discussion</w:t>
      </w:r>
      <w:bookmarkEnd w:id="14"/>
    </w:p>
    <w:p w14:paraId="3B14F094" w14:textId="793E052C" w:rsidR="008C72ED" w:rsidRPr="00D22628" w:rsidRDefault="00DC1378" w:rsidP="00E81378">
      <w:pPr>
        <w:spacing w:line="480" w:lineRule="auto"/>
      </w:pPr>
      <w:r w:rsidRPr="00D22628">
        <w:t xml:space="preserve">The </w:t>
      </w:r>
      <w:r w:rsidR="004C635E" w:rsidRPr="00D22628">
        <w:t>aims o</w:t>
      </w:r>
      <w:r w:rsidRPr="00D22628">
        <w:t>f the study w</w:t>
      </w:r>
      <w:r w:rsidR="004C635E" w:rsidRPr="00D22628">
        <w:t>ere</w:t>
      </w:r>
      <w:r w:rsidRPr="00D22628">
        <w:t xml:space="preserve"> to </w:t>
      </w:r>
      <w:r w:rsidR="004C635E" w:rsidRPr="00D22628">
        <w:t xml:space="preserve">1) </w:t>
      </w:r>
      <w:r w:rsidRPr="00D22628">
        <w:t xml:space="preserve">ascertain the </w:t>
      </w:r>
      <w:proofErr w:type="spellStart"/>
      <w:r w:rsidR="007F03AC" w:rsidRPr="00D22628">
        <w:t>etiology</w:t>
      </w:r>
      <w:proofErr w:type="spellEnd"/>
      <w:r w:rsidR="007F03AC" w:rsidRPr="00D22628">
        <w:t xml:space="preserve"> and recovery of neuromuscular fatigue </w:t>
      </w:r>
      <w:r w:rsidRPr="00D22628">
        <w:t xml:space="preserve">following </w:t>
      </w:r>
      <w:r w:rsidR="00D92136" w:rsidRPr="00D22628">
        <w:t xml:space="preserve">simulated </w:t>
      </w:r>
      <w:r w:rsidR="00B703B4" w:rsidRPr="00D22628">
        <w:t>soccer</w:t>
      </w:r>
      <w:r w:rsidRPr="00D22628">
        <w:t xml:space="preserve"> match-play</w:t>
      </w:r>
      <w:r w:rsidR="009B700F" w:rsidRPr="00D22628">
        <w:t>, and 2)</w:t>
      </w:r>
      <w:r w:rsidRPr="00D22628">
        <w:t xml:space="preserve"> investigate the potential of physical and perceptual assessments to profile recovery after </w:t>
      </w:r>
      <w:r w:rsidR="00B703B4" w:rsidRPr="00D22628">
        <w:t>soccer</w:t>
      </w:r>
      <w:r w:rsidRPr="00D22628">
        <w:t xml:space="preserve"> match-play, in order to provide practitioners with suitable tools to monitor recovery and inform the assessment of a players readiness to train. </w:t>
      </w:r>
      <w:r w:rsidR="0063661A" w:rsidRPr="00D22628">
        <w:t>S</w:t>
      </w:r>
      <w:r w:rsidR="006431F7" w:rsidRPr="00D22628">
        <w:t>im</w:t>
      </w:r>
      <w:r w:rsidR="0063661A" w:rsidRPr="00D22628">
        <w:t xml:space="preserve">ulated soccer </w:t>
      </w:r>
      <w:proofErr w:type="gramStart"/>
      <w:r w:rsidR="0063661A" w:rsidRPr="00D22628">
        <w:t>match-play</w:t>
      </w:r>
      <w:proofErr w:type="gramEnd"/>
      <w:r w:rsidR="0063661A" w:rsidRPr="00D22628">
        <w:t xml:space="preserve"> resulted</w:t>
      </w:r>
      <w:r w:rsidR="006431F7" w:rsidRPr="00D22628">
        <w:t xml:space="preserve"> in substa</w:t>
      </w:r>
      <w:r w:rsidR="0063661A" w:rsidRPr="00D22628">
        <w:t>ntial fatigue that persisted</w:t>
      </w:r>
      <w:r w:rsidR="006431F7" w:rsidRPr="00D22628">
        <w:t xml:space="preserve"> for up to 72 h </w:t>
      </w:r>
      <w:r w:rsidR="000E01D5" w:rsidRPr="00D22628">
        <w:t>post-exercise</w:t>
      </w:r>
      <w:r w:rsidR="006431F7" w:rsidRPr="00D22628">
        <w:t>.</w:t>
      </w:r>
      <w:r w:rsidR="004A15ED" w:rsidRPr="00D22628">
        <w:t xml:space="preserve"> </w:t>
      </w:r>
      <w:r w:rsidR="00C4496C" w:rsidRPr="00D22628">
        <w:t>Central</w:t>
      </w:r>
      <w:r w:rsidR="00890AC0" w:rsidRPr="00D22628">
        <w:t xml:space="preserve"> fatigue (</w:t>
      </w:r>
      <w:r w:rsidR="001C795D" w:rsidRPr="00D22628">
        <w:t>reduction</w:t>
      </w:r>
      <w:r w:rsidR="004A15ED" w:rsidRPr="00D22628">
        <w:t xml:space="preserve"> in </w:t>
      </w:r>
      <w:r w:rsidR="00126B0D" w:rsidRPr="00D22628">
        <w:t>VA</w:t>
      </w:r>
      <w:r w:rsidR="00890AC0" w:rsidRPr="00D22628">
        <w:t>) was substantial immediately post-exercise and, although</w:t>
      </w:r>
      <w:r w:rsidR="0063661A" w:rsidRPr="00D22628">
        <w:t xml:space="preserve"> </w:t>
      </w:r>
      <w:r w:rsidR="00535C09" w:rsidRPr="00D22628">
        <w:t xml:space="preserve">markedly </w:t>
      </w:r>
      <w:r w:rsidR="0063661A" w:rsidRPr="00D22628">
        <w:t>recovered by 24 h</w:t>
      </w:r>
      <w:r w:rsidR="00535C09" w:rsidRPr="00D22628">
        <w:t>,</w:t>
      </w:r>
      <w:r w:rsidR="0063661A" w:rsidRPr="00D22628">
        <w:t xml:space="preserve"> remained</w:t>
      </w:r>
      <w:r w:rsidR="004A15ED" w:rsidRPr="00D22628">
        <w:t xml:space="preserve"> </w:t>
      </w:r>
      <w:r w:rsidR="00890AC0" w:rsidRPr="00D22628">
        <w:t xml:space="preserve">significantly </w:t>
      </w:r>
      <w:r w:rsidR="00535C09" w:rsidRPr="00D22628">
        <w:t xml:space="preserve">depressed </w:t>
      </w:r>
      <w:r w:rsidR="004A15ED" w:rsidRPr="00D22628">
        <w:t xml:space="preserve">for 48 h </w:t>
      </w:r>
      <w:r w:rsidR="000E01D5" w:rsidRPr="00D22628">
        <w:t>post-exercise</w:t>
      </w:r>
      <w:r w:rsidR="004A15ED" w:rsidRPr="00D22628">
        <w:t xml:space="preserve">. </w:t>
      </w:r>
      <w:proofErr w:type="spellStart"/>
      <w:r w:rsidR="004A15ED" w:rsidRPr="00D22628">
        <w:t>Supraspinal</w:t>
      </w:r>
      <w:proofErr w:type="spellEnd"/>
      <w:r w:rsidR="004A15ED" w:rsidRPr="00D22628">
        <w:t xml:space="preserve"> fatigue, a subset of central fatigue attributable to a suboptimal output from </w:t>
      </w:r>
      <w:r w:rsidR="00764A05" w:rsidRPr="00D22628">
        <w:t xml:space="preserve">the </w:t>
      </w:r>
      <w:r w:rsidR="004A15ED" w:rsidRPr="00D22628">
        <w:t>motor cort</w:t>
      </w:r>
      <w:r w:rsidR="00764A05" w:rsidRPr="00D22628">
        <w:t>ex</w:t>
      </w:r>
      <w:r w:rsidR="004A15ED" w:rsidRPr="00D22628">
        <w:t xml:space="preserve">, </w:t>
      </w:r>
      <w:r w:rsidR="0063661A" w:rsidRPr="00D22628">
        <w:t>wa</w:t>
      </w:r>
      <w:r w:rsidR="006431F7" w:rsidRPr="00D22628">
        <w:t xml:space="preserve">s evident </w:t>
      </w:r>
      <w:r w:rsidR="0063661A" w:rsidRPr="00D22628">
        <w:t xml:space="preserve">for up to 24 h </w:t>
      </w:r>
      <w:r w:rsidR="000E01D5" w:rsidRPr="00D22628">
        <w:t>post-exercise</w:t>
      </w:r>
      <w:r w:rsidR="0063661A" w:rsidRPr="00D22628">
        <w:t xml:space="preserve"> but </w:t>
      </w:r>
      <w:r w:rsidR="004A15ED" w:rsidRPr="00D22628">
        <w:t xml:space="preserve">recovered thereafter. </w:t>
      </w:r>
      <w:r w:rsidR="00C4496C" w:rsidRPr="00D22628">
        <w:t>Peripheral</w:t>
      </w:r>
      <w:r w:rsidR="00890AC0" w:rsidRPr="00D22628">
        <w:t xml:space="preserve"> fatigue was substantial immediatel</w:t>
      </w:r>
      <w:r w:rsidR="00126B0D" w:rsidRPr="00D22628">
        <w:t>y post-exercise, remained similarly depressed at</w:t>
      </w:r>
      <w:r w:rsidR="00890AC0" w:rsidRPr="00D22628">
        <w:t xml:space="preserve"> 24 h, and </w:t>
      </w:r>
      <w:r w:rsidR="00126B0D" w:rsidRPr="00D22628">
        <w:t>was still</w:t>
      </w:r>
      <w:r w:rsidR="00890AC0" w:rsidRPr="00D22628">
        <w:t xml:space="preserve"> below baseline at 72 h. </w:t>
      </w:r>
      <w:r w:rsidR="00126B0D" w:rsidRPr="00D22628">
        <w:t>This</w:t>
      </w:r>
      <w:r w:rsidR="004A15ED" w:rsidRPr="00D22628">
        <w:t xml:space="preserve"> m</w:t>
      </w:r>
      <w:r w:rsidR="00890AC0" w:rsidRPr="00D22628">
        <w:t>arked</w:t>
      </w:r>
      <w:r w:rsidR="004A15ED" w:rsidRPr="00D22628">
        <w:t xml:space="preserve"> and prolonged</w:t>
      </w:r>
      <w:r w:rsidR="00890AC0" w:rsidRPr="00D22628">
        <w:t xml:space="preserve"> nature of </w:t>
      </w:r>
      <w:r w:rsidR="00C4496C" w:rsidRPr="00D22628">
        <w:t>peripheral</w:t>
      </w:r>
      <w:r w:rsidR="00890AC0" w:rsidRPr="00D22628">
        <w:t xml:space="preserve"> fatigue</w:t>
      </w:r>
      <w:r w:rsidR="004A15ED" w:rsidRPr="00D22628">
        <w:t xml:space="preserve"> </w:t>
      </w:r>
      <w:r w:rsidR="00890AC0" w:rsidRPr="00D22628">
        <w:t xml:space="preserve">indicates </w:t>
      </w:r>
      <w:r w:rsidR="004A15ED" w:rsidRPr="00D22628">
        <w:t>that changes in skeletal muscle</w:t>
      </w:r>
      <w:r w:rsidR="00764A05" w:rsidRPr="00D22628">
        <w:t xml:space="preserve"> </w:t>
      </w:r>
      <w:r w:rsidR="00AE264D" w:rsidRPr="00D22628">
        <w:t xml:space="preserve">function </w:t>
      </w:r>
      <w:r w:rsidR="007470C5" w:rsidRPr="00D22628">
        <w:t>primarily explain</w:t>
      </w:r>
      <w:r w:rsidR="00890AC0" w:rsidRPr="00D22628">
        <w:t>ed</w:t>
      </w:r>
      <w:r w:rsidR="00764A05" w:rsidRPr="00D22628">
        <w:t xml:space="preserve"> </w:t>
      </w:r>
      <w:r w:rsidR="004A15ED" w:rsidRPr="00D22628">
        <w:t xml:space="preserve">the resolution of </w:t>
      </w:r>
      <w:r w:rsidR="006431F7" w:rsidRPr="00D22628">
        <w:t xml:space="preserve">neuromuscular </w:t>
      </w:r>
      <w:r w:rsidR="004A15ED" w:rsidRPr="00D22628">
        <w:t xml:space="preserve">fatigue in the days </w:t>
      </w:r>
      <w:r w:rsidR="00764A05" w:rsidRPr="00D22628">
        <w:t xml:space="preserve">following </w:t>
      </w:r>
      <w:r w:rsidR="00B703B4" w:rsidRPr="00D22628">
        <w:t>soccer</w:t>
      </w:r>
      <w:r w:rsidR="004A15ED" w:rsidRPr="00D22628">
        <w:t xml:space="preserve">-match-play. </w:t>
      </w:r>
      <w:r w:rsidR="00D92136" w:rsidRPr="00D22628">
        <w:t>The similar decline and subsequent time-course</w:t>
      </w:r>
      <w:r w:rsidR="008E3865" w:rsidRPr="00D22628">
        <w:t xml:space="preserve"> recovery</w:t>
      </w:r>
      <w:r w:rsidR="00D92136" w:rsidRPr="00D22628">
        <w:t xml:space="preserve"> </w:t>
      </w:r>
      <w:r w:rsidR="0063661A" w:rsidRPr="00D22628">
        <w:t xml:space="preserve">of </w:t>
      </w:r>
      <w:r w:rsidR="00D92136" w:rsidRPr="00D22628">
        <w:t xml:space="preserve">physical </w:t>
      </w:r>
      <w:r w:rsidR="006431F7" w:rsidRPr="00D22628">
        <w:t>and perceptual function suggest</w:t>
      </w:r>
      <w:r w:rsidR="00D92136" w:rsidRPr="00D22628">
        <w:t xml:space="preserve"> these might be appropriate tools to indirectly assess the recovery of neuromuscular f</w:t>
      </w:r>
      <w:r w:rsidR="006431F7" w:rsidRPr="00D22628">
        <w:t>atigue</w:t>
      </w:r>
      <w:r w:rsidR="00D92136" w:rsidRPr="00D22628">
        <w:t xml:space="preserve"> following </w:t>
      </w:r>
      <w:r w:rsidR="00B703B4" w:rsidRPr="00D22628">
        <w:t>soccer</w:t>
      </w:r>
      <w:r w:rsidR="00D92136" w:rsidRPr="00D22628">
        <w:t xml:space="preserve"> </w:t>
      </w:r>
      <w:proofErr w:type="gramStart"/>
      <w:r w:rsidR="00D92136" w:rsidRPr="00D22628">
        <w:t>match-play</w:t>
      </w:r>
      <w:proofErr w:type="gramEnd"/>
      <w:r w:rsidR="00D92136" w:rsidRPr="00D22628">
        <w:t>.</w:t>
      </w:r>
      <w:r w:rsidR="001C795D" w:rsidRPr="00D22628">
        <w:t xml:space="preserve"> </w:t>
      </w:r>
      <w:r w:rsidR="001C795D" w:rsidRPr="00D22628">
        <w:rPr>
          <w:szCs w:val="24"/>
          <w:lang w:eastAsia="en-GB"/>
        </w:rPr>
        <w:t>Collectively, these data have significant implications for managing the training and competition load experienced by players through appropriate intervention and scheduling of matches.</w:t>
      </w:r>
    </w:p>
    <w:p w14:paraId="2D5E2134" w14:textId="77777777" w:rsidR="00D92136" w:rsidRPr="00D22628" w:rsidRDefault="00D92136" w:rsidP="00E81378">
      <w:pPr>
        <w:spacing w:line="480" w:lineRule="auto"/>
      </w:pPr>
    </w:p>
    <w:p w14:paraId="0F2C8DA7" w14:textId="58283262" w:rsidR="00F3095C" w:rsidRPr="00D22628" w:rsidRDefault="007470C5" w:rsidP="00E81378">
      <w:pPr>
        <w:spacing w:line="480" w:lineRule="auto"/>
        <w:rPr>
          <w:szCs w:val="24"/>
          <w:lang w:eastAsia="en-GB"/>
        </w:rPr>
      </w:pPr>
      <w:proofErr w:type="gramStart"/>
      <w:r w:rsidRPr="00D22628">
        <w:rPr>
          <w:b/>
        </w:rPr>
        <w:t>Neuromuscular</w:t>
      </w:r>
      <w:r w:rsidR="00D92136" w:rsidRPr="00D22628">
        <w:rPr>
          <w:b/>
        </w:rPr>
        <w:t xml:space="preserve"> fatigue post-</w:t>
      </w:r>
      <w:r w:rsidR="000E01D5" w:rsidRPr="00D22628">
        <w:rPr>
          <w:b/>
        </w:rPr>
        <w:t>simulated-</w:t>
      </w:r>
      <w:r w:rsidR="00D92136" w:rsidRPr="00D22628">
        <w:rPr>
          <w:b/>
        </w:rPr>
        <w:t>match-play.</w:t>
      </w:r>
      <w:proofErr w:type="gramEnd"/>
      <w:r w:rsidR="00D92136" w:rsidRPr="00D22628">
        <w:rPr>
          <w:b/>
        </w:rPr>
        <w:t xml:space="preserve"> </w:t>
      </w:r>
      <w:r w:rsidR="00D92136" w:rsidRPr="00D22628">
        <w:t xml:space="preserve">The simulated </w:t>
      </w:r>
      <w:r w:rsidR="00B703B4" w:rsidRPr="00D22628">
        <w:t>soccer</w:t>
      </w:r>
      <w:r w:rsidR="00D92136" w:rsidRPr="00D22628">
        <w:t xml:space="preserve"> match elicited </w:t>
      </w:r>
      <w:r w:rsidR="0063661A" w:rsidRPr="00D22628">
        <w:t xml:space="preserve">neuromuscular </w:t>
      </w:r>
      <w:r w:rsidR="00D92136" w:rsidRPr="00D22628">
        <w:t>fatigue that was both c</w:t>
      </w:r>
      <w:r w:rsidRPr="00D22628">
        <w:t>entral and peripheral in origin. M</w:t>
      </w:r>
      <w:r w:rsidR="00D92136" w:rsidRPr="00D22628">
        <w:t>aximum voluntary force</w:t>
      </w:r>
      <w:r w:rsidR="00165234" w:rsidRPr="00D22628">
        <w:t xml:space="preserve"> and potentiated twitch force</w:t>
      </w:r>
      <w:r w:rsidR="00B07EAD" w:rsidRPr="00D22628">
        <w:t xml:space="preserve"> </w:t>
      </w:r>
      <w:r w:rsidR="00D92136" w:rsidRPr="00D22628">
        <w:t xml:space="preserve">were reduced </w:t>
      </w:r>
      <w:r w:rsidR="000E01D5" w:rsidRPr="00D22628">
        <w:t>post-exercise</w:t>
      </w:r>
      <w:r w:rsidR="00D92136" w:rsidRPr="00D22628">
        <w:t xml:space="preserve"> and remained</w:t>
      </w:r>
      <w:r w:rsidRPr="00D22628">
        <w:t xml:space="preserve"> below</w:t>
      </w:r>
      <w:r w:rsidR="00D92136" w:rsidRPr="00D22628">
        <w:t xml:space="preserve"> baseline at 7</w:t>
      </w:r>
      <w:r w:rsidR="0063661A" w:rsidRPr="00D22628">
        <w:t xml:space="preserve">2 h post. Voluntary activation </w:t>
      </w:r>
      <w:r w:rsidR="00D92136" w:rsidRPr="00D22628">
        <w:t xml:space="preserve">was depressed for 48 h, but had recovered by 72 h. </w:t>
      </w:r>
      <w:r w:rsidR="00F3095C" w:rsidRPr="00D22628">
        <w:rPr>
          <w:szCs w:val="24"/>
          <w:lang w:eastAsia="en-GB"/>
        </w:rPr>
        <w:t xml:space="preserve">This U-shaped time-course recovery of neuromuscular function is similar to findings reported </w:t>
      </w:r>
      <w:r w:rsidR="00F3095C" w:rsidRPr="00D22628">
        <w:rPr>
          <w:szCs w:val="24"/>
          <w:lang w:eastAsia="en-GB"/>
        </w:rPr>
        <w:lastRenderedPageBreak/>
        <w:t>following prolonged intermittent sprint exercise</w:t>
      </w:r>
      <w:r w:rsidR="008B32A8" w:rsidRPr="00D22628">
        <w:rPr>
          <w:szCs w:val="24"/>
          <w:lang w:eastAsia="en-GB"/>
        </w:rPr>
        <w:t xml:space="preserve"> </w:t>
      </w:r>
      <w:r w:rsidR="009F7723" w:rsidRPr="00D22628">
        <w:rPr>
          <w:szCs w:val="24"/>
          <w:lang w:eastAsia="en-GB"/>
        </w:rPr>
        <w:fldChar w:fldCharType="begin">
          <w:fldData xml:space="preserve">PEVuZE5vdGU+PENpdGU+PEF1dGhvcj5Qb2ludG9uPC9BdXRob3I+PFllYXI+MjAxMjwvWWVhcj48
UmVjTnVtPjEzMTg8L1JlY051bT48RGlzcGxheVRleHQ+KDI0LCAzMCk8L0Rpc3BsYXlUZXh0Pjxy
ZWNvcmQ+PHJlYy1udW1iZXI+MTMxODwvcmVjLW51bWJlcj48Zm9yZWlnbi1rZXlzPjxrZXkgYXBw
PSJFTiIgZGItaWQ9ImV0ZXp2eGZwa3p2MjlpZTJmemt4Mnp0eDU5ZXdyNWFheGZ0cCIgdGltZXN0
YW1wPSIxNDI5NjMwMTI4Ij4xMzE4PC9rZXk+PC9mb3JlaWduLWtleXM+PHJlZi10eXBlIG5hbWU9
IkpvdXJuYWwgQXJ0aWNsZSI+MTc8L3JlZi10eXBlPjxjb250cmlidXRvcnM+PGF1dGhvcnM+PGF1
dGhvcj5Qb2ludG9uLCBNb25pcXVlPC9hdXRob3I+PGF1dGhvcj5EdWZmaWVsZCwgUm9iPC9hdXRo
b3I+PGF1dGhvcj5DYW5ub24sIEphY2s8L2F1dGhvcj48YXV0aG9yPk1hcmlubywgRnJhbmsgRTwv
YXV0aG9yPjwvYXV0aG9ycz48L2NvbnRyaWJ1dG9ycz48dGl0bGVzPjx0aXRsZT5Db2xkIHdhdGVy
IGltbWVyc2lvbiByZWNvdmVyeSBmb2xsb3dpbmcgaW50ZXJtaXR0ZW50LXNwcmludCBleGVyY2lz
ZSBpbiB0aGUgaGVhdDwvdGl0bGU+PHNlY29uZGFyeS10aXRsZT5FdXJvcGVhbiBqb3VybmFsIG9m
IGFwcGxpZWQgcGh5c2lvbG9neTwvc2Vjb25kYXJ5LXRpdGxlPjwvdGl0bGVzPjxwZXJpb2RpY2Fs
PjxmdWxsLXRpdGxlPkV1ci4gSi4gQXBwbC4gUGh5c2lvbC48L2Z1bGwtdGl0bGU+PGFiYnItMT5F
dXJvcGVhbiBKb3VybmFsIG9mIEFwcGxpZWQgUGh5c2lvbG9neTwvYWJici0xPjxhYmJyLTI+RXVy
IEogQXBwbCBQaHlzaW9sPC9hYmJyLTI+PGFiYnItMz5FdXIuIEouIEFwcGwuIFBoeXNpb2wuPC9h
YmJyLTM+PC9wZXJpb2RpY2FsPjxwYWdlcz4yNDgzLTI0OTQ8L3BhZ2VzPjx2b2x1bWU+MTEyPC92
b2x1bWU+PG51bWJlcj43PC9udW1iZXI+PGRhdGVzPjx5ZWFyPjIwMTI8L3llYXI+PC9kYXRlcz48
aXNibj4xNDM5LTYzMTk8L2lzYm4+PHVybHM+PC91cmxzPjwvcmVjb3JkPjwvQ2l0ZT48Q2l0ZT48
QXV0aG9yPk1pbmV0dDwvQXV0aG9yPjxZZWFyPjIwMTQ8L1llYXI+PFJlY051bT4xNDAxPC9SZWNO
dW0+PHJlY29yZD48cmVjLW51bWJlcj4xNDAxPC9yZWMtbnVtYmVyPjxmb3JlaWduLWtleXM+PGtl
eSBhcHA9IkVOIiBkYi1pZD0iZXRlenZ4ZnBrenYyOWllMmZ6a3gyenR4NTlld3I1YWF4ZnRwIiB0
aW1lc3RhbXA9IjE0NzMzNDAwNzIiPjE0MDE8L2tleT48L2ZvcmVpZ24ta2V5cz48cmVmLXR5cGUg
bmFtZT0iSm91cm5hbCBBcnRpY2xlIj4xNzwvcmVmLXR5cGU+PGNvbnRyaWJ1dG9ycz48YXV0aG9y
cz48YXV0aG9yPk1pbmV0dCwgRy4gTS48L2F1dGhvcj48YXV0aG9yPkR1ZmZpZWxkLCBSLjwvYXV0
aG9yPjxhdXRob3I+QmlsbGF1dCwgRi48L2F1dGhvcj48YXV0aG9yPkNhbm5vbiwgSi48L2F1dGhv
cj48YXV0aG9yPlBvcnR1cywgTS4gUi48L2F1dGhvcj48YXV0aG9yPk1hcmlubywgRi4gRS48L2F1
dGhvcj48L2F1dGhvcnM+PC9jb250cmlidXRvcnM+PGF1dGgtYWRkcmVzcz5TY2hvb2wgb2YgSHVt
YW4gTW92ZW1lbnQgU3R1ZGllcywgQ2hhcmxlcyBTdHVydCBVbml2ZXJzaXR5LCBCYXRodXJzdCwg
TlNXLCBBdXN0cmFsaWEuJiN4RDtTY2hvb2wgb2YgRXhlcmNpc2UgYW5kIE51dHJpdGlvbiBTY2ll
bmNlcywgUXVlZW5zbGFuZCBVbml2ZXJzaXR5IG9mIFRlY2hub2xvZ3ksIEtlbHZpbiBHcm92ZSwg
UWxkLCBBdXN0cmFsaWEuJiN4RDtTcG9ydCBhbmQgRXhlcmNpc2UgRGlzY2lwbGluZSBHcm91cCwg
VVRTOiBIZWFsdGgsIFVuaXZlcnNpdHkgb2YgVGVjaG5vbG9neSBTeWRuZXkgKFVUUyksIExpbmRm
aWVsZCwgTlNXLCBBdXN0cmFsaWEuJiN4RDtJbnN0aXR1dCBOYXRpb25hbCBkdSBTcG9ydCBkdSBR
dWViZWMsIE1vbnRyZWFsLCBRQywgQ2FuYWRhLiYjeEQ7U2Nob29sIG9mIFNwb3J0IGFuZCBFeGVy
Y2lzZSBTY2llbmNlLCBWaWN0b3JpYSBVbml2ZXJzaXR5LCBNZWxib3VybmUsIFZpYywgQXVzdHJh
bGlhLiYjeEQ7U3BvcnQgU2NpZW5jZSBTcG9ydCBNZWRpY2luZSBVbml0LCBDcmlja2V0IEF1c3Ry
YWxpYSBDZW50cmUgb2YgRXhjZWxsZW5jZSwgQWxiaW9uLCBRbGQsIEF1c3RyYWxpYS4mI3hEO1By
YXhpcyBTcG9ydCBTY2llbmNlLCBQYWRkaW5ndG9uLCBRbGQsIEF1c3RyYWxpYS48L2F1dGgtYWRk
cmVzcz48dGl0bGVzPjx0aXRsZT5Db2xkLXdhdGVyIGltbWVyc2lvbiBkZWNyZWFzZXMgY2VyZWJy
YWwgb3h5Z2VuYXRpb24gYnV0IGltcHJvdmVzIHJlY292ZXJ5IGFmdGVyIGludGVybWl0dGVudC1z
cHJpbnQgZXhlcmNpc2UgaW4gdGhlIGhlYXQ8L3RpdGxlPjxzZWNvbmRhcnktdGl0bGU+U2NhbmQg
SiBNZWQgU2NpIFNwb3J0czwvc2Vjb25kYXJ5LXRpdGxlPjwvdGl0bGVzPjxwZXJpb2RpY2FsPjxm
dWxsLXRpdGxlPlNjYW5kIEogTWVkIFNjaSBTcG9ydHM8L2Z1bGwtdGl0bGU+PGFiYnItMT5TY2Fu
ZGluYXZpYW4gSm91cm5hbCBvZiBNZWRpY2luZSBhbmQgU2NpZW5jZSBpbiBTcG9ydHM8L2FiYnIt
MT48YWJici0yPlNjYW5kIEogTWVkIFNjaSBTcG9ydHM8L2FiYnItMj48YWJici0zPlNjYW5kLiBK
LiBNZWQuIFNjaS4gU3BvcnRzPC9hYmJyLTM+PC9wZXJpb2RpY2FsPjxwYWdlcz42NTYtNjY8L3Bh
Z2VzPjx2b2x1bWU+MjQ8L3ZvbHVtZT48bnVtYmVyPjQ8L251bWJlcj48a2V5d29yZHM+PGtleXdv
cmQ+QnJhaW4vKnBoeXNpb2xvZ3k8L2tleXdvcmQ+PGtleXdvcmQ+Q29sZCBUZW1wZXJhdHVyZTwv
a2V5d29yZD48a2V5d29yZD5DcmVhdGluZSBLaW5hc2UvYmxvb2Q8L2tleXdvcmQ+PGtleXdvcmQ+
Q3Jvc3MtT3ZlciBTdHVkaWVzPC9rZXl3b3JkPjxrZXl3b3JkPipDcnlvdGhlcmFweS9tZXRob2Rz
PC9rZXl3b3JkPjxrZXl3b3JkPkVsZWN0cm9teW9ncmFwaHk8L2tleXdvcmQ+PGtleXdvcmQ+RXhl
cmNpc2UgVGVzdDwva2V5d29yZD48a2V5d29yZD5IZWFydCBSYXRlPC9rZXl3b3JkPjxrZXl3b3Jk
PkhvdCBUZW1wZXJhdHVyZS9hZHZlcnNlIGVmZmVjdHM8L2tleXdvcmQ+PGtleXdvcmQ+SHVtYW5z
PC9rZXl3b3JkPjxrZXl3b3JkPkh5ZHJvY29ydGlzb25lL2Jsb29kPC9rZXl3b3JkPjxrZXl3b3Jk
PkltbWVyc2lvbjwva2V5d29yZD48a2V5d29yZD5JbmZsYW1tYXRpb24vYmxvb2Q8L2tleXdvcmQ+
PGtleXdvcmQ+TWFsZTwva2V5d29yZD48a2V5d29yZD5NdXNjbGUgQ29udHJhY3Rpb248L2tleXdv
cmQ+PGtleXdvcmQ+TXVzY2xlIFN0cmVuZ3RoPC9rZXl3b3JkPjxrZXl3b3JkPipNdXNjbGUsIFNr
ZWxldGFsL3BhdGhvbG9neS9waHlzaW9sb2d5PC9rZXl3b3JkPjxrZXl3b3JkPk94eWdlbi8qbWV0
YWJvbGlzbTwva2V5d29yZD48a2V5d29yZD5QaHlzaWNhbCBFeGVydGlvbjwva2V5d29yZD48a2V5
d29yZD5SZWNvdmVyeSBvZiBGdW5jdGlvbjwva2V5d29yZD48a2V5d29yZD5SdW5uaW5nLypwaHlz
aW9sb2d5PC9rZXl3b3JkPjxrZXl3b3JkPlNraW4gVGVtcGVyYXR1cmU8L2tleXdvcmQ+PGtleXdv
cmQ+U3BlY3Ryb3Njb3B5LCBOZWFyLUluZnJhcmVkPC9rZXl3b3JkPjxrZXl3b3JkPlRpbWUgRmFj
dG9yczwva2V5d29yZD48a2V5d29yZD5XYXRlcjwva2V5d29yZD48a2V5d29yZD5Zb3VuZyBBZHVs
dDwva2V5d29yZD48a2V5d29yZD5jb2xkIHRoZXJhcHk8L2tleXdvcmQ+PGtleXdvcmQ+Y3JpY2tl
dDwva2V5d29yZD48a2V5d29yZD5mYXRpZ3VlPC9rZXl3b3JkPjxrZXl3b3JkPmhlYXQgc3RyYWlu
PC9rZXl3b3JkPjxrZXl3b3JkPm11c2NsZSBkYW1hZ2U8L2tleXdvcmQ+PGtleXdvcmQ+bmVhci1p
bmZyYXJlZCBzcGVjdHJvc2NvcHk8L2tleXdvcmQ+PGtleXdvcmQ+bmV1cm9tdXNjdWxhcjwva2V5
d29yZD48L2tleXdvcmRzPjxkYXRlcz48eWVhcj4yMDE0PC95ZWFyPjxwdWItZGF0ZXM+PGRhdGU+
QXVnPC9kYXRlPjwvcHViLWRhdGVzPjwvZGF0ZXM+PGlzYm4+MTYwMC0wODM4IChFbGVjdHJvbmlj
KSYjeEQ7MDkwNS03MTg4IChMaW5raW5nKTwvaXNibj48YWNjZXNzaW9uLW51bT4yMzQ1ODQzMDwv
YWNjZXNzaW9uLW51bT48dXJscz48cmVsYXRlZC11cmxzPjx1cmw+aHR0cDovL3d3dy5uY2JpLm5s
bS5uaWguZ292L3B1Ym1lZC8yMzQ1ODQzMDwvdXJsPjwvcmVsYXRlZC11cmxzPjwvdXJscz48ZWxl
Y3Ryb25pYy1yZXNvdXJjZS1udW0+MTAuMTExMS9zbXMuMTIwNjA8L2VsZWN0cm9uaWMtcmVzb3Vy
Y2UtbnVtPjwvcmVjb3JkPjwvQ2l0ZT48L0VuZE5vdGU+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Qb2ludG9uPC9BdXRob3I+PFllYXI+MjAxMjwvWWVhcj48
UmVjTnVtPjEzMTg8L1JlY051bT48RGlzcGxheVRleHQ+KDI0LCAzMCk8L0Rpc3BsYXlUZXh0Pjxy
ZWNvcmQ+PHJlYy1udW1iZXI+MTMxODwvcmVjLW51bWJlcj48Zm9yZWlnbi1rZXlzPjxrZXkgYXBw
PSJFTiIgZGItaWQ9ImV0ZXp2eGZwa3p2MjlpZTJmemt4Mnp0eDU5ZXdyNWFheGZ0cCIgdGltZXN0
YW1wPSIxNDI5NjMwMTI4Ij4xMzE4PC9rZXk+PC9mb3JlaWduLWtleXM+PHJlZi10eXBlIG5hbWU9
IkpvdXJuYWwgQXJ0aWNsZSI+MTc8L3JlZi10eXBlPjxjb250cmlidXRvcnM+PGF1dGhvcnM+PGF1
dGhvcj5Qb2ludG9uLCBNb25pcXVlPC9hdXRob3I+PGF1dGhvcj5EdWZmaWVsZCwgUm9iPC9hdXRo
b3I+PGF1dGhvcj5DYW5ub24sIEphY2s8L2F1dGhvcj48YXV0aG9yPk1hcmlubywgRnJhbmsgRTwv
YXV0aG9yPjwvYXV0aG9ycz48L2NvbnRyaWJ1dG9ycz48dGl0bGVzPjx0aXRsZT5Db2xkIHdhdGVy
IGltbWVyc2lvbiByZWNvdmVyeSBmb2xsb3dpbmcgaW50ZXJtaXR0ZW50LXNwcmludCBleGVyY2lz
ZSBpbiB0aGUgaGVhdDwvdGl0bGU+PHNlY29uZGFyeS10aXRsZT5FdXJvcGVhbiBqb3VybmFsIG9m
IGFwcGxpZWQgcGh5c2lvbG9neTwvc2Vjb25kYXJ5LXRpdGxlPjwvdGl0bGVzPjxwZXJpb2RpY2Fs
PjxmdWxsLXRpdGxlPkV1ci4gSi4gQXBwbC4gUGh5c2lvbC48L2Z1bGwtdGl0bGU+PGFiYnItMT5F
dXJvcGVhbiBKb3VybmFsIG9mIEFwcGxpZWQgUGh5c2lvbG9neTwvYWJici0xPjxhYmJyLTI+RXVy
IEogQXBwbCBQaHlzaW9sPC9hYmJyLTI+PGFiYnItMz5FdXIuIEouIEFwcGwuIFBoeXNpb2wuPC9h
YmJyLTM+PC9wZXJpb2RpY2FsPjxwYWdlcz4yNDgzLTI0OTQ8L3BhZ2VzPjx2b2x1bWU+MTEyPC92
b2x1bWU+PG51bWJlcj43PC9udW1iZXI+PGRhdGVzPjx5ZWFyPjIwMTI8L3llYXI+PC9kYXRlcz48
aXNibj4xNDM5LTYzMTk8L2lzYm4+PHVybHM+PC91cmxzPjwvcmVjb3JkPjwvQ2l0ZT48Q2l0ZT48
QXV0aG9yPk1pbmV0dDwvQXV0aG9yPjxZZWFyPjIwMTQ8L1llYXI+PFJlY051bT4xNDAxPC9SZWNO
dW0+PHJlY29yZD48cmVjLW51bWJlcj4xNDAxPC9yZWMtbnVtYmVyPjxmb3JlaWduLWtleXM+PGtl
eSBhcHA9IkVOIiBkYi1pZD0iZXRlenZ4ZnBrenYyOWllMmZ6a3gyenR4NTlld3I1YWF4ZnRwIiB0
aW1lc3RhbXA9IjE0NzMzNDAwNzIiPjE0MDE8L2tleT48L2ZvcmVpZ24ta2V5cz48cmVmLXR5cGUg
bmFtZT0iSm91cm5hbCBBcnRpY2xlIj4xNzwvcmVmLXR5cGU+PGNvbnRyaWJ1dG9ycz48YXV0aG9y
cz48YXV0aG9yPk1pbmV0dCwgRy4gTS48L2F1dGhvcj48YXV0aG9yPkR1ZmZpZWxkLCBSLjwvYXV0
aG9yPjxhdXRob3I+QmlsbGF1dCwgRi48L2F1dGhvcj48YXV0aG9yPkNhbm5vbiwgSi48L2F1dGhv
cj48YXV0aG9yPlBvcnR1cywgTS4gUi48L2F1dGhvcj48YXV0aG9yPk1hcmlubywgRi4gRS48L2F1
dGhvcj48L2F1dGhvcnM+PC9jb250cmlidXRvcnM+PGF1dGgtYWRkcmVzcz5TY2hvb2wgb2YgSHVt
YW4gTW92ZW1lbnQgU3R1ZGllcywgQ2hhcmxlcyBTdHVydCBVbml2ZXJzaXR5LCBCYXRodXJzdCwg
TlNXLCBBdXN0cmFsaWEuJiN4RDtTY2hvb2wgb2YgRXhlcmNpc2UgYW5kIE51dHJpdGlvbiBTY2ll
bmNlcywgUXVlZW5zbGFuZCBVbml2ZXJzaXR5IG9mIFRlY2hub2xvZ3ksIEtlbHZpbiBHcm92ZSwg
UWxkLCBBdXN0cmFsaWEuJiN4RDtTcG9ydCBhbmQgRXhlcmNpc2UgRGlzY2lwbGluZSBHcm91cCwg
VVRTOiBIZWFsdGgsIFVuaXZlcnNpdHkgb2YgVGVjaG5vbG9neSBTeWRuZXkgKFVUUyksIExpbmRm
aWVsZCwgTlNXLCBBdXN0cmFsaWEuJiN4RDtJbnN0aXR1dCBOYXRpb25hbCBkdSBTcG9ydCBkdSBR
dWViZWMsIE1vbnRyZWFsLCBRQywgQ2FuYWRhLiYjeEQ7U2Nob29sIG9mIFNwb3J0IGFuZCBFeGVy
Y2lzZSBTY2llbmNlLCBWaWN0b3JpYSBVbml2ZXJzaXR5LCBNZWxib3VybmUsIFZpYywgQXVzdHJh
bGlhLiYjeEQ7U3BvcnQgU2NpZW5jZSBTcG9ydCBNZWRpY2luZSBVbml0LCBDcmlja2V0IEF1c3Ry
YWxpYSBDZW50cmUgb2YgRXhjZWxsZW5jZSwgQWxiaW9uLCBRbGQsIEF1c3RyYWxpYS4mI3hEO1By
YXhpcyBTcG9ydCBTY2llbmNlLCBQYWRkaW5ndG9uLCBRbGQsIEF1c3RyYWxpYS48L2F1dGgtYWRk
cmVzcz48dGl0bGVzPjx0aXRsZT5Db2xkLXdhdGVyIGltbWVyc2lvbiBkZWNyZWFzZXMgY2VyZWJy
YWwgb3h5Z2VuYXRpb24gYnV0IGltcHJvdmVzIHJlY292ZXJ5IGFmdGVyIGludGVybWl0dGVudC1z
cHJpbnQgZXhlcmNpc2UgaW4gdGhlIGhlYXQ8L3RpdGxlPjxzZWNvbmRhcnktdGl0bGU+U2NhbmQg
SiBNZWQgU2NpIFNwb3J0czwvc2Vjb25kYXJ5LXRpdGxlPjwvdGl0bGVzPjxwZXJpb2RpY2FsPjxm
dWxsLXRpdGxlPlNjYW5kIEogTWVkIFNjaSBTcG9ydHM8L2Z1bGwtdGl0bGU+PGFiYnItMT5TY2Fu
ZGluYXZpYW4gSm91cm5hbCBvZiBNZWRpY2luZSBhbmQgU2NpZW5jZSBpbiBTcG9ydHM8L2FiYnIt
MT48YWJici0yPlNjYW5kIEogTWVkIFNjaSBTcG9ydHM8L2FiYnItMj48YWJici0zPlNjYW5kLiBK
LiBNZWQuIFNjaS4gU3BvcnRzPC9hYmJyLTM+PC9wZXJpb2RpY2FsPjxwYWdlcz42NTYtNjY8L3Bh
Z2VzPjx2b2x1bWU+MjQ8L3ZvbHVtZT48bnVtYmVyPjQ8L251bWJlcj48a2V5d29yZHM+PGtleXdv
cmQ+QnJhaW4vKnBoeXNpb2xvZ3k8L2tleXdvcmQ+PGtleXdvcmQ+Q29sZCBUZW1wZXJhdHVyZTwv
a2V5d29yZD48a2V5d29yZD5DcmVhdGluZSBLaW5hc2UvYmxvb2Q8L2tleXdvcmQ+PGtleXdvcmQ+
Q3Jvc3MtT3ZlciBTdHVkaWVzPC9rZXl3b3JkPjxrZXl3b3JkPipDcnlvdGhlcmFweS9tZXRob2Rz
PC9rZXl3b3JkPjxrZXl3b3JkPkVsZWN0cm9teW9ncmFwaHk8L2tleXdvcmQ+PGtleXdvcmQ+RXhl
cmNpc2UgVGVzdDwva2V5d29yZD48a2V5d29yZD5IZWFydCBSYXRlPC9rZXl3b3JkPjxrZXl3b3Jk
PkhvdCBUZW1wZXJhdHVyZS9hZHZlcnNlIGVmZmVjdHM8L2tleXdvcmQ+PGtleXdvcmQ+SHVtYW5z
PC9rZXl3b3JkPjxrZXl3b3JkPkh5ZHJvY29ydGlzb25lL2Jsb29kPC9rZXl3b3JkPjxrZXl3b3Jk
PkltbWVyc2lvbjwva2V5d29yZD48a2V5d29yZD5JbmZsYW1tYXRpb24vYmxvb2Q8L2tleXdvcmQ+
PGtleXdvcmQ+TWFsZTwva2V5d29yZD48a2V5d29yZD5NdXNjbGUgQ29udHJhY3Rpb248L2tleXdv
cmQ+PGtleXdvcmQ+TXVzY2xlIFN0cmVuZ3RoPC9rZXl3b3JkPjxrZXl3b3JkPipNdXNjbGUsIFNr
ZWxldGFsL3BhdGhvbG9neS9waHlzaW9sb2d5PC9rZXl3b3JkPjxrZXl3b3JkPk94eWdlbi8qbWV0
YWJvbGlzbTwva2V5d29yZD48a2V5d29yZD5QaHlzaWNhbCBFeGVydGlvbjwva2V5d29yZD48a2V5
d29yZD5SZWNvdmVyeSBvZiBGdW5jdGlvbjwva2V5d29yZD48a2V5d29yZD5SdW5uaW5nLypwaHlz
aW9sb2d5PC9rZXl3b3JkPjxrZXl3b3JkPlNraW4gVGVtcGVyYXR1cmU8L2tleXdvcmQ+PGtleXdv
cmQ+U3BlY3Ryb3Njb3B5LCBOZWFyLUluZnJhcmVkPC9rZXl3b3JkPjxrZXl3b3JkPlRpbWUgRmFj
dG9yczwva2V5d29yZD48a2V5d29yZD5XYXRlcjwva2V5d29yZD48a2V5d29yZD5Zb3VuZyBBZHVs
dDwva2V5d29yZD48a2V5d29yZD5jb2xkIHRoZXJhcHk8L2tleXdvcmQ+PGtleXdvcmQ+Y3JpY2tl
dDwva2V5d29yZD48a2V5d29yZD5mYXRpZ3VlPC9rZXl3b3JkPjxrZXl3b3JkPmhlYXQgc3RyYWlu
PC9rZXl3b3JkPjxrZXl3b3JkPm11c2NsZSBkYW1hZ2U8L2tleXdvcmQ+PGtleXdvcmQ+bmVhci1p
bmZyYXJlZCBzcGVjdHJvc2NvcHk8L2tleXdvcmQ+PGtleXdvcmQ+bmV1cm9tdXNjdWxhcjwva2V5
d29yZD48L2tleXdvcmRzPjxkYXRlcz48eWVhcj4yMDE0PC95ZWFyPjxwdWItZGF0ZXM+PGRhdGU+
QXVnPC9kYXRlPjwvcHViLWRhdGVzPjwvZGF0ZXM+PGlzYm4+MTYwMC0wODM4IChFbGVjdHJvbmlj
KSYjeEQ7MDkwNS03MTg4IChMaW5raW5nKTwvaXNibj48YWNjZXNzaW9uLW51bT4yMzQ1ODQzMDwv
YWNjZXNzaW9uLW51bT48dXJscz48cmVsYXRlZC11cmxzPjx1cmw+aHR0cDovL3d3dy5uY2JpLm5s
bS5uaWguZ292L3B1Ym1lZC8yMzQ1ODQzMDwvdXJsPjwvcmVsYXRlZC11cmxzPjwvdXJscz48ZWxl
Y3Ryb25pYy1yZXNvdXJjZS1udW0+MTAuMTExMS9zbXMuMTIwNjA8L2VsZWN0cm9uaWMtcmVzb3Vy
Y2UtbnVtPjwvcmVjb3JkPjwvQ2l0ZT48L0VuZE5vdGU+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F7723" w:rsidRPr="00D22628">
        <w:rPr>
          <w:szCs w:val="24"/>
          <w:lang w:eastAsia="en-GB"/>
        </w:rPr>
      </w:r>
      <w:r w:rsidR="009F7723" w:rsidRPr="00D22628">
        <w:rPr>
          <w:szCs w:val="24"/>
          <w:lang w:eastAsia="en-GB"/>
        </w:rPr>
        <w:fldChar w:fldCharType="separate"/>
      </w:r>
      <w:r w:rsidR="00C76FC2" w:rsidRPr="00D22628">
        <w:rPr>
          <w:noProof/>
          <w:szCs w:val="24"/>
          <w:lang w:eastAsia="en-GB"/>
        </w:rPr>
        <w:t>(24, 30)</w:t>
      </w:r>
      <w:r w:rsidR="009F7723" w:rsidRPr="00D22628">
        <w:rPr>
          <w:szCs w:val="24"/>
          <w:lang w:eastAsia="en-GB"/>
        </w:rPr>
        <w:fldChar w:fldCharType="end"/>
      </w:r>
      <w:r w:rsidR="00F3095C" w:rsidRPr="00D22628">
        <w:rPr>
          <w:szCs w:val="24"/>
          <w:lang w:eastAsia="en-GB"/>
        </w:rPr>
        <w:t xml:space="preserve">. </w:t>
      </w:r>
      <w:r w:rsidR="00D5218B" w:rsidRPr="00D22628">
        <w:t>Voluntary activation</w:t>
      </w:r>
      <w:r w:rsidRPr="00D22628">
        <w:t xml:space="preserve"> assessed with TMS</w:t>
      </w:r>
      <w:r w:rsidR="00D5218B" w:rsidRPr="00D22628">
        <w:t xml:space="preserve">, a subset of central fatigue attributable to </w:t>
      </w:r>
      <w:r w:rsidRPr="00D22628">
        <w:t xml:space="preserve">changes in </w:t>
      </w:r>
      <w:proofErr w:type="spellStart"/>
      <w:r w:rsidRPr="00D22628">
        <w:t>corticospinal</w:t>
      </w:r>
      <w:proofErr w:type="spellEnd"/>
      <w:r w:rsidRPr="00D22628">
        <w:t xml:space="preserve"> function</w:t>
      </w:r>
      <w:r w:rsidR="00D5218B" w:rsidRPr="00D22628">
        <w:t xml:space="preserve">, was depressed </w:t>
      </w:r>
      <w:r w:rsidR="000E01D5" w:rsidRPr="00D22628">
        <w:t>post-exercise</w:t>
      </w:r>
      <w:r w:rsidR="00D5218B" w:rsidRPr="00D22628">
        <w:t xml:space="preserve"> at 24 h but had recovered by 48 h post.</w:t>
      </w:r>
      <w:r w:rsidR="005A76C4" w:rsidRPr="00D22628">
        <w:t xml:space="preserve"> Therefore, while VA (measured with motor nerve stimul</w:t>
      </w:r>
      <w:r w:rsidR="00B07EAD" w:rsidRPr="00D22628">
        <w:t>ation) remained depressed for 48</w:t>
      </w:r>
      <w:r w:rsidR="005A76C4" w:rsidRPr="00D22628">
        <w:t xml:space="preserve"> h, t</w:t>
      </w:r>
      <w:r w:rsidR="00D5218B" w:rsidRPr="00D22628">
        <w:t>he earlier recovery of VA</w:t>
      </w:r>
      <w:r w:rsidR="00D5218B" w:rsidRPr="00D22628">
        <w:rPr>
          <w:vertAlign w:val="subscript"/>
        </w:rPr>
        <w:t>TMS</w:t>
      </w:r>
      <w:r w:rsidR="005A76C4" w:rsidRPr="00D22628">
        <w:t xml:space="preserve"> suggests the origin of </w:t>
      </w:r>
      <w:r w:rsidR="00B07EAD" w:rsidRPr="00D22628">
        <w:t>central fatigue observed from 24</w:t>
      </w:r>
      <w:r w:rsidRPr="00D22628">
        <w:t xml:space="preserve"> h onwards was unlikely</w:t>
      </w:r>
      <w:r w:rsidR="005A76C4" w:rsidRPr="00D22628">
        <w:t xml:space="preserve"> </w:t>
      </w:r>
      <w:r w:rsidR="00D7309E" w:rsidRPr="00D22628">
        <w:t xml:space="preserve">due </w:t>
      </w:r>
      <w:r w:rsidR="005A76C4" w:rsidRPr="00D22628">
        <w:t>to suboptimal output from the motor cortex</w:t>
      </w:r>
      <w:r w:rsidR="00D5218B" w:rsidRPr="00D22628">
        <w:t xml:space="preserve">. </w:t>
      </w:r>
      <w:r w:rsidR="00F3095C" w:rsidRPr="00D22628">
        <w:rPr>
          <w:szCs w:val="24"/>
          <w:lang w:eastAsia="en-GB"/>
        </w:rPr>
        <w:t xml:space="preserve">One previous study profiling the time-course recovery of neuromuscular function </w:t>
      </w:r>
      <w:r w:rsidR="00822F86" w:rsidRPr="00D22628">
        <w:rPr>
          <w:szCs w:val="24"/>
          <w:lang w:eastAsia="en-GB"/>
        </w:rPr>
        <w:t>following</w:t>
      </w:r>
      <w:r w:rsidRPr="00D22628">
        <w:rPr>
          <w:szCs w:val="24"/>
          <w:lang w:eastAsia="en-GB"/>
        </w:rPr>
        <w:t xml:space="preserve"> </w:t>
      </w:r>
      <w:r w:rsidR="00B703B4" w:rsidRPr="00D22628">
        <w:rPr>
          <w:szCs w:val="24"/>
          <w:lang w:eastAsia="en-GB"/>
        </w:rPr>
        <w:t>soccer</w:t>
      </w:r>
      <w:r w:rsidR="00F3095C" w:rsidRPr="00D22628">
        <w:rPr>
          <w:szCs w:val="24"/>
          <w:lang w:eastAsia="en-GB"/>
        </w:rPr>
        <w:t xml:space="preserve">-match-play reported a similar pattern of response to the present study, but with a faster return to baseline where central and peripheral markers of </w:t>
      </w:r>
      <w:r w:rsidRPr="00D22628">
        <w:rPr>
          <w:szCs w:val="24"/>
          <w:lang w:eastAsia="en-GB"/>
        </w:rPr>
        <w:t xml:space="preserve">neuromuscular </w:t>
      </w:r>
      <w:r w:rsidR="00F3095C" w:rsidRPr="00D22628">
        <w:rPr>
          <w:szCs w:val="24"/>
          <w:lang w:eastAsia="en-GB"/>
        </w:rPr>
        <w:t>fatigue had recovered by 48 h post</w:t>
      </w:r>
      <w:r w:rsidR="008B32A8" w:rsidRPr="00D22628">
        <w:rPr>
          <w:szCs w:val="24"/>
          <w:lang w:eastAsia="en-GB"/>
        </w:rPr>
        <w:t xml:space="preserve"> </w:t>
      </w:r>
      <w:r w:rsidR="009F7723"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F7723" w:rsidRPr="00D22628">
        <w:rPr>
          <w:szCs w:val="24"/>
          <w:lang w:eastAsia="en-GB"/>
        </w:rPr>
      </w:r>
      <w:r w:rsidR="009F7723" w:rsidRPr="00D22628">
        <w:rPr>
          <w:szCs w:val="24"/>
          <w:lang w:eastAsia="en-GB"/>
        </w:rPr>
        <w:fldChar w:fldCharType="separate"/>
      </w:r>
      <w:r w:rsidR="00C76FC2" w:rsidRPr="00D22628">
        <w:rPr>
          <w:noProof/>
          <w:szCs w:val="24"/>
          <w:lang w:eastAsia="en-GB"/>
        </w:rPr>
        <w:t>(31)</w:t>
      </w:r>
      <w:r w:rsidR="009F7723" w:rsidRPr="00D22628">
        <w:rPr>
          <w:szCs w:val="24"/>
          <w:lang w:eastAsia="en-GB"/>
        </w:rPr>
        <w:fldChar w:fldCharType="end"/>
      </w:r>
      <w:r w:rsidR="00F3095C" w:rsidRPr="00D22628">
        <w:rPr>
          <w:szCs w:val="24"/>
          <w:lang w:eastAsia="en-GB"/>
        </w:rPr>
        <w:t xml:space="preserve">. </w:t>
      </w:r>
      <w:proofErr w:type="spellStart"/>
      <w:r w:rsidR="00F3095C" w:rsidRPr="00D22628">
        <w:rPr>
          <w:szCs w:val="24"/>
          <w:lang w:eastAsia="en-GB"/>
        </w:rPr>
        <w:t>Rampinini</w:t>
      </w:r>
      <w:proofErr w:type="spellEnd"/>
      <w:r w:rsidR="00F3095C" w:rsidRPr="00D22628">
        <w:rPr>
          <w:szCs w:val="24"/>
          <w:lang w:eastAsia="en-GB"/>
        </w:rPr>
        <w:t xml:space="preserve"> </w:t>
      </w:r>
      <w:r w:rsidR="009D69BA" w:rsidRPr="00D22628">
        <w:rPr>
          <w:i/>
          <w:szCs w:val="24"/>
          <w:lang w:eastAsia="en-GB"/>
        </w:rPr>
        <w:t>et al</w:t>
      </w:r>
      <w:r w:rsidR="009F7723" w:rsidRPr="00D22628">
        <w:rPr>
          <w:szCs w:val="24"/>
          <w:lang w:eastAsia="en-GB"/>
        </w:rPr>
        <w:t>.</w:t>
      </w:r>
      <w:r w:rsidR="008B32A8" w:rsidRPr="00D22628">
        <w:rPr>
          <w:szCs w:val="24"/>
          <w:lang w:eastAsia="en-GB"/>
        </w:rPr>
        <w:t xml:space="preserve"> </w:t>
      </w:r>
      <w:r w:rsidR="009F7723"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F7723" w:rsidRPr="00D22628">
        <w:rPr>
          <w:szCs w:val="24"/>
          <w:lang w:eastAsia="en-GB"/>
        </w:rPr>
      </w:r>
      <w:r w:rsidR="009F7723" w:rsidRPr="00D22628">
        <w:rPr>
          <w:szCs w:val="24"/>
          <w:lang w:eastAsia="en-GB"/>
        </w:rPr>
        <w:fldChar w:fldCharType="separate"/>
      </w:r>
      <w:r w:rsidR="00C76FC2" w:rsidRPr="00D22628">
        <w:rPr>
          <w:noProof/>
          <w:szCs w:val="24"/>
          <w:lang w:eastAsia="en-GB"/>
        </w:rPr>
        <w:t>(31)</w:t>
      </w:r>
      <w:r w:rsidR="009F7723" w:rsidRPr="00D22628">
        <w:rPr>
          <w:szCs w:val="24"/>
          <w:lang w:eastAsia="en-GB"/>
        </w:rPr>
        <w:fldChar w:fldCharType="end"/>
      </w:r>
      <w:r w:rsidR="00F3095C" w:rsidRPr="00D22628">
        <w:rPr>
          <w:szCs w:val="24"/>
          <w:lang w:eastAsia="en-GB"/>
        </w:rPr>
        <w:t xml:space="preserve"> </w:t>
      </w:r>
      <w:r w:rsidR="00822F86" w:rsidRPr="00D22628">
        <w:rPr>
          <w:szCs w:val="24"/>
          <w:lang w:eastAsia="en-GB"/>
        </w:rPr>
        <w:t xml:space="preserve">examined </w:t>
      </w:r>
      <w:r w:rsidR="00F3095C" w:rsidRPr="00D22628">
        <w:rPr>
          <w:szCs w:val="24"/>
          <w:lang w:eastAsia="en-GB"/>
        </w:rPr>
        <w:t xml:space="preserve">fatigue in professional academy players, </w:t>
      </w:r>
      <w:r w:rsidR="00822F86" w:rsidRPr="00D22628">
        <w:rPr>
          <w:szCs w:val="24"/>
          <w:lang w:eastAsia="en-GB"/>
        </w:rPr>
        <w:t xml:space="preserve">during the </w:t>
      </w:r>
      <w:r w:rsidR="00F3095C" w:rsidRPr="00D22628">
        <w:rPr>
          <w:szCs w:val="24"/>
          <w:lang w:eastAsia="en-GB"/>
        </w:rPr>
        <w:t>competition phase</w:t>
      </w:r>
      <w:r w:rsidR="00822F86" w:rsidRPr="00D22628">
        <w:rPr>
          <w:szCs w:val="24"/>
          <w:lang w:eastAsia="en-GB"/>
        </w:rPr>
        <w:t xml:space="preserve"> of the season</w:t>
      </w:r>
      <w:r w:rsidR="00F3095C" w:rsidRPr="00D22628">
        <w:rPr>
          <w:szCs w:val="24"/>
          <w:lang w:eastAsia="en-GB"/>
        </w:rPr>
        <w:t xml:space="preserve"> after a </w:t>
      </w:r>
      <w:r w:rsidR="00822F86" w:rsidRPr="00D22628">
        <w:rPr>
          <w:szCs w:val="24"/>
          <w:lang w:eastAsia="en-GB"/>
        </w:rPr>
        <w:t>‘</w:t>
      </w:r>
      <w:r w:rsidR="00F3095C" w:rsidRPr="00D22628">
        <w:rPr>
          <w:szCs w:val="24"/>
          <w:lang w:eastAsia="en-GB"/>
        </w:rPr>
        <w:t>friendly</w:t>
      </w:r>
      <w:r w:rsidR="00822F86" w:rsidRPr="00D22628">
        <w:rPr>
          <w:szCs w:val="24"/>
          <w:lang w:eastAsia="en-GB"/>
        </w:rPr>
        <w:t>’ match</w:t>
      </w:r>
      <w:r w:rsidR="00F3095C" w:rsidRPr="00D22628">
        <w:rPr>
          <w:szCs w:val="24"/>
          <w:lang w:eastAsia="en-GB"/>
        </w:rPr>
        <w:t xml:space="preserve">, rather than </w:t>
      </w:r>
      <w:r w:rsidR="00822F86" w:rsidRPr="00D22628">
        <w:rPr>
          <w:szCs w:val="24"/>
          <w:lang w:eastAsia="en-GB"/>
        </w:rPr>
        <w:t xml:space="preserve">a </w:t>
      </w:r>
      <w:r w:rsidR="00F3095C" w:rsidRPr="00D22628">
        <w:rPr>
          <w:szCs w:val="24"/>
          <w:lang w:eastAsia="en-GB"/>
        </w:rPr>
        <w:t xml:space="preserve">simulated </w:t>
      </w:r>
      <w:r w:rsidR="00B703B4" w:rsidRPr="00D22628">
        <w:rPr>
          <w:szCs w:val="24"/>
          <w:lang w:eastAsia="en-GB"/>
        </w:rPr>
        <w:t>soccer</w:t>
      </w:r>
      <w:r w:rsidR="00F3095C" w:rsidRPr="00D22628">
        <w:rPr>
          <w:szCs w:val="24"/>
          <w:lang w:eastAsia="en-GB"/>
        </w:rPr>
        <w:t xml:space="preserve"> match. </w:t>
      </w:r>
      <w:r w:rsidR="00822F86" w:rsidRPr="00D22628">
        <w:rPr>
          <w:szCs w:val="24"/>
          <w:lang w:eastAsia="en-GB"/>
        </w:rPr>
        <w:t>T</w:t>
      </w:r>
      <w:r w:rsidR="00F3095C" w:rsidRPr="00D22628">
        <w:rPr>
          <w:szCs w:val="24"/>
          <w:lang w:eastAsia="en-GB"/>
        </w:rPr>
        <w:t xml:space="preserve">hese </w:t>
      </w:r>
      <w:r w:rsidR="00822F86" w:rsidRPr="00D22628">
        <w:rPr>
          <w:szCs w:val="24"/>
          <w:lang w:eastAsia="en-GB"/>
        </w:rPr>
        <w:t xml:space="preserve">differences might </w:t>
      </w:r>
      <w:r w:rsidR="00F3095C" w:rsidRPr="00D22628">
        <w:rPr>
          <w:szCs w:val="24"/>
          <w:lang w:eastAsia="en-GB"/>
        </w:rPr>
        <w:t xml:space="preserve">explain the faster recovery of neuromuscular function observed and emphasise the need for </w:t>
      </w:r>
      <w:r w:rsidR="00596BB0" w:rsidRPr="00D22628">
        <w:rPr>
          <w:szCs w:val="24"/>
          <w:lang w:eastAsia="en-GB"/>
        </w:rPr>
        <w:t xml:space="preserve">further </w:t>
      </w:r>
      <w:r w:rsidR="00822F86" w:rsidRPr="00D22628">
        <w:rPr>
          <w:szCs w:val="24"/>
          <w:lang w:eastAsia="en-GB"/>
        </w:rPr>
        <w:t>study</w:t>
      </w:r>
      <w:r w:rsidR="00F3095C" w:rsidRPr="00D22628">
        <w:rPr>
          <w:szCs w:val="24"/>
          <w:lang w:eastAsia="en-GB"/>
        </w:rPr>
        <w:t xml:space="preserve">. </w:t>
      </w:r>
    </w:p>
    <w:p w14:paraId="3574778E" w14:textId="12946525" w:rsidR="003B4698" w:rsidRPr="00D22628" w:rsidRDefault="003B4698" w:rsidP="00E81378">
      <w:pPr>
        <w:spacing w:line="480" w:lineRule="auto"/>
        <w:rPr>
          <w:szCs w:val="24"/>
          <w:lang w:eastAsia="en-GB"/>
        </w:rPr>
      </w:pPr>
    </w:p>
    <w:p w14:paraId="030A3CD4" w14:textId="23ED812D" w:rsidR="00596BB0" w:rsidRPr="00D22628" w:rsidRDefault="003B4698" w:rsidP="00E81378">
      <w:pPr>
        <w:spacing w:line="480" w:lineRule="auto"/>
        <w:rPr>
          <w:szCs w:val="24"/>
          <w:lang w:eastAsia="en-GB"/>
        </w:rPr>
      </w:pPr>
      <w:r w:rsidRPr="00D22628">
        <w:rPr>
          <w:szCs w:val="24"/>
          <w:lang w:eastAsia="en-GB"/>
        </w:rPr>
        <w:t xml:space="preserve">Although it is not possible to accurately quantify the </w:t>
      </w:r>
      <w:r w:rsidR="00386B46" w:rsidRPr="00D22628">
        <w:rPr>
          <w:szCs w:val="24"/>
          <w:lang w:eastAsia="en-GB"/>
        </w:rPr>
        <w:t>relative</w:t>
      </w:r>
      <w:r w:rsidR="00822F86" w:rsidRPr="00D22628">
        <w:rPr>
          <w:szCs w:val="24"/>
          <w:lang w:eastAsia="en-GB"/>
        </w:rPr>
        <w:t xml:space="preserve"> </w:t>
      </w:r>
      <w:r w:rsidRPr="00D22628">
        <w:rPr>
          <w:szCs w:val="24"/>
          <w:lang w:eastAsia="en-GB"/>
        </w:rPr>
        <w:t xml:space="preserve">contribution of central and peripheral processes to the observed decrease in maximal voluntary force, a comparison of the magnitude of the decrement of each with previous work provides some insight. For </w:t>
      </w:r>
      <w:r w:rsidR="00C4496C" w:rsidRPr="00D22628">
        <w:rPr>
          <w:szCs w:val="24"/>
          <w:lang w:eastAsia="en-GB"/>
        </w:rPr>
        <w:t>central</w:t>
      </w:r>
      <w:r w:rsidR="00096FA5" w:rsidRPr="00D22628">
        <w:rPr>
          <w:szCs w:val="24"/>
          <w:lang w:eastAsia="en-GB"/>
        </w:rPr>
        <w:t xml:space="preserve"> </w:t>
      </w:r>
      <w:r w:rsidRPr="00D22628">
        <w:rPr>
          <w:szCs w:val="24"/>
          <w:lang w:eastAsia="en-GB"/>
        </w:rPr>
        <w:t>fatigue, the decrease immediately post-exercise (</w:t>
      </w:r>
      <w:r w:rsidRPr="00D22628">
        <w:rPr>
          <w:szCs w:val="24"/>
          <w:lang w:val="en-US"/>
        </w:rPr>
        <w:t>–</w:t>
      </w:r>
      <w:r w:rsidR="000D66B9" w:rsidRPr="00D22628">
        <w:rPr>
          <w:szCs w:val="24"/>
          <w:lang w:val="en-US"/>
        </w:rPr>
        <w:t>9</w:t>
      </w:r>
      <w:r w:rsidR="00386B46" w:rsidRPr="00D22628">
        <w:rPr>
          <w:szCs w:val="24"/>
          <w:lang w:val="en-US"/>
        </w:rPr>
        <w:t xml:space="preserve"> </w:t>
      </w:r>
      <w:r w:rsidRPr="00D22628">
        <w:rPr>
          <w:szCs w:val="24"/>
          <w:lang w:eastAsia="en-GB"/>
        </w:rPr>
        <w:t>±</w:t>
      </w:r>
      <w:r w:rsidR="00386B46" w:rsidRPr="00D22628">
        <w:rPr>
          <w:szCs w:val="24"/>
          <w:lang w:eastAsia="en-GB"/>
        </w:rPr>
        <w:t xml:space="preserve"> </w:t>
      </w:r>
      <w:r w:rsidRPr="00D22628">
        <w:rPr>
          <w:szCs w:val="24"/>
          <w:lang w:eastAsia="en-GB"/>
        </w:rPr>
        <w:t xml:space="preserve">4% for VA, </w:t>
      </w:r>
      <w:r w:rsidRPr="00D22628">
        <w:rPr>
          <w:szCs w:val="24"/>
          <w:lang w:val="en-US"/>
        </w:rPr>
        <w:t>–</w:t>
      </w:r>
      <w:r w:rsidR="000D66B9" w:rsidRPr="00D22628">
        <w:rPr>
          <w:szCs w:val="24"/>
          <w:lang w:val="en-US"/>
        </w:rPr>
        <w:t>10</w:t>
      </w:r>
      <w:r w:rsidR="00386B46" w:rsidRPr="00D22628">
        <w:rPr>
          <w:szCs w:val="24"/>
          <w:lang w:val="en-US"/>
        </w:rPr>
        <w:t xml:space="preserve"> </w:t>
      </w:r>
      <w:r w:rsidR="000D66B9" w:rsidRPr="00D22628">
        <w:rPr>
          <w:szCs w:val="24"/>
          <w:lang w:eastAsia="en-GB"/>
        </w:rPr>
        <w:t>±</w:t>
      </w:r>
      <w:r w:rsidR="00386B46" w:rsidRPr="00D22628">
        <w:rPr>
          <w:szCs w:val="24"/>
          <w:lang w:eastAsia="en-GB"/>
        </w:rPr>
        <w:t xml:space="preserve"> </w:t>
      </w:r>
      <w:r w:rsidRPr="00D22628">
        <w:rPr>
          <w:szCs w:val="24"/>
          <w:lang w:eastAsia="en-GB"/>
        </w:rPr>
        <w:t>5% for VA</w:t>
      </w:r>
      <w:r w:rsidRPr="00D22628">
        <w:rPr>
          <w:szCs w:val="24"/>
          <w:vertAlign w:val="subscript"/>
          <w:lang w:eastAsia="en-GB"/>
        </w:rPr>
        <w:t>TMS</w:t>
      </w:r>
      <w:r w:rsidR="00096FA5" w:rsidRPr="00D22628">
        <w:rPr>
          <w:szCs w:val="24"/>
          <w:lang w:eastAsia="en-GB"/>
        </w:rPr>
        <w:t>) is</w:t>
      </w:r>
      <w:r w:rsidRPr="00D22628">
        <w:rPr>
          <w:szCs w:val="24"/>
          <w:lang w:eastAsia="en-GB"/>
        </w:rPr>
        <w:t xml:space="preserve"> comparable to previous data from our lab examining fatigu</w:t>
      </w:r>
      <w:r w:rsidR="00A7366E" w:rsidRPr="00D22628">
        <w:rPr>
          <w:szCs w:val="24"/>
          <w:lang w:eastAsia="en-GB"/>
        </w:rPr>
        <w:t>e after repeat sprint exercise</w:t>
      </w:r>
      <w:r w:rsidR="008B32A8" w:rsidRPr="00D22628">
        <w:rPr>
          <w:szCs w:val="24"/>
          <w:lang w:eastAsia="en-GB"/>
        </w:rPr>
        <w:t xml:space="preserve"> </w:t>
      </w:r>
      <w:r w:rsidR="00A7366E" w:rsidRPr="00D22628">
        <w:rPr>
          <w:szCs w:val="24"/>
          <w:lang w:eastAsia="en-GB"/>
        </w:rPr>
        <w:fldChar w:fldCharType="begin"/>
      </w:r>
      <w:r w:rsidR="00FE691D" w:rsidRPr="00D22628">
        <w:rPr>
          <w:szCs w:val="24"/>
          <w:lang w:eastAsia="en-GB"/>
        </w:rPr>
        <w:instrText xml:space="preserve"> ADDIN EN.CITE &lt;EndNote&gt;&lt;Cite&gt;&lt;Author&gt;Goodall&lt;/Author&gt;&lt;Year&gt;2015&lt;/Year&gt;&lt;RecNum&gt;1322&lt;/RecNum&gt;&lt;DisplayText&gt;(13)&lt;/DisplayText&gt;&lt;record&gt;&lt;rec-number&gt;1322&lt;/rec-number&gt;&lt;foreign-keys&gt;&lt;key app="EN" db-id="etezvxfpkzv29ie2fzkx2ztx59ewr5aaxftp" timestamp="1430230543"&gt;1322&lt;/key&gt;&lt;/foreign-keys&gt;&lt;ref-type name="Journal Article"&gt;17&lt;/ref-type&gt;&lt;contributors&gt;&lt;authors&gt;&lt;author&gt;Goodall, S.&lt;/author&gt;&lt;author&gt;Charlton, K.&lt;/author&gt;&lt;author&gt;Howatson, G.&lt;/author&gt;&lt;author&gt;Thomas, K.&lt;/author&gt;&lt;/authors&gt;&lt;/contributors&gt;&lt;auth-address&gt;1Faculty of Health and Life Sciences, Department of Sport, Exercise and Rehabilitation, Northumbria University, Newcastle, UNITED KINGDOM; and 2Water Research Group, School of Environmental Sciences and Development, Northwest University, Potchefstroom, SOUTH AFRICA.&lt;/auth-address&gt;&lt;titles&gt;&lt;title&gt;Neuromuscular fatigability during repeated-sprint exercise in male athletes&lt;/title&gt;&lt;secondary-title&gt;Med Sci Sports Exerc&lt;/secondary-title&gt;&lt;alt-title&gt;Medicine and science in sports and exercise&lt;/alt-title&gt;&lt;/titles&gt;&lt;periodical&gt;&lt;full-title&gt;Med Sci Sports Exerc&lt;/full-title&gt;&lt;abbr-1&gt;Medicine and Science in Sports and Exercise&lt;/abbr-1&gt;&lt;abbr-2&gt;Med Sci Sports Exerc&lt;/abbr-2&gt;&lt;abbr-3&gt;Med. Sci. Sports Exerc.&lt;/abbr-3&gt;&lt;/periodical&gt;&lt;alt-periodical&gt;&lt;full-title&gt;Medicine and Science in Sports and Exercise&lt;/full-title&gt;&lt;abbr-1&gt;Medicine and Science in Sports and Exercise&lt;/abbr-1&gt;&lt;abbr-2&gt;Med Sci Sports Exerc&lt;/abbr-2&gt;&lt;abbr-3&gt;Med. Sci. Sports Exerc.&lt;/abbr-3&gt;&lt;/alt-periodical&gt;&lt;pages&gt;528-36&lt;/pages&gt;&lt;volume&gt;47&lt;/volume&gt;&lt;number&gt;3&lt;/number&gt;&lt;dates&gt;&lt;year&gt;2015&lt;/year&gt;&lt;pub-dates&gt;&lt;date&gt;Mar&lt;/date&gt;&lt;/pub-dates&gt;&lt;/dates&gt;&lt;isbn&gt;1530-0315 (Electronic)&amp;#xD;0195-9131 (Linking)&lt;/isbn&gt;&lt;accession-num&gt;25010404&lt;/accession-num&gt;&lt;urls&gt;&lt;related-urls&gt;&lt;url&gt;http://www.ncbi.nlm.nih.gov/pubmed/25010404&lt;/url&gt;&lt;/related-urls&gt;&lt;/urls&gt;&lt;electronic-resource-num&gt;10.1249/MSS.0000000000000443&lt;/electronic-resource-num&gt;&lt;/record&gt;&lt;/Cite&gt;&lt;/EndNote&gt;</w:instrText>
      </w:r>
      <w:r w:rsidR="00A7366E" w:rsidRPr="00D22628">
        <w:rPr>
          <w:szCs w:val="24"/>
          <w:lang w:eastAsia="en-GB"/>
        </w:rPr>
        <w:fldChar w:fldCharType="separate"/>
      </w:r>
      <w:r w:rsidR="00FE691D" w:rsidRPr="00D22628">
        <w:rPr>
          <w:noProof/>
          <w:szCs w:val="24"/>
          <w:lang w:eastAsia="en-GB"/>
        </w:rPr>
        <w:t>(13)</w:t>
      </w:r>
      <w:r w:rsidR="00A7366E" w:rsidRPr="00D22628">
        <w:rPr>
          <w:szCs w:val="24"/>
          <w:lang w:eastAsia="en-GB"/>
        </w:rPr>
        <w:fldChar w:fldCharType="end"/>
      </w:r>
      <w:r w:rsidRPr="00D22628">
        <w:rPr>
          <w:szCs w:val="24"/>
          <w:lang w:eastAsia="en-GB"/>
        </w:rPr>
        <w:t>, self-paced time-trial cycling exercise exceeding 30 min</w:t>
      </w:r>
      <w:r w:rsidR="008B32A8" w:rsidRPr="00D22628">
        <w:rPr>
          <w:szCs w:val="24"/>
          <w:lang w:eastAsia="en-GB"/>
        </w:rPr>
        <w:t xml:space="preserve"> </w:t>
      </w:r>
      <w:r w:rsidR="00A7366E" w:rsidRPr="00D22628">
        <w:rPr>
          <w:szCs w:val="24"/>
          <w:lang w:eastAsia="en-GB"/>
        </w:rPr>
        <w:fldChar w:fldCharType="begin">
          <w:fldData xml:space="preserve">PEVuZE5vdGU+PENpdGU+PEF1dGhvcj5UaG9tYXM8L0F1dGhvcj48WWVhcj4yMDE1PC9ZZWFyPjxS
ZWNOdW0+MTMyMTwvUmVjTnVtPjxEaXNwbGF5VGV4dD4oNDQpPC9EaXNwbGF5VGV4dD48cmVjb3Jk
PjxyZWMtbnVtYmVyPjEzMjE8L3JlYy1udW1iZXI+PGZvcmVpZ24ta2V5cz48a2V5IGFwcD0iRU4i
IGRiLWlkPSJldGV6dnhmcGt6djI5aWUyZnpreDJ6dHg1OWV3cjVhYXhmdHAiIHRpbWVzdGFtcD0i
MTQzMDIzMDUyMCI+MTMyMTwva2V5PjwvZm9yZWlnbi1rZXlzPjxyZWYtdHlwZSBuYW1lPSJKb3Vy
bmFsIEFydGljbGUiPjE3PC9yZWYtdHlwZT48Y29udHJpYnV0b3JzPjxhdXRob3JzPjxhdXRob3I+
VGhvbWFzLCBLLjwvYXV0aG9yPjxhdXRob3I+R29vZGFsbCwgUy48L2F1dGhvcj48YXV0aG9yPlN0
b25lLCBNLjwvYXV0aG9yPjxhdXRob3I+SG93YXRzb24sIEcuPC9hdXRob3I+PGF1dGhvcj5TdCBD
bGFpciBHaWJzb24sIEEuPC9hdXRob3I+PGF1dGhvcj5BbnNsZXksIEwuPC9hdXRob3I+PC9hdXRo
b3JzPjwvY29udHJpYnV0b3JzPjxhdXRoLWFkZHJlc3M+MURlcGFydG1lbnQgb2YgU3BvcnQsIEV4
ZXJjaXNlIGFuZCBSZWhhYmlsaXRhdGlvbiwgRmFjdWx0eSBvZiBIZWFsdGggYW5kIExpZmUgU2Np
ZW5jZXMsIE5vcnRodW1icmlhIFVuaXZlcnNpdHksIE5ld2Nhc3RsZS11cG9uLVR5bmUsIFVOSVRF
RCBLSU5HRE9NOyAyRGVwYXJ0bWVudCBvZiBTcG9ydCBNYW5hZ2VtZW50LCBTY2hvb2wgb2YgQXBw
bGllZCBNYW5hZ2VtZW50IGFuZCBMYXcsIEJ1Y2tpbmdoYW1zaGlyZSBOZXcgVW5pdmVyc2l0eSwg
SGlnaCBXeWNvbWJlLCBVTklURUQgS0lOR0RPTTsgM1dhdGVyIFJlc2VhcmNoIEdyb3VwLCBTY2hv
b2wgb2YgRW52aXJvbm1lbnRhbCBTY2llbmNlcyBhbmQgRGV2ZWxvcG1lbnQsIE5vcnRod2VzdCBV
bml2ZXJzaXR5LCBQb3RjaGVmc3Ryb29tLCBTT1VUSCBBRlJJQ0E7IGFuZCA0U2Nob29sIG9mIE1l
ZGljaW5lLCBVbml2ZXJzaXR5IG9mIHRoZSBGcmVlIFN0YXRlLCBCbG9lbWZvbnRlaW4sIFNPVVRI
IEFGUklDQS48L2F1dGgtYWRkcmVzcz48dGl0bGVzPjx0aXRsZT5DZW50cmFsIGFuZCBwZXJpcGhl
cmFsIGZhdGlndWUgaW4gbWFsZSBjeWNsaXN0cyBhZnRlciA0LSwgMjAtLCBhbmQgNDAta20gdGlt
ZSB0cmlhbHM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TY2ll
bmNlIGluIFNwb3J0cyBhbmQgRXhlcmNpc2U8L2FiYnItMT48YWJici0yPk1lZCBTY2kgU3BvcnRz
IEV4ZXJjPC9hYmJyLTI+PGFiYnItMz5NZWQuIFNjaS4gU3BvcnRzIEV4ZXJjLjwvYWJici0zPjwv
cGVyaW9kaWNhbD48YWx0LXBlcmlvZGljYWw+PGZ1bGwtdGl0bGU+TWVkaWNpbmUgYW5kIFNjaWVu
Y2UgaW4gU3BvcnRzIGFuZCBFeGVyY2lzZTwvZnVsbC10aXRsZT48YWJici0xPk1lZGljaW5lIGFu
ZCBTY2llbmNlIGluIFNwb3J0cyBhbmQgRXhlcmNpc2U8L2FiYnItMT48YWJici0yPk1lZCBTY2kg
U3BvcnRzIEV4ZXJjPC9hYmJyLTI+PGFiYnItMz5NZWQuIFNjaS4gU3BvcnRzIEV4ZXJjLjwvYWJi
ci0zPjwvYWx0LXBlcmlvZGljYWw+PHBhZ2VzPjUzNy00NjwvcGFnZXM+PHZvbHVtZT40Nzwvdm9s
dW1lPjxudW1iZXI+MzwvbnVtYmVyPjxkYXRlcz48eWVhcj4yMDE1PC95ZWFyPjxwdWItZGF0ZXM+
PGRhdGU+TWFyPC9kYXRlPjwvcHViLWRhdGVzPjwvZGF0ZXM+PGlzYm4+MTUzMC0wMzE1IChFbGVj
dHJvbmljKSYjeEQ7MDE5NS05MTMxIChMaW5raW5nKTwvaXNibj48YWNjZXNzaW9uLW51bT4yNTA1
MTM4ODwvYWNjZXNzaW9uLW51bT48dXJscz48cmVsYXRlZC11cmxzPjx1cmw+aHR0cDovL3d3dy5u
Y2JpLm5sbS5uaWguZ292L3B1Ym1lZC8yNTA1MTM4ODwvdXJsPjwvcmVsYXRlZC11cmxzPjwvdXJs
cz48ZWxlY3Ryb25pYy1yZXNvdXJjZS1udW0+MTAuMTI0OS9NU1MuMDAwMDAwMDAwMDAwMDQ0ODwv
ZWxlY3Ryb25pYy1yZXNvdXJjZS1udW0+PC9yZWNvcmQ+PC9DaXRlPjwvRW5kTm90ZT4A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UaG9tYXM8L0F1dGhvcj48WWVhcj4yMDE1PC9ZZWFyPjxS
ZWNOdW0+MTMyMTwvUmVjTnVtPjxEaXNwbGF5VGV4dD4oNDQpPC9EaXNwbGF5VGV4dD48cmVjb3Jk
PjxyZWMtbnVtYmVyPjEzMjE8L3JlYy1udW1iZXI+PGZvcmVpZ24ta2V5cz48a2V5IGFwcD0iRU4i
IGRiLWlkPSJldGV6dnhmcGt6djI5aWUyZnpreDJ6dHg1OWV3cjVhYXhmdHAiIHRpbWVzdGFtcD0i
MTQzMDIzMDUyMCI+MTMyMTwva2V5PjwvZm9yZWlnbi1rZXlzPjxyZWYtdHlwZSBuYW1lPSJKb3Vy
bmFsIEFydGljbGUiPjE3PC9yZWYtdHlwZT48Y29udHJpYnV0b3JzPjxhdXRob3JzPjxhdXRob3I+
VGhvbWFzLCBLLjwvYXV0aG9yPjxhdXRob3I+R29vZGFsbCwgUy48L2F1dGhvcj48YXV0aG9yPlN0
b25lLCBNLjwvYXV0aG9yPjxhdXRob3I+SG93YXRzb24sIEcuPC9hdXRob3I+PGF1dGhvcj5TdCBD
bGFpciBHaWJzb24sIEEuPC9hdXRob3I+PGF1dGhvcj5BbnNsZXksIEwuPC9hdXRob3I+PC9hdXRo
b3JzPjwvY29udHJpYnV0b3JzPjxhdXRoLWFkZHJlc3M+MURlcGFydG1lbnQgb2YgU3BvcnQsIEV4
ZXJjaXNlIGFuZCBSZWhhYmlsaXRhdGlvbiwgRmFjdWx0eSBvZiBIZWFsdGggYW5kIExpZmUgU2Np
ZW5jZXMsIE5vcnRodW1icmlhIFVuaXZlcnNpdHksIE5ld2Nhc3RsZS11cG9uLVR5bmUsIFVOSVRF
RCBLSU5HRE9NOyAyRGVwYXJ0bWVudCBvZiBTcG9ydCBNYW5hZ2VtZW50LCBTY2hvb2wgb2YgQXBw
bGllZCBNYW5hZ2VtZW50IGFuZCBMYXcsIEJ1Y2tpbmdoYW1zaGlyZSBOZXcgVW5pdmVyc2l0eSwg
SGlnaCBXeWNvbWJlLCBVTklURUQgS0lOR0RPTTsgM1dhdGVyIFJlc2VhcmNoIEdyb3VwLCBTY2hv
b2wgb2YgRW52aXJvbm1lbnRhbCBTY2llbmNlcyBhbmQgRGV2ZWxvcG1lbnQsIE5vcnRod2VzdCBV
bml2ZXJzaXR5LCBQb3RjaGVmc3Ryb29tLCBTT1VUSCBBRlJJQ0E7IGFuZCA0U2Nob29sIG9mIE1l
ZGljaW5lLCBVbml2ZXJzaXR5IG9mIHRoZSBGcmVlIFN0YXRlLCBCbG9lbWZvbnRlaW4sIFNPVVRI
IEFGUklDQS48L2F1dGgtYWRkcmVzcz48dGl0bGVzPjx0aXRsZT5DZW50cmFsIGFuZCBwZXJpcGhl
cmFsIGZhdGlndWUgaW4gbWFsZSBjeWNsaXN0cyBhZnRlciA0LSwgMjAtLCBhbmQgNDAta20gdGlt
ZSB0cmlhbHM8L3RpdGxlPjxzZWNvbmRhcnktdGl0bGU+TWVkIFNjaSBTcG9ydHMgRXhlcmM8L3Nl
Y29uZGFyeS10aXRsZT48YWx0LXRpdGxlPk1lZGljaW5lIGFuZCBzY2llbmNlIGluIHNwb3J0cyBh
bmQgZXhlcmNpc2U8L2FsdC10aXRsZT48L3RpdGxlcz48cGVyaW9kaWNhbD48ZnVsbC10aXRsZT5N
ZWQgU2NpIFNwb3J0cyBFeGVyYzwvZnVsbC10aXRsZT48YWJici0xPk1lZGljaW5lIGFuZCBTY2ll
bmNlIGluIFNwb3J0cyBhbmQgRXhlcmNpc2U8L2FiYnItMT48YWJici0yPk1lZCBTY2kgU3BvcnRz
IEV4ZXJjPC9hYmJyLTI+PGFiYnItMz5NZWQuIFNjaS4gU3BvcnRzIEV4ZXJjLjwvYWJici0zPjwv
cGVyaW9kaWNhbD48YWx0LXBlcmlvZGljYWw+PGZ1bGwtdGl0bGU+TWVkaWNpbmUgYW5kIFNjaWVu
Y2UgaW4gU3BvcnRzIGFuZCBFeGVyY2lzZTwvZnVsbC10aXRsZT48YWJici0xPk1lZGljaW5lIGFu
ZCBTY2llbmNlIGluIFNwb3J0cyBhbmQgRXhlcmNpc2U8L2FiYnItMT48YWJici0yPk1lZCBTY2kg
U3BvcnRzIEV4ZXJjPC9hYmJyLTI+PGFiYnItMz5NZWQuIFNjaS4gU3BvcnRzIEV4ZXJjLjwvYWJi
ci0zPjwvYWx0LXBlcmlvZGljYWw+PHBhZ2VzPjUzNy00NjwvcGFnZXM+PHZvbHVtZT40Nzwvdm9s
dW1lPjxudW1iZXI+MzwvbnVtYmVyPjxkYXRlcz48eWVhcj4yMDE1PC95ZWFyPjxwdWItZGF0ZXM+
PGRhdGU+TWFyPC9kYXRlPjwvcHViLWRhdGVzPjwvZGF0ZXM+PGlzYm4+MTUzMC0wMzE1IChFbGVj
dHJvbmljKSYjeEQ7MDE5NS05MTMxIChMaW5raW5nKTwvaXNibj48YWNjZXNzaW9uLW51bT4yNTA1
MTM4ODwvYWNjZXNzaW9uLW51bT48dXJscz48cmVsYXRlZC11cmxzPjx1cmw+aHR0cDovL3d3dy5u
Y2JpLm5sbS5uaWguZ292L3B1Ym1lZC8yNTA1MTM4ODwvdXJsPjwvcmVsYXRlZC11cmxzPjwvdXJs
cz48ZWxlY3Ryb25pYy1yZXNvdXJjZS1udW0+MTAuMTI0OS9NU1MuMDAwMDAwMDAwMDAwMDQ0ODwv
ZWxlY3Ryb25pYy1yZXNvdXJjZS1udW0+PC9yZWNvcmQ+PC9DaXRlPjwvRW5kTm90ZT4A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A7366E" w:rsidRPr="00D22628">
        <w:rPr>
          <w:szCs w:val="24"/>
          <w:lang w:eastAsia="en-GB"/>
        </w:rPr>
      </w:r>
      <w:r w:rsidR="00A7366E" w:rsidRPr="00D22628">
        <w:rPr>
          <w:szCs w:val="24"/>
          <w:lang w:eastAsia="en-GB"/>
        </w:rPr>
        <w:fldChar w:fldCharType="separate"/>
      </w:r>
      <w:r w:rsidR="00C76FC2" w:rsidRPr="00D22628">
        <w:rPr>
          <w:noProof/>
          <w:szCs w:val="24"/>
          <w:lang w:eastAsia="en-GB"/>
        </w:rPr>
        <w:t>(44)</w:t>
      </w:r>
      <w:r w:rsidR="00A7366E" w:rsidRPr="00D22628">
        <w:rPr>
          <w:szCs w:val="24"/>
          <w:lang w:eastAsia="en-GB"/>
        </w:rPr>
        <w:fldChar w:fldCharType="end"/>
      </w:r>
      <w:r w:rsidR="00A7366E" w:rsidRPr="00D22628">
        <w:rPr>
          <w:szCs w:val="24"/>
          <w:lang w:eastAsia="en-GB"/>
        </w:rPr>
        <w:t xml:space="preserve"> </w:t>
      </w:r>
      <w:r w:rsidRPr="00D22628">
        <w:rPr>
          <w:szCs w:val="24"/>
          <w:lang w:eastAsia="en-GB"/>
        </w:rPr>
        <w:t>and constant-load cycling exercise of 30-45 min</w:t>
      </w:r>
      <w:r w:rsidR="008B32A8" w:rsidRPr="00D22628">
        <w:rPr>
          <w:szCs w:val="24"/>
          <w:lang w:eastAsia="en-GB"/>
        </w:rPr>
        <w:t xml:space="preserve"> </w:t>
      </w:r>
      <w:r w:rsidR="00A7366E" w:rsidRPr="00D22628">
        <w:rPr>
          <w:szCs w:val="24"/>
          <w:lang w:eastAsia="en-GB"/>
        </w:rPr>
        <w:fldChar w:fldCharType="begin"/>
      </w:r>
      <w:r w:rsidR="00C76FC2" w:rsidRPr="00D22628">
        <w:rPr>
          <w:szCs w:val="24"/>
          <w:lang w:eastAsia="en-GB"/>
        </w:rPr>
        <w:instrText xml:space="preserve"> ADDIN EN.CITE &lt;EndNote&gt;&lt;Cite&gt;&lt;Author&gt;Thomas&lt;/Author&gt;&lt;Year&gt;2016&lt;/Year&gt;&lt;RecNum&gt;1427&lt;/RecNum&gt;&lt;DisplayText&gt;(43)&lt;/DisplayText&gt;&lt;record&gt;&lt;rec-number&gt;1427&lt;/rec-number&gt;&lt;foreign-keys&gt;&lt;key app="EN" db-id="etezvxfpkzv29ie2fzkx2ztx59ewr5aaxftp" timestamp="1473342958"&gt;1427&lt;/key&gt;&lt;/foreign-keys&gt;&lt;ref-type name="Journal Article"&gt;17&lt;/ref-type&gt;&lt;contributors&gt;&lt;authors&gt;&lt;author&gt;Thomas, K.&lt;/author&gt;&lt;author&gt;Elmeua, M.&lt;/author&gt;&lt;author&gt;Howatson, G.&lt;/author&gt;&lt;author&gt;Goodall, S.&lt;/author&gt;&lt;/authors&gt;&lt;/contributors&gt;&lt;auth-address&gt;1Faculty of Health and Life Sciences, Northumbria University, Newcastle upon Tyne, UNITED KINGDOM; and 2Water Research Group, School of Environmental Sciences and Development, Northwest University, Potchefstroom, SOUTH AFRICA.&lt;/auth-address&gt;&lt;titles&gt;&lt;title&gt;Intensity-Dependent Contribution of Neuromuscular Fatigue after Constant-Load Cycling&lt;/title&gt;&lt;secondary-title&gt;Med Sci Sports Exerc&lt;/secondary-title&gt;&lt;/titles&gt;&lt;periodical&gt;&lt;full-title&gt;Med Sci Sports Exerc&lt;/full-title&gt;&lt;abbr-1&gt;Medicine and Science in Sports and Exercise&lt;/abbr-1&gt;&lt;abbr-2&gt;Med Sci Sports Exerc&lt;/abbr-2&gt;&lt;abbr-3&gt;Med. Sci. Sports Exerc.&lt;/abbr-3&gt;&lt;/periodical&gt;&lt;pages&gt;1751-60&lt;/pages&gt;&lt;volume&gt;48&lt;/volume&gt;&lt;number&gt;9&lt;/number&gt;&lt;dates&gt;&lt;year&gt;2016&lt;/year&gt;&lt;pub-dates&gt;&lt;date&gt;Sep&lt;/date&gt;&lt;/pub-dates&gt;&lt;/dates&gt;&lt;isbn&gt;1530-0315 (Electronic)&amp;#xD;0195-9131 (Linking)&lt;/isbn&gt;&lt;accession-num&gt;27187101&lt;/accession-num&gt;&lt;urls&gt;&lt;related-urls&gt;&lt;url&gt;http://www.ncbi.nlm.nih.gov/pubmed/27187101&lt;/url&gt;&lt;/related-urls&gt;&lt;/urls&gt;&lt;electronic-resource-num&gt;10.1249/MSS.0000000000000950&lt;/electronic-resource-num&gt;&lt;/record&gt;&lt;/Cite&gt;&lt;/EndNote&gt;</w:instrText>
      </w:r>
      <w:r w:rsidR="00A7366E" w:rsidRPr="00D22628">
        <w:rPr>
          <w:szCs w:val="24"/>
          <w:lang w:eastAsia="en-GB"/>
        </w:rPr>
        <w:fldChar w:fldCharType="separate"/>
      </w:r>
      <w:r w:rsidR="00C76FC2" w:rsidRPr="00D22628">
        <w:rPr>
          <w:noProof/>
          <w:szCs w:val="24"/>
          <w:lang w:eastAsia="en-GB"/>
        </w:rPr>
        <w:t>(43)</w:t>
      </w:r>
      <w:r w:rsidR="00A7366E" w:rsidRPr="00D22628">
        <w:rPr>
          <w:szCs w:val="24"/>
          <w:lang w:eastAsia="en-GB"/>
        </w:rPr>
        <w:fldChar w:fldCharType="end"/>
      </w:r>
      <w:r w:rsidRPr="00D22628">
        <w:rPr>
          <w:szCs w:val="24"/>
          <w:lang w:eastAsia="en-GB"/>
        </w:rPr>
        <w:t xml:space="preserve">. This suggests that </w:t>
      </w:r>
      <w:r w:rsidR="00C4496C" w:rsidRPr="00D22628">
        <w:rPr>
          <w:szCs w:val="24"/>
          <w:lang w:eastAsia="en-GB"/>
        </w:rPr>
        <w:t>central</w:t>
      </w:r>
      <w:r w:rsidRPr="00D22628">
        <w:rPr>
          <w:szCs w:val="24"/>
          <w:lang w:eastAsia="en-GB"/>
        </w:rPr>
        <w:t xml:space="preserve"> fatigue </w:t>
      </w:r>
      <w:r w:rsidR="00497433" w:rsidRPr="00D22628">
        <w:rPr>
          <w:szCs w:val="24"/>
          <w:lang w:eastAsia="en-GB"/>
        </w:rPr>
        <w:t>was prominent</w:t>
      </w:r>
      <w:r w:rsidRPr="00D22628">
        <w:rPr>
          <w:szCs w:val="24"/>
          <w:lang w:eastAsia="en-GB"/>
        </w:rPr>
        <w:t xml:space="preserve"> immediately post-exercise, and </w:t>
      </w:r>
      <w:r w:rsidR="00F0536C" w:rsidRPr="00D22628">
        <w:rPr>
          <w:szCs w:val="24"/>
          <w:lang w:eastAsia="en-GB"/>
        </w:rPr>
        <w:t xml:space="preserve">is consistent with </w:t>
      </w:r>
      <w:r w:rsidR="00126B0D" w:rsidRPr="00D22628">
        <w:rPr>
          <w:szCs w:val="24"/>
          <w:lang w:eastAsia="en-GB"/>
        </w:rPr>
        <w:t xml:space="preserve">other </w:t>
      </w:r>
      <w:r w:rsidR="00F0536C" w:rsidRPr="00D22628">
        <w:rPr>
          <w:szCs w:val="24"/>
          <w:lang w:eastAsia="en-GB"/>
        </w:rPr>
        <w:t>previous</w:t>
      </w:r>
      <w:r w:rsidRPr="00D22628">
        <w:rPr>
          <w:szCs w:val="24"/>
          <w:lang w:eastAsia="en-GB"/>
        </w:rPr>
        <w:t xml:space="preserve"> </w:t>
      </w:r>
      <w:r w:rsidR="00497433" w:rsidRPr="00D22628">
        <w:rPr>
          <w:szCs w:val="24"/>
          <w:lang w:eastAsia="en-GB"/>
        </w:rPr>
        <w:t xml:space="preserve">observations of </w:t>
      </w:r>
      <w:r w:rsidRPr="00D22628">
        <w:rPr>
          <w:szCs w:val="24"/>
          <w:lang w:eastAsia="en-GB"/>
        </w:rPr>
        <w:t xml:space="preserve">long-duration </w:t>
      </w:r>
      <w:r w:rsidR="00F0536C" w:rsidRPr="00D22628">
        <w:rPr>
          <w:szCs w:val="24"/>
          <w:lang w:eastAsia="en-GB"/>
        </w:rPr>
        <w:t xml:space="preserve">running </w:t>
      </w:r>
      <w:r w:rsidR="00C76FC2" w:rsidRPr="00D22628">
        <w:rPr>
          <w:szCs w:val="24"/>
          <w:lang w:eastAsia="en-GB"/>
        </w:rPr>
        <w:fldChar w:fldCharType="begin">
          <w:fldData xml:space="preserve">PEVuZE5vdGU+PENpdGU+PEF1dGhvcj5Sb3NzPC9BdXRob3I+PFllYXI+MjAxMDwvWWVhcj48UmVj
TnVtPjYwMTwvUmVjTnVtPjxEaXNwbGF5VGV4dD4oMjAsIDMzLCA0Mik8L0Rpc3BsYXlUZXh0Pjxy
ZWNvcmQ+PHJlYy1udW1iZXI+NjAxPC9yZWMtbnVtYmVyPjxmb3JlaWduLWtleXM+PGtleSBhcHA9
IkVOIiBkYi1pZD0iZXRlenZ4ZnBrenYyOWllMmZ6a3gyenR4NTlld3I1YWF4ZnRwIiB0aW1lc3Rh
bXA9IjEzNTk5OTA2OTIiPjYwMTwva2V5PjwvZm9yZWlnbi1rZXlzPjxyZWYtdHlwZSBuYW1lPSJK
b3VybmFsIEFydGljbGUiPjE3PC9yZWYtdHlwZT48Y29udHJpYnV0b3JzPjxhdXRob3JzPjxhdXRo
b3I+Um9zcywgRS4gWi48L2F1dGhvcj48YXV0aG9yPkdvb2RhbGwsIFMuPC9hdXRob3I+PGF1dGhv
cj5TdGV2ZW5zLCBBLjwvYXV0aG9yPjxhdXRob3I+SGFycmlzLCBJLjwvYXV0aG9yPjwvYXV0aG9y
cz48L2NvbnRyaWJ1dG9ycz48YXV0aC1hZGRyZXNzPkNoZWxzZWEgU2Nob29sIFJlc2VhcmNoIENl
bnRyZSwgVW5pdmVyc2l0eSBvZiBCcmlnaHRvbiwgRWFzdGJvdXJuZSwgVW5pdGVkIEtpbmdkb20u
IGUuei5yb3NzQGJyaWdodG9uLmFjLnVrPC9hdXRoLWFkZHJlc3M+PHRpdGxlcz48dGl0bGU+VGlt
ZSBjb3Vyc2Ugb2YgbmV1cm9tdXNjdWxhciBjaGFuZ2VzIGR1cmluZyBydW5uaW5nIGluIHdlbGwt
dHJhaW5lZCBzdWJqZWN0czwvdGl0bGU+PHNlY29uZGFyeS10aXRsZT5NZWRpY2luZSBhbmQgU2Np
ZW5jZSBpbiBTcG9ydHMgYW5kIEV4ZXJjaXNlPC9zZWNvbmRhcnktdGl0bGU+PGFsdC10aXRsZT5N
ZWQgU2NpIFNwb3J0cyBFeGVyYzwvYWx0LXRpdGxlPjwvdGl0bGVzPjxwZXJpb2RpY2FsPjxmdWxs
LXRpdGxlPk1lZGljaW5lIGFuZCBTY2llbmNlIGluIFNwb3J0cyBhbmQgRXhlcmNpc2U8L2Z1bGwt
dGl0bGU+PGFiYnItMT5NZWRpY2luZSBhbmQgU2NpZW5jZSBpbiBTcG9ydHMgYW5kIEV4ZXJjaXNl
PC9hYmJyLTE+PGFiYnItMj5NZWQgU2NpIFNwb3J0cyBFeGVyYzwvYWJici0yPjxhYmJyLTM+TWVk
LiBTY2kuIFNwb3J0cyBFeGVyYy48L2FiYnItMz48L3BlcmlvZGljYWw+PGFsdC1wZXJpb2RpY2Fs
PjxmdWxsLXRpdGxlPk1lZCBTY2kgU3BvcnRzIEV4ZXJjPC9mdWxsLXRpdGxlPjxhYmJyLTE+TWVk
aWNpbmUgYW5kIFNjaWVuY2UgaW4gU3BvcnRzIGFuZCBFeGVyY2lzZTwvYWJici0xPjxhYmJyLTI+
TWVkIFNjaSBTcG9ydHMgRXhlcmM8L2FiYnItMj48YWJici0zPk1lZC4gU2NpLiBTcG9ydHMgRXhl
cmMuPC9hYmJyLTM+PC9hbHQtcGVyaW9kaWNhbD48cGFnZXM+MTE4NC05MDwvcGFnZXM+PHZvbHVt
ZT40Mjwvdm9sdW1lPjxudW1iZXI+NjwvbnVtYmVyPjxlZGl0aW9uPjIwMDkvMTIvMTA8L2VkaXRp
b24+PGtleXdvcmRzPjxrZXl3b3JkPkFkdWx0PC9rZXl3b3JkPjxrZXl3b3JkPkF0aGxldGVzPC9r
ZXl3b3JkPjxrZXl3b3JkPkVsZWN0cm9teW9ncmFwaHk8L2tleXdvcmQ+PGtleXdvcmQ+SHVtYW5z
PC9rZXl3b3JkPjxrZXl3b3JkPkxlZy8qcGh5c2lvbG9neTwva2V5d29yZD48a2V5d29yZD5NdXNj
bGUgRmF0aWd1ZS8qcGh5c2lvbG9neTwva2V5d29yZD48a2V5d29yZD5NdXNjbGUsIFNrZWxldGFs
LypwaHlzaW9sb2d5PC9rZXl3b3JkPjxrZXl3b3JkPlBoeXNpY2FsIEVuZHVyYW5jZS9waHlzaW9s
b2d5PC9rZXl3b3JkPjxrZXl3b3JkPlJ1bm5pbmcvKnBoeXNpb2xvZ3k8L2tleXdvcmQ+PC9rZXl3
b3Jkcz48ZGF0ZXM+PHllYXI+MjAxMDwveWVhcj48cHViLWRhdGVzPjxkYXRlPkp1bjwvZGF0ZT48
L3B1Yi1kYXRlcz48L2RhdGVzPjxpc2JuPjE1MzAtMDMxNSAoRWxlY3Ryb25pYykmI3hEOzAxOTUt
OTEzMSAoTGlua2luZyk8L2lzYm4+PGFjY2Vzc2lvbi1udW0+MTk5OTcwMTY8L2FjY2Vzc2lvbi1u
dW0+PHVybHM+PHJlbGF0ZWQtdXJscz48dXJsPmh0dHA6Ly93d3cubmNiaS5ubG0ubmloLmdvdi9w
dWJtZWQvMTk5OTcwMTY8L3VybD48L3JlbGF0ZWQtdXJscz48L3VybHM+PGVsZWN0cm9uaWMtcmVz
b3VyY2UtbnVtPjEwLjEyNDkvTVNTLjBiMDEzZTMxODFjOTFmNGU8L2VsZWN0cm9uaWMtcmVzb3Vy
Y2UtbnVtPjxsYW5ndWFnZT5lbmc8L2xhbmd1YWdlPjwvcmVjb3JkPjwvQ2l0ZT48Q2l0ZT48QXV0
aG9yPk1hcnRpbjwvQXV0aG9yPjxZZWFyPjIwMTA8L1llYXI+PFJlY051bT4xMTI1PC9SZWNOdW0+
PHJlY29yZD48cmVjLW51bWJlcj4xMTI1PC9yZWMtbnVtYmVyPjxmb3JlaWduLWtleXM+PGtleSBh
cHA9IkVOIiBkYi1pZD0iZXRlenZ4ZnBrenYyOWllMmZ6a3gyenR4NTlld3I1YWF4ZnRwIiB0aW1l
c3RhbXA9IjEzNjU3NjQ5MjkiPjExMjU8L2tleT48L2ZvcmVpZ24ta2V5cz48cmVmLXR5cGUgbmFt
ZT0iSm91cm5hbCBBcnRpY2xlIj4xNzwvcmVmLXR5cGU+PGNvbnRyaWJ1dG9ycz48YXV0aG9ycz48
YXV0aG9yPk1hcnRpbiwgVi48L2F1dGhvcj48YXV0aG9yPktlcmhlcnZlLCBILjwvYXV0aG9yPjxh
dXRob3I+TWVzc29ubmllciwgTC4gQS48L2F1dGhvcj48YXV0aG9yPkJhbmZpLCBKLiBDLjwvYXV0
aG9yPjxhdXRob3I+R2V5c3NhbnQsIEEuPC9hdXRob3I+PGF1dGhvcj5Cb25uZWZveSwgUi48L2F1
dGhvcj48YXV0aG9yPkZlYXNzb24sIEwuPC9hdXRob3I+PGF1dGhvcj5NaWxsZXQsIEcuIFkuPC9h
dXRob3I+PC9hdXRob3JzPjwvY29udHJpYnV0b3JzPjxhdXRoLWFkZHJlc3M+SW5zdGl0dXQgTmF0
aW9uYWwgZGUgbGEgU2FudGUgZXQgZGUgbGEgUmVjaGVyY2hlIE1lZGljYWxlIFVuaXRlIDkwMiwg
VW5pdmVyc2l0eSBvZiBFdnJ5IFZhbCBkJmFwb3M7RXNzb25uZSwgRXZyeSwgRnJhbmNlLjwvYXV0
aC1hZGRyZXNzPjx0aXRsZXM+PHRpdGxlPkNlbnRyYWwgYW5kIHBlcmlwaGVyYWwgY29udHJpYnV0
aW9ucyB0byBuZXVyb211c2N1bGFyIGZhdGlndWUgaW5kdWNlZCBieSBhIDI0LWggdHJlYWRtaWxs
IHJ1bjwvdGl0bGU+PHNlY29uZGFyeS10aXRsZT5KLiBBcHBsLiBQaHlzaW9sLjwvc2Vjb25kYXJ5
LXRpdGxlPjxhbHQtdGl0bGU+SiBBcHBsIFBoeXNpb2w8L2FsdC10aXRsZT48L3RpdGxlcz48cGVy
aW9kaWNhbD48ZnVsbC10aXRsZT5KLiBBcHBsLiBQaHlzaW9sLjwvZnVsbC10aXRsZT48YWJici0x
PkpvdXJuYWwgb2YgQXBwbGllZCBQaHlzaW9sb2d5PC9hYmJyLTE+PGFiYnItMj5KIEFwcGwgUGh5
c2lvbDwvYWJici0yPjxhYmJyLTM+Si4gQXBwbC4gUGh5c2lvbC48L2FiYnItMz48L3BlcmlvZGlj
YWw+PGFsdC1wZXJpb2RpY2FsPjxmdWxsLXRpdGxlPkogQXBwbCBQaHlzaW9sPC9mdWxsLXRpdGxl
PjxhYmJyLTE+Sm91cm5hbCBvZiBBcHBsaWVkIFBoeXNpb2xvZ3k8L2FiYnItMT48YWJici0yPkog
QXBwbCBQaHlzaW9sPC9hYmJyLTI+PGFiYnItMz5KLiBBcHBsLiBQaHlzaW9sLjwvYWJici0zPjwv
YWx0LXBlcmlvZGljYWw+PHBhZ2VzPjEyMjQtMzM8L3BhZ2VzPjx2b2x1bWU+MTA4PC92b2x1bWU+
PG51bWJlcj41PC9udW1iZXI+PGVkaXRpb24+MjAxMC8wMi8yMDwvZWRpdGlvbj48a2V5d29yZHM+
PGtleXdvcmQ+QWN0aW9uIFBvdGVudGlhbHM8L2tleXdvcmQ+PGtleXdvcmQ+QWR1bHQ8L2tleXdv
cmQ+PGtleXdvcmQ+QmlvbG9naWNhbCBNYXJrZXJzL2Jsb29kPC9rZXl3b3JkPjxrZXl3b3JkPkJp
b21lY2hhbmljczwva2V5d29yZD48a2V5d29yZD5DZW50cmFsIE5lcnZvdXMgU3lzdGVtLypwaHlz
aW9sb2d5PC9rZXl3b3JkPjxrZXl3b3JkPkVsZWN0cmljIFN0aW11bGF0aW9uPC9rZXl3b3JkPjxr
ZXl3b3JkPkVsZWN0cm9teW9ncmFwaHk8L2tleXdvcmQ+PGtleXdvcmQ+RmVtb3JhbCBOZXJ2ZS8q
cGh5c2lvbG9neTwva2V5d29yZD48a2V5d29yZD5IdW1hbnM8L2tleXdvcmQ+PGtleXdvcmQ+TG93
ZXIgRXh0cmVtaXR5PC9rZXl3b3JkPjxrZXl3b3JkPk1hbGU8L2tleXdvcmQ+PGtleXdvcmQ+TWlk
ZGxlIEFnZWQ8L2tleXdvcmQ+PGtleXdvcmQ+Kk11c2NsZSBDb250cmFjdGlvbjwva2V5d29yZD48
a2V5d29yZD4qTXVzY2xlIEZhdGlndWU8L2tleXdvcmQ+PGtleXdvcmQ+TXVzY2xlIFN0cmVuZ3Ro
PC9rZXl3b3JkPjxrZXl3b3JkPlBlcmNlcHRpb248L2tleXdvcmQ+PGtleXdvcmQ+KlBoeXNpY2Fs
IEVuZHVyYW5jZTwva2V5d29yZD48a2V5d29yZD5RdWFkcmljZXBzIE11c2NsZS8qaW5uZXJ2YXRp
b24vbWV0YWJvbGlzbTwva2V5d29yZD48a2V5d29yZD4qUnVubmluZzwva2V5d29yZD48a2V5d29y
ZD5UaWJpYWwgTmVydmUvKnBoeXNpb2xvZ3k8L2tleXdvcmQ+PGtleXdvcmQ+VGltZSBGYWN0b3Jz
PC9rZXl3b3JkPjxrZXl3b3JkPlRvcnF1ZTwva2V5d29yZD48a2V5d29yZD5Wb2xpdGlvbjwva2V5
d29yZD48L2tleXdvcmRzPjxkYXRlcz48eWVhcj4yMDEwPC95ZWFyPjxwdWItZGF0ZXM+PGRhdGU+
TWF5PC9kYXRlPjwvcHViLWRhdGVzPjwvZGF0ZXM+PGlzYm4+MTUyMi0xNjAxIChFbGVjdHJvbmlj
KSYjeEQ7MDE2MS03NTY3IChMaW5raW5nKTwvaXNibj48YWNjZXNzaW9uLW51bT4yMDE2NzY3Mjwv
YWNjZXNzaW9uLW51bT48dXJscz48cmVsYXRlZC11cmxzPjx1cmw+aHR0cDovL3d3dy5uY2JpLm5s
bS5uaWguZ292L3B1Ym1lZC8yMDE2NzY3MjwvdXJsPjwvcmVsYXRlZC11cmxzPjwvdXJscz48ZWxl
Y3Ryb25pYy1yZXNvdXJjZS1udW0+MTAuMTE1Mi9qYXBwbHBoeXNpb2wuMDEyMDIuMjAwOTwvZWxl
Y3Ryb25pYy1yZXNvdXJjZS1udW0+PGxhbmd1YWdlPmVuZzwvbGFuZ3VhZ2U+PC9yZWNvcmQ+PC9D
aXRlPjxDaXRlPjxBdXRob3I+VGVtZXNpPC9BdXRob3I+PFllYXI+MjAxNDwvWWVhcj48UmVjTnVt
PjE0NDU8L1JlY051bT48cmVjb3JkPjxyZWMtbnVtYmVyPjE0NDU8L3JlYy1udW1iZXI+PGZvcmVp
Z24ta2V5cz48a2V5IGFwcD0iRU4iIGRiLWlkPSJldGV6dnhmcGt6djI5aWUyZnpreDJ6dHg1OWV3
cjVhYXhmdHAiIHRpbWVzdGFtcD0iMTQ3OTgxODU5MyI+MTQ0NTwva2V5PjwvZm9yZWlnbi1rZXlz
PjxyZWYtdHlwZSBuYW1lPSJKb3VybmFsIEFydGljbGUiPjE3PC9yZWYtdHlwZT48Y29udHJpYnV0
b3JzPjxhdXRob3JzPjxhdXRob3I+VGVtZXNpLCBKLjwvYXV0aG9yPjxhdXRob3I+UnVwcCwgVC48
L2F1dGhvcj48YXV0aG9yPk1hcnRpbiwgVi48L2F1dGhvcj48YXV0aG9yPkFybmFsLCBQLiBKLjwv
YXV0aG9yPjxhdXRob3I+RmVhc3NvbiwgTC48L2F1dGhvcj48YXV0aG9yPlZlcmdlcywgUy48L2F1
dGhvcj48YXV0aG9yPk1pbGxldCwgRy4gWS48L2F1dGhvcj48L2F1dGhvcnM+PC9jb250cmlidXRv
cnM+PGF1dGgtYWRkcmVzcz4xTGFib3JhdG9pcmUgZGUgUGh5c2lvbG9naWUgZGUgbCZhcG9zO0V4
ZXJjaWNlLCBVbml2ZXJzaXRlIGRlIEx5b24sIFNhaW50LUV0aWVubmUsIEZSQU5DRTsgMkxhYm9y
YXRvaXJlIEhQMiwgVW5pdmVyc2l0eSBHcmVub2JsZSBBbHBlcywgR3Jlbm9ibGUsIEZSQU5DRTsg
M0lOU0VSTSwgVTEwNDIsIEdyZW5vYmxlLCBGUkFOQ0U7IDRMYWJvcmF0b2lyZSBkZXMgQWRhcHRh
dGlvbnMgTWV0YWJvbGlxdWVzIGEgbCZhcG9zO0V4ZXJjaWNlIGVuIENvbmRpdGlvbnMgUGh5c2lv
bG9naXF1ZXMgZXQgUGF0aG9sb2dpcXVlcywgQlAgMTA0NDgsIENsZXJtb250IFVuaXZlcnNpdGUs
IFVuaXZlcnNpdGUgQmxhaXNlIFBhc2NhbCwgRUEgMzUzMywgQ2xlcm1vbnQgRmVycmFuZCwgRlJB
TkNFOyA1VW5pdGUgZGUgTXlvbG9naWUsIENlbnRyZSBSZWZlcmVudCBNYWxhZGllcyBOZXVyb211
c2N1bGFpcmVzIFJhcmVzIFJob25lLUFscGVzLCBDZW50cmUgSG9zcGl0YWxpZXIgVW5pdmVyc2l0
YWlyZSBkZSBTYWludC1FdGllbm5lLCBTYWludC1FdGllbm5lLCBGUkFOQ0U7IGFuZCA2SHVtYW4g
UGVyZm9ybWFuY2UgTGFib3JhdG9yeSwgRmFjdWx0eSBvZiBLaW5lc2lvbG9neSwgVW5pdmVyc2l0
eSBvZiBDYWxnYXJ5LCBDYWxnYXJ5LCBBbGJlcnRhLCBDQU5BREEuPC9hdXRoLWFkZHJlc3M+PHRp
dGxlcz48dGl0bGU+Q2VudHJhbCBmYXRpZ3VlIGFzc2Vzc2VkIGJ5IHRyYW5zY3JhbmlhbCBtYWdu
ZXRpYyBzdGltdWxhdGlvbiBpbiB1bHRyYXRyYWlsIHJ1bm5pbmc8L3RpdGxlPjxzZWNvbmRhcnkt
dGl0bGU+TWVkIFNjaSBTcG9ydHMgRXhlcmM8L3NlY29uZGFyeS10aXRsZT48L3RpdGxlcz48cGVy
aW9kaWNhbD48ZnVsbC10aXRsZT5NZWQgU2NpIFNwb3J0cyBFeGVyYzwvZnVsbC10aXRsZT48YWJi
ci0xPk1lZGljaW5lIGFuZCBTY2llbmNlIGluIFNwb3J0cyBhbmQgRXhlcmNpc2U8L2FiYnItMT48
YWJici0yPk1lZCBTY2kgU3BvcnRzIEV4ZXJjPC9hYmJyLTI+PGFiYnItMz5NZWQuIFNjaS4gU3Bv
cnRzIEV4ZXJjLjwvYWJici0zPjwvcGVyaW9kaWNhbD48cGFnZXM+MTE2Ni03NTwvcGFnZXM+PHZv
bHVtZT40Njwvdm9sdW1lPjxudW1iZXI+NjwvbnVtYmVyPjxrZXl3b3Jkcz48a2V5d29yZD5BZHVs
dDwva2V5d29yZD48a2V5d29yZD5FbGVjdHJpYyBTdGltdWxhdGlvbjwva2V5d29yZD48a2V5d29y
ZD5FbGVjdHJvbXlvZ3JhcGh5PC9rZXl3b3JkPjxrZXl3b3JkPkV2b2tlZCBQb3RlbnRpYWxzLCBN
b3Rvci8qcGh5c2lvbG9neTwva2V5d29yZD48a2V5d29yZD5GYXRpZ3VlL2RpYWdub3Npcy8qcGh5
c2lvcGF0aG9sb2d5PC9rZXl3b3JkPjxrZXl3b3JkPkZlbWFsZTwva2V5d29yZD48a2V5d29yZD5G
ZW1vcmFsIE5lcnZlL3BoeXNpb2xvZ3k8L2tleXdvcmQ+PGtleXdvcmQ+SHVtYW5zPC9rZXl3b3Jk
PjxrZXl3b3JkPktuZWUvcGh5c2lvbG9neTwva2V5d29yZD48a2V5d29yZD5NYWxlPC9rZXl3b3Jk
PjxrZXl3b3JkPk1vdG9yIENvcnRleC9waHlzaW9sb2d5PC9rZXl3b3JkPjxrZXl3b3JkPk11c2Ns
ZSBDb250cmFjdGlvbi9waHlzaW9sb2d5PC9rZXl3b3JkPjxrZXl3b3JkPk11c2NsZSBGYXRpZ3Vl
LypwaHlzaW9sb2d5PC9rZXl3b3JkPjxrZXl3b3JkPlBoeXNpY2FsIEVuZHVyYW5jZS8qcGh5c2lv
bG9neTwva2V5d29yZD48a2V5d29yZD5SdW5uaW5nLypwaHlzaW9sb2d5PC9rZXl3b3JkPjxrZXl3
b3JkPlRvcnF1ZTwva2V5d29yZD48a2V5d29yZD4qVHJhbnNjcmFuaWFsIE1hZ25ldGljIFN0aW11
bGF0aW9uPC9rZXl3b3JkPjwva2V5d29yZHM+PGRhdGVzPjx5ZWFyPjIwMTQ8L3llYXI+PHB1Yi1k
YXRlcz48ZGF0ZT5KdW48L2RhdGU+PC9wdWItZGF0ZXM+PC9kYXRlcz48aXNibj4xNTMwLTAzMTUg
KEVsZWN0cm9uaWMpJiN4RDswMTk1LTkxMzEgKExpbmtpbmcpPC9pc2JuPjxhY2Nlc3Npb24tbnVt
PjI0MTk1ODY1PC9hY2Nlc3Npb24tbnVtPjx1cmxzPjxyZWxhdGVkLXVybHM+PHVybD5odHRwOi8v
d3d3Lm5jYmkubmxtLm5paC5nb3YvcHVibWVkLzI0MTk1ODY1PC91cmw+PC9yZWxhdGVkLXVybHM+
PC91cmxzPjxlbGVjdHJvbmljLXJlc291cmNlLW51bT4xMC4xMjQ5L01TUy4wMDAwMDAwMDAwMDAw
MjA3PC9lbGVjdHJvbmljLXJlc291cmNlLW51bT48L3JlY29yZD48L0NpdGU+PC9FbmROb3RlPgB=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b3NzPC9BdXRob3I+PFllYXI+MjAxMDwvWWVhcj48UmVj
TnVtPjYwMTwvUmVjTnVtPjxEaXNwbGF5VGV4dD4oMjAsIDMzLCA0Mik8L0Rpc3BsYXlUZXh0Pjxy
ZWNvcmQ+PHJlYy1udW1iZXI+NjAxPC9yZWMtbnVtYmVyPjxmb3JlaWduLWtleXM+PGtleSBhcHA9
IkVOIiBkYi1pZD0iZXRlenZ4ZnBrenYyOWllMmZ6a3gyenR4NTlld3I1YWF4ZnRwIiB0aW1lc3Rh
bXA9IjEzNTk5OTA2OTIiPjYwMTwva2V5PjwvZm9yZWlnbi1rZXlzPjxyZWYtdHlwZSBuYW1lPSJK
b3VybmFsIEFydGljbGUiPjE3PC9yZWYtdHlwZT48Y29udHJpYnV0b3JzPjxhdXRob3JzPjxhdXRo
b3I+Um9zcywgRS4gWi48L2F1dGhvcj48YXV0aG9yPkdvb2RhbGwsIFMuPC9hdXRob3I+PGF1dGhv
cj5TdGV2ZW5zLCBBLjwvYXV0aG9yPjxhdXRob3I+SGFycmlzLCBJLjwvYXV0aG9yPjwvYXV0aG9y
cz48L2NvbnRyaWJ1dG9ycz48YXV0aC1hZGRyZXNzPkNoZWxzZWEgU2Nob29sIFJlc2VhcmNoIENl
bnRyZSwgVW5pdmVyc2l0eSBvZiBCcmlnaHRvbiwgRWFzdGJvdXJuZSwgVW5pdGVkIEtpbmdkb20u
IGUuei5yb3NzQGJyaWdodG9uLmFjLnVrPC9hdXRoLWFkZHJlc3M+PHRpdGxlcz48dGl0bGU+VGlt
ZSBjb3Vyc2Ugb2YgbmV1cm9tdXNjdWxhciBjaGFuZ2VzIGR1cmluZyBydW5uaW5nIGluIHdlbGwt
dHJhaW5lZCBzdWJqZWN0czwvdGl0bGU+PHNlY29uZGFyeS10aXRsZT5NZWRpY2luZSBhbmQgU2Np
ZW5jZSBpbiBTcG9ydHMgYW5kIEV4ZXJjaXNlPC9zZWNvbmRhcnktdGl0bGU+PGFsdC10aXRsZT5N
ZWQgU2NpIFNwb3J0cyBFeGVyYzwvYWx0LXRpdGxlPjwvdGl0bGVzPjxwZXJpb2RpY2FsPjxmdWxs
LXRpdGxlPk1lZGljaW5lIGFuZCBTY2llbmNlIGluIFNwb3J0cyBhbmQgRXhlcmNpc2U8L2Z1bGwt
dGl0bGU+PGFiYnItMT5NZWRpY2luZSBhbmQgU2NpZW5jZSBpbiBTcG9ydHMgYW5kIEV4ZXJjaXNl
PC9hYmJyLTE+PGFiYnItMj5NZWQgU2NpIFNwb3J0cyBFeGVyYzwvYWJici0yPjxhYmJyLTM+TWVk
LiBTY2kuIFNwb3J0cyBFeGVyYy48L2FiYnItMz48L3BlcmlvZGljYWw+PGFsdC1wZXJpb2RpY2Fs
PjxmdWxsLXRpdGxlPk1lZCBTY2kgU3BvcnRzIEV4ZXJjPC9mdWxsLXRpdGxlPjxhYmJyLTE+TWVk
aWNpbmUgYW5kIFNjaWVuY2UgaW4gU3BvcnRzIGFuZCBFeGVyY2lzZTwvYWJici0xPjxhYmJyLTI+
TWVkIFNjaSBTcG9ydHMgRXhlcmM8L2FiYnItMj48YWJici0zPk1lZC4gU2NpLiBTcG9ydHMgRXhl
cmMuPC9hYmJyLTM+PC9hbHQtcGVyaW9kaWNhbD48cGFnZXM+MTE4NC05MDwvcGFnZXM+PHZvbHVt
ZT40Mjwvdm9sdW1lPjxudW1iZXI+NjwvbnVtYmVyPjxlZGl0aW9uPjIwMDkvMTIvMTA8L2VkaXRp
b24+PGtleXdvcmRzPjxrZXl3b3JkPkFkdWx0PC9rZXl3b3JkPjxrZXl3b3JkPkF0aGxldGVzPC9r
ZXl3b3JkPjxrZXl3b3JkPkVsZWN0cm9teW9ncmFwaHk8L2tleXdvcmQ+PGtleXdvcmQ+SHVtYW5z
PC9rZXl3b3JkPjxrZXl3b3JkPkxlZy8qcGh5c2lvbG9neTwva2V5d29yZD48a2V5d29yZD5NdXNj
bGUgRmF0aWd1ZS8qcGh5c2lvbG9neTwva2V5d29yZD48a2V5d29yZD5NdXNjbGUsIFNrZWxldGFs
LypwaHlzaW9sb2d5PC9rZXl3b3JkPjxrZXl3b3JkPlBoeXNpY2FsIEVuZHVyYW5jZS9waHlzaW9s
b2d5PC9rZXl3b3JkPjxrZXl3b3JkPlJ1bm5pbmcvKnBoeXNpb2xvZ3k8L2tleXdvcmQ+PC9rZXl3
b3Jkcz48ZGF0ZXM+PHllYXI+MjAxMDwveWVhcj48cHViLWRhdGVzPjxkYXRlPkp1bjwvZGF0ZT48
L3B1Yi1kYXRlcz48L2RhdGVzPjxpc2JuPjE1MzAtMDMxNSAoRWxlY3Ryb25pYykmI3hEOzAxOTUt
OTEzMSAoTGlua2luZyk8L2lzYm4+PGFjY2Vzc2lvbi1udW0+MTk5OTcwMTY8L2FjY2Vzc2lvbi1u
dW0+PHVybHM+PHJlbGF0ZWQtdXJscz48dXJsPmh0dHA6Ly93d3cubmNiaS5ubG0ubmloLmdvdi9w
dWJtZWQvMTk5OTcwMTY8L3VybD48L3JlbGF0ZWQtdXJscz48L3VybHM+PGVsZWN0cm9uaWMtcmVz
b3VyY2UtbnVtPjEwLjEyNDkvTVNTLjBiMDEzZTMxODFjOTFmNGU8L2VsZWN0cm9uaWMtcmVzb3Vy
Y2UtbnVtPjxsYW5ndWFnZT5lbmc8L2xhbmd1YWdlPjwvcmVjb3JkPjwvQ2l0ZT48Q2l0ZT48QXV0
aG9yPk1hcnRpbjwvQXV0aG9yPjxZZWFyPjIwMTA8L1llYXI+PFJlY051bT4xMTI1PC9SZWNOdW0+
PHJlY29yZD48cmVjLW51bWJlcj4xMTI1PC9yZWMtbnVtYmVyPjxmb3JlaWduLWtleXM+PGtleSBh
cHA9IkVOIiBkYi1pZD0iZXRlenZ4ZnBrenYyOWllMmZ6a3gyenR4NTlld3I1YWF4ZnRwIiB0aW1l
c3RhbXA9IjEzNjU3NjQ5MjkiPjExMjU8L2tleT48L2ZvcmVpZ24ta2V5cz48cmVmLXR5cGUgbmFt
ZT0iSm91cm5hbCBBcnRpY2xlIj4xNzwvcmVmLXR5cGU+PGNvbnRyaWJ1dG9ycz48YXV0aG9ycz48
YXV0aG9yPk1hcnRpbiwgVi48L2F1dGhvcj48YXV0aG9yPktlcmhlcnZlLCBILjwvYXV0aG9yPjxh
dXRob3I+TWVzc29ubmllciwgTC4gQS48L2F1dGhvcj48YXV0aG9yPkJhbmZpLCBKLiBDLjwvYXV0
aG9yPjxhdXRob3I+R2V5c3NhbnQsIEEuPC9hdXRob3I+PGF1dGhvcj5Cb25uZWZveSwgUi48L2F1
dGhvcj48YXV0aG9yPkZlYXNzb24sIEwuPC9hdXRob3I+PGF1dGhvcj5NaWxsZXQsIEcuIFkuPC9h
dXRob3I+PC9hdXRob3JzPjwvY29udHJpYnV0b3JzPjxhdXRoLWFkZHJlc3M+SW5zdGl0dXQgTmF0
aW9uYWwgZGUgbGEgU2FudGUgZXQgZGUgbGEgUmVjaGVyY2hlIE1lZGljYWxlIFVuaXRlIDkwMiwg
VW5pdmVyc2l0eSBvZiBFdnJ5IFZhbCBkJmFwb3M7RXNzb25uZSwgRXZyeSwgRnJhbmNlLjwvYXV0
aC1hZGRyZXNzPjx0aXRsZXM+PHRpdGxlPkNlbnRyYWwgYW5kIHBlcmlwaGVyYWwgY29udHJpYnV0
aW9ucyB0byBuZXVyb211c2N1bGFyIGZhdGlndWUgaW5kdWNlZCBieSBhIDI0LWggdHJlYWRtaWxs
IHJ1bjwvdGl0bGU+PHNlY29uZGFyeS10aXRsZT5KLiBBcHBsLiBQaHlzaW9sLjwvc2Vjb25kYXJ5
LXRpdGxlPjxhbHQtdGl0bGU+SiBBcHBsIFBoeXNpb2w8L2FsdC10aXRsZT48L3RpdGxlcz48cGVy
aW9kaWNhbD48ZnVsbC10aXRsZT5KLiBBcHBsLiBQaHlzaW9sLjwvZnVsbC10aXRsZT48YWJici0x
PkpvdXJuYWwgb2YgQXBwbGllZCBQaHlzaW9sb2d5PC9hYmJyLTE+PGFiYnItMj5KIEFwcGwgUGh5
c2lvbDwvYWJici0yPjxhYmJyLTM+Si4gQXBwbC4gUGh5c2lvbC48L2FiYnItMz48L3BlcmlvZGlj
YWw+PGFsdC1wZXJpb2RpY2FsPjxmdWxsLXRpdGxlPkogQXBwbCBQaHlzaW9sPC9mdWxsLXRpdGxl
PjxhYmJyLTE+Sm91cm5hbCBvZiBBcHBsaWVkIFBoeXNpb2xvZ3k8L2FiYnItMT48YWJici0yPkog
QXBwbCBQaHlzaW9sPC9hYmJyLTI+PGFiYnItMz5KLiBBcHBsLiBQaHlzaW9sLjwvYWJici0zPjwv
YWx0LXBlcmlvZGljYWw+PHBhZ2VzPjEyMjQtMzM8L3BhZ2VzPjx2b2x1bWU+MTA4PC92b2x1bWU+
PG51bWJlcj41PC9udW1iZXI+PGVkaXRpb24+MjAxMC8wMi8yMDwvZWRpdGlvbj48a2V5d29yZHM+
PGtleXdvcmQ+QWN0aW9uIFBvdGVudGlhbHM8L2tleXdvcmQ+PGtleXdvcmQ+QWR1bHQ8L2tleXdv
cmQ+PGtleXdvcmQ+QmlvbG9naWNhbCBNYXJrZXJzL2Jsb29kPC9rZXl3b3JkPjxrZXl3b3JkPkJp
b21lY2hhbmljczwva2V5d29yZD48a2V5d29yZD5DZW50cmFsIE5lcnZvdXMgU3lzdGVtLypwaHlz
aW9sb2d5PC9rZXl3b3JkPjxrZXl3b3JkPkVsZWN0cmljIFN0aW11bGF0aW9uPC9rZXl3b3JkPjxr
ZXl3b3JkPkVsZWN0cm9teW9ncmFwaHk8L2tleXdvcmQ+PGtleXdvcmQ+RmVtb3JhbCBOZXJ2ZS8q
cGh5c2lvbG9neTwva2V5d29yZD48a2V5d29yZD5IdW1hbnM8L2tleXdvcmQ+PGtleXdvcmQ+TG93
ZXIgRXh0cmVtaXR5PC9rZXl3b3JkPjxrZXl3b3JkPk1hbGU8L2tleXdvcmQ+PGtleXdvcmQ+TWlk
ZGxlIEFnZWQ8L2tleXdvcmQ+PGtleXdvcmQ+Kk11c2NsZSBDb250cmFjdGlvbjwva2V5d29yZD48
a2V5d29yZD4qTXVzY2xlIEZhdGlndWU8L2tleXdvcmQ+PGtleXdvcmQ+TXVzY2xlIFN0cmVuZ3Ro
PC9rZXl3b3JkPjxrZXl3b3JkPlBlcmNlcHRpb248L2tleXdvcmQ+PGtleXdvcmQ+KlBoeXNpY2Fs
IEVuZHVyYW5jZTwva2V5d29yZD48a2V5d29yZD5RdWFkcmljZXBzIE11c2NsZS8qaW5uZXJ2YXRp
b24vbWV0YWJvbGlzbTwva2V5d29yZD48a2V5d29yZD4qUnVubmluZzwva2V5d29yZD48a2V5d29y
ZD5UaWJpYWwgTmVydmUvKnBoeXNpb2xvZ3k8L2tleXdvcmQ+PGtleXdvcmQ+VGltZSBGYWN0b3Jz
PC9rZXl3b3JkPjxrZXl3b3JkPlRvcnF1ZTwva2V5d29yZD48a2V5d29yZD5Wb2xpdGlvbjwva2V5
d29yZD48L2tleXdvcmRzPjxkYXRlcz48eWVhcj4yMDEwPC95ZWFyPjxwdWItZGF0ZXM+PGRhdGU+
TWF5PC9kYXRlPjwvcHViLWRhdGVzPjwvZGF0ZXM+PGlzYm4+MTUyMi0xNjAxIChFbGVjdHJvbmlj
KSYjeEQ7MDE2MS03NTY3IChMaW5raW5nKTwvaXNibj48YWNjZXNzaW9uLW51bT4yMDE2NzY3Mjwv
YWNjZXNzaW9uLW51bT48dXJscz48cmVsYXRlZC11cmxzPjx1cmw+aHR0cDovL3d3dy5uY2JpLm5s
bS5uaWguZ292L3B1Ym1lZC8yMDE2NzY3MjwvdXJsPjwvcmVsYXRlZC11cmxzPjwvdXJscz48ZWxl
Y3Ryb25pYy1yZXNvdXJjZS1udW0+MTAuMTE1Mi9qYXBwbHBoeXNpb2wuMDEyMDIuMjAwOTwvZWxl
Y3Ryb25pYy1yZXNvdXJjZS1udW0+PGxhbmd1YWdlPmVuZzwvbGFuZ3VhZ2U+PC9yZWNvcmQ+PC9D
aXRlPjxDaXRlPjxBdXRob3I+VGVtZXNpPC9BdXRob3I+PFllYXI+MjAxNDwvWWVhcj48UmVjTnVt
PjE0NDU8L1JlY051bT48cmVjb3JkPjxyZWMtbnVtYmVyPjE0NDU8L3JlYy1udW1iZXI+PGZvcmVp
Z24ta2V5cz48a2V5IGFwcD0iRU4iIGRiLWlkPSJldGV6dnhmcGt6djI5aWUyZnpreDJ6dHg1OWV3
cjVhYXhmdHAiIHRpbWVzdGFtcD0iMTQ3OTgxODU5MyI+MTQ0NTwva2V5PjwvZm9yZWlnbi1rZXlz
PjxyZWYtdHlwZSBuYW1lPSJKb3VybmFsIEFydGljbGUiPjE3PC9yZWYtdHlwZT48Y29udHJpYnV0
b3JzPjxhdXRob3JzPjxhdXRob3I+VGVtZXNpLCBKLjwvYXV0aG9yPjxhdXRob3I+UnVwcCwgVC48
L2F1dGhvcj48YXV0aG9yPk1hcnRpbiwgVi48L2F1dGhvcj48YXV0aG9yPkFybmFsLCBQLiBKLjwv
YXV0aG9yPjxhdXRob3I+RmVhc3NvbiwgTC48L2F1dGhvcj48YXV0aG9yPlZlcmdlcywgUy48L2F1
dGhvcj48YXV0aG9yPk1pbGxldCwgRy4gWS48L2F1dGhvcj48L2F1dGhvcnM+PC9jb250cmlidXRv
cnM+PGF1dGgtYWRkcmVzcz4xTGFib3JhdG9pcmUgZGUgUGh5c2lvbG9naWUgZGUgbCZhcG9zO0V4
ZXJjaWNlLCBVbml2ZXJzaXRlIGRlIEx5b24sIFNhaW50LUV0aWVubmUsIEZSQU5DRTsgMkxhYm9y
YXRvaXJlIEhQMiwgVW5pdmVyc2l0eSBHcmVub2JsZSBBbHBlcywgR3Jlbm9ibGUsIEZSQU5DRTsg
M0lOU0VSTSwgVTEwNDIsIEdyZW5vYmxlLCBGUkFOQ0U7IDRMYWJvcmF0b2lyZSBkZXMgQWRhcHRh
dGlvbnMgTWV0YWJvbGlxdWVzIGEgbCZhcG9zO0V4ZXJjaWNlIGVuIENvbmRpdGlvbnMgUGh5c2lv
bG9naXF1ZXMgZXQgUGF0aG9sb2dpcXVlcywgQlAgMTA0NDgsIENsZXJtb250IFVuaXZlcnNpdGUs
IFVuaXZlcnNpdGUgQmxhaXNlIFBhc2NhbCwgRUEgMzUzMywgQ2xlcm1vbnQgRmVycmFuZCwgRlJB
TkNFOyA1VW5pdGUgZGUgTXlvbG9naWUsIENlbnRyZSBSZWZlcmVudCBNYWxhZGllcyBOZXVyb211
c2N1bGFpcmVzIFJhcmVzIFJob25lLUFscGVzLCBDZW50cmUgSG9zcGl0YWxpZXIgVW5pdmVyc2l0
YWlyZSBkZSBTYWludC1FdGllbm5lLCBTYWludC1FdGllbm5lLCBGUkFOQ0U7IGFuZCA2SHVtYW4g
UGVyZm9ybWFuY2UgTGFib3JhdG9yeSwgRmFjdWx0eSBvZiBLaW5lc2lvbG9neSwgVW5pdmVyc2l0
eSBvZiBDYWxnYXJ5LCBDYWxnYXJ5LCBBbGJlcnRhLCBDQU5BREEuPC9hdXRoLWFkZHJlc3M+PHRp
dGxlcz48dGl0bGU+Q2VudHJhbCBmYXRpZ3VlIGFzc2Vzc2VkIGJ5IHRyYW5zY3JhbmlhbCBtYWdu
ZXRpYyBzdGltdWxhdGlvbiBpbiB1bHRyYXRyYWlsIHJ1bm5pbmc8L3RpdGxlPjxzZWNvbmRhcnkt
dGl0bGU+TWVkIFNjaSBTcG9ydHMgRXhlcmM8L3NlY29uZGFyeS10aXRsZT48L3RpdGxlcz48cGVy
aW9kaWNhbD48ZnVsbC10aXRsZT5NZWQgU2NpIFNwb3J0cyBFeGVyYzwvZnVsbC10aXRsZT48YWJi
ci0xPk1lZGljaW5lIGFuZCBTY2llbmNlIGluIFNwb3J0cyBhbmQgRXhlcmNpc2U8L2FiYnItMT48
YWJici0yPk1lZCBTY2kgU3BvcnRzIEV4ZXJjPC9hYmJyLTI+PGFiYnItMz5NZWQuIFNjaS4gU3Bv
cnRzIEV4ZXJjLjwvYWJici0zPjwvcGVyaW9kaWNhbD48cGFnZXM+MTE2Ni03NTwvcGFnZXM+PHZv
bHVtZT40Njwvdm9sdW1lPjxudW1iZXI+NjwvbnVtYmVyPjxrZXl3b3Jkcz48a2V5d29yZD5BZHVs
dDwva2V5d29yZD48a2V5d29yZD5FbGVjdHJpYyBTdGltdWxhdGlvbjwva2V5d29yZD48a2V5d29y
ZD5FbGVjdHJvbXlvZ3JhcGh5PC9rZXl3b3JkPjxrZXl3b3JkPkV2b2tlZCBQb3RlbnRpYWxzLCBN
b3Rvci8qcGh5c2lvbG9neTwva2V5d29yZD48a2V5d29yZD5GYXRpZ3VlL2RpYWdub3Npcy8qcGh5
c2lvcGF0aG9sb2d5PC9rZXl3b3JkPjxrZXl3b3JkPkZlbWFsZTwva2V5d29yZD48a2V5d29yZD5G
ZW1vcmFsIE5lcnZlL3BoeXNpb2xvZ3k8L2tleXdvcmQ+PGtleXdvcmQ+SHVtYW5zPC9rZXl3b3Jk
PjxrZXl3b3JkPktuZWUvcGh5c2lvbG9neTwva2V5d29yZD48a2V5d29yZD5NYWxlPC9rZXl3b3Jk
PjxrZXl3b3JkPk1vdG9yIENvcnRleC9waHlzaW9sb2d5PC9rZXl3b3JkPjxrZXl3b3JkPk11c2Ns
ZSBDb250cmFjdGlvbi9waHlzaW9sb2d5PC9rZXl3b3JkPjxrZXl3b3JkPk11c2NsZSBGYXRpZ3Vl
LypwaHlzaW9sb2d5PC9rZXl3b3JkPjxrZXl3b3JkPlBoeXNpY2FsIEVuZHVyYW5jZS8qcGh5c2lv
bG9neTwva2V5d29yZD48a2V5d29yZD5SdW5uaW5nLypwaHlzaW9sb2d5PC9rZXl3b3JkPjxrZXl3
b3JkPlRvcnF1ZTwva2V5d29yZD48a2V5d29yZD4qVHJhbnNjcmFuaWFsIE1hZ25ldGljIFN0aW11
bGF0aW9uPC9rZXl3b3JkPjwva2V5d29yZHM+PGRhdGVzPjx5ZWFyPjIwMTQ8L3llYXI+PHB1Yi1k
YXRlcz48ZGF0ZT5KdW48L2RhdGU+PC9wdWItZGF0ZXM+PC9kYXRlcz48aXNibj4xNTMwLTAzMTUg
KEVsZWN0cm9uaWMpJiN4RDswMTk1LTkxMzEgKExpbmtpbmcpPC9pc2JuPjxhY2Nlc3Npb24tbnVt
PjI0MTk1ODY1PC9hY2Nlc3Npb24tbnVtPjx1cmxzPjxyZWxhdGVkLXVybHM+PHVybD5odHRwOi8v
d3d3Lm5jYmkubmxtLm5paC5nb3YvcHVibWVkLzI0MTk1ODY1PC91cmw+PC9yZWxhdGVkLXVybHM+
PC91cmxzPjxlbGVjdHJvbmljLXJlc291cmNlLW51bT4xMC4xMjQ5L01TUy4wMDAwMDAwMDAwMDAw
MjA3PC9lbGVjdHJvbmljLXJlc291cmNlLW51bT48L3JlY29yZD48L0NpdGU+PC9FbmROb3RlPgB=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C76FC2" w:rsidRPr="00D22628">
        <w:rPr>
          <w:szCs w:val="24"/>
          <w:lang w:eastAsia="en-GB"/>
        </w:rPr>
      </w:r>
      <w:r w:rsidR="00C76FC2" w:rsidRPr="00D22628">
        <w:rPr>
          <w:szCs w:val="24"/>
          <w:lang w:eastAsia="en-GB"/>
        </w:rPr>
        <w:fldChar w:fldCharType="separate"/>
      </w:r>
      <w:r w:rsidR="00C76FC2" w:rsidRPr="00D22628">
        <w:rPr>
          <w:noProof/>
          <w:szCs w:val="24"/>
          <w:lang w:eastAsia="en-GB"/>
        </w:rPr>
        <w:t>(20, 33, 42)</w:t>
      </w:r>
      <w:r w:rsidR="00C76FC2" w:rsidRPr="00D22628">
        <w:rPr>
          <w:szCs w:val="24"/>
          <w:lang w:eastAsia="en-GB"/>
        </w:rPr>
        <w:fldChar w:fldCharType="end"/>
      </w:r>
      <w:r w:rsidR="00596BB0" w:rsidRPr="00D22628">
        <w:rPr>
          <w:szCs w:val="24"/>
          <w:lang w:eastAsia="en-GB"/>
        </w:rPr>
        <w:t xml:space="preserve"> and cycling</w:t>
      </w:r>
      <w:r w:rsidR="008B32A8" w:rsidRPr="00D22628">
        <w:rPr>
          <w:szCs w:val="24"/>
          <w:lang w:eastAsia="en-GB"/>
        </w:rPr>
        <w:t xml:space="preserve"> </w:t>
      </w:r>
      <w:r w:rsidR="003B160F" w:rsidRPr="00D22628">
        <w:rPr>
          <w:szCs w:val="24"/>
          <w:lang w:eastAsia="en-GB"/>
        </w:rPr>
        <w:fldChar w:fldCharType="begin">
          <w:fldData xml:space="preserve">PEVuZE5vdGU+PENpdGU+PEF1dGhvcj5UaG9tYXM8L0F1dGhvcj48WWVhcj4yMDE2PC9ZZWFyPjxS
ZWNOdW0+MTQyNzwvUmVjTnVtPjxEaXNwbGF5VGV4dD4oMTAsIDQzLCA0NCk8L0Rpc3BsYXlUZXh0
PjxyZWNvcmQ+PHJlYy1udW1iZXI+MTQyNzwvcmVjLW51bWJlcj48Zm9yZWlnbi1rZXlzPjxrZXkg
YXBwPSJFTiIgZGItaWQ9ImV0ZXp2eGZwa3p2MjlpZTJmemt4Mnp0eDU5ZXdyNWFheGZ0cCIgdGlt
ZXN0YW1wPSIxNDczMzQyOTU4Ij4xNDI3PC9rZXk+PC9mb3JlaWduLWtleXM+PHJlZi10eXBlIG5h
bWU9IkpvdXJuYWwgQXJ0aWNsZSI+MTc8L3JlZi10eXBlPjxjb250cmlidXRvcnM+PGF1dGhvcnM+
PGF1dGhvcj5UaG9tYXMsIEsuPC9hdXRob3I+PGF1dGhvcj5FbG1ldWEsIE0uPC9hdXRob3I+PGF1
dGhvcj5Ib3dhdHNvbiwgRy48L2F1dGhvcj48YXV0aG9yPkdvb2RhbGwsIFMuPC9hdXRob3I+PC9h
dXRob3JzPjwvY29udHJpYnV0b3JzPjxhdXRoLWFkZHJlc3M+MUZhY3VsdHkgb2YgSGVhbHRoIGFu
ZCBMaWZlIFNjaWVuY2VzLCBOb3J0aHVtYnJpYSBVbml2ZXJzaXR5LCBOZXdjYXN0bGUgdXBvbiBU
eW5lLCBVTklURUQgS0lOR0RPTTsgYW5kIDJXYXRlciBSZXNlYXJjaCBHcm91cCwgU2Nob29sIG9m
IEVudmlyb25tZW50YWwgU2NpZW5jZXMgYW5kIERldmVsb3BtZW50LCBOb3J0aHdlc3QgVW5pdmVy
c2l0eSwgUG90Y2hlZnN0cm9vbSwgU09VVEggQUZSSUNBLjwvYXV0aC1hZGRyZXNzPjx0aXRsZXM+
PHRpdGxlPkludGVuc2l0eS1EZXBlbmRlbnQgQ29udHJpYnV0aW9uIG9mIE5ldXJvbXVzY3VsYXIg
RmF0aWd1ZSBhZnRlciBDb25zdGFudC1Mb2FkIEN5Y2xpbmc8L3RpdGxlPjxzZWNvbmRhcnktdGl0
bGU+TWVkIFNjaSBTcG9ydHMgRXhlcmM8L3NlY29uZGFyeS10aXRsZT48L3RpdGxlcz48cGVyaW9k
aWNhbD48ZnVsbC10aXRsZT5NZWQgU2NpIFNwb3J0cyBFeGVyYzwvZnVsbC10aXRsZT48YWJici0x
Pk1lZGljaW5lIGFuZCBTY2llbmNlIGluIFNwb3J0cyBhbmQgRXhlcmNpc2U8L2FiYnItMT48YWJi
ci0yPk1lZCBTY2kgU3BvcnRzIEV4ZXJjPC9hYmJyLTI+PGFiYnItMz5NZWQuIFNjaS4gU3BvcnRz
IEV4ZXJjLjwvYWJici0zPjwvcGVyaW9kaWNhbD48cGFnZXM+MTc1MS02MDwvcGFnZXM+PHZvbHVt
ZT40ODwvdm9sdW1lPjxudW1iZXI+OTwvbnVtYmVyPjxkYXRlcz48eWVhcj4yMDE2PC95ZWFyPjxw
dWItZGF0ZXM+PGRhdGU+U2VwPC9kYXRlPjwvcHViLWRhdGVzPjwvZGF0ZXM+PGlzYm4+MTUzMC0w
MzE1IChFbGVjdHJvbmljKSYjeEQ7MDE5NS05MTMxIChMaW5raW5nKTwvaXNibj48YWNjZXNzaW9u
LW51bT4yNzE4NzEwMTwvYWNjZXNzaW9uLW51bT48dXJscz48cmVsYXRlZC11cmxzPjx1cmw+aHR0
cDovL3d3dy5uY2JpLm5sbS5uaWguZ292L3B1Ym1lZC8yNzE4NzEwMTwvdXJsPjwvcmVsYXRlZC11
cmxzPjwvdXJscz48ZWxlY3Ryb25pYy1yZXNvdXJjZS1udW0+MTAuMTI0OS9NU1MuMDAwMDAwMDAw
MDAwMDk1MDwvZWxlY3Ryb25pYy1yZXNvdXJjZS1udW0+PC9yZWNvcmQ+PC9DaXRlPjxDaXRlPjxB
dXRob3I+VGhvbWFzPC9BdXRob3I+PFllYXI+MjAxNTwvWWVhcj48UmVjTnVtPjEzMjE8L1JlY051
bT48cmVjb3JkPjxyZWMtbnVtYmVyPjEzMjE8L3JlYy1udW1iZXI+PGZvcmVpZ24ta2V5cz48a2V5
IGFwcD0iRU4iIGRiLWlkPSJldGV6dnhmcGt6djI5aWUyZnpreDJ6dHg1OWV3cjVhYXhmdHAiIHRp
bWVzdGFtcD0iMTQzMDIzMDUyMCI+MTMyMTwva2V5PjwvZm9yZWlnbi1rZXlzPjxyZWYtdHlwZSBu
YW1lPSJKb3VybmFsIEFydGljbGUiPjE3PC9yZWYtdHlwZT48Y29udHJpYnV0b3JzPjxhdXRob3Jz
PjxhdXRob3I+VGhvbWFzLCBLLjwvYXV0aG9yPjxhdXRob3I+R29vZGFsbCwgUy48L2F1dGhvcj48
YXV0aG9yPlN0b25lLCBNLjwvYXV0aG9yPjxhdXRob3I+SG93YXRzb24sIEcuPC9hdXRob3I+PGF1
dGhvcj5TdCBDbGFpciBHaWJzb24sIEEuPC9hdXRob3I+PGF1dGhvcj5BbnNsZXksIEwuPC9hdXRo
b3I+PC9hdXRob3JzPjwvY29udHJpYnV0b3JzPjxhdXRoLWFkZHJlc3M+MURlcGFydG1lbnQgb2Yg
U3BvcnQsIEV4ZXJjaXNlIGFuZCBSZWhhYmlsaXRhdGlvbiwgRmFjdWx0eSBvZiBIZWFsdGggYW5k
IExpZmUgU2NpZW5jZXMsIE5vcnRodW1icmlhIFVuaXZlcnNpdHksIE5ld2Nhc3RsZS11cG9uLVR5
bmUsIFVOSVRFRCBLSU5HRE9NOyAyRGVwYXJ0bWVudCBvZiBTcG9ydCBNYW5hZ2VtZW50LCBTY2hv
b2wgb2YgQXBwbGllZCBNYW5hZ2VtZW50IGFuZCBMYXcsIEJ1Y2tpbmdoYW1zaGlyZSBOZXcgVW5p
dmVyc2l0eSwgSGlnaCBXeWNvbWJlLCBVTklURUQgS0lOR0RPTTsgM1dhdGVyIFJlc2VhcmNoIEdy
b3VwLCBTY2hvb2wgb2YgRW52aXJvbm1lbnRhbCBTY2llbmNlcyBhbmQgRGV2ZWxvcG1lbnQsIE5v
cnRod2VzdCBVbml2ZXJzaXR5LCBQb3RjaGVmc3Ryb29tLCBTT1VUSCBBRlJJQ0E7IGFuZCA0U2No
b29sIG9mIE1lZGljaW5lLCBVbml2ZXJzaXR5IG9mIHRoZSBGcmVlIFN0YXRlLCBCbG9lbWZvbnRl
aW4sIFNPVVRIIEFGUklDQS48L2F1dGgtYWRkcmVzcz48dGl0bGVzPjx0aXRsZT5DZW50cmFsIGFu
ZCBwZXJpcGhlcmFsIGZhdGlndWUgaW4gbWFsZSBjeWNsaXN0cyBhZnRlciA0LSwgMjAtLCBhbmQg
NDAta20gdGltZSB0cmlhb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TY2llbmNlIGluIFNwb3J0cyBhbmQgRXhlcmNpc2U8L2FiYnItMT48YWJici0yPk1lZCBT
Y2kgU3BvcnRzIEV4ZXJjPC9hYmJyLTI+PGFiYnItMz5NZWQuIFNjaS4gU3BvcnRzIEV4ZXJjLjwv
YWJici0zPjwvcGVyaW9kaWNhbD48YWx0LXBlcmlvZGljYWw+PGZ1bGwtdGl0bGU+TWVkaWNpbmUg
YW5kIFNjaWVuY2UgaW4gU3BvcnRzIGFuZCBFeGVyY2lzZTwvZnVsbC10aXRsZT48YWJici0xPk1l
ZGljaW5lIGFuZCBTY2llbmNlIGluIFNwb3J0cyBhbmQgRXhlcmNpc2U8L2FiYnItMT48YWJici0y
Pk1lZCBTY2kgU3BvcnRzIEV4ZXJjPC9hYmJyLTI+PGFiYnItMz5NZWQuIFNjaS4gU3BvcnRzIEV4
ZXJjLjwvYWJici0zPjwvYWx0LXBlcmlvZGljYWw+PHBhZ2VzPjUzNy00NjwvcGFnZXM+PHZvbHVt
ZT40Nzwvdm9sdW1lPjxudW1iZXI+MzwvbnVtYmVyPjxkYXRlcz48eWVhcj4yMDE1PC95ZWFyPjxw
dWItZGF0ZXM+PGRhdGU+TWFyPC9kYXRlPjwvcHViLWRhdGVzPjwvZGF0ZXM+PGlzYm4+MTUzMC0w
MzE1IChFbGVjdHJvbmljKSYjeEQ7MDE5NS05MTMxIChMaW5raW5nKTwvaXNibj48YWNjZXNzaW9u
LW51bT4yNTA1MTM4ODwvYWNjZXNzaW9uLW51bT48dXJscz48cmVsYXRlZC11cmxzPjx1cmw+aHR0
cDovL3d3dy5uY2JpLm5sbS5uaWguZ292L3B1Ym1lZC8yNTA1MTM4ODwvdXJsPjwvcmVsYXRlZC11
cmxzPjwvdXJscz48ZWxlY3Ryb25pYy1yZXNvdXJjZS1udW0+MTAuMTI0OS9NU1MuMDAwMDAwMDAw
MDAwMDQ0ODwvZWxlY3Ryb25pYy1yZXNvdXJjZS1udW0+PC9yZWNvcmQ+PC9DaXRlPjxDaXRlPjxB
dXRob3I+RGVjb3J0ZTwvQXV0aG9yPjxZZWFyPjIwMTI8L1llYXI+PFJlY051bT42NjI8L1JlY051
bT48cmVjb3JkPjxyZWMtbnVtYmVyPjY2MjwvcmVjLW51bWJlcj48Zm9yZWlnbi1rZXlzPjxrZXkg
YXBwPSJFTiIgZGItaWQ9ImV0ZXp2eGZwa3p2MjlpZTJmemt4Mnp0eDU5ZXdyNWFheGZ0cCIgdGlt
ZXN0YW1wPSIxMzU5OTkxNDA3Ij42NjI8L2tleT48L2ZvcmVpZ24ta2V5cz48cmVmLXR5cGUgbmFt
ZT0iSm91cm5hbCBBcnRpY2xlIj4xNzwvcmVmLXR5cGU+PGNvbnRyaWJ1dG9ycz48YXV0aG9ycz48
YXV0aG9yPkRlY29ydGUsIE4uPC9hdXRob3I+PGF1dGhvcj5MYWZhaXgsIFAuIEEuPC9hdXRob3I+
PGF1dGhvcj5NaWxsZXQsIEcuIFkuPC9hdXRob3I+PGF1dGhvcj5XdXlhbSwgQi48L2F1dGhvcj48
YXV0aG9yPlZlcmdlcywgUy48L2F1dGhvcj48L2F1dGhvcnM+PC9jb250cmlidXRvcnM+PGF1dGgt
YWRkcmVzcz5FeGVyY2lzZSBSZXNlYXJjaCBVbml0LCBVbml2ZXJzaXR5IEhvc3BpdGFsIGFuZCBI
UDIgTGFib3JhdG9yeSwgSm9zZXBoIEZvdXJpZXIgVW5pdmVyc2l0eSwgR3Jlbm9ibGUsIEZyYW5j
ZS48L2F1dGgtYWRkcmVzcz48dGl0bGVzPjx0aXRsZT5DZW50cmFsIGFuZCBwZXJpcGhlcmFsIGZh
dGlndWUga2luZXRpY3MgZHVyaW5nIGV4aGF1c3RpdmUgY29uc3RhbnQtbG9hZCBjeWNsaW5nPC90
aXRsZT48c2Vjb25kYXJ5LXRpdGxlPlNjYW5kaW5hdmlhbiBKb3VybmFsIG9mIE1lZGljaW5lICZh
bXA7IFNjaWVuY2UgaW4gU3BvcnRzPC9zZWNvbmRhcnktdGl0bGU+PGFsdC10aXRsZT5TY2FuZCBK
IE1lZCBTY2kgU3BvcnRzPC9hbHQtdGl0bGU+PC90aXRsZXM+PHBlcmlvZGljYWw+PGZ1bGwtdGl0
bGU+U2NhbmRpbmF2aWFuIEpvdXJuYWwgb2YgTWVkaWNpbmUgJmFtcDsgU2NpZW5jZSBpbiBTcG9y
dHM8L2Z1bGwtdGl0bGU+PGFiYnItMT5TY2FuZCBKIE1lZCBTY2kgU3BvcnRzPC9hYmJyLTE+PGFi
YnItMj5TY2FuZCBKIE1lZCBTY2kgU3BvcnRzPC9hYmJyLTI+PGFiYnItMz5TY2FuZC4gSi4gTWVk
LiBTY2kuIFNwb3J0cy48L2FiYnItMz48L3BlcmlvZGljYWw+PGFsdC1wZXJpb2RpY2FsPjxmdWxs
LXRpdGxlPlNjYW5kIEogTWVkIFNjaSBTcG9ydHM8L2Z1bGwtdGl0bGU+PGFiYnItMT5TY2FuZGlu
YXZpYW4gSm91cm5hbCBvZiBNZWRpY2luZSBhbmQgU2NpZW5jZSBpbiBTcG9ydHM8L2FiYnItMT48
YWJici0yPlNjYW5kIEogTWVkIFNjaSBTcG9ydHM8L2FiYnItMj48YWJici0zPlNjYW5kLiBKLiBN
ZWQuIFNjaS4gU3BvcnRzPC9hYmJyLTM+PC9hbHQtcGVyaW9kaWNhbD48cGFnZXM+MzgxLTkxPC9w
YWdlcz48dm9sdW1lPjIyPC92b2x1bWU+PG51bWJlcj4zPC9udW1iZXI+PGVkaXRpb24+MjAxMC8w
OS8wMzwvZWRpdGlvbj48a2V5d29yZHM+PGtleXdvcmQ+QWR1bHQ8L2tleXdvcmQ+PGtleXdvcmQ+
QW5hbHlzaXMgb2YgVmFyaWFuY2U8L2tleXdvcmQ+PGtleXdvcmQ+QmljeWNsaW5nLypwaHlzaW9s
b2d5PC9rZXl3b3JkPjxrZXl3b3JkPkJpb21lY2hhbmljczwva2V5d29yZD48a2V5d29yZD5FbGVj
dHJpYyBTdGltdWxhdGlvbjwva2V5d29yZD48a2V5d29yZD5FbGVjdHJvbXlvZ3JhcGh5PC9rZXl3
b3JkPjxrZXl3b3JkPkh1bWFuczwva2V5d29yZD48a2V5d29yZD5NYWxlPC9rZXl3b3JkPjxrZXl3
b3JkPk11c2NsZSBDb250cmFjdGlvbi9waHlzaW9sb2d5PC9rZXl3b3JkPjxrZXl3b3JkPk11c2Ns
ZSBGYXRpZ3VlLypwaHlzaW9sb2d5PC9rZXl3b3JkPjxrZXl3b3JkPk11c2NsZSBTdHJlbmd0aC9w
aHlzaW9sb2d5PC9rZXl3b3JkPjxrZXl3b3JkPlBoeXNpY2FsIEVuZHVyYW5jZS9waHlzaW9sb2d5
PC9rZXl3b3JkPjwva2V5d29yZHM+PGRhdGVzPjx5ZWFyPjIwMTI8L3llYXI+PHB1Yi1kYXRlcz48
ZGF0ZT5KdW48L2RhdGU+PC9wdWItZGF0ZXM+PC9kYXRlcz48aXNibj4xNjAwLTA4MzggKEVsZWN0
cm9uaWMpJiN4RDswOTA1LTcxODggKExpbmtpbmcpPC9pc2JuPjxhY2Nlc3Npb24tbnVtPjIwODA3
MzkwPC9hY2Nlc3Npb24tbnVtPjx1cmxzPjxyZWxhdGVkLXVybHM+PHVybD5odHRwOi8vd3d3Lm5j
YmkubmxtLm5paC5nb3YvcHVibWVkLzIwODA3MzkwPC91cmw+PC9yZWxhdGVkLXVybHM+PC91cmxz
PjxlbGVjdHJvbmljLXJlc291cmNlLW51bT4xMC4xMTExL2ouMTYwMC0wODM4LjIwMTAuMDExNjcu
eDwvZWxlY3Ryb25pYy1yZXNvdXJjZS1udW0+PGxhbmd1YWdlPmVuZzwvbGFuZ3VhZ2U+PC9yZWNv
cmQ+PC9DaXRlPjwvRW5kTm90ZT4A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UaG9tYXM8L0F1dGhvcj48WWVhcj4yMDE2PC9ZZWFyPjxS
ZWNOdW0+MTQyNzwvUmVjTnVtPjxEaXNwbGF5VGV4dD4oMTAsIDQzLCA0NCk8L0Rpc3BsYXlUZXh0
PjxyZWNvcmQ+PHJlYy1udW1iZXI+MTQyNzwvcmVjLW51bWJlcj48Zm9yZWlnbi1rZXlzPjxrZXkg
YXBwPSJFTiIgZGItaWQ9ImV0ZXp2eGZwa3p2MjlpZTJmemt4Mnp0eDU5ZXdyNWFheGZ0cCIgdGlt
ZXN0YW1wPSIxNDczMzQyOTU4Ij4xNDI3PC9rZXk+PC9mb3JlaWduLWtleXM+PHJlZi10eXBlIG5h
bWU9IkpvdXJuYWwgQXJ0aWNsZSI+MTc8L3JlZi10eXBlPjxjb250cmlidXRvcnM+PGF1dGhvcnM+
PGF1dGhvcj5UaG9tYXMsIEsuPC9hdXRob3I+PGF1dGhvcj5FbG1ldWEsIE0uPC9hdXRob3I+PGF1
dGhvcj5Ib3dhdHNvbiwgRy48L2F1dGhvcj48YXV0aG9yPkdvb2RhbGwsIFMuPC9hdXRob3I+PC9h
dXRob3JzPjwvY29udHJpYnV0b3JzPjxhdXRoLWFkZHJlc3M+MUZhY3VsdHkgb2YgSGVhbHRoIGFu
ZCBMaWZlIFNjaWVuY2VzLCBOb3J0aHVtYnJpYSBVbml2ZXJzaXR5LCBOZXdjYXN0bGUgdXBvbiBU
eW5lLCBVTklURUQgS0lOR0RPTTsgYW5kIDJXYXRlciBSZXNlYXJjaCBHcm91cCwgU2Nob29sIG9m
IEVudmlyb25tZW50YWwgU2NpZW5jZXMgYW5kIERldmVsb3BtZW50LCBOb3J0aHdlc3QgVW5pdmVy
c2l0eSwgUG90Y2hlZnN0cm9vbSwgU09VVEggQUZSSUNBLjwvYXV0aC1hZGRyZXNzPjx0aXRsZXM+
PHRpdGxlPkludGVuc2l0eS1EZXBlbmRlbnQgQ29udHJpYnV0aW9uIG9mIE5ldXJvbXVzY3VsYXIg
RmF0aWd1ZSBhZnRlciBDb25zdGFudC1Mb2FkIEN5Y2xpbmc8L3RpdGxlPjxzZWNvbmRhcnktdGl0
bGU+TWVkIFNjaSBTcG9ydHMgRXhlcmM8L3NlY29uZGFyeS10aXRsZT48L3RpdGxlcz48cGVyaW9k
aWNhbD48ZnVsbC10aXRsZT5NZWQgU2NpIFNwb3J0cyBFeGVyYzwvZnVsbC10aXRsZT48YWJici0x
Pk1lZGljaW5lIGFuZCBTY2llbmNlIGluIFNwb3J0cyBhbmQgRXhlcmNpc2U8L2FiYnItMT48YWJi
ci0yPk1lZCBTY2kgU3BvcnRzIEV4ZXJjPC9hYmJyLTI+PGFiYnItMz5NZWQuIFNjaS4gU3BvcnRz
IEV4ZXJjLjwvYWJici0zPjwvcGVyaW9kaWNhbD48cGFnZXM+MTc1MS02MDwvcGFnZXM+PHZvbHVt
ZT40ODwvdm9sdW1lPjxudW1iZXI+OTwvbnVtYmVyPjxkYXRlcz48eWVhcj4yMDE2PC95ZWFyPjxw
dWItZGF0ZXM+PGRhdGU+U2VwPC9kYXRlPjwvcHViLWRhdGVzPjwvZGF0ZXM+PGlzYm4+MTUzMC0w
MzE1IChFbGVjdHJvbmljKSYjeEQ7MDE5NS05MTMxIChMaW5raW5nKTwvaXNibj48YWNjZXNzaW9u
LW51bT4yNzE4NzEwMTwvYWNjZXNzaW9uLW51bT48dXJscz48cmVsYXRlZC11cmxzPjx1cmw+aHR0
cDovL3d3dy5uY2JpLm5sbS5uaWguZ292L3B1Ym1lZC8yNzE4NzEwMTwvdXJsPjwvcmVsYXRlZC11
cmxzPjwvdXJscz48ZWxlY3Ryb25pYy1yZXNvdXJjZS1udW0+MTAuMTI0OS9NU1MuMDAwMDAwMDAw
MDAwMDk1MDwvZWxlY3Ryb25pYy1yZXNvdXJjZS1udW0+PC9yZWNvcmQ+PC9DaXRlPjxDaXRlPjxB
dXRob3I+VGhvbWFzPC9BdXRob3I+PFllYXI+MjAxNTwvWWVhcj48UmVjTnVtPjEzMjE8L1JlY051
bT48cmVjb3JkPjxyZWMtbnVtYmVyPjEzMjE8L3JlYy1udW1iZXI+PGZvcmVpZ24ta2V5cz48a2V5
IGFwcD0iRU4iIGRiLWlkPSJldGV6dnhmcGt6djI5aWUyZnpreDJ6dHg1OWV3cjVhYXhmdHAiIHRp
bWVzdGFtcD0iMTQzMDIzMDUyMCI+MTMyMTwva2V5PjwvZm9yZWlnbi1rZXlzPjxyZWYtdHlwZSBu
YW1lPSJKb3VybmFsIEFydGljbGUiPjE3PC9yZWYtdHlwZT48Y29udHJpYnV0b3JzPjxhdXRob3Jz
PjxhdXRob3I+VGhvbWFzLCBLLjwvYXV0aG9yPjxhdXRob3I+R29vZGFsbCwgUy48L2F1dGhvcj48
YXV0aG9yPlN0b25lLCBNLjwvYXV0aG9yPjxhdXRob3I+SG93YXRzb24sIEcuPC9hdXRob3I+PGF1
dGhvcj5TdCBDbGFpciBHaWJzb24sIEEuPC9hdXRob3I+PGF1dGhvcj5BbnNsZXksIEwuPC9hdXRo
b3I+PC9hdXRob3JzPjwvY29udHJpYnV0b3JzPjxhdXRoLWFkZHJlc3M+MURlcGFydG1lbnQgb2Yg
U3BvcnQsIEV4ZXJjaXNlIGFuZCBSZWhhYmlsaXRhdGlvbiwgRmFjdWx0eSBvZiBIZWFsdGggYW5k
IExpZmUgU2NpZW5jZXMsIE5vcnRodW1icmlhIFVuaXZlcnNpdHksIE5ld2Nhc3RsZS11cG9uLVR5
bmUsIFVOSVRFRCBLSU5HRE9NOyAyRGVwYXJ0bWVudCBvZiBTcG9ydCBNYW5hZ2VtZW50LCBTY2hv
b2wgb2YgQXBwbGllZCBNYW5hZ2VtZW50IGFuZCBMYXcsIEJ1Y2tpbmdoYW1zaGlyZSBOZXcgVW5p
dmVyc2l0eSwgSGlnaCBXeWNvbWJlLCBVTklURUQgS0lOR0RPTTsgM1dhdGVyIFJlc2VhcmNoIEdy
b3VwLCBTY2hvb2wgb2YgRW52aXJvbm1lbnRhbCBTY2llbmNlcyBhbmQgRGV2ZWxvcG1lbnQsIE5v
cnRod2VzdCBVbml2ZXJzaXR5LCBQb3RjaGVmc3Ryb29tLCBTT1VUSCBBRlJJQ0E7IGFuZCA0U2No
b29sIG9mIE1lZGljaW5lLCBVbml2ZXJzaXR5IG9mIHRoZSBGcmVlIFN0YXRlLCBCbG9lbWZvbnRl
aW4sIFNPVVRIIEFGUklDQS48L2F1dGgtYWRkcmVzcz48dGl0bGVzPjx0aXRsZT5DZW50cmFsIGFu
ZCBwZXJpcGhlcmFsIGZhdGlndWUgaW4gbWFsZSBjeWNsaXN0cyBhZnRlciA0LSwgMjAtLCBhbmQg
NDAta20gdGltZSB0cmlhb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TY2llbmNlIGluIFNwb3J0cyBhbmQgRXhlcmNpc2U8L2FiYnItMT48YWJici0yPk1lZCBT
Y2kgU3BvcnRzIEV4ZXJjPC9hYmJyLTI+PGFiYnItMz5NZWQuIFNjaS4gU3BvcnRzIEV4ZXJjLjwv
YWJici0zPjwvcGVyaW9kaWNhbD48YWx0LXBlcmlvZGljYWw+PGZ1bGwtdGl0bGU+TWVkaWNpbmUg
YW5kIFNjaWVuY2UgaW4gU3BvcnRzIGFuZCBFeGVyY2lzZTwvZnVsbC10aXRsZT48YWJici0xPk1l
ZGljaW5lIGFuZCBTY2llbmNlIGluIFNwb3J0cyBhbmQgRXhlcmNpc2U8L2FiYnItMT48YWJici0y
Pk1lZCBTY2kgU3BvcnRzIEV4ZXJjPC9hYmJyLTI+PGFiYnItMz5NZWQuIFNjaS4gU3BvcnRzIEV4
ZXJjLjwvYWJici0zPjwvYWx0LXBlcmlvZGljYWw+PHBhZ2VzPjUzNy00NjwvcGFnZXM+PHZvbHVt
ZT40Nzwvdm9sdW1lPjxudW1iZXI+MzwvbnVtYmVyPjxkYXRlcz48eWVhcj4yMDE1PC95ZWFyPjxw
dWItZGF0ZXM+PGRhdGU+TWFyPC9kYXRlPjwvcHViLWRhdGVzPjwvZGF0ZXM+PGlzYm4+MTUzMC0w
MzE1IChFbGVjdHJvbmljKSYjeEQ7MDE5NS05MTMxIChMaW5raW5nKTwvaXNibj48YWNjZXNzaW9u
LW51bT4yNTA1MTM4ODwvYWNjZXNzaW9uLW51bT48dXJscz48cmVsYXRlZC11cmxzPjx1cmw+aHR0
cDovL3d3dy5uY2JpLm5sbS5uaWguZ292L3B1Ym1lZC8yNTA1MTM4ODwvdXJsPjwvcmVsYXRlZC11
cmxzPjwvdXJscz48ZWxlY3Ryb25pYy1yZXNvdXJjZS1udW0+MTAuMTI0OS9NU1MuMDAwMDAwMDAw
MDAwMDQ0ODwvZWxlY3Ryb25pYy1yZXNvdXJjZS1udW0+PC9yZWNvcmQ+PC9DaXRlPjxDaXRlPjxB
dXRob3I+RGVjb3J0ZTwvQXV0aG9yPjxZZWFyPjIwMTI8L1llYXI+PFJlY051bT42NjI8L1JlY051
bT48cmVjb3JkPjxyZWMtbnVtYmVyPjY2MjwvcmVjLW51bWJlcj48Zm9yZWlnbi1rZXlzPjxrZXkg
YXBwPSJFTiIgZGItaWQ9ImV0ZXp2eGZwa3p2MjlpZTJmemt4Mnp0eDU5ZXdyNWFheGZ0cCIgdGlt
ZXN0YW1wPSIxMzU5OTkxNDA3Ij42NjI8L2tleT48L2ZvcmVpZ24ta2V5cz48cmVmLXR5cGUgbmFt
ZT0iSm91cm5hbCBBcnRpY2xlIj4xNzwvcmVmLXR5cGU+PGNvbnRyaWJ1dG9ycz48YXV0aG9ycz48
YXV0aG9yPkRlY29ydGUsIE4uPC9hdXRob3I+PGF1dGhvcj5MYWZhaXgsIFAuIEEuPC9hdXRob3I+
PGF1dGhvcj5NaWxsZXQsIEcuIFkuPC9hdXRob3I+PGF1dGhvcj5XdXlhbSwgQi48L2F1dGhvcj48
YXV0aG9yPlZlcmdlcywgUy48L2F1dGhvcj48L2F1dGhvcnM+PC9jb250cmlidXRvcnM+PGF1dGgt
YWRkcmVzcz5FeGVyY2lzZSBSZXNlYXJjaCBVbml0LCBVbml2ZXJzaXR5IEhvc3BpdGFsIGFuZCBI
UDIgTGFib3JhdG9yeSwgSm9zZXBoIEZvdXJpZXIgVW5pdmVyc2l0eSwgR3Jlbm9ibGUsIEZyYW5j
ZS48L2F1dGgtYWRkcmVzcz48dGl0bGVzPjx0aXRsZT5DZW50cmFsIGFuZCBwZXJpcGhlcmFsIGZh
dGlndWUga2luZXRpY3MgZHVyaW5nIGV4aGF1c3RpdmUgY29uc3RhbnQtbG9hZCBjeWNsaW5nPC90
aXRsZT48c2Vjb25kYXJ5LXRpdGxlPlNjYW5kaW5hdmlhbiBKb3VybmFsIG9mIE1lZGljaW5lICZh
bXA7IFNjaWVuY2UgaW4gU3BvcnRzPC9zZWNvbmRhcnktdGl0bGU+PGFsdC10aXRsZT5TY2FuZCBK
IE1lZCBTY2kgU3BvcnRzPC9hbHQtdGl0bGU+PC90aXRsZXM+PHBlcmlvZGljYWw+PGZ1bGwtdGl0
bGU+U2NhbmRpbmF2aWFuIEpvdXJuYWwgb2YgTWVkaWNpbmUgJmFtcDsgU2NpZW5jZSBpbiBTcG9y
dHM8L2Z1bGwtdGl0bGU+PGFiYnItMT5TY2FuZCBKIE1lZCBTY2kgU3BvcnRzPC9hYmJyLTE+PGFi
YnItMj5TY2FuZCBKIE1lZCBTY2kgU3BvcnRzPC9hYmJyLTI+PGFiYnItMz5TY2FuZC4gSi4gTWVk
LiBTY2kuIFNwb3J0cy48L2FiYnItMz48L3BlcmlvZGljYWw+PGFsdC1wZXJpb2RpY2FsPjxmdWxs
LXRpdGxlPlNjYW5kIEogTWVkIFNjaSBTcG9ydHM8L2Z1bGwtdGl0bGU+PGFiYnItMT5TY2FuZGlu
YXZpYW4gSm91cm5hbCBvZiBNZWRpY2luZSBhbmQgU2NpZW5jZSBpbiBTcG9ydHM8L2FiYnItMT48
YWJici0yPlNjYW5kIEogTWVkIFNjaSBTcG9ydHM8L2FiYnItMj48YWJici0zPlNjYW5kLiBKLiBN
ZWQuIFNjaS4gU3BvcnRzPC9hYmJyLTM+PC9hbHQtcGVyaW9kaWNhbD48cGFnZXM+MzgxLTkxPC9w
YWdlcz48dm9sdW1lPjIyPC92b2x1bWU+PG51bWJlcj4zPC9udW1iZXI+PGVkaXRpb24+MjAxMC8w
OS8wMzwvZWRpdGlvbj48a2V5d29yZHM+PGtleXdvcmQ+QWR1bHQ8L2tleXdvcmQ+PGtleXdvcmQ+
QW5hbHlzaXMgb2YgVmFyaWFuY2U8L2tleXdvcmQ+PGtleXdvcmQ+QmljeWNsaW5nLypwaHlzaW9s
b2d5PC9rZXl3b3JkPjxrZXl3b3JkPkJpb21lY2hhbmljczwva2V5d29yZD48a2V5d29yZD5FbGVj
dHJpYyBTdGltdWxhdGlvbjwva2V5d29yZD48a2V5d29yZD5FbGVjdHJvbXlvZ3JhcGh5PC9rZXl3
b3JkPjxrZXl3b3JkPkh1bWFuczwva2V5d29yZD48a2V5d29yZD5NYWxlPC9rZXl3b3JkPjxrZXl3
b3JkPk11c2NsZSBDb250cmFjdGlvbi9waHlzaW9sb2d5PC9rZXl3b3JkPjxrZXl3b3JkPk11c2Ns
ZSBGYXRpZ3VlLypwaHlzaW9sb2d5PC9rZXl3b3JkPjxrZXl3b3JkPk11c2NsZSBTdHJlbmd0aC9w
aHlzaW9sb2d5PC9rZXl3b3JkPjxrZXl3b3JkPlBoeXNpY2FsIEVuZHVyYW5jZS9waHlzaW9sb2d5
PC9rZXl3b3JkPjwva2V5d29yZHM+PGRhdGVzPjx5ZWFyPjIwMTI8L3llYXI+PHB1Yi1kYXRlcz48
ZGF0ZT5KdW48L2RhdGU+PC9wdWItZGF0ZXM+PC9kYXRlcz48aXNibj4xNjAwLTA4MzggKEVsZWN0
cm9uaWMpJiN4RDswOTA1LTcxODggKExpbmtpbmcpPC9pc2JuPjxhY2Nlc3Npb24tbnVtPjIwODA3
MzkwPC9hY2Nlc3Npb24tbnVtPjx1cmxzPjxyZWxhdGVkLXVybHM+PHVybD5odHRwOi8vd3d3Lm5j
YmkubmxtLm5paC5nb3YvcHVibWVkLzIwODA3MzkwPC91cmw+PC9yZWxhdGVkLXVybHM+PC91cmxz
PjxlbGVjdHJvbmljLXJlc291cmNlLW51bT4xMC4xMTExL2ouMTYwMC0wODM4LjIwMTAuMDExNjcu
eDwvZWxlY3Ryb25pYy1yZXNvdXJjZS1udW0+PGxhbmd1YWdlPmVuZzwvbGFuZ3VhZ2U+PC9yZWNv
cmQ+PC9DaXRlPjwvRW5kTm90ZT4A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3B160F" w:rsidRPr="00D22628">
        <w:rPr>
          <w:szCs w:val="24"/>
          <w:lang w:eastAsia="en-GB"/>
        </w:rPr>
      </w:r>
      <w:r w:rsidR="003B160F" w:rsidRPr="00D22628">
        <w:rPr>
          <w:szCs w:val="24"/>
          <w:lang w:eastAsia="en-GB"/>
        </w:rPr>
        <w:fldChar w:fldCharType="separate"/>
      </w:r>
      <w:r w:rsidR="00126B0D" w:rsidRPr="00D22628">
        <w:rPr>
          <w:noProof/>
          <w:szCs w:val="24"/>
          <w:lang w:eastAsia="en-GB"/>
        </w:rPr>
        <w:t>(10</w:t>
      </w:r>
      <w:r w:rsidR="00C76FC2" w:rsidRPr="00D22628">
        <w:rPr>
          <w:noProof/>
          <w:szCs w:val="24"/>
          <w:lang w:eastAsia="en-GB"/>
        </w:rPr>
        <w:t>)</w:t>
      </w:r>
      <w:r w:rsidR="003B160F" w:rsidRPr="00D22628">
        <w:rPr>
          <w:szCs w:val="24"/>
          <w:lang w:eastAsia="en-GB"/>
        </w:rPr>
        <w:fldChar w:fldCharType="end"/>
      </w:r>
      <w:r w:rsidR="00596BB0" w:rsidRPr="00D22628">
        <w:rPr>
          <w:szCs w:val="24"/>
          <w:lang w:eastAsia="en-GB"/>
        </w:rPr>
        <w:t xml:space="preserve"> exercise</w:t>
      </w:r>
      <w:r w:rsidRPr="00D22628">
        <w:rPr>
          <w:szCs w:val="24"/>
          <w:lang w:eastAsia="en-GB"/>
        </w:rPr>
        <w:t xml:space="preserve">. At 24 and 48 h post-exercise there was evidence of </w:t>
      </w:r>
      <w:r w:rsidR="00497433" w:rsidRPr="00D22628">
        <w:rPr>
          <w:szCs w:val="24"/>
          <w:lang w:eastAsia="en-GB"/>
        </w:rPr>
        <w:t xml:space="preserve">a </w:t>
      </w:r>
      <w:r w:rsidRPr="00D22628">
        <w:rPr>
          <w:szCs w:val="24"/>
          <w:lang w:eastAsia="en-GB"/>
        </w:rPr>
        <w:t xml:space="preserve">residual </w:t>
      </w:r>
      <w:r w:rsidR="00497433" w:rsidRPr="00D22628">
        <w:rPr>
          <w:szCs w:val="24"/>
          <w:lang w:eastAsia="en-GB"/>
        </w:rPr>
        <w:t>activation deficit</w:t>
      </w:r>
      <w:r w:rsidRPr="00D22628">
        <w:rPr>
          <w:szCs w:val="24"/>
          <w:lang w:eastAsia="en-GB"/>
        </w:rPr>
        <w:t>, but the magnitude of this depression was relatively small in comparison to the post-exercise decrease (</w:t>
      </w:r>
      <w:r w:rsidRPr="00D22628">
        <w:rPr>
          <w:szCs w:val="24"/>
          <w:lang w:val="en-US"/>
        </w:rPr>
        <w:t>–</w:t>
      </w:r>
      <w:r w:rsidR="000D66B9" w:rsidRPr="00D22628">
        <w:rPr>
          <w:szCs w:val="24"/>
          <w:lang w:val="en-US"/>
        </w:rPr>
        <w:t>4</w:t>
      </w:r>
      <w:r w:rsidR="00386B46" w:rsidRPr="00D22628">
        <w:rPr>
          <w:szCs w:val="24"/>
          <w:lang w:val="en-US"/>
        </w:rPr>
        <w:t xml:space="preserve"> </w:t>
      </w:r>
      <w:r w:rsidR="000D66B9" w:rsidRPr="00D22628">
        <w:rPr>
          <w:szCs w:val="24"/>
          <w:lang w:eastAsia="en-GB"/>
        </w:rPr>
        <w:t>±</w:t>
      </w:r>
      <w:r w:rsidR="00386B46" w:rsidRPr="00D22628">
        <w:rPr>
          <w:szCs w:val="24"/>
          <w:lang w:eastAsia="en-GB"/>
        </w:rPr>
        <w:t xml:space="preserve"> </w:t>
      </w:r>
      <w:r w:rsidRPr="00D22628">
        <w:rPr>
          <w:szCs w:val="24"/>
          <w:lang w:eastAsia="en-GB"/>
        </w:rPr>
        <w:t xml:space="preserve">2% for VA, </w:t>
      </w:r>
      <w:r w:rsidRPr="00D22628">
        <w:rPr>
          <w:szCs w:val="24"/>
          <w:lang w:val="en-US"/>
        </w:rPr>
        <w:t>–</w:t>
      </w:r>
      <w:r w:rsidR="000D66B9" w:rsidRPr="00D22628">
        <w:rPr>
          <w:szCs w:val="24"/>
          <w:lang w:val="en-US"/>
        </w:rPr>
        <w:t>3</w:t>
      </w:r>
      <w:r w:rsidR="00386B46" w:rsidRPr="00D22628">
        <w:rPr>
          <w:szCs w:val="24"/>
          <w:lang w:val="en-US"/>
        </w:rPr>
        <w:t xml:space="preserve"> </w:t>
      </w:r>
      <w:r w:rsidR="000D66B9" w:rsidRPr="00D22628">
        <w:rPr>
          <w:szCs w:val="24"/>
          <w:lang w:eastAsia="en-GB"/>
        </w:rPr>
        <w:t>±</w:t>
      </w:r>
      <w:r w:rsidR="00386B46" w:rsidRPr="00D22628">
        <w:rPr>
          <w:szCs w:val="24"/>
          <w:lang w:eastAsia="en-GB"/>
        </w:rPr>
        <w:t xml:space="preserve"> </w:t>
      </w:r>
      <w:r w:rsidRPr="00D22628">
        <w:rPr>
          <w:szCs w:val="24"/>
          <w:lang w:eastAsia="en-GB"/>
        </w:rPr>
        <w:t xml:space="preserve">4% for </w:t>
      </w:r>
      <w:r w:rsidRPr="00D22628">
        <w:rPr>
          <w:szCs w:val="24"/>
          <w:lang w:eastAsia="en-GB"/>
        </w:rPr>
        <w:lastRenderedPageBreak/>
        <w:t>VA</w:t>
      </w:r>
      <w:r w:rsidRPr="00D22628">
        <w:rPr>
          <w:szCs w:val="24"/>
          <w:vertAlign w:val="subscript"/>
          <w:lang w:eastAsia="en-GB"/>
        </w:rPr>
        <w:t>TMS</w:t>
      </w:r>
      <w:r w:rsidRPr="00D22628">
        <w:rPr>
          <w:szCs w:val="24"/>
          <w:lang w:eastAsia="en-GB"/>
        </w:rPr>
        <w:t xml:space="preserve"> at 24 h, </w:t>
      </w:r>
      <w:r w:rsidRPr="00D22628">
        <w:rPr>
          <w:szCs w:val="24"/>
          <w:lang w:val="en-US"/>
        </w:rPr>
        <w:t>–</w:t>
      </w:r>
      <w:r w:rsidR="000D66B9" w:rsidRPr="00D22628">
        <w:rPr>
          <w:szCs w:val="24"/>
          <w:lang w:val="en-US"/>
        </w:rPr>
        <w:t>2</w:t>
      </w:r>
      <w:r w:rsidR="00386B46" w:rsidRPr="00D22628">
        <w:rPr>
          <w:szCs w:val="24"/>
          <w:lang w:val="en-US"/>
        </w:rPr>
        <w:t xml:space="preserve"> </w:t>
      </w:r>
      <w:r w:rsidR="000D66B9" w:rsidRPr="00D22628">
        <w:rPr>
          <w:szCs w:val="24"/>
          <w:lang w:eastAsia="en-GB"/>
        </w:rPr>
        <w:t>±</w:t>
      </w:r>
      <w:r w:rsidR="00386B46" w:rsidRPr="00D22628">
        <w:rPr>
          <w:szCs w:val="24"/>
          <w:lang w:eastAsia="en-GB"/>
        </w:rPr>
        <w:t xml:space="preserve"> </w:t>
      </w:r>
      <w:r w:rsidRPr="00D22628">
        <w:rPr>
          <w:szCs w:val="24"/>
          <w:lang w:eastAsia="en-GB"/>
        </w:rPr>
        <w:t xml:space="preserve">3% for VA at 48 h), suggesting a rapid </w:t>
      </w:r>
      <w:r w:rsidR="00822F86" w:rsidRPr="00D22628">
        <w:rPr>
          <w:szCs w:val="24"/>
          <w:lang w:eastAsia="en-GB"/>
        </w:rPr>
        <w:t xml:space="preserve">resolution </w:t>
      </w:r>
      <w:r w:rsidRPr="00D22628">
        <w:rPr>
          <w:szCs w:val="24"/>
          <w:lang w:eastAsia="en-GB"/>
        </w:rPr>
        <w:t xml:space="preserve">of </w:t>
      </w:r>
      <w:r w:rsidR="00C4496C" w:rsidRPr="00D22628">
        <w:rPr>
          <w:szCs w:val="24"/>
          <w:lang w:eastAsia="en-GB"/>
        </w:rPr>
        <w:t>central</w:t>
      </w:r>
      <w:r w:rsidRPr="00D22628">
        <w:rPr>
          <w:szCs w:val="24"/>
          <w:lang w:eastAsia="en-GB"/>
        </w:rPr>
        <w:t xml:space="preserve"> fatigue. Although statistically significant, and representing moderate to large effects, the functional relevance of such small differences in voluntary activation is not possible to accurately quantify, and could be questioned. </w:t>
      </w:r>
    </w:p>
    <w:p w14:paraId="30CC1855" w14:textId="77777777" w:rsidR="00596BB0" w:rsidRPr="00D22628" w:rsidRDefault="00596BB0" w:rsidP="00E81378">
      <w:pPr>
        <w:spacing w:line="480" w:lineRule="auto"/>
        <w:rPr>
          <w:szCs w:val="24"/>
          <w:lang w:eastAsia="en-GB"/>
        </w:rPr>
      </w:pPr>
    </w:p>
    <w:p w14:paraId="61F909C4" w14:textId="4D609ACD" w:rsidR="003B4698" w:rsidRPr="00D22628" w:rsidRDefault="00C4496C" w:rsidP="00E81378">
      <w:pPr>
        <w:spacing w:line="480" w:lineRule="auto"/>
        <w:rPr>
          <w:szCs w:val="24"/>
          <w:lang w:eastAsia="en-GB"/>
        </w:rPr>
      </w:pPr>
      <w:r w:rsidRPr="00D22628">
        <w:rPr>
          <w:szCs w:val="24"/>
          <w:lang w:eastAsia="en-GB"/>
        </w:rPr>
        <w:t>Peripheral</w:t>
      </w:r>
      <w:r w:rsidR="00126B0D" w:rsidRPr="00D22628">
        <w:rPr>
          <w:szCs w:val="24"/>
          <w:lang w:eastAsia="en-GB"/>
        </w:rPr>
        <w:t xml:space="preserve"> fatigue was also substantial post-exercise (</w:t>
      </w:r>
      <w:r w:rsidR="00126B0D" w:rsidRPr="00D22628">
        <w:rPr>
          <w:szCs w:val="24"/>
          <w:lang w:val="en-US"/>
        </w:rPr>
        <w:t xml:space="preserve">–14 </w:t>
      </w:r>
      <w:r w:rsidR="00126B0D" w:rsidRPr="00D22628">
        <w:rPr>
          <w:szCs w:val="24"/>
          <w:lang w:eastAsia="en-GB"/>
        </w:rPr>
        <w:t xml:space="preserve">± 10% reduction in </w:t>
      </w:r>
      <w:proofErr w:type="spellStart"/>
      <w:r w:rsidR="00126B0D" w:rsidRPr="00D22628">
        <w:rPr>
          <w:szCs w:val="24"/>
          <w:lang w:eastAsia="en-GB"/>
        </w:rPr>
        <w:t>Q</w:t>
      </w:r>
      <w:r w:rsidR="00126B0D" w:rsidRPr="00D22628">
        <w:rPr>
          <w:szCs w:val="24"/>
          <w:vertAlign w:val="subscript"/>
          <w:lang w:eastAsia="en-GB"/>
        </w:rPr>
        <w:t>tw</w:t>
      </w:r>
      <w:proofErr w:type="gramStart"/>
      <w:r w:rsidR="00126B0D" w:rsidRPr="00D22628">
        <w:rPr>
          <w:szCs w:val="24"/>
          <w:vertAlign w:val="subscript"/>
          <w:lang w:eastAsia="en-GB"/>
        </w:rPr>
        <w:t>,pot</w:t>
      </w:r>
      <w:proofErr w:type="spellEnd"/>
      <w:proofErr w:type="gramEnd"/>
      <w:r w:rsidR="00126B0D" w:rsidRPr="00D22628">
        <w:rPr>
          <w:szCs w:val="24"/>
          <w:lang w:eastAsia="en-GB"/>
        </w:rPr>
        <w:t>), but in</w:t>
      </w:r>
      <w:r w:rsidR="003B4698" w:rsidRPr="00D22628">
        <w:rPr>
          <w:szCs w:val="24"/>
          <w:lang w:eastAsia="en-GB"/>
        </w:rPr>
        <w:t xml:space="preserve"> contrast</w:t>
      </w:r>
      <w:r w:rsidR="00596BB0" w:rsidRPr="00D22628">
        <w:rPr>
          <w:szCs w:val="24"/>
          <w:lang w:eastAsia="en-GB"/>
        </w:rPr>
        <w:t xml:space="preserve"> to </w:t>
      </w:r>
      <w:r w:rsidRPr="00D22628">
        <w:rPr>
          <w:szCs w:val="24"/>
          <w:lang w:eastAsia="en-GB"/>
        </w:rPr>
        <w:t>central</w:t>
      </w:r>
      <w:r w:rsidR="00596BB0" w:rsidRPr="00D22628">
        <w:rPr>
          <w:szCs w:val="24"/>
          <w:lang w:eastAsia="en-GB"/>
        </w:rPr>
        <w:t xml:space="preserve"> fatigue</w:t>
      </w:r>
      <w:r w:rsidR="005D5577" w:rsidRPr="00D22628">
        <w:rPr>
          <w:szCs w:val="24"/>
          <w:lang w:eastAsia="en-GB"/>
        </w:rPr>
        <w:t xml:space="preserve"> </w:t>
      </w:r>
      <w:r w:rsidR="00DC03EF" w:rsidRPr="00D22628">
        <w:rPr>
          <w:szCs w:val="24"/>
          <w:lang w:eastAsia="en-GB"/>
        </w:rPr>
        <w:t xml:space="preserve">recovered more slowly. </w:t>
      </w:r>
      <w:r w:rsidR="005D5577" w:rsidRPr="00D22628">
        <w:rPr>
          <w:szCs w:val="24"/>
          <w:lang w:eastAsia="en-GB"/>
        </w:rPr>
        <w:t>T</w:t>
      </w:r>
      <w:r w:rsidR="003B4698" w:rsidRPr="00D22628">
        <w:rPr>
          <w:szCs w:val="24"/>
          <w:lang w:eastAsia="en-GB"/>
        </w:rPr>
        <w:t xml:space="preserve">he 14% reduction in </w:t>
      </w:r>
      <w:proofErr w:type="spellStart"/>
      <w:r w:rsidR="003B4698" w:rsidRPr="00D22628">
        <w:rPr>
          <w:szCs w:val="24"/>
          <w:lang w:eastAsia="en-GB"/>
        </w:rPr>
        <w:t>Q</w:t>
      </w:r>
      <w:r w:rsidR="003B4698" w:rsidRPr="00D22628">
        <w:rPr>
          <w:szCs w:val="24"/>
          <w:vertAlign w:val="subscript"/>
          <w:lang w:eastAsia="en-GB"/>
        </w:rPr>
        <w:t>tw</w:t>
      </w:r>
      <w:proofErr w:type="gramStart"/>
      <w:r w:rsidR="003B4698" w:rsidRPr="00D22628">
        <w:rPr>
          <w:szCs w:val="24"/>
          <w:vertAlign w:val="subscript"/>
          <w:lang w:eastAsia="en-GB"/>
        </w:rPr>
        <w:t>,pot</w:t>
      </w:r>
      <w:proofErr w:type="spellEnd"/>
      <w:proofErr w:type="gramEnd"/>
      <w:r w:rsidR="00DC03EF" w:rsidRPr="00D22628">
        <w:rPr>
          <w:szCs w:val="24"/>
          <w:lang w:eastAsia="en-GB"/>
        </w:rPr>
        <w:t xml:space="preserve"> immediately post-simulated-soccer </w:t>
      </w:r>
      <w:r w:rsidR="00452C80" w:rsidRPr="00D22628">
        <w:rPr>
          <w:szCs w:val="24"/>
          <w:lang w:eastAsia="en-GB"/>
        </w:rPr>
        <w:t>appears</w:t>
      </w:r>
      <w:r w:rsidR="003B4698" w:rsidRPr="00D22628">
        <w:rPr>
          <w:szCs w:val="24"/>
          <w:lang w:eastAsia="en-GB"/>
        </w:rPr>
        <w:t xml:space="preserve"> relatively small compared to previous observations in high-intensity single-leg (</w:t>
      </w:r>
      <w:r w:rsidR="003B4698" w:rsidRPr="00D22628">
        <w:rPr>
          <w:szCs w:val="24"/>
          <w:lang w:val="en-US"/>
        </w:rPr>
        <w:t>–</w:t>
      </w:r>
      <w:r w:rsidR="000D66B9" w:rsidRPr="00D22628">
        <w:rPr>
          <w:szCs w:val="24"/>
          <w:lang w:val="en-US"/>
        </w:rPr>
        <w:t>44</w:t>
      </w:r>
      <w:r w:rsidR="00386B46" w:rsidRPr="00D22628">
        <w:rPr>
          <w:szCs w:val="24"/>
          <w:lang w:val="en-US"/>
        </w:rPr>
        <w:t xml:space="preserve"> </w:t>
      </w:r>
      <w:r w:rsidR="000D66B9" w:rsidRPr="00D22628">
        <w:rPr>
          <w:szCs w:val="24"/>
          <w:lang w:eastAsia="en-GB"/>
        </w:rPr>
        <w:t>±</w:t>
      </w:r>
      <w:r w:rsidR="00386B46" w:rsidRPr="00D22628">
        <w:rPr>
          <w:szCs w:val="24"/>
          <w:lang w:eastAsia="en-GB"/>
        </w:rPr>
        <w:t xml:space="preserve"> </w:t>
      </w:r>
      <w:r w:rsidR="003B4698" w:rsidRPr="00D22628">
        <w:rPr>
          <w:szCs w:val="24"/>
          <w:lang w:eastAsia="en-GB"/>
        </w:rPr>
        <w:t>6%) vs. double-leg cycling</w:t>
      </w:r>
      <w:r w:rsidR="000D66B9" w:rsidRPr="00D22628">
        <w:rPr>
          <w:szCs w:val="24"/>
          <w:lang w:eastAsia="en-GB"/>
        </w:rPr>
        <w:t xml:space="preserve"> (–33</w:t>
      </w:r>
      <w:r w:rsidR="00386B46" w:rsidRPr="00D22628">
        <w:rPr>
          <w:szCs w:val="24"/>
          <w:lang w:eastAsia="en-GB"/>
        </w:rPr>
        <w:t xml:space="preserve"> </w:t>
      </w:r>
      <w:r w:rsidR="000D66B9" w:rsidRPr="00D22628">
        <w:rPr>
          <w:szCs w:val="24"/>
          <w:lang w:eastAsia="en-GB"/>
        </w:rPr>
        <w:t>±</w:t>
      </w:r>
      <w:r w:rsidR="00386B46" w:rsidRPr="00D22628">
        <w:rPr>
          <w:szCs w:val="24"/>
          <w:lang w:eastAsia="en-GB"/>
        </w:rPr>
        <w:t xml:space="preserve"> </w:t>
      </w:r>
      <w:r w:rsidR="005F6AF3" w:rsidRPr="00D22628">
        <w:rPr>
          <w:szCs w:val="24"/>
          <w:lang w:eastAsia="en-GB"/>
        </w:rPr>
        <w:t>7%)</w:t>
      </w:r>
      <w:r w:rsidR="00596BB0" w:rsidRPr="00D22628">
        <w:rPr>
          <w:szCs w:val="24"/>
          <w:lang w:eastAsia="en-GB"/>
        </w:rPr>
        <w:t xml:space="preserve"> </w:t>
      </w:r>
      <w:r w:rsidR="003B160F" w:rsidRPr="00D22628">
        <w:rPr>
          <w:szCs w:val="24"/>
          <w:lang w:eastAsia="en-GB"/>
        </w:rPr>
        <w:fldChar w:fldCharType="begin"/>
      </w:r>
      <w:r w:rsidR="00C76FC2" w:rsidRPr="00D22628">
        <w:rPr>
          <w:szCs w:val="24"/>
          <w:lang w:eastAsia="en-GB"/>
        </w:rPr>
        <w:instrText xml:space="preserve"> ADDIN EN.CITE &lt;EndNote&gt;&lt;Cite&gt;&lt;Author&gt;Rossman&lt;/Author&gt;&lt;Year&gt;2014&lt;/Year&gt;&lt;RecNum&gt;1292&lt;/RecNum&gt;&lt;DisplayText&gt;(34)&lt;/DisplayText&gt;&lt;record&gt;&lt;rec-number&gt;1292&lt;/rec-number&gt;&lt;foreign-keys&gt;&lt;key app="EN" db-id="etezvxfpkzv29ie2fzkx2ztx59ewr5aaxftp" timestamp="1402665523"&gt;1292&lt;/key&gt;&lt;/foreign-keys&gt;&lt;ref-type name="Journal Article"&gt;17&lt;/ref-type&gt;&lt;contributors&gt;&lt;authors&gt;&lt;author&gt;Rossman, M. J.&lt;/author&gt;&lt;author&gt;Garten, R. S.&lt;/author&gt;&lt;author&gt;Venturelli, M.&lt;/author&gt;&lt;author&gt;Amann, M.&lt;/author&gt;&lt;author&gt;Richardson, R. S.&lt;/author&gt;&lt;/authors&gt;&lt;/contributors&gt;&lt;auth-address&gt;Salt Lake City VA Medical Center.&lt;/auth-address&gt;&lt;titles&gt;&lt;title&gt;The role of active muscle mass in determining the magnitude of peripheral fatigue during dynamic exercise&lt;/title&gt;&lt;secondary-title&gt;Am J Physiol Regul Integr Comp Physiol&lt;/secondary-title&gt;&lt;alt-title&gt;American journal of physiology. Regulatory, integrative and comparative physiology&lt;/alt-title&gt;&lt;/titles&gt;&lt;periodical&gt;&lt;full-title&gt;Am J Physiol Regul Integr Comp Physiol&lt;/full-title&gt;&lt;abbr-2&gt;Am J Physiol&lt;/abbr-2&gt;&lt;abbr-3&gt;Am. J. Physiol.&lt;/abbr-3&gt;&lt;/periodical&gt;&lt;alt-periodical&gt;&lt;full-title&gt;American journal of physiology. Regulatory, integrative and comparative physiology&lt;/full-title&gt;&lt;abbr-1&gt;American Journal of Physiology&lt;/abbr-1&gt;&lt;abbr-2&gt;Am J Physiol&lt;/abbr-2&gt;&lt;abbr-3&gt;Am. J. Physiol.&lt;/abbr-3&gt;&lt;/alt-periodical&gt;&lt;pages&gt;R394-340&lt;/pages&gt;&lt;volume&gt;306&lt;/volume&gt;&lt;number&gt;12&lt;/number&gt;&lt;dates&gt;&lt;year&gt;2014&lt;/year&gt;&lt;pub-dates&gt;&lt;date&gt;Apr 16&lt;/date&gt;&lt;/pub-dates&gt;&lt;/dates&gt;&lt;isbn&gt;1522-1490 (Electronic)&amp;#xD;0363-6119 (Linking)&lt;/isbn&gt;&lt;accession-num&gt;24740653&lt;/accession-num&gt;&lt;urls&gt;&lt;related-urls&gt;&lt;url&gt;http://www.ncbi.nlm.nih.gov/pubmed/24740653&lt;/url&gt;&lt;/related-urls&gt;&lt;/urls&gt;&lt;electronic-resource-num&gt;10.1152/ajpregu.00043.2014&lt;/electronic-resource-num&gt;&lt;/record&gt;&lt;/Cite&gt;&lt;/EndNote&gt;</w:instrText>
      </w:r>
      <w:r w:rsidR="003B160F" w:rsidRPr="00D22628">
        <w:rPr>
          <w:szCs w:val="24"/>
          <w:lang w:eastAsia="en-GB"/>
        </w:rPr>
        <w:fldChar w:fldCharType="separate"/>
      </w:r>
      <w:r w:rsidR="00C76FC2" w:rsidRPr="00D22628">
        <w:rPr>
          <w:noProof/>
          <w:szCs w:val="24"/>
          <w:lang w:eastAsia="en-GB"/>
        </w:rPr>
        <w:t>(34)</w:t>
      </w:r>
      <w:r w:rsidR="003B160F" w:rsidRPr="00D22628">
        <w:rPr>
          <w:szCs w:val="24"/>
          <w:lang w:eastAsia="en-GB"/>
        </w:rPr>
        <w:fldChar w:fldCharType="end"/>
      </w:r>
      <w:r w:rsidR="003B4698" w:rsidRPr="00D22628">
        <w:rPr>
          <w:szCs w:val="24"/>
          <w:lang w:eastAsia="en-GB"/>
        </w:rPr>
        <w:t>, and all-out repeat-sprint running exercise</w:t>
      </w:r>
      <w:r w:rsidR="000D66B9" w:rsidRPr="00D22628">
        <w:rPr>
          <w:szCs w:val="24"/>
          <w:lang w:eastAsia="en-GB"/>
        </w:rPr>
        <w:t xml:space="preserve"> (–23</w:t>
      </w:r>
      <w:r w:rsidR="00386B46" w:rsidRPr="00D22628">
        <w:rPr>
          <w:szCs w:val="24"/>
          <w:lang w:eastAsia="en-GB"/>
        </w:rPr>
        <w:t xml:space="preserve"> </w:t>
      </w:r>
      <w:r w:rsidR="000D66B9" w:rsidRPr="00D22628">
        <w:rPr>
          <w:szCs w:val="24"/>
          <w:lang w:eastAsia="en-GB"/>
        </w:rPr>
        <w:t>±</w:t>
      </w:r>
      <w:r w:rsidR="00386B46" w:rsidRPr="00D22628">
        <w:rPr>
          <w:szCs w:val="24"/>
          <w:lang w:eastAsia="en-GB"/>
        </w:rPr>
        <w:t xml:space="preserve"> </w:t>
      </w:r>
      <w:r w:rsidR="005F6AF3" w:rsidRPr="00D22628">
        <w:rPr>
          <w:szCs w:val="24"/>
          <w:lang w:eastAsia="en-GB"/>
        </w:rPr>
        <w:t>9%)</w:t>
      </w:r>
      <w:r w:rsidR="008B32A8" w:rsidRPr="00D22628">
        <w:rPr>
          <w:szCs w:val="24"/>
          <w:lang w:eastAsia="en-GB"/>
        </w:rPr>
        <w:t xml:space="preserve"> </w:t>
      </w:r>
      <w:r w:rsidR="003B160F" w:rsidRPr="00D22628">
        <w:rPr>
          <w:szCs w:val="24"/>
          <w:lang w:eastAsia="en-GB"/>
        </w:rPr>
        <w:fldChar w:fldCharType="begin"/>
      </w:r>
      <w:r w:rsidR="00FE691D" w:rsidRPr="00D22628">
        <w:rPr>
          <w:szCs w:val="24"/>
          <w:lang w:eastAsia="en-GB"/>
        </w:rPr>
        <w:instrText xml:space="preserve"> ADDIN EN.CITE &lt;EndNote&gt;&lt;Cite&gt;&lt;Author&gt;Goodall&lt;/Author&gt;&lt;Year&gt;2015&lt;/Year&gt;&lt;RecNum&gt;1322&lt;/RecNum&gt;&lt;DisplayText&gt;(13)&lt;/DisplayText&gt;&lt;record&gt;&lt;rec-number&gt;1322&lt;/rec-number&gt;&lt;foreign-keys&gt;&lt;key app="EN" db-id="etezvxfpkzv29ie2fzkx2ztx59ewr5aaxftp" timestamp="1430230543"&gt;1322&lt;/key&gt;&lt;/foreign-keys&gt;&lt;ref-type name="Journal Article"&gt;17&lt;/ref-type&gt;&lt;contributors&gt;&lt;authors&gt;&lt;author&gt;Goodall, S.&lt;/author&gt;&lt;author&gt;Charlton, K.&lt;/author&gt;&lt;author&gt;Howatson, G.&lt;/author&gt;&lt;author&gt;Thomas, K.&lt;/author&gt;&lt;/authors&gt;&lt;/contributors&gt;&lt;auth-address&gt;1Faculty of Health and Life Sciences, Department of Sport, Exercise and Rehabilitation, Northumbria University, Newcastle, UNITED KINGDOM; and 2Water Research Group, School of Environmental Sciences and Development, Northwest University, Potchefstroom, SOUTH AFRICA.&lt;/auth-address&gt;&lt;titles&gt;&lt;title&gt;Neuromuscular fatigability during repeated-sprint exercise in male athletes&lt;/title&gt;&lt;secondary-title&gt;Med Sci Sports Exerc&lt;/secondary-title&gt;&lt;alt-title&gt;Medicine and science in sports and exercise&lt;/alt-title&gt;&lt;/titles&gt;&lt;periodical&gt;&lt;full-title&gt;Med Sci Sports Exerc&lt;/full-title&gt;&lt;abbr-1&gt;Medicine and Science in Sports and Exercise&lt;/abbr-1&gt;&lt;abbr-2&gt;Med Sci Sports Exerc&lt;/abbr-2&gt;&lt;abbr-3&gt;Med. Sci. Sports Exerc.&lt;/abbr-3&gt;&lt;/periodical&gt;&lt;alt-periodical&gt;&lt;full-title&gt;Medicine and Science in Sports and Exercise&lt;/full-title&gt;&lt;abbr-1&gt;Medicine and Science in Sports and Exercise&lt;/abbr-1&gt;&lt;abbr-2&gt;Med Sci Sports Exerc&lt;/abbr-2&gt;&lt;abbr-3&gt;Med. Sci. Sports Exerc.&lt;/abbr-3&gt;&lt;/alt-periodical&gt;&lt;pages&gt;528-36&lt;/pages&gt;&lt;volume&gt;47&lt;/volume&gt;&lt;number&gt;3&lt;/number&gt;&lt;dates&gt;&lt;year&gt;2015&lt;/year&gt;&lt;pub-dates&gt;&lt;date&gt;Mar&lt;/date&gt;&lt;/pub-dates&gt;&lt;/dates&gt;&lt;isbn&gt;1530-0315 (Electronic)&amp;#xD;0195-9131 (Linking)&lt;/isbn&gt;&lt;accession-num&gt;25010404&lt;/accession-num&gt;&lt;urls&gt;&lt;related-urls&gt;&lt;url&gt;http://www.ncbi.nlm.nih.gov/pubmed/25010404&lt;/url&gt;&lt;/related-urls&gt;&lt;/urls&gt;&lt;electronic-resource-num&gt;10.1249/MSS.0000000000000443&lt;/electronic-resource-num&gt;&lt;/record&gt;&lt;/Cite&gt;&lt;/EndNote&gt;</w:instrText>
      </w:r>
      <w:r w:rsidR="003B160F" w:rsidRPr="00D22628">
        <w:rPr>
          <w:szCs w:val="24"/>
          <w:lang w:eastAsia="en-GB"/>
        </w:rPr>
        <w:fldChar w:fldCharType="separate"/>
      </w:r>
      <w:r w:rsidR="00FE691D" w:rsidRPr="00D22628">
        <w:rPr>
          <w:noProof/>
          <w:szCs w:val="24"/>
          <w:lang w:eastAsia="en-GB"/>
        </w:rPr>
        <w:t>(13)</w:t>
      </w:r>
      <w:r w:rsidR="003B160F" w:rsidRPr="00D22628">
        <w:rPr>
          <w:szCs w:val="24"/>
          <w:lang w:eastAsia="en-GB"/>
        </w:rPr>
        <w:fldChar w:fldCharType="end"/>
      </w:r>
      <w:r w:rsidR="005D5577" w:rsidRPr="00D22628">
        <w:rPr>
          <w:szCs w:val="24"/>
          <w:lang w:eastAsia="en-GB"/>
        </w:rPr>
        <w:t xml:space="preserve">. However the absolute magnitude of </w:t>
      </w:r>
      <w:r w:rsidRPr="00D22628">
        <w:rPr>
          <w:szCs w:val="24"/>
          <w:lang w:eastAsia="en-GB"/>
        </w:rPr>
        <w:t>peripheral</w:t>
      </w:r>
      <w:r w:rsidR="005D5577" w:rsidRPr="00D22628">
        <w:rPr>
          <w:szCs w:val="24"/>
          <w:lang w:eastAsia="en-GB"/>
        </w:rPr>
        <w:t xml:space="preserve"> fatigue</w:t>
      </w:r>
      <w:r w:rsidR="00DC03EF" w:rsidRPr="00D22628">
        <w:rPr>
          <w:szCs w:val="24"/>
          <w:lang w:eastAsia="en-GB"/>
        </w:rPr>
        <w:t xml:space="preserve"> is</w:t>
      </w:r>
      <w:r w:rsidR="005D5577" w:rsidRPr="00D22628">
        <w:rPr>
          <w:szCs w:val="24"/>
          <w:lang w:eastAsia="en-GB"/>
        </w:rPr>
        <w:t xml:space="preserve"> dictated by the extent of the muscle mass involved </w:t>
      </w:r>
      <w:r w:rsidR="005D5577" w:rsidRPr="00D22628">
        <w:rPr>
          <w:szCs w:val="24"/>
          <w:lang w:eastAsia="en-GB"/>
        </w:rPr>
        <w:fldChar w:fldCharType="begin">
          <w:fldData xml:space="preserve">PEVuZE5vdGU+PENpdGU+PEF1dGhvcj5Sb3NzbWFuPC9BdXRob3I+PFllYXI+MjAxNDwvWWVhcj48
UmVjTnVtPjEyOTI8L1JlY051bT48RGlzcGxheVRleHQ+KDM0LCAzNSk8L0Rpc3BsYXlUZXh0Pjxy
ZWNvcmQ+PHJlYy1udW1iZXI+MTI5MjwvcmVjLW51bWJlcj48Zm9yZWlnbi1rZXlzPjxrZXkgYXBw
PSJFTiIgZGItaWQ9ImV0ZXp2eGZwa3p2MjlpZTJmemt4Mnp0eDU5ZXdyNWFheGZ0cCIgdGltZXN0
YW1wPSIxNDAyNjY1NTIzIj4xMjkyPC9rZXk+PC9mb3JlaWduLWtleXM+PHJlZi10eXBlIG5hbWU9
IkpvdXJuYWwgQXJ0aWNsZSI+MTc8L3JlZi10eXBlPjxjb250cmlidXRvcnM+PGF1dGhvcnM+PGF1
dGhvcj5Sb3NzbWFuLCBNLiBKLjwvYXV0aG9yPjxhdXRob3I+R2FydGVuLCBSLiBTLjwvYXV0aG9y
PjxhdXRob3I+VmVudHVyZWxsaSwgTS48L2F1dGhvcj48YXV0aG9yPkFtYW5uLCBNLjwvYXV0aG9y
PjxhdXRob3I+UmljaGFyZHNvbiwgUi4gUy48L2F1dGhvcj48L2F1dGhvcnM+PC9jb250cmlidXRv
cnM+PGF1dGgtYWRkcmVzcz5TYWx0IExha2UgQ2l0eSBWQSBNZWRpY2FsIENlbnRlci48L2F1dGgt
YWRkcmVzcz48dGl0bGVzPjx0aXRsZT5UaGUgcm9sZSBvZiBhY3RpdmUgbXVzY2xlIG1hc3MgaW4g
ZGV0ZXJtaW5pbmcgdGhlIG1hZ25pdHVkZSBvZiBwZXJpcGhlcmFsIGZhdGlndWUgZHVyaW5nIGR5
bmFtaWMgZXhlcmNpc2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yPkFtIEogUGh5c2lvbDwvYWJici0yPjxhYmJyLTM+QW0uIEouIFBoeXNpb2wuPC9hYmJy
LTM+PC9wZXJpb2RpY2FsPjxhbHQtcGVyaW9kaWNhbD48ZnVsbC10aXRsZT5BbWVyaWNhbiBqb3Vy
bmFsIG9mIHBoeXNpb2xvZ3kuIFJlZ3VsYXRvcnksIGludGVncmF0aXZlIGFuZCBjb21wYXJhdGl2
ZSBwaHlzaW9sb2d5PC9mdWxsLXRpdGxlPjxhYmJyLTE+QW1lcmljYW4gSm91cm5hbCBvZiBQaHlz
aW9sb2d5PC9hYmJyLTE+PGFiYnItMj5BbSBKIFBoeXNpb2w8L2FiYnItMj48YWJici0zPkFtLiBK
LiBQaHlzaW9sLjwvYWJici0zPjwvYWx0LXBlcmlvZGljYWw+PHBhZ2VzPlIzOTQtMzQwPC9wYWdl
cz48dm9sdW1lPjMwNjwvdm9sdW1lPjxudW1iZXI+MTI8L251bWJlcj48ZGF0ZXM+PHllYXI+MjAx
NDwveWVhcj48cHViLWRhdGVzPjxkYXRlPkFwciAxNjwvZGF0ZT48L3B1Yi1kYXRlcz48L2RhdGVz
Pjxpc2JuPjE1MjItMTQ5MCAoRWxlY3Ryb25pYykmI3hEOzAzNjMtNjExOSAoTGlua2luZyk8L2lz
Ym4+PGFjY2Vzc2lvbi1udW0+MjQ3NDA2NTM8L2FjY2Vzc2lvbi1udW0+PHVybHM+PHJlbGF0ZWQt
dXJscz48dXJsPmh0dHA6Ly93d3cubmNiaS5ubG0ubmloLmdvdi9wdWJtZWQvMjQ3NDA2NTM8L3Vy
bD48L3JlbGF0ZWQtdXJscz48L3VybHM+PGVsZWN0cm9uaWMtcmVzb3VyY2UtbnVtPjEwLjExNTIv
YWpwcmVndS4wMDA0My4yMDE0PC9lbGVjdHJvbmljLXJlc291cmNlLW51bT48L3JlY29yZD48L0Np
dGU+PENpdGU+PEF1dGhvcj5Sb3NzbWFuPC9BdXRob3I+PFllYXI+MjAxMjwvWWVhcj48UmVjTnVt
PjEyMzI8L1JlY051bT48cmVjb3JkPjxyZWMtbnVtYmVyPjEyMzI8L3JlYy1udW1iZXI+PGZvcmVp
Z24ta2V5cz48a2V5IGFwcD0iRU4iIGRiLWlkPSJldGV6dnhmcGt6djI5aWUyZnpreDJ6dHg1OWV3
cjVhYXhmdHAiIHRpbWVzdGFtcD0iMTM4MTc1NjY0OSI+MTIzMjwva2V5PjwvZm9yZWlnbi1rZXlz
PjxyZWYtdHlwZSBuYW1lPSJKb3VybmFsIEFydGljbGUiPjE3PC9yZWYtdHlwZT48Y29udHJpYnV0
b3JzPjxhdXRob3JzPjxhdXRob3I+Um9zc21hbiwgTS4gSi48L2F1dGhvcj48YXV0aG9yPlZlbnR1
cmVsbGksIE0uPC9hdXRob3I+PGF1dGhvcj5NY0RhbmllbCwgSi48L2F1dGhvcj48YXV0aG9yPkFt
YW5uLCBNLjwvYXV0aG9yPjxhdXRob3I+UmljaGFyZHNvbiwgUi4gUy48L2F1dGhvcj48L2F1dGhv
cnM+PC9jb250cmlidXRvcnM+PGF1dGgtYWRkcmVzcz5HZXJpYXRyaWMgUmVzZWFyY2gsIEVkdWNh
dGlvbiwgYW5kIENsaW5pY2FsIENlbnRlciwgR2VvcmdlIEUuIFdoYWxlbiBWQSBNZWRpY2FsIENl
bnRlciwgU2FsdCBMYWtlIENpdHksIFVULCBVU0EuPC9hdXRoLWFkZHJlc3M+PHRpdGxlcz48dGl0
bGU+TXVzY2xlIG1hc3MgYW5kIHBlcmlwaGVyYWwgZmF0aWd1ZTogYSBwb3RlbnRpYWwgcm9sZSBm
b3IgYWZmZXJlbnQgZmVlZGJhY2s/PC90aXRsZT48c2Vjb25kYXJ5LXRpdGxlPkFjdGEgcGh5c2lv
bG9naWNhPC9zZWNvbmRhcnktdGl0bGU+PGFsdC10aXRsZT5BY3RhIFBoeXNpb2wgKE94Zik8L2Fs
dC10aXRsZT48L3RpdGxlcz48cGVyaW9kaWNhbD48ZnVsbC10aXRsZT5BY3RhIFBoeXNpb2xvZ2lj
YTwvZnVsbC10aXRsZT48YWJici0xPkFjdGEgUGh5c2lvbG9naWNhPC9hYmJyLTE+PGFiYnItMj5B
Y3RhIFBoeXNpb2w8L2FiYnItMj48YWJici0zPkFjdGEuIFBoeXNpb2wuPC9hYmJyLTM+PC9wZXJp
b2RpY2FsPjxwYWdlcz4yNDItNTA8L3BhZ2VzPjx2b2x1bWU+MjA2PC92b2x1bWU+PG51bWJlcj40
PC9udW1iZXI+PGVkaXRpb24+MjAxMi8wNy8wNjwvZWRpdGlvbj48a2V5d29yZHM+PGtleXdvcmQ+
QWR1bHQ8L2tleXdvcmQ+PGtleXdvcmQ+QmljeWNsaW5nL3BoeXNpb2xvZ3k8L2tleXdvcmQ+PGtl
eXdvcmQ+RXhlcmNpc2UvKnBoeXNpb2xvZ3k8L2tleXdvcmQ+PGtleXdvcmQ+SHVtYW5zPC9rZXl3
b3JkPjxrZXl3b3JkPktuZWUvKmFuYXRvbXkgJmFtcDsgaGlzdG9sb2d5L3BoeXNpb2xvZ3k8L2tl
eXdvcmQ+PGtleXdvcmQ+TWFsZTwva2V5d29yZD48a2V5d29yZD5NdXNjbGUgRmF0aWd1ZS8qcGh5
c2lvbG9neTwva2V5d29yZD48a2V5d29yZD5NdXNjbGUsIFNrZWxldGFsLyphbmF0b215ICZhbXA7
IGhpc3RvbG9neS9waHlzaW9sb2d5PC9rZXl3b3JkPjxrZXl3b3JkPlBoeXNpY2FsIEVuZHVyYW5j
ZS8qcGh5c2lvbG9neTwva2V5d29yZD48a2V5d29yZD5Zb3VuZyBBZHVsdDwva2V5d29yZD48L2tl
eXdvcmRzPjxkYXRlcz48eWVhcj4yMDEyPC95ZWFyPjxwdWItZGF0ZXM+PGRhdGU+RGVjPC9kYXRl
PjwvcHViLWRhdGVzPjwvZGF0ZXM+PGlzYm4+MTc0OC0xNzE2IChFbGVjdHJvbmljKSYjeEQ7MTc0
OC0xNzA4IChMaW5raW5nKTwvaXNibj48YWNjZXNzaW9uLW51bT4yMjc2MjI4NjwvYWNjZXNzaW9u
LW51bT48d29yay10eXBlPlJlc2VhcmNoIFN1cHBvcnQsIE4uSS5ILiwgRXh0cmFtdXJhbDwvd29y
ay10eXBlPjx1cmxzPjxyZWxhdGVkLXVybHM+PHVybD5odHRwOi8vd3d3Lm5jYmkubmxtLm5paC5n
b3YvcHVibWVkLzIyNzYyMjg2PC91cmw+PC9yZWxhdGVkLXVybHM+PC91cmxzPjxjdXN0b20yPjM0
ODU0MTg8L2N1c3RvbTI+PGVsZWN0cm9uaWMtcmVzb3VyY2UtbnVtPjEwLjExMTEvai4xNzQ4LTE3
MTYuMjAxMi4wMjQ3MS54PC9lbGVjdHJvbmljLXJlc291cmNlLW51bT48bGFuZ3VhZ2U+ZW5nPC9s
YW5ndWFnZT48L3JlY29yZD48L0NpdGU+PC9FbmROb3RlPn==
</w:fldData>
        </w:fldChar>
      </w:r>
      <w:r w:rsidR="005D5577" w:rsidRPr="00D22628">
        <w:rPr>
          <w:szCs w:val="24"/>
          <w:lang w:eastAsia="en-GB"/>
        </w:rPr>
        <w:instrText xml:space="preserve"> ADDIN EN.CITE </w:instrText>
      </w:r>
      <w:r w:rsidR="005D5577" w:rsidRPr="00D22628">
        <w:rPr>
          <w:szCs w:val="24"/>
          <w:lang w:eastAsia="en-GB"/>
        </w:rPr>
        <w:fldChar w:fldCharType="begin">
          <w:fldData xml:space="preserve">PEVuZE5vdGU+PENpdGU+PEF1dGhvcj5Sb3NzbWFuPC9BdXRob3I+PFllYXI+MjAxNDwvWWVhcj48
UmVjTnVtPjEyOTI8L1JlY051bT48RGlzcGxheVRleHQ+KDM0LCAzNSk8L0Rpc3BsYXlUZXh0Pjxy
ZWNvcmQ+PHJlYy1udW1iZXI+MTI5MjwvcmVjLW51bWJlcj48Zm9yZWlnbi1rZXlzPjxrZXkgYXBw
PSJFTiIgZGItaWQ9ImV0ZXp2eGZwa3p2MjlpZTJmemt4Mnp0eDU5ZXdyNWFheGZ0cCIgdGltZXN0
YW1wPSIxNDAyNjY1NTIzIj4xMjkyPC9rZXk+PC9mb3JlaWduLWtleXM+PHJlZi10eXBlIG5hbWU9
IkpvdXJuYWwgQXJ0aWNsZSI+MTc8L3JlZi10eXBlPjxjb250cmlidXRvcnM+PGF1dGhvcnM+PGF1
dGhvcj5Sb3NzbWFuLCBNLiBKLjwvYXV0aG9yPjxhdXRob3I+R2FydGVuLCBSLiBTLjwvYXV0aG9y
PjxhdXRob3I+VmVudHVyZWxsaSwgTS48L2F1dGhvcj48YXV0aG9yPkFtYW5uLCBNLjwvYXV0aG9y
PjxhdXRob3I+UmljaGFyZHNvbiwgUi4gUy48L2F1dGhvcj48L2F1dGhvcnM+PC9jb250cmlidXRv
cnM+PGF1dGgtYWRkcmVzcz5TYWx0IExha2UgQ2l0eSBWQSBNZWRpY2FsIENlbnRlci48L2F1dGgt
YWRkcmVzcz48dGl0bGVzPjx0aXRsZT5UaGUgcm9sZSBvZiBhY3RpdmUgbXVzY2xlIG1hc3MgaW4g
ZGV0ZXJtaW5pbmcgdGhlIG1hZ25pdHVkZSBvZiBwZXJpcGhlcmFsIGZhdGlndWUgZHVyaW5nIGR5
bmFtaWMgZXhlcmNpc2U8L3RpdGxlPjxzZWNvbmRhcnktdGl0bGU+QW0gSiBQaHlzaW9sIFJlZ3Vs
IEludGVnciBDb21wIFBoeXNpb2w8L3NlY29uZGFyeS10aXRsZT48YWx0LXRpdGxlPkFtZXJpY2Fu
IGpvdXJuYWwgb2YgcGh5c2lvbG9neS4gUmVndWxhdG9yeSwgaW50ZWdyYXRpdmUgYW5kIGNvbXBh
cmF0aXZlIHBoeXNpb2xvZ3k8L2FsdC10aXRsZT48L3RpdGxlcz48cGVyaW9kaWNhbD48ZnVsbC10
aXRsZT5BbSBKIFBoeXNpb2wgUmVndWwgSW50ZWdyIENvbXAgUGh5c2lvbDwvZnVsbC10aXRsZT48
YWJici0yPkFtIEogUGh5c2lvbDwvYWJici0yPjxhYmJyLTM+QW0uIEouIFBoeXNpb2wuPC9hYmJy
LTM+PC9wZXJpb2RpY2FsPjxhbHQtcGVyaW9kaWNhbD48ZnVsbC10aXRsZT5BbWVyaWNhbiBqb3Vy
bmFsIG9mIHBoeXNpb2xvZ3kuIFJlZ3VsYXRvcnksIGludGVncmF0aXZlIGFuZCBjb21wYXJhdGl2
ZSBwaHlzaW9sb2d5PC9mdWxsLXRpdGxlPjxhYmJyLTE+QW1lcmljYW4gSm91cm5hbCBvZiBQaHlz
aW9sb2d5PC9hYmJyLTE+PGFiYnItMj5BbSBKIFBoeXNpb2w8L2FiYnItMj48YWJici0zPkFtLiBK
LiBQaHlzaW9sLjwvYWJici0zPjwvYWx0LXBlcmlvZGljYWw+PHBhZ2VzPlIzOTQtMzQwPC9wYWdl
cz48dm9sdW1lPjMwNjwvdm9sdW1lPjxudW1iZXI+MTI8L251bWJlcj48ZGF0ZXM+PHllYXI+MjAx
NDwveWVhcj48cHViLWRhdGVzPjxkYXRlPkFwciAxNjwvZGF0ZT48L3B1Yi1kYXRlcz48L2RhdGVz
Pjxpc2JuPjE1MjItMTQ5MCAoRWxlY3Ryb25pYykmI3hEOzAzNjMtNjExOSAoTGlua2luZyk8L2lz
Ym4+PGFjY2Vzc2lvbi1udW0+MjQ3NDA2NTM8L2FjY2Vzc2lvbi1udW0+PHVybHM+PHJlbGF0ZWQt
dXJscz48dXJsPmh0dHA6Ly93d3cubmNiaS5ubG0ubmloLmdvdi9wdWJtZWQvMjQ3NDA2NTM8L3Vy
bD48L3JlbGF0ZWQtdXJscz48L3VybHM+PGVsZWN0cm9uaWMtcmVzb3VyY2UtbnVtPjEwLjExNTIv
YWpwcmVndS4wMDA0My4yMDE0PC9lbGVjdHJvbmljLXJlc291cmNlLW51bT48L3JlY29yZD48L0Np
dGU+PENpdGU+PEF1dGhvcj5Sb3NzbWFuPC9BdXRob3I+PFllYXI+MjAxMjwvWWVhcj48UmVjTnVt
PjEyMzI8L1JlY051bT48cmVjb3JkPjxyZWMtbnVtYmVyPjEyMzI8L3JlYy1udW1iZXI+PGZvcmVp
Z24ta2V5cz48a2V5IGFwcD0iRU4iIGRiLWlkPSJldGV6dnhmcGt6djI5aWUyZnpreDJ6dHg1OWV3
cjVhYXhmdHAiIHRpbWVzdGFtcD0iMTM4MTc1NjY0OSI+MTIzMjwva2V5PjwvZm9yZWlnbi1rZXlz
PjxyZWYtdHlwZSBuYW1lPSJKb3VybmFsIEFydGljbGUiPjE3PC9yZWYtdHlwZT48Y29udHJpYnV0
b3JzPjxhdXRob3JzPjxhdXRob3I+Um9zc21hbiwgTS4gSi48L2F1dGhvcj48YXV0aG9yPlZlbnR1
cmVsbGksIE0uPC9hdXRob3I+PGF1dGhvcj5NY0RhbmllbCwgSi48L2F1dGhvcj48YXV0aG9yPkFt
YW5uLCBNLjwvYXV0aG9yPjxhdXRob3I+UmljaGFyZHNvbiwgUi4gUy48L2F1dGhvcj48L2F1dGhv
cnM+PC9jb250cmlidXRvcnM+PGF1dGgtYWRkcmVzcz5HZXJpYXRyaWMgUmVzZWFyY2gsIEVkdWNh
dGlvbiwgYW5kIENsaW5pY2FsIENlbnRlciwgR2VvcmdlIEUuIFdoYWxlbiBWQSBNZWRpY2FsIENl
bnRlciwgU2FsdCBMYWtlIENpdHksIFVULCBVU0EuPC9hdXRoLWFkZHJlc3M+PHRpdGxlcz48dGl0
bGU+TXVzY2xlIG1hc3MgYW5kIHBlcmlwaGVyYWwgZmF0aWd1ZTogYSBwb3RlbnRpYWwgcm9sZSBm
b3IgYWZmZXJlbnQgZmVlZGJhY2s/PC90aXRsZT48c2Vjb25kYXJ5LXRpdGxlPkFjdGEgcGh5c2lv
bG9naWNhPC9zZWNvbmRhcnktdGl0bGU+PGFsdC10aXRsZT5BY3RhIFBoeXNpb2wgKE94Zik8L2Fs
dC10aXRsZT48L3RpdGxlcz48cGVyaW9kaWNhbD48ZnVsbC10aXRsZT5BY3RhIFBoeXNpb2xvZ2lj
YTwvZnVsbC10aXRsZT48YWJici0xPkFjdGEgUGh5c2lvbG9naWNhPC9hYmJyLTE+PGFiYnItMj5B
Y3RhIFBoeXNpb2w8L2FiYnItMj48YWJici0zPkFjdGEuIFBoeXNpb2wuPC9hYmJyLTM+PC9wZXJp
b2RpY2FsPjxwYWdlcz4yNDItNTA8L3BhZ2VzPjx2b2x1bWU+MjA2PC92b2x1bWU+PG51bWJlcj40
PC9udW1iZXI+PGVkaXRpb24+MjAxMi8wNy8wNjwvZWRpdGlvbj48a2V5d29yZHM+PGtleXdvcmQ+
QWR1bHQ8L2tleXdvcmQ+PGtleXdvcmQ+QmljeWNsaW5nL3BoeXNpb2xvZ3k8L2tleXdvcmQ+PGtl
eXdvcmQ+RXhlcmNpc2UvKnBoeXNpb2xvZ3k8L2tleXdvcmQ+PGtleXdvcmQ+SHVtYW5zPC9rZXl3
b3JkPjxrZXl3b3JkPktuZWUvKmFuYXRvbXkgJmFtcDsgaGlzdG9sb2d5L3BoeXNpb2xvZ3k8L2tl
eXdvcmQ+PGtleXdvcmQ+TWFsZTwva2V5d29yZD48a2V5d29yZD5NdXNjbGUgRmF0aWd1ZS8qcGh5
c2lvbG9neTwva2V5d29yZD48a2V5d29yZD5NdXNjbGUsIFNrZWxldGFsLyphbmF0b215ICZhbXA7
IGhpc3RvbG9neS9waHlzaW9sb2d5PC9rZXl3b3JkPjxrZXl3b3JkPlBoeXNpY2FsIEVuZHVyYW5j
ZS8qcGh5c2lvbG9neTwva2V5d29yZD48a2V5d29yZD5Zb3VuZyBBZHVsdDwva2V5d29yZD48L2tl
eXdvcmRzPjxkYXRlcz48eWVhcj4yMDEyPC95ZWFyPjxwdWItZGF0ZXM+PGRhdGU+RGVjPC9kYXRl
PjwvcHViLWRhdGVzPjwvZGF0ZXM+PGlzYm4+MTc0OC0xNzE2IChFbGVjdHJvbmljKSYjeEQ7MTc0
OC0xNzA4IChMaW5raW5nKTwvaXNibj48YWNjZXNzaW9uLW51bT4yMjc2MjI4NjwvYWNjZXNzaW9u
LW51bT48d29yay10eXBlPlJlc2VhcmNoIFN1cHBvcnQsIE4uSS5ILiwgRXh0cmFtdXJhbDwvd29y
ay10eXBlPjx1cmxzPjxyZWxhdGVkLXVybHM+PHVybD5odHRwOi8vd3d3Lm5jYmkubmxtLm5paC5n
b3YvcHVibWVkLzIyNzYyMjg2PC91cmw+PC9yZWxhdGVkLXVybHM+PC91cmxzPjxjdXN0b20yPjM0
ODU0MTg8L2N1c3RvbTI+PGVsZWN0cm9uaWMtcmVzb3VyY2UtbnVtPjEwLjExMTEvai4xNzQ4LTE3
MTYuMjAxMi4wMjQ3MS54PC9lbGVjdHJvbmljLXJlc291cmNlLW51bT48bGFuZ3VhZ2U+ZW5nPC9s
YW5ndWFnZT48L3JlY29yZD48L0NpdGU+PC9FbmROb3RlPn==
</w:fldData>
        </w:fldChar>
      </w:r>
      <w:r w:rsidR="005D5577" w:rsidRPr="00D22628">
        <w:rPr>
          <w:szCs w:val="24"/>
          <w:lang w:eastAsia="en-GB"/>
        </w:rPr>
        <w:instrText xml:space="preserve"> ADDIN EN.CITE.DATA </w:instrText>
      </w:r>
      <w:r w:rsidR="005D5577" w:rsidRPr="00D22628">
        <w:rPr>
          <w:szCs w:val="24"/>
          <w:lang w:eastAsia="en-GB"/>
        </w:rPr>
      </w:r>
      <w:r w:rsidR="005D5577" w:rsidRPr="00D22628">
        <w:rPr>
          <w:szCs w:val="24"/>
          <w:lang w:eastAsia="en-GB"/>
        </w:rPr>
        <w:fldChar w:fldCharType="end"/>
      </w:r>
      <w:r w:rsidR="005D5577" w:rsidRPr="00D22628">
        <w:rPr>
          <w:szCs w:val="24"/>
          <w:lang w:eastAsia="en-GB"/>
        </w:rPr>
      </w:r>
      <w:r w:rsidR="005D5577" w:rsidRPr="00D22628">
        <w:rPr>
          <w:szCs w:val="24"/>
          <w:lang w:eastAsia="en-GB"/>
        </w:rPr>
        <w:fldChar w:fldCharType="separate"/>
      </w:r>
      <w:r w:rsidR="005D5577" w:rsidRPr="00D22628">
        <w:rPr>
          <w:noProof/>
          <w:szCs w:val="24"/>
          <w:lang w:eastAsia="en-GB"/>
        </w:rPr>
        <w:t>(34, 35)</w:t>
      </w:r>
      <w:r w:rsidR="005D5577" w:rsidRPr="00D22628">
        <w:rPr>
          <w:szCs w:val="24"/>
          <w:lang w:eastAsia="en-GB"/>
        </w:rPr>
        <w:fldChar w:fldCharType="end"/>
      </w:r>
      <w:r w:rsidR="005D5577" w:rsidRPr="00D22628">
        <w:rPr>
          <w:szCs w:val="24"/>
          <w:lang w:eastAsia="en-GB"/>
        </w:rPr>
        <w:t xml:space="preserve">, and the intensity of the exercise task </w:t>
      </w:r>
      <w:r w:rsidR="005D5577" w:rsidRPr="00D22628">
        <w:rPr>
          <w:szCs w:val="24"/>
          <w:lang w:eastAsia="en-GB"/>
        </w:rPr>
        <w:fldChar w:fldCharType="begin"/>
      </w:r>
      <w:r w:rsidR="005D5577" w:rsidRPr="00D22628">
        <w:rPr>
          <w:szCs w:val="24"/>
          <w:lang w:eastAsia="en-GB"/>
        </w:rPr>
        <w:instrText xml:space="preserve"> ADDIN EN.CITE &lt;EndNote&gt;&lt;Cite&gt;&lt;Author&gt;Thomas&lt;/Author&gt;&lt;Year&gt;2016&lt;/Year&gt;&lt;RecNum&gt;1427&lt;/RecNum&gt;&lt;DisplayText&gt;(43)&lt;/DisplayText&gt;&lt;record&gt;&lt;rec-number&gt;1427&lt;/rec-number&gt;&lt;foreign-keys&gt;&lt;key app="EN" db-id="etezvxfpkzv29ie2fzkx2ztx59ewr5aaxftp" timestamp="1473342958"&gt;1427&lt;/key&gt;&lt;/foreign-keys&gt;&lt;ref-type name="Journal Article"&gt;17&lt;/ref-type&gt;&lt;contributors&gt;&lt;authors&gt;&lt;author&gt;Thomas, K.&lt;/author&gt;&lt;author&gt;Elmeua, M.&lt;/author&gt;&lt;author&gt;Howatson, G.&lt;/author&gt;&lt;author&gt;Goodall, S.&lt;/author&gt;&lt;/authors&gt;&lt;/contributors&gt;&lt;auth-address&gt;1Faculty of Health and Life Sciences, Northumbria University, Newcastle upon Tyne, UNITED KINGDOM; and 2Water Research Group, School of Environmental Sciences and Development, Northwest University, Potchefstroom, SOUTH AFRICA.&lt;/auth-address&gt;&lt;titles&gt;&lt;title&gt;Intensity-Dependent Contribution of Neuromuscular Fatigue after Constant-Load Cycling&lt;/title&gt;&lt;secondary-title&gt;Med Sci Sports Exerc&lt;/secondary-title&gt;&lt;/titles&gt;&lt;periodical&gt;&lt;full-title&gt;Med Sci Sports Exerc&lt;/full-title&gt;&lt;abbr-1&gt;Medicine and Science in Sports and Exercise&lt;/abbr-1&gt;&lt;abbr-2&gt;Med Sci Sports Exerc&lt;/abbr-2&gt;&lt;abbr-3&gt;Med. Sci. Sports Exerc.&lt;/abbr-3&gt;&lt;/periodical&gt;&lt;pages&gt;1751-60&lt;/pages&gt;&lt;volume&gt;48&lt;/volume&gt;&lt;number&gt;9&lt;/number&gt;&lt;dates&gt;&lt;year&gt;2016&lt;/year&gt;&lt;pub-dates&gt;&lt;date&gt;Sep&lt;/date&gt;&lt;/pub-dates&gt;&lt;/dates&gt;&lt;isbn&gt;1530-0315 (Electronic)&amp;#xD;0195-9131 (Linking)&lt;/isbn&gt;&lt;accession-num&gt;27187101&lt;/accession-num&gt;&lt;urls&gt;&lt;related-urls&gt;&lt;url&gt;http://www.ncbi.nlm.nih.gov/pubmed/27187101&lt;/url&gt;&lt;/related-urls&gt;&lt;/urls&gt;&lt;electronic-resource-num&gt;10.1249/MSS.0000000000000950&lt;/electronic-resource-num&gt;&lt;/record&gt;&lt;/Cite&gt;&lt;/EndNote&gt;</w:instrText>
      </w:r>
      <w:r w:rsidR="005D5577" w:rsidRPr="00D22628">
        <w:rPr>
          <w:szCs w:val="24"/>
          <w:lang w:eastAsia="en-GB"/>
        </w:rPr>
        <w:fldChar w:fldCharType="separate"/>
      </w:r>
      <w:r w:rsidR="005D5577" w:rsidRPr="00D22628">
        <w:rPr>
          <w:noProof/>
          <w:szCs w:val="24"/>
          <w:lang w:eastAsia="en-GB"/>
        </w:rPr>
        <w:t>(43)</w:t>
      </w:r>
      <w:r w:rsidR="005D5577" w:rsidRPr="00D22628">
        <w:rPr>
          <w:szCs w:val="24"/>
          <w:lang w:eastAsia="en-GB"/>
        </w:rPr>
        <w:fldChar w:fldCharType="end"/>
      </w:r>
      <w:r w:rsidR="005D5577" w:rsidRPr="00D22628">
        <w:rPr>
          <w:szCs w:val="24"/>
          <w:lang w:eastAsia="en-GB"/>
        </w:rPr>
        <w:t>, and in the aforementioned studies the higher absolute magnitude of peripheral fatigue in comparison to the current data can be explained by differences in the</w:t>
      </w:r>
      <w:r w:rsidR="00C03B99" w:rsidRPr="00D22628">
        <w:rPr>
          <w:szCs w:val="24"/>
          <w:lang w:eastAsia="en-GB"/>
        </w:rPr>
        <w:t xml:space="preserve">se factors. </w:t>
      </w:r>
      <w:r w:rsidR="00DC03EF" w:rsidRPr="00D22628">
        <w:rPr>
          <w:szCs w:val="24"/>
          <w:lang w:eastAsia="en-GB"/>
        </w:rPr>
        <w:t>Importantly</w:t>
      </w:r>
      <w:r w:rsidR="00596BB0" w:rsidRPr="00D22628">
        <w:rPr>
          <w:szCs w:val="24"/>
          <w:lang w:eastAsia="en-GB"/>
        </w:rPr>
        <w:t>,</w:t>
      </w:r>
      <w:r w:rsidR="00C03B99" w:rsidRPr="00D22628">
        <w:rPr>
          <w:szCs w:val="24"/>
          <w:lang w:eastAsia="en-GB"/>
        </w:rPr>
        <w:t xml:space="preserve"> the magnitude of </w:t>
      </w:r>
      <w:r w:rsidRPr="00D22628">
        <w:rPr>
          <w:szCs w:val="24"/>
          <w:lang w:eastAsia="en-GB"/>
        </w:rPr>
        <w:t>peripheral</w:t>
      </w:r>
      <w:r w:rsidR="00C03B99" w:rsidRPr="00D22628">
        <w:rPr>
          <w:szCs w:val="24"/>
          <w:lang w:eastAsia="en-GB"/>
        </w:rPr>
        <w:t xml:space="preserve"> fatigue persisted</w:t>
      </w:r>
      <w:r w:rsidR="003B4698" w:rsidRPr="00D22628">
        <w:rPr>
          <w:szCs w:val="24"/>
          <w:lang w:eastAsia="en-GB"/>
        </w:rPr>
        <w:t xml:space="preserve"> 24 h post-exercise</w:t>
      </w:r>
      <w:r w:rsidR="00DC03EF" w:rsidRPr="00D22628">
        <w:rPr>
          <w:szCs w:val="24"/>
          <w:lang w:eastAsia="en-GB"/>
        </w:rPr>
        <w:t xml:space="preserve"> (</w:t>
      </w:r>
      <w:r w:rsidR="00DC03EF" w:rsidRPr="00D22628">
        <w:rPr>
          <w:szCs w:val="24"/>
          <w:lang w:val="en-US"/>
        </w:rPr>
        <w:t xml:space="preserve">–13 </w:t>
      </w:r>
      <w:r w:rsidR="00DC03EF" w:rsidRPr="00D22628">
        <w:rPr>
          <w:szCs w:val="24"/>
          <w:lang w:eastAsia="en-GB"/>
        </w:rPr>
        <w:t>± 5%)</w:t>
      </w:r>
      <w:r w:rsidR="003B4698" w:rsidRPr="00D22628">
        <w:rPr>
          <w:szCs w:val="24"/>
          <w:lang w:eastAsia="en-GB"/>
        </w:rPr>
        <w:t xml:space="preserve">, where </w:t>
      </w:r>
      <w:r w:rsidRPr="00D22628">
        <w:rPr>
          <w:szCs w:val="24"/>
          <w:lang w:eastAsia="en-GB"/>
        </w:rPr>
        <w:t>central</w:t>
      </w:r>
      <w:r w:rsidR="00386B46" w:rsidRPr="00D22628">
        <w:rPr>
          <w:szCs w:val="24"/>
          <w:lang w:eastAsia="en-GB"/>
        </w:rPr>
        <w:t xml:space="preserve"> fatigue had</w:t>
      </w:r>
      <w:r w:rsidR="003B4698" w:rsidRPr="00D22628">
        <w:rPr>
          <w:szCs w:val="24"/>
          <w:lang w:eastAsia="en-GB"/>
        </w:rPr>
        <w:t xml:space="preserve"> </w:t>
      </w:r>
      <w:r w:rsidR="00712E9E" w:rsidRPr="00D22628">
        <w:rPr>
          <w:szCs w:val="24"/>
          <w:lang w:eastAsia="en-GB"/>
        </w:rPr>
        <w:t>demonstrated a quicker recovery</w:t>
      </w:r>
      <w:r w:rsidR="00096FA5" w:rsidRPr="00D22628">
        <w:rPr>
          <w:szCs w:val="24"/>
          <w:lang w:eastAsia="en-GB"/>
        </w:rPr>
        <w:t>,</w:t>
      </w:r>
      <w:r w:rsidR="00C03B99" w:rsidRPr="00D22628">
        <w:rPr>
          <w:szCs w:val="24"/>
          <w:lang w:eastAsia="en-GB"/>
        </w:rPr>
        <w:t xml:space="preserve"> and remained slightly below baseline at 72 h (</w:t>
      </w:r>
      <w:r w:rsidR="00C03B99" w:rsidRPr="00D22628">
        <w:rPr>
          <w:szCs w:val="24"/>
          <w:lang w:val="en-US"/>
        </w:rPr>
        <w:t xml:space="preserve">–5 </w:t>
      </w:r>
      <w:r w:rsidR="00C03B99" w:rsidRPr="00D22628">
        <w:rPr>
          <w:szCs w:val="24"/>
          <w:lang w:eastAsia="en-GB"/>
        </w:rPr>
        <w:t>± 6%)</w:t>
      </w:r>
      <w:r w:rsidR="00712E9E" w:rsidRPr="00D22628">
        <w:rPr>
          <w:szCs w:val="24"/>
          <w:lang w:eastAsia="en-GB"/>
        </w:rPr>
        <w:t>. This</w:t>
      </w:r>
      <w:r w:rsidR="003B4698" w:rsidRPr="00D22628">
        <w:rPr>
          <w:szCs w:val="24"/>
          <w:lang w:eastAsia="en-GB"/>
        </w:rPr>
        <w:t xml:space="preserve"> suggests the </w:t>
      </w:r>
      <w:r w:rsidR="00386B46" w:rsidRPr="00D22628">
        <w:rPr>
          <w:szCs w:val="24"/>
          <w:lang w:eastAsia="en-GB"/>
        </w:rPr>
        <w:t xml:space="preserve">neuromuscular </w:t>
      </w:r>
      <w:r w:rsidR="003B4698" w:rsidRPr="00D22628">
        <w:rPr>
          <w:szCs w:val="24"/>
          <w:lang w:eastAsia="en-GB"/>
        </w:rPr>
        <w:t xml:space="preserve">fatigue experienced in the days </w:t>
      </w:r>
      <w:r w:rsidR="000E01D5" w:rsidRPr="00D22628">
        <w:rPr>
          <w:szCs w:val="24"/>
          <w:lang w:eastAsia="en-GB"/>
        </w:rPr>
        <w:t>post-exercise</w:t>
      </w:r>
      <w:r w:rsidR="003B4698" w:rsidRPr="00D22628">
        <w:rPr>
          <w:szCs w:val="24"/>
          <w:lang w:eastAsia="en-GB"/>
        </w:rPr>
        <w:t xml:space="preserve"> can be explained to a greater extent by processes occurring at the muscle </w:t>
      </w:r>
      <w:r w:rsidR="00452C80" w:rsidRPr="00D22628">
        <w:rPr>
          <w:szCs w:val="24"/>
          <w:lang w:eastAsia="en-GB"/>
        </w:rPr>
        <w:t xml:space="preserve">that are likely </w:t>
      </w:r>
      <w:r w:rsidR="003B4698" w:rsidRPr="00D22628">
        <w:rPr>
          <w:szCs w:val="24"/>
          <w:lang w:eastAsia="en-GB"/>
        </w:rPr>
        <w:t>relat</w:t>
      </w:r>
      <w:r w:rsidR="00452C80" w:rsidRPr="00D22628">
        <w:rPr>
          <w:szCs w:val="24"/>
          <w:lang w:eastAsia="en-GB"/>
        </w:rPr>
        <w:t>ed</w:t>
      </w:r>
      <w:r w:rsidR="00386B46" w:rsidRPr="00D22628">
        <w:rPr>
          <w:szCs w:val="24"/>
          <w:lang w:eastAsia="en-GB"/>
        </w:rPr>
        <w:t xml:space="preserve"> to</w:t>
      </w:r>
      <w:r w:rsidR="003B4698" w:rsidRPr="00D22628">
        <w:rPr>
          <w:szCs w:val="24"/>
          <w:lang w:eastAsia="en-GB"/>
        </w:rPr>
        <w:t xml:space="preserve"> </w:t>
      </w:r>
      <w:r w:rsidR="00452C80" w:rsidRPr="00D22628">
        <w:rPr>
          <w:szCs w:val="24"/>
          <w:lang w:eastAsia="en-GB"/>
        </w:rPr>
        <w:t xml:space="preserve">muscle damage (as evidenced by the </w:t>
      </w:r>
      <w:r w:rsidR="00386B46" w:rsidRPr="00D22628">
        <w:rPr>
          <w:szCs w:val="24"/>
          <w:lang w:eastAsia="en-GB"/>
        </w:rPr>
        <w:t>large</w:t>
      </w:r>
      <w:r w:rsidR="00452C80" w:rsidRPr="00D22628">
        <w:rPr>
          <w:szCs w:val="24"/>
          <w:lang w:eastAsia="en-GB"/>
        </w:rPr>
        <w:t xml:space="preserve"> increase in CK</w:t>
      </w:r>
      <w:r w:rsidR="00386B46" w:rsidRPr="00D22628">
        <w:rPr>
          <w:szCs w:val="24"/>
          <w:lang w:eastAsia="en-GB"/>
        </w:rPr>
        <w:t xml:space="preserve"> in the days </w:t>
      </w:r>
      <w:r w:rsidR="000E01D5" w:rsidRPr="00D22628">
        <w:rPr>
          <w:szCs w:val="24"/>
          <w:lang w:eastAsia="en-GB"/>
        </w:rPr>
        <w:t>post-exercise</w:t>
      </w:r>
      <w:r w:rsidR="00452C80" w:rsidRPr="00D22628">
        <w:rPr>
          <w:szCs w:val="24"/>
          <w:lang w:eastAsia="en-GB"/>
        </w:rPr>
        <w:t xml:space="preserve">) and </w:t>
      </w:r>
      <w:r w:rsidR="00386B46" w:rsidRPr="00D22628">
        <w:rPr>
          <w:szCs w:val="24"/>
          <w:lang w:eastAsia="en-GB"/>
        </w:rPr>
        <w:t xml:space="preserve">the </w:t>
      </w:r>
      <w:r w:rsidR="00452C80" w:rsidRPr="00D22628">
        <w:rPr>
          <w:szCs w:val="24"/>
          <w:lang w:eastAsia="en-GB"/>
        </w:rPr>
        <w:t xml:space="preserve">subsequent </w:t>
      </w:r>
      <w:r w:rsidR="003B4698" w:rsidRPr="00D22628">
        <w:rPr>
          <w:szCs w:val="24"/>
          <w:lang w:eastAsia="en-GB"/>
        </w:rPr>
        <w:t>inflammatory response, rather than processes within the central nervous system. Recent reviews have suggested that future research should focus more on the recovery of central factors of fatigue in the days post-intermittent-sprint exercise</w:t>
      </w:r>
      <w:r w:rsidR="008B32A8" w:rsidRPr="00D22628">
        <w:rPr>
          <w:szCs w:val="24"/>
          <w:lang w:eastAsia="en-GB"/>
        </w:rPr>
        <w:t xml:space="preserve"> </w:t>
      </w:r>
      <w:r w:rsidR="003B160F" w:rsidRPr="00D22628">
        <w:rPr>
          <w:szCs w:val="24"/>
          <w:lang w:eastAsia="en-GB"/>
        </w:rPr>
        <w:fldChar w:fldCharType="begin">
          <w:fldData xml:space="preserve">PEVuZE5vdGU+PENpdGU+PEF1dGhvcj5NaW5ldHQ8L0F1dGhvcj48WWVhcj4yMDE0PC9ZZWFyPjxS
ZWNOdW0+MTQwMjwvUmVjTnVtPjxEaXNwbGF5VGV4dD4oMjMsIDMyKTwvRGlzcGxheVRleHQ+PHJl
Y29yZD48cmVjLW51bWJlcj4xNDAyPC9yZWMtbnVtYmVyPjxmb3JlaWduLWtleXM+PGtleSBhcHA9
IkVOIiBkYi1pZD0iZXRlenZ4ZnBrenYyOWllMmZ6a3gyenR4NTlld3I1YWF4ZnRwIiB0aW1lc3Rh
bXA9IjE0NzMzNDAyNDQiPjE0MDI8L2tleT48L2ZvcmVpZ24ta2V5cz48cmVmLXR5cGUgbmFtZT0i
Sm91cm5hbCBBcnRpY2xlIj4xNzwvcmVmLXR5cGU+PGNvbnRyaWJ1dG9ycz48YXV0aG9ycz48YXV0
aG9yPk1pbmV0dCwgRy4gTS48L2F1dGhvcj48YXV0aG9yPkR1ZmZpZWxkLCBSLjwvYXV0aG9yPjwv
YXV0aG9ycz48L2NvbnRyaWJ1dG9ycz48YXV0aC1hZGRyZXNzPlNjaG9vbCBvZiBFeGVyY2lzZSBh
bmQgTnV0cml0aW9uIFNjaWVuY2VzLCBRdWVlbnNsYW5kIFVuaXZlcnNpdHkgb2YgVGVjaG5vbG9n
eSBLZWx2aW4gR3JvdmUsIEJyaXNiYW5lLCBRTEQsIEF1c3RyYWxpYSA7IEluc3RpdHV0ZSBvZiBI
ZWFsdGggYW5kIEJpb21lZGljYWwgSW5ub3ZhdGlvbiwgUXVlZW5zbGFuZCBVbml2ZXJzaXR5IG9m
IFRlY2hub2xvZ3kgS2VsdmluIEdyb3ZlLCBCcmlzYmFuZSwgUUxELCBBdXN0cmFsaWEuJiN4RDtT
cG9ydCBhbmQgRXhlcmNpc2UgRGlzY2lwbGluZSBHcm91cCwgVVRTOiBIZWFsdGgsIFVuaXZlcnNp
dHkgb2YgVGVjaG5vbG9neSBTeWRuZXkgTGluZGZpZWxkLCBTeWRuZXksIE5TVywgQXVzdHJhbGlh
LjwvYXV0aC1hZGRyZXNzPjx0aXRsZXM+PHRpdGxlPklzIHJlY292ZXJ5IGRyaXZlbiBieSBjZW50
cmFsIG9yIHBlcmlwaGVyYWwgZmFjdG9ycz8gQSByb2xlIGZvciB0aGUgYnJhaW4gaW4gcmVjb3Zl
cnkgZm9sbG93aW5nIGludGVybWl0dGVudC1zcHJpbnQgZXhlcmNpc2U8L3RpdGxlPjxzZWNvbmRh
cnktdGl0bGU+RnJvbnQgUGh5c2lvbDwvc2Vjb25kYXJ5LXRpdGxlPjwvdGl0bGVzPjxwZXJpb2Rp
Y2FsPjxmdWxsLXRpdGxlPkZyb250aWVycyBpbiBwaHlzaW9sb2d5PC9mdWxsLXRpdGxlPjxhYmJy
LTE+RnJvbnRpZXJzIGluIFBoeXNpb2xvZ3k8L2FiYnItMT48YWJici0yPkZyb250IFBoeXNpb2w8
L2FiYnItMj48L3BlcmlvZGljYWw+PHBhZ2VzPjI0PC9wYWdlcz48dm9sdW1lPjU8L3ZvbHVtZT48
a2V5d29yZHM+PGtleXdvcmQ+Y2VudHJhbCBuZXJ2b3VzIHN5c3RlbTwva2V5d29yZD48a2V5d29y
ZD5jb250cmFjdGlsZSBmdW5jdGlvbjwva2V5d29yZD48a2V5d29yZD5mYXRpZ3VlPC9rZXl3b3Jk
PjxrZXl3b3JkPmZvb3RiYWxsPC9rZXl3b3JkPjxrZXl3b3JkPm11c2NsZSBkYW1hZ2U8L2tleXdv
cmQ+PGtleXdvcmQ+c29jY2VyPC9rZXl3b3JkPjxrZXl3b3JkPnRlYW0tc3BvcnRzPC9rZXl3b3Jk
Pjwva2V5d29yZHM+PGRhdGVzPjx5ZWFyPjIwMTQ8L3llYXI+PC9kYXRlcz48aXNibj4xNjY0LTA0
MlggKEVsZWN0cm9uaWMpJiN4RDsxNjY0LTA0MlggKExpbmtpbmcpPC9pc2JuPjxhY2Nlc3Npb24t
bnVtPjI0NTUwODM3PC9hY2Nlc3Npb24tbnVtPjx1cmxzPjxyZWxhdGVkLXVybHM+PHVybD5odHRw
Oi8vd3d3Lm5jYmkubmxtLm5paC5nb3YvcHVibWVkLzI0NTUwODM3PC91cmw+PC9yZWxhdGVkLXVy
bHM+PC91cmxzPjxjdXN0b20yPlBNQzM5MDk5NDU8L2N1c3RvbTI+PGVsZWN0cm9uaWMtcmVzb3Vy
Y2UtbnVtPjEwLjMzODkvZnBoeXMuMjAxNC4wMDAyNDwvZWxlY3Ryb25pYy1yZXNvdXJjZS1udW0+
PC9yZWNvcmQ+PC9DaXRlPjxDaXRlPjxBdXRob3I+UmF0dHJheTwvQXV0aG9yPjxZZWFyPjIwMTU8
L1llYXI+PFJlY051bT4xMzE5PC9SZWNOdW0+PHJlY29yZD48cmVjLW51bWJlcj4xMzE5PC9yZWMt
bnVtYmVyPjxmb3JlaWduLWtleXM+PGtleSBhcHA9IkVOIiBkYi1pZD0iZXRlenZ4ZnBrenYyOWll
MmZ6a3gyenR4NTlld3I1YWF4ZnRwIiB0aW1lc3RhbXA9IjE0Mjk2MzAxNjAiPjEzMTk8L2tleT48
L2ZvcmVpZ24ta2V5cz48cmVmLXR5cGUgbmFtZT0iSm91cm5hbCBBcnRpY2xlIj4xNzwvcmVmLXR5
cGU+PGNvbnRyaWJ1dG9ycz48YXV0aG9ycz48YXV0aG9yPlJhdHRyYXksIEJlbjwvYXV0aG9yPjxh
dXRob3I+QXJndXMsIENocmlzdG9zPC9hdXRob3I+PGF1dGhvcj5NYXJ0aW4sIEtyaXN0eTwvYXV0
aG9yPjxhdXRob3I+Tm9ydGhleSwgSm9zZXBoPC9hdXRob3I+PGF1dGhvcj5EcmlsbGVyLCBNYXR0
aGV3PC9hdXRob3I+PC9hdXRob3JzPjwvY29udHJpYnV0b3JzPjx0aXRsZXM+PHRpdGxlPklzIGl0
IHRpbWUgdG8gdHVybiBvdXIgYXR0ZW50aW9uIHRvd2FyZCBjZW50cmFsIG1lY2hhbmlzbXMgZm9y
IHBvc3QtZXhlcnRpb25hbCByZWNvdmVyeSBzdHJhdGVnaWVzIGFuZCBwZXJmb3JtYW5jZT88L3Rp
dGxlPjxzZWNvbmRhcnktdGl0bGU+RnJvbnRpZXJzIGluIHBoeXNpb2xvZ3k8L3NlY29uZGFyeS10
aXRsZT48L3RpdGxlcz48cGVyaW9kaWNhbD48ZnVsbC10aXRsZT5Gcm9udGllcnMgaW4gcGh5c2lv
bG9neTwvZnVsbC10aXRsZT48YWJici0xPkZyb250aWVycyBpbiBQaHlzaW9sb2d5PC9hYmJyLTE+
PGFiYnItMj5Gcm9udCBQaHlzaW9sPC9hYmJyLTI+PC9wZXJpb2RpY2FsPjxwYWdlcz43OTwvcGFn
ZXM+PHZvbHVtZT42PC92b2x1bWU+PGRhdGVzPjx5ZWFyPjIwMTU8L3llYXI+PC9kYXRlcz48dXJs
cz48L3VybHM+PC9yZWNvcmQ+PC9DaXRlPjwvRW5kTm90ZT5=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NaW5ldHQ8L0F1dGhvcj48WWVhcj4yMDE0PC9ZZWFyPjxS
ZWNOdW0+MTQwMjwvUmVjTnVtPjxEaXNwbGF5VGV4dD4oMjMsIDMyKTwvRGlzcGxheVRleHQ+PHJl
Y29yZD48cmVjLW51bWJlcj4xNDAyPC9yZWMtbnVtYmVyPjxmb3JlaWduLWtleXM+PGtleSBhcHA9
IkVOIiBkYi1pZD0iZXRlenZ4ZnBrenYyOWllMmZ6a3gyenR4NTlld3I1YWF4ZnRwIiB0aW1lc3Rh
bXA9IjE0NzMzNDAyNDQiPjE0MDI8L2tleT48L2ZvcmVpZ24ta2V5cz48cmVmLXR5cGUgbmFtZT0i
Sm91cm5hbCBBcnRpY2xlIj4xNzwvcmVmLXR5cGU+PGNvbnRyaWJ1dG9ycz48YXV0aG9ycz48YXV0
aG9yPk1pbmV0dCwgRy4gTS48L2F1dGhvcj48YXV0aG9yPkR1ZmZpZWxkLCBSLjwvYXV0aG9yPjwv
YXV0aG9ycz48L2NvbnRyaWJ1dG9ycz48YXV0aC1hZGRyZXNzPlNjaG9vbCBvZiBFeGVyY2lzZSBh
bmQgTnV0cml0aW9uIFNjaWVuY2VzLCBRdWVlbnNsYW5kIFVuaXZlcnNpdHkgb2YgVGVjaG5vbG9n
eSBLZWx2aW4gR3JvdmUsIEJyaXNiYW5lLCBRTEQsIEF1c3RyYWxpYSA7IEluc3RpdHV0ZSBvZiBI
ZWFsdGggYW5kIEJpb21lZGljYWwgSW5ub3ZhdGlvbiwgUXVlZW5zbGFuZCBVbml2ZXJzaXR5IG9m
IFRlY2hub2xvZ3kgS2VsdmluIEdyb3ZlLCBCcmlzYmFuZSwgUUxELCBBdXN0cmFsaWEuJiN4RDtT
cG9ydCBhbmQgRXhlcmNpc2UgRGlzY2lwbGluZSBHcm91cCwgVVRTOiBIZWFsdGgsIFVuaXZlcnNp
dHkgb2YgVGVjaG5vbG9neSBTeWRuZXkgTGluZGZpZWxkLCBTeWRuZXksIE5TVywgQXVzdHJhbGlh
LjwvYXV0aC1hZGRyZXNzPjx0aXRsZXM+PHRpdGxlPklzIHJlY292ZXJ5IGRyaXZlbiBieSBjZW50
cmFsIG9yIHBlcmlwaGVyYWwgZmFjdG9ycz8gQSByb2xlIGZvciB0aGUgYnJhaW4gaW4gcmVjb3Zl
cnkgZm9sbG93aW5nIGludGVybWl0dGVudC1zcHJpbnQgZXhlcmNpc2U8L3RpdGxlPjxzZWNvbmRh
cnktdGl0bGU+RnJvbnQgUGh5c2lvbDwvc2Vjb25kYXJ5LXRpdGxlPjwvdGl0bGVzPjxwZXJpb2Rp
Y2FsPjxmdWxsLXRpdGxlPkZyb250aWVycyBpbiBwaHlzaW9sb2d5PC9mdWxsLXRpdGxlPjxhYmJy
LTE+RnJvbnRpZXJzIGluIFBoeXNpb2xvZ3k8L2FiYnItMT48YWJici0yPkZyb250IFBoeXNpb2w8
L2FiYnItMj48L3BlcmlvZGljYWw+PHBhZ2VzPjI0PC9wYWdlcz48dm9sdW1lPjU8L3ZvbHVtZT48
a2V5d29yZHM+PGtleXdvcmQ+Y2VudHJhbCBuZXJ2b3VzIHN5c3RlbTwva2V5d29yZD48a2V5d29y
ZD5jb250cmFjdGlsZSBmdW5jdGlvbjwva2V5d29yZD48a2V5d29yZD5mYXRpZ3VlPC9rZXl3b3Jk
PjxrZXl3b3JkPmZvb3RiYWxsPC9rZXl3b3JkPjxrZXl3b3JkPm11c2NsZSBkYW1hZ2U8L2tleXdv
cmQ+PGtleXdvcmQ+c29jY2VyPC9rZXl3b3JkPjxrZXl3b3JkPnRlYW0tc3BvcnRzPC9rZXl3b3Jk
Pjwva2V5d29yZHM+PGRhdGVzPjx5ZWFyPjIwMTQ8L3llYXI+PC9kYXRlcz48aXNibj4xNjY0LTA0
MlggKEVsZWN0cm9uaWMpJiN4RDsxNjY0LTA0MlggKExpbmtpbmcpPC9pc2JuPjxhY2Nlc3Npb24t
bnVtPjI0NTUwODM3PC9hY2Nlc3Npb24tbnVtPjx1cmxzPjxyZWxhdGVkLXVybHM+PHVybD5odHRw
Oi8vd3d3Lm5jYmkubmxtLm5paC5nb3YvcHVibWVkLzI0NTUwODM3PC91cmw+PC9yZWxhdGVkLXVy
bHM+PC91cmxzPjxjdXN0b20yPlBNQzM5MDk5NDU8L2N1c3RvbTI+PGVsZWN0cm9uaWMtcmVzb3Vy
Y2UtbnVtPjEwLjMzODkvZnBoeXMuMjAxNC4wMDAyNDwvZWxlY3Ryb25pYy1yZXNvdXJjZS1udW0+
PC9yZWNvcmQ+PC9DaXRlPjxDaXRlPjxBdXRob3I+UmF0dHJheTwvQXV0aG9yPjxZZWFyPjIwMTU8
L1llYXI+PFJlY051bT4xMzE5PC9SZWNOdW0+PHJlY29yZD48cmVjLW51bWJlcj4xMzE5PC9yZWMt
bnVtYmVyPjxmb3JlaWduLWtleXM+PGtleSBhcHA9IkVOIiBkYi1pZD0iZXRlenZ4ZnBrenYyOWll
MmZ6a3gyenR4NTlld3I1YWF4ZnRwIiB0aW1lc3RhbXA9IjE0Mjk2MzAxNjAiPjEzMTk8L2tleT48
L2ZvcmVpZ24ta2V5cz48cmVmLXR5cGUgbmFtZT0iSm91cm5hbCBBcnRpY2xlIj4xNzwvcmVmLXR5
cGU+PGNvbnRyaWJ1dG9ycz48YXV0aG9ycz48YXV0aG9yPlJhdHRyYXksIEJlbjwvYXV0aG9yPjxh
dXRob3I+QXJndXMsIENocmlzdG9zPC9hdXRob3I+PGF1dGhvcj5NYXJ0aW4sIEtyaXN0eTwvYXV0
aG9yPjxhdXRob3I+Tm9ydGhleSwgSm9zZXBoPC9hdXRob3I+PGF1dGhvcj5EcmlsbGVyLCBNYXR0
aGV3PC9hdXRob3I+PC9hdXRob3JzPjwvY29udHJpYnV0b3JzPjx0aXRsZXM+PHRpdGxlPklzIGl0
IHRpbWUgdG8gdHVybiBvdXIgYXR0ZW50aW9uIHRvd2FyZCBjZW50cmFsIG1lY2hhbmlzbXMgZm9y
IHBvc3QtZXhlcnRpb25hbCByZWNvdmVyeSBzdHJhdGVnaWVzIGFuZCBwZXJmb3JtYW5jZT88L3Rp
dGxlPjxzZWNvbmRhcnktdGl0bGU+RnJvbnRpZXJzIGluIHBoeXNpb2xvZ3k8L3NlY29uZGFyeS10
aXRsZT48L3RpdGxlcz48cGVyaW9kaWNhbD48ZnVsbC10aXRsZT5Gcm9udGllcnMgaW4gcGh5c2lv
bG9neTwvZnVsbC10aXRsZT48YWJici0xPkZyb250aWVycyBpbiBQaHlzaW9sb2d5PC9hYmJyLTE+
PGFiYnItMj5Gcm9udCBQaHlzaW9sPC9hYmJyLTI+PC9wZXJpb2RpY2FsPjxwYWdlcz43OTwvcGFn
ZXM+PHZvbHVtZT42PC92b2x1bWU+PGRhdGVzPjx5ZWFyPjIwMTU8L3llYXI+PC9kYXRlcz48dXJs
cz48L3VybHM+PC9yZWNvcmQ+PC9DaXRlPjwvRW5kTm90ZT5=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3B160F" w:rsidRPr="00D22628">
        <w:rPr>
          <w:szCs w:val="24"/>
          <w:lang w:eastAsia="en-GB"/>
        </w:rPr>
      </w:r>
      <w:r w:rsidR="003B160F" w:rsidRPr="00D22628">
        <w:rPr>
          <w:szCs w:val="24"/>
          <w:lang w:eastAsia="en-GB"/>
        </w:rPr>
        <w:fldChar w:fldCharType="separate"/>
      </w:r>
      <w:r w:rsidR="00C76FC2" w:rsidRPr="00D22628">
        <w:rPr>
          <w:noProof/>
          <w:szCs w:val="24"/>
          <w:lang w:eastAsia="en-GB"/>
        </w:rPr>
        <w:t>(23, 32)</w:t>
      </w:r>
      <w:r w:rsidR="003B160F" w:rsidRPr="00D22628">
        <w:rPr>
          <w:szCs w:val="24"/>
          <w:lang w:eastAsia="en-GB"/>
        </w:rPr>
        <w:fldChar w:fldCharType="end"/>
      </w:r>
      <w:r w:rsidR="00386B46" w:rsidRPr="00D22628">
        <w:rPr>
          <w:szCs w:val="24"/>
          <w:lang w:eastAsia="en-GB"/>
        </w:rPr>
        <w:t>. O</w:t>
      </w:r>
      <w:r w:rsidR="003B4698" w:rsidRPr="00D22628">
        <w:rPr>
          <w:szCs w:val="24"/>
          <w:lang w:eastAsia="en-GB"/>
        </w:rPr>
        <w:t xml:space="preserve">ur data would </w:t>
      </w:r>
      <w:r w:rsidR="009F6FB8" w:rsidRPr="00D22628">
        <w:rPr>
          <w:szCs w:val="24"/>
          <w:lang w:eastAsia="en-GB"/>
        </w:rPr>
        <w:t xml:space="preserve">suggest this to be a worthwhile </w:t>
      </w:r>
      <w:r w:rsidR="003B4698" w:rsidRPr="00D22628">
        <w:rPr>
          <w:szCs w:val="24"/>
          <w:lang w:eastAsia="en-GB"/>
        </w:rPr>
        <w:t>endeavo</w:t>
      </w:r>
      <w:r w:rsidR="00386B46" w:rsidRPr="00D22628">
        <w:rPr>
          <w:szCs w:val="24"/>
          <w:lang w:eastAsia="en-GB"/>
        </w:rPr>
        <w:t>ur given the significant activation deficit</w:t>
      </w:r>
      <w:r w:rsidR="003B4698" w:rsidRPr="00D22628">
        <w:rPr>
          <w:szCs w:val="24"/>
          <w:lang w:eastAsia="en-GB"/>
        </w:rPr>
        <w:t xml:space="preserve"> p</w:t>
      </w:r>
      <w:r w:rsidR="00386B46" w:rsidRPr="00D22628">
        <w:rPr>
          <w:szCs w:val="24"/>
          <w:lang w:eastAsia="en-GB"/>
        </w:rPr>
        <w:t>r</w:t>
      </w:r>
      <w:r w:rsidR="00596BB0" w:rsidRPr="00D22628">
        <w:rPr>
          <w:szCs w:val="24"/>
          <w:lang w:eastAsia="en-GB"/>
        </w:rPr>
        <w:t>esent in the days post-exercise. However, the</w:t>
      </w:r>
      <w:r w:rsidR="00386B46" w:rsidRPr="00D22628">
        <w:rPr>
          <w:szCs w:val="24"/>
          <w:lang w:eastAsia="en-GB"/>
        </w:rPr>
        <w:t xml:space="preserve"> recovery of skeletal muscle function should remain the primary target of intervention aimed at optimising recovery from soccer </w:t>
      </w:r>
      <w:proofErr w:type="gramStart"/>
      <w:r w:rsidR="00386B46" w:rsidRPr="00D22628">
        <w:rPr>
          <w:szCs w:val="24"/>
          <w:lang w:eastAsia="en-GB"/>
        </w:rPr>
        <w:t>match-play</w:t>
      </w:r>
      <w:proofErr w:type="gramEnd"/>
      <w:r w:rsidR="00386B46" w:rsidRPr="00D22628">
        <w:rPr>
          <w:szCs w:val="24"/>
          <w:lang w:eastAsia="en-GB"/>
        </w:rPr>
        <w:t>.</w:t>
      </w:r>
      <w:r w:rsidR="001C795D" w:rsidRPr="00D22628">
        <w:rPr>
          <w:szCs w:val="24"/>
          <w:lang w:eastAsia="en-GB"/>
        </w:rPr>
        <w:t xml:space="preserve"> </w:t>
      </w:r>
    </w:p>
    <w:p w14:paraId="1DA385EA" w14:textId="77777777" w:rsidR="00C77F47" w:rsidRPr="00D22628" w:rsidRDefault="00C77F47" w:rsidP="00E81378">
      <w:pPr>
        <w:spacing w:line="480" w:lineRule="auto"/>
        <w:rPr>
          <w:szCs w:val="24"/>
          <w:lang w:eastAsia="en-GB"/>
        </w:rPr>
      </w:pPr>
    </w:p>
    <w:p w14:paraId="25551E7A" w14:textId="079EE100" w:rsidR="005A76C4" w:rsidRPr="00D22628" w:rsidRDefault="00C77F47" w:rsidP="00E81378">
      <w:pPr>
        <w:spacing w:line="480" w:lineRule="auto"/>
        <w:rPr>
          <w:szCs w:val="24"/>
          <w:lang w:eastAsia="en-GB"/>
        </w:rPr>
      </w:pPr>
      <w:proofErr w:type="gramStart"/>
      <w:r w:rsidRPr="00D22628">
        <w:rPr>
          <w:b/>
          <w:szCs w:val="24"/>
          <w:lang w:eastAsia="en-GB"/>
        </w:rPr>
        <w:t xml:space="preserve">Central nervous system </w:t>
      </w:r>
      <w:r w:rsidR="00D5218B" w:rsidRPr="00D22628">
        <w:rPr>
          <w:b/>
          <w:szCs w:val="24"/>
          <w:lang w:eastAsia="en-GB"/>
        </w:rPr>
        <w:t>excitability and inhibition</w:t>
      </w:r>
      <w:r w:rsidRPr="00D22628">
        <w:rPr>
          <w:b/>
          <w:szCs w:val="24"/>
          <w:lang w:eastAsia="en-GB"/>
        </w:rPr>
        <w:t>.</w:t>
      </w:r>
      <w:proofErr w:type="gramEnd"/>
      <w:r w:rsidRPr="00D22628">
        <w:rPr>
          <w:szCs w:val="24"/>
          <w:lang w:eastAsia="en-GB"/>
        </w:rPr>
        <w:t xml:space="preserve"> </w:t>
      </w:r>
      <w:proofErr w:type="spellStart"/>
      <w:r w:rsidR="005A76C4" w:rsidRPr="00D22628">
        <w:rPr>
          <w:szCs w:val="24"/>
          <w:lang w:eastAsia="en-GB"/>
        </w:rPr>
        <w:t>Corticospinal</w:t>
      </w:r>
      <w:proofErr w:type="spellEnd"/>
      <w:r w:rsidR="005A76C4" w:rsidRPr="00D22628">
        <w:rPr>
          <w:szCs w:val="24"/>
          <w:lang w:eastAsia="en-GB"/>
        </w:rPr>
        <w:t xml:space="preserve"> excitability, inferred from changes in the MEP to </w:t>
      </w:r>
      <w:proofErr w:type="spellStart"/>
      <w:r w:rsidR="005A76C4" w:rsidRPr="00D22628">
        <w:rPr>
          <w:szCs w:val="24"/>
          <w:lang w:eastAsia="en-GB"/>
        </w:rPr>
        <w:t>M</w:t>
      </w:r>
      <w:r w:rsidR="005A76C4" w:rsidRPr="00D22628">
        <w:rPr>
          <w:szCs w:val="24"/>
          <w:vertAlign w:val="subscript"/>
          <w:lang w:eastAsia="en-GB"/>
        </w:rPr>
        <w:t>max</w:t>
      </w:r>
      <w:proofErr w:type="spellEnd"/>
      <w:r w:rsidR="005A76C4" w:rsidRPr="00D22628">
        <w:rPr>
          <w:szCs w:val="24"/>
          <w:lang w:eastAsia="en-GB"/>
        </w:rPr>
        <w:t xml:space="preserve"> ratio, was different to baseline only at 24 h </w:t>
      </w:r>
      <w:r w:rsidR="000E01D5" w:rsidRPr="00D22628">
        <w:rPr>
          <w:szCs w:val="24"/>
          <w:lang w:eastAsia="en-GB"/>
        </w:rPr>
        <w:t>post-exercise</w:t>
      </w:r>
      <w:r w:rsidR="00A07BE7" w:rsidRPr="00D22628">
        <w:rPr>
          <w:szCs w:val="24"/>
          <w:lang w:eastAsia="en-GB"/>
        </w:rPr>
        <w:t>. This decrease was</w:t>
      </w:r>
      <w:r w:rsidR="00C03B99" w:rsidRPr="00D22628">
        <w:rPr>
          <w:szCs w:val="24"/>
          <w:lang w:eastAsia="en-GB"/>
        </w:rPr>
        <w:t xml:space="preserve"> concurrent with a reduction in VA</w:t>
      </w:r>
      <w:r w:rsidR="00C03B99" w:rsidRPr="00D22628">
        <w:rPr>
          <w:szCs w:val="24"/>
          <w:vertAlign w:val="subscript"/>
          <w:lang w:eastAsia="en-GB"/>
        </w:rPr>
        <w:t>TMS</w:t>
      </w:r>
      <w:r w:rsidR="00C03B99" w:rsidRPr="00D22628">
        <w:rPr>
          <w:szCs w:val="24"/>
          <w:lang w:eastAsia="en-GB"/>
        </w:rPr>
        <w:t xml:space="preserve"> at the same time point,</w:t>
      </w:r>
      <w:r w:rsidR="00A07BE7" w:rsidRPr="00D22628">
        <w:rPr>
          <w:szCs w:val="24"/>
          <w:lang w:eastAsia="en-GB"/>
        </w:rPr>
        <w:t xml:space="preserve"> with both recovering by 48 h. There is a plausible theoretical link between changes in </w:t>
      </w:r>
      <w:proofErr w:type="spellStart"/>
      <w:r w:rsidR="00A07BE7" w:rsidRPr="00D22628">
        <w:rPr>
          <w:szCs w:val="24"/>
          <w:lang w:eastAsia="en-GB"/>
        </w:rPr>
        <w:t>corticospinal</w:t>
      </w:r>
      <w:proofErr w:type="spellEnd"/>
      <w:r w:rsidR="00A07BE7" w:rsidRPr="00D22628">
        <w:rPr>
          <w:szCs w:val="24"/>
          <w:lang w:eastAsia="en-GB"/>
        </w:rPr>
        <w:t xml:space="preserve"> excitability and </w:t>
      </w:r>
      <w:proofErr w:type="spellStart"/>
      <w:r w:rsidR="00A07BE7" w:rsidRPr="00D22628">
        <w:rPr>
          <w:szCs w:val="24"/>
          <w:lang w:eastAsia="en-GB"/>
        </w:rPr>
        <w:t>supraspinal</w:t>
      </w:r>
      <w:proofErr w:type="spellEnd"/>
      <w:r w:rsidR="00A07BE7" w:rsidRPr="00D22628">
        <w:rPr>
          <w:szCs w:val="24"/>
          <w:lang w:eastAsia="en-GB"/>
        </w:rPr>
        <w:t xml:space="preserve"> fatigue, but the functional relevance of changes in </w:t>
      </w:r>
      <w:proofErr w:type="spellStart"/>
      <w:r w:rsidR="00A07BE7" w:rsidRPr="00D22628">
        <w:rPr>
          <w:szCs w:val="24"/>
          <w:lang w:eastAsia="en-GB"/>
        </w:rPr>
        <w:t>corticospinal</w:t>
      </w:r>
      <w:proofErr w:type="spellEnd"/>
      <w:r w:rsidR="00A07BE7" w:rsidRPr="00D22628">
        <w:rPr>
          <w:szCs w:val="24"/>
          <w:lang w:eastAsia="en-GB"/>
        </w:rPr>
        <w:t xml:space="preserve"> excitability is questionable </w:t>
      </w:r>
      <w:r w:rsidR="00A07BE7" w:rsidRPr="00D22628">
        <w:rPr>
          <w:szCs w:val="24"/>
          <w:lang w:eastAsia="en-GB"/>
        </w:rPr>
        <w:fldChar w:fldCharType="begin"/>
      </w:r>
      <w:r w:rsidR="00A07BE7" w:rsidRPr="00D22628">
        <w:rPr>
          <w:szCs w:val="24"/>
          <w:lang w:eastAsia="en-GB"/>
        </w:rPr>
        <w:instrText xml:space="preserve"> ADDIN EN.CITE &lt;EndNote&gt;&lt;Cite&gt;&lt;Author&gt;Bestmann&lt;/Author&gt;&lt;Year&gt;2015&lt;/Year&gt;&lt;RecNum&gt;1430&lt;/RecNum&gt;&lt;DisplayText&gt;(5)&lt;/DisplayText&gt;&lt;record&gt;&lt;rec-number&gt;1430&lt;/rec-number&gt;&lt;foreign-keys&gt;&lt;key app="EN" db-id="etezvxfpkzv29ie2fzkx2ztx59ewr5aaxftp" timestamp="1473343646"&gt;1430&lt;/key&gt;&lt;/foreign-keys&gt;&lt;ref-type name="Journal Article"&gt;17&lt;/ref-type&gt;&lt;contributors&gt;&lt;authors&gt;&lt;author&gt;Bestmann, S.&lt;/author&gt;&lt;author&gt;Krakauer, J. W.&lt;/author&gt;&lt;/authors&gt;&lt;/contributors&gt;&lt;auth-address&gt;Sobell Department for Motor Neuroscience and Movement Disorders, UCL Institute of Neurology, University College London, 33 Queen Square, London, WC1N 3BG, UK, s.bestmann@ucl.ac.uk.&lt;/auth-address&gt;&lt;titles&gt;&lt;title&gt;The uses and interpretations of the motor-evoked potential for understanding behaviour&lt;/title&gt;&lt;secondary-title&gt;Exp Brain Res&lt;/secondary-title&gt;&lt;/titles&gt;&lt;periodical&gt;&lt;full-title&gt;Exp Brain Res&lt;/full-title&gt;&lt;abbr-1&gt;Experimental Brain Research&lt;/abbr-1&gt;&lt;abbr-2&gt;Exp Brain Res&lt;/abbr-2&gt;&lt;abbr-3&gt;Exp. Brain Res.&lt;/abbr-3&gt;&lt;/periodical&gt;&lt;pages&gt;679-89&lt;/pages&gt;&lt;volume&gt;233&lt;/volume&gt;&lt;number&gt;3&lt;/number&gt;&lt;keywords&gt;&lt;keyword&gt;Electroencephalography&lt;/keyword&gt;&lt;keyword&gt;Electromyography&lt;/keyword&gt;&lt;keyword&gt;Evoked Potentials, Motor/*physiology&lt;/keyword&gt;&lt;keyword&gt;Humans&lt;/keyword&gt;&lt;keyword&gt;Learning/*physiology&lt;/keyword&gt;&lt;keyword&gt;Motor Activity/*physiology&lt;/keyword&gt;&lt;keyword&gt;Motor Cortex/*physiology&lt;/keyword&gt;&lt;keyword&gt;Muscle, Skeletal/*physiology&lt;/keyword&gt;&lt;keyword&gt;Transcranial Magnetic Stimulation&lt;/keyword&gt;&lt;/keywords&gt;&lt;dates&gt;&lt;year&gt;2015&lt;/year&gt;&lt;pub-dates&gt;&lt;date&gt;Mar&lt;/date&gt;&lt;/pub-dates&gt;&lt;/dates&gt;&lt;isbn&gt;1432-1106 (Electronic)&amp;#xD;0014-4819 (Linking)&lt;/isbn&gt;&lt;accession-num&gt;25563496&lt;/accession-num&gt;&lt;urls&gt;&lt;related-urls&gt;&lt;url&gt;http://www.ncbi.nlm.nih.gov/pubmed/25563496&lt;/url&gt;&lt;/related-urls&gt;&lt;/urls&gt;&lt;electronic-resource-num&gt;10.1007/s00221-014-4183-7&lt;/electronic-resource-num&gt;&lt;/record&gt;&lt;/Cite&gt;&lt;/EndNote&gt;</w:instrText>
      </w:r>
      <w:r w:rsidR="00A07BE7" w:rsidRPr="00D22628">
        <w:rPr>
          <w:szCs w:val="24"/>
          <w:lang w:eastAsia="en-GB"/>
        </w:rPr>
        <w:fldChar w:fldCharType="separate"/>
      </w:r>
      <w:r w:rsidR="00A07BE7" w:rsidRPr="00D22628">
        <w:rPr>
          <w:noProof/>
          <w:szCs w:val="24"/>
          <w:lang w:eastAsia="en-GB"/>
        </w:rPr>
        <w:t>(5)</w:t>
      </w:r>
      <w:r w:rsidR="00A07BE7" w:rsidRPr="00D22628">
        <w:rPr>
          <w:szCs w:val="24"/>
          <w:lang w:eastAsia="en-GB"/>
        </w:rPr>
        <w:fldChar w:fldCharType="end"/>
      </w:r>
      <w:r w:rsidR="00EC3DC7" w:rsidRPr="00D22628">
        <w:rPr>
          <w:szCs w:val="24"/>
          <w:lang w:eastAsia="en-GB"/>
        </w:rPr>
        <w:t>. I</w:t>
      </w:r>
      <w:r w:rsidR="00A07BE7" w:rsidRPr="00D22628">
        <w:rPr>
          <w:szCs w:val="24"/>
          <w:lang w:eastAsia="en-GB"/>
        </w:rPr>
        <w:t xml:space="preserve">ndeed, where </w:t>
      </w:r>
      <w:proofErr w:type="spellStart"/>
      <w:r w:rsidR="00A07BE7" w:rsidRPr="00D22628">
        <w:rPr>
          <w:szCs w:val="24"/>
          <w:lang w:eastAsia="en-GB"/>
        </w:rPr>
        <w:t>supraspinal</w:t>
      </w:r>
      <w:proofErr w:type="spellEnd"/>
      <w:r w:rsidR="00A07BE7" w:rsidRPr="00D22628">
        <w:rPr>
          <w:szCs w:val="24"/>
          <w:lang w:eastAsia="en-GB"/>
        </w:rPr>
        <w:t xml:space="preserve"> fatigue was highest in the present study (immediately post-exercise) excitability was unchanged. The magnitude of SICI, inferred from changes in the unconditioned MEP expressed relative to the conditioned, paired-pulse, MEP, was not different at any time point. </w:t>
      </w:r>
      <w:r w:rsidR="00722CAA" w:rsidRPr="00D22628">
        <w:rPr>
          <w:szCs w:val="24"/>
          <w:lang w:eastAsia="en-GB"/>
        </w:rPr>
        <w:t>W</w:t>
      </w:r>
      <w:r w:rsidR="00F33412" w:rsidRPr="00D22628">
        <w:rPr>
          <w:szCs w:val="24"/>
          <w:lang w:eastAsia="en-GB"/>
        </w:rPr>
        <w:t xml:space="preserve">e hypothesised </w:t>
      </w:r>
      <w:r w:rsidR="00C03B99" w:rsidRPr="00D22628">
        <w:rPr>
          <w:szCs w:val="24"/>
          <w:lang w:eastAsia="en-GB"/>
        </w:rPr>
        <w:t xml:space="preserve">differences in </w:t>
      </w:r>
      <w:r w:rsidR="00F33412" w:rsidRPr="00D22628">
        <w:rPr>
          <w:szCs w:val="24"/>
          <w:lang w:eastAsia="en-GB"/>
        </w:rPr>
        <w:t>these variables in the days post-exercise could reflect residual, central nervous system fa</w:t>
      </w:r>
      <w:r w:rsidR="00F76BD8" w:rsidRPr="00D22628">
        <w:rPr>
          <w:szCs w:val="24"/>
          <w:lang w:eastAsia="en-GB"/>
        </w:rPr>
        <w:t xml:space="preserve">tigue, but </w:t>
      </w:r>
      <w:r w:rsidR="00722CAA" w:rsidRPr="00D22628">
        <w:rPr>
          <w:szCs w:val="24"/>
          <w:lang w:eastAsia="en-GB"/>
        </w:rPr>
        <w:t xml:space="preserve">the </w:t>
      </w:r>
      <w:r w:rsidR="00F76BD8" w:rsidRPr="00D22628">
        <w:rPr>
          <w:szCs w:val="24"/>
          <w:lang w:eastAsia="en-GB"/>
        </w:rPr>
        <w:t>lack of change</w:t>
      </w:r>
      <w:r w:rsidR="00BA4884" w:rsidRPr="00D22628">
        <w:rPr>
          <w:szCs w:val="24"/>
          <w:lang w:eastAsia="en-GB"/>
        </w:rPr>
        <w:t xml:space="preserve"> in excitability and SICI</w:t>
      </w:r>
      <w:r w:rsidR="00F33412" w:rsidRPr="00D22628">
        <w:rPr>
          <w:szCs w:val="24"/>
          <w:lang w:eastAsia="en-GB"/>
        </w:rPr>
        <w:t xml:space="preserve"> did not support this posit. </w:t>
      </w:r>
      <w:r w:rsidR="000400CC" w:rsidRPr="00D22628">
        <w:rPr>
          <w:szCs w:val="24"/>
          <w:lang w:eastAsia="en-GB"/>
        </w:rPr>
        <w:t xml:space="preserve">That these measures were not sensitive to fatigue and </w:t>
      </w:r>
      <w:r w:rsidR="005B046A" w:rsidRPr="00D22628">
        <w:rPr>
          <w:szCs w:val="24"/>
          <w:lang w:eastAsia="en-GB"/>
        </w:rPr>
        <w:t>recovery of neuromuscular function is</w:t>
      </w:r>
      <w:r w:rsidR="00F76BD8" w:rsidRPr="00D22628">
        <w:rPr>
          <w:szCs w:val="24"/>
          <w:lang w:eastAsia="en-GB"/>
        </w:rPr>
        <w:t xml:space="preserve"> not </w:t>
      </w:r>
      <w:r w:rsidR="000400CC" w:rsidRPr="00D22628">
        <w:rPr>
          <w:szCs w:val="24"/>
          <w:lang w:eastAsia="en-GB"/>
        </w:rPr>
        <w:t xml:space="preserve">altogether </w:t>
      </w:r>
      <w:r w:rsidR="00F76BD8" w:rsidRPr="00D22628">
        <w:rPr>
          <w:szCs w:val="24"/>
          <w:lang w:eastAsia="en-GB"/>
        </w:rPr>
        <w:t>surprising</w:t>
      </w:r>
      <w:r w:rsidR="00C03B99" w:rsidRPr="00D22628">
        <w:rPr>
          <w:szCs w:val="24"/>
          <w:lang w:eastAsia="en-GB"/>
        </w:rPr>
        <w:t>;</w:t>
      </w:r>
      <w:r w:rsidR="00F76BD8" w:rsidRPr="00D22628">
        <w:rPr>
          <w:szCs w:val="24"/>
          <w:lang w:eastAsia="en-GB"/>
        </w:rPr>
        <w:t xml:space="preserve"> </w:t>
      </w:r>
      <w:r w:rsidR="00C03B99" w:rsidRPr="00D22628">
        <w:rPr>
          <w:szCs w:val="24"/>
          <w:lang w:eastAsia="en-GB"/>
        </w:rPr>
        <w:t>t</w:t>
      </w:r>
      <w:r w:rsidR="00F76BD8" w:rsidRPr="00D22628">
        <w:rPr>
          <w:szCs w:val="24"/>
          <w:lang w:eastAsia="en-GB"/>
        </w:rPr>
        <w:t>he measurement of the MEP response to T</w:t>
      </w:r>
      <w:r w:rsidR="0094136E" w:rsidRPr="00D22628">
        <w:rPr>
          <w:szCs w:val="24"/>
          <w:lang w:eastAsia="en-GB"/>
        </w:rPr>
        <w:t>MS is notoriously variable</w:t>
      </w:r>
      <w:r w:rsidR="008B32A8" w:rsidRPr="00D22628">
        <w:rPr>
          <w:szCs w:val="24"/>
          <w:lang w:eastAsia="en-GB"/>
        </w:rPr>
        <w:t xml:space="preserve"> </w:t>
      </w:r>
      <w:r w:rsidR="00963D5D" w:rsidRPr="00D22628">
        <w:rPr>
          <w:szCs w:val="24"/>
          <w:lang w:eastAsia="en-GB"/>
        </w:rPr>
        <w:fldChar w:fldCharType="begin"/>
      </w:r>
      <w:r w:rsidR="00FE691D" w:rsidRPr="00D22628">
        <w:rPr>
          <w:szCs w:val="24"/>
          <w:lang w:eastAsia="en-GB"/>
        </w:rPr>
        <w:instrText xml:space="preserve"> ADDIN EN.CITE &lt;EndNote&gt;&lt;Cite&gt;&lt;Author&gt;Heroux&lt;/Author&gt;&lt;Year&gt;2015&lt;/Year&gt;&lt;RecNum&gt;1431&lt;/RecNum&gt;&lt;DisplayText&gt;(15)&lt;/DisplayText&gt;&lt;record&gt;&lt;rec-number&gt;1431&lt;/rec-number&gt;&lt;foreign-keys&gt;&lt;key app="EN" db-id="etezvxfpkzv29ie2fzkx2ztx59ewr5aaxftp" timestamp="1473343823"&gt;1431&lt;/key&gt;&lt;/foreign-keys&gt;&lt;ref-type name="Journal Article"&gt;17&lt;/ref-type&gt;&lt;contributors&gt;&lt;authors&gt;&lt;author&gt;Heroux, M. E.&lt;/author&gt;&lt;author&gt;Taylor, J. L.&lt;/author&gt;&lt;author&gt;Gandevia, S. C.&lt;/author&gt;&lt;/authors&gt;&lt;/contributors&gt;&lt;auth-address&gt;Neuroscience Research Australia, Randwick, NSW, Australia.&amp;#xD;University of New South Wales, Randwick, NSW, Australia.&lt;/auth-address&gt;&lt;titles&gt;&lt;title&gt;The Use and Abuse of Transcranial Magnetic Stimulation to Modulate Corticospinal Excitability in Humans&lt;/title&gt;&lt;secondary-title&gt;PLoS One&lt;/secondary-title&gt;&lt;/titles&gt;&lt;periodical&gt;&lt;full-title&gt;PLoS One&lt;/full-title&gt;&lt;/periodical&gt;&lt;pages&gt;e0144151&lt;/pages&gt;&lt;volume&gt;10&lt;/volume&gt;&lt;number&gt;12&lt;/number&gt;&lt;keywords&gt;&lt;keyword&gt;Evoked Potentials, Motor/*physiology&lt;/keyword&gt;&lt;keyword&gt;Humans&lt;/keyword&gt;&lt;keyword&gt;Motor Cortex/*physiology&lt;/keyword&gt;&lt;keyword&gt;Research&lt;/keyword&gt;&lt;keyword&gt;Research Personnel&lt;/keyword&gt;&lt;keyword&gt;Sample Size&lt;/keyword&gt;&lt;keyword&gt;Surveys and Questionnaires&lt;/keyword&gt;&lt;keyword&gt;Transcranial Magnetic Stimulation/*methods&lt;/keyword&gt;&lt;/keywords&gt;&lt;dates&gt;&lt;year&gt;2015&lt;/year&gt;&lt;/dates&gt;&lt;isbn&gt;1932-6203 (Electronic)&amp;#xD;1932-6203 (Linking)&lt;/isbn&gt;&lt;accession-num&gt;26629998&lt;/accession-num&gt;&lt;urls&gt;&lt;related-urls&gt;&lt;url&gt;http://www.ncbi.nlm.nih.gov/pubmed/26629998&lt;/url&gt;&lt;/related-urls&gt;&lt;/urls&gt;&lt;custom2&gt;PMC4668054&lt;/custom2&gt;&lt;electronic-resource-num&gt;10.1371/journal.pone.0144151&lt;/electronic-resource-num&gt;&lt;/record&gt;&lt;/Cite&gt;&lt;/EndNote&gt;</w:instrText>
      </w:r>
      <w:r w:rsidR="00963D5D" w:rsidRPr="00D22628">
        <w:rPr>
          <w:szCs w:val="24"/>
          <w:lang w:eastAsia="en-GB"/>
        </w:rPr>
        <w:fldChar w:fldCharType="separate"/>
      </w:r>
      <w:r w:rsidR="00FE691D" w:rsidRPr="00D22628">
        <w:rPr>
          <w:noProof/>
          <w:szCs w:val="24"/>
          <w:lang w:eastAsia="en-GB"/>
        </w:rPr>
        <w:t>(15)</w:t>
      </w:r>
      <w:r w:rsidR="00963D5D" w:rsidRPr="00D22628">
        <w:rPr>
          <w:szCs w:val="24"/>
          <w:lang w:eastAsia="en-GB"/>
        </w:rPr>
        <w:fldChar w:fldCharType="end"/>
      </w:r>
      <w:r w:rsidR="005B046A" w:rsidRPr="00D22628">
        <w:rPr>
          <w:szCs w:val="24"/>
          <w:lang w:eastAsia="en-GB"/>
        </w:rPr>
        <w:t>, and</w:t>
      </w:r>
      <w:r w:rsidR="00596BB0" w:rsidRPr="00D22628">
        <w:rPr>
          <w:szCs w:val="24"/>
          <w:lang w:eastAsia="en-GB"/>
        </w:rPr>
        <w:t xml:space="preserve"> </w:t>
      </w:r>
      <w:r w:rsidR="005B046A" w:rsidRPr="00D22628">
        <w:rPr>
          <w:szCs w:val="24"/>
          <w:lang w:eastAsia="en-GB"/>
        </w:rPr>
        <w:t>t</w:t>
      </w:r>
      <w:r w:rsidR="00F76BD8" w:rsidRPr="00D22628">
        <w:rPr>
          <w:szCs w:val="24"/>
          <w:lang w:eastAsia="en-GB"/>
        </w:rPr>
        <w:t>he size of the MEP is subject to modulation by multiple mechanisms and sites</w:t>
      </w:r>
      <w:r w:rsidR="005B046A" w:rsidRPr="00D22628">
        <w:rPr>
          <w:szCs w:val="24"/>
          <w:lang w:eastAsia="en-GB"/>
        </w:rPr>
        <w:t>. These include</w:t>
      </w:r>
      <w:r w:rsidR="00F76BD8" w:rsidRPr="00D22628">
        <w:rPr>
          <w:szCs w:val="24"/>
          <w:lang w:eastAsia="en-GB"/>
        </w:rPr>
        <w:t xml:space="preserve"> pre-motor and motor </w:t>
      </w:r>
      <w:proofErr w:type="spellStart"/>
      <w:r w:rsidR="00F76BD8" w:rsidRPr="00D22628">
        <w:rPr>
          <w:szCs w:val="24"/>
          <w:lang w:eastAsia="en-GB"/>
        </w:rPr>
        <w:t>supraspinal</w:t>
      </w:r>
      <w:proofErr w:type="spellEnd"/>
      <w:r w:rsidR="00F76BD8" w:rsidRPr="00D22628">
        <w:rPr>
          <w:szCs w:val="24"/>
          <w:lang w:eastAsia="en-GB"/>
        </w:rPr>
        <w:t xml:space="preserve"> areas</w:t>
      </w:r>
      <w:r w:rsidR="008B32A8" w:rsidRPr="00D22628">
        <w:rPr>
          <w:szCs w:val="24"/>
          <w:lang w:eastAsia="en-GB"/>
        </w:rPr>
        <w:t xml:space="preserve"> </w:t>
      </w:r>
      <w:r w:rsidR="00963D5D" w:rsidRPr="00D22628">
        <w:rPr>
          <w:szCs w:val="24"/>
          <w:lang w:eastAsia="en-GB"/>
        </w:rPr>
        <w:fldChar w:fldCharType="begin"/>
      </w:r>
      <w:r w:rsidR="006E6741" w:rsidRPr="00D22628">
        <w:rPr>
          <w:szCs w:val="24"/>
          <w:lang w:eastAsia="en-GB"/>
        </w:rPr>
        <w:instrText xml:space="preserve"> ADDIN EN.CITE &lt;EndNote&gt;&lt;Cite&gt;&lt;Author&gt;Bestmann&lt;/Author&gt;&lt;Year&gt;2015&lt;/Year&gt;&lt;RecNum&gt;1430&lt;/RecNum&gt;&lt;DisplayText&gt;(5)&lt;/DisplayText&gt;&lt;record&gt;&lt;rec-number&gt;1430&lt;/rec-number&gt;&lt;foreign-keys&gt;&lt;key app="EN" db-id="etezvxfpkzv29ie2fzkx2ztx59ewr5aaxftp" timestamp="1473343646"&gt;1430&lt;/key&gt;&lt;/foreign-keys&gt;&lt;ref-type name="Journal Article"&gt;17&lt;/ref-type&gt;&lt;contributors&gt;&lt;authors&gt;&lt;author&gt;Bestmann, S.&lt;/author&gt;&lt;author&gt;Krakauer, J. W.&lt;/author&gt;&lt;/authors&gt;&lt;/contributors&gt;&lt;auth-address&gt;Sobell Department for Motor Neuroscience and Movement Disorders, UCL Institute of Neurology, University College London, 33 Queen Square, London, WC1N 3BG, UK, s.bestmann@ucl.ac.uk.&lt;/auth-address&gt;&lt;titles&gt;&lt;title&gt;The uses and interpretations of the motor-evoked potential for understanding behaviour&lt;/title&gt;&lt;secondary-title&gt;Exp Brain Res&lt;/secondary-title&gt;&lt;/titles&gt;&lt;periodical&gt;&lt;full-title&gt;Exp Brain Res&lt;/full-title&gt;&lt;abbr-1&gt;Experimental Brain Research&lt;/abbr-1&gt;&lt;abbr-2&gt;Exp Brain Res&lt;/abbr-2&gt;&lt;abbr-3&gt;Exp. Brain Res.&lt;/abbr-3&gt;&lt;/periodical&gt;&lt;pages&gt;679-89&lt;/pages&gt;&lt;volume&gt;233&lt;/volume&gt;&lt;number&gt;3&lt;/number&gt;&lt;keywords&gt;&lt;keyword&gt;Electroencephalography&lt;/keyword&gt;&lt;keyword&gt;Electromyography&lt;/keyword&gt;&lt;keyword&gt;Evoked Potentials, Motor/*physiology&lt;/keyword&gt;&lt;keyword&gt;Humans&lt;/keyword&gt;&lt;keyword&gt;Learning/*physiology&lt;/keyword&gt;&lt;keyword&gt;Motor Activity/*physiology&lt;/keyword&gt;&lt;keyword&gt;Motor Cortex/*physiology&lt;/keyword&gt;&lt;keyword&gt;Muscle, Skeletal/*physiology&lt;/keyword&gt;&lt;keyword&gt;Transcranial Magnetic Stimulation&lt;/keyword&gt;&lt;/keywords&gt;&lt;dates&gt;&lt;year&gt;2015&lt;/year&gt;&lt;pub-dates&gt;&lt;date&gt;Mar&lt;/date&gt;&lt;/pub-dates&gt;&lt;/dates&gt;&lt;isbn&gt;1432-1106 (Electronic)&amp;#xD;0014-4819 (Linking)&lt;/isbn&gt;&lt;accession-num&gt;25563496&lt;/accession-num&gt;&lt;urls&gt;&lt;related-urls&gt;&lt;url&gt;http://www.ncbi.nlm.nih.gov/pubmed/25563496&lt;/url&gt;&lt;/related-urls&gt;&lt;/urls&gt;&lt;electronic-resource-num&gt;10.1007/s00221-014-4183-7&lt;/electronic-resource-num&gt;&lt;/record&gt;&lt;/Cite&gt;&lt;/EndNote&gt;</w:instrText>
      </w:r>
      <w:r w:rsidR="00963D5D" w:rsidRPr="00D22628">
        <w:rPr>
          <w:szCs w:val="24"/>
          <w:lang w:eastAsia="en-GB"/>
        </w:rPr>
        <w:fldChar w:fldCharType="separate"/>
      </w:r>
      <w:r w:rsidR="006E6741" w:rsidRPr="00D22628">
        <w:rPr>
          <w:noProof/>
          <w:szCs w:val="24"/>
          <w:lang w:eastAsia="en-GB"/>
        </w:rPr>
        <w:t>(5)</w:t>
      </w:r>
      <w:r w:rsidR="00963D5D" w:rsidRPr="00D22628">
        <w:rPr>
          <w:szCs w:val="24"/>
          <w:lang w:eastAsia="en-GB"/>
        </w:rPr>
        <w:fldChar w:fldCharType="end"/>
      </w:r>
      <w:r w:rsidR="00F76BD8" w:rsidRPr="00D22628">
        <w:rPr>
          <w:szCs w:val="24"/>
          <w:lang w:eastAsia="en-GB"/>
        </w:rPr>
        <w:t xml:space="preserve">, the excitability of the spinal </w:t>
      </w:r>
      <w:proofErr w:type="spellStart"/>
      <w:r w:rsidR="00F76BD8" w:rsidRPr="00D22628">
        <w:rPr>
          <w:szCs w:val="24"/>
          <w:lang w:eastAsia="en-GB"/>
        </w:rPr>
        <w:t>motoneuron</w:t>
      </w:r>
      <w:proofErr w:type="spellEnd"/>
      <w:r w:rsidR="00F76BD8" w:rsidRPr="00D22628">
        <w:rPr>
          <w:szCs w:val="24"/>
          <w:lang w:eastAsia="en-GB"/>
        </w:rPr>
        <w:t xml:space="preserve"> pool</w:t>
      </w:r>
      <w:r w:rsidR="008B32A8" w:rsidRPr="00D22628">
        <w:rPr>
          <w:szCs w:val="24"/>
          <w:lang w:eastAsia="en-GB"/>
        </w:rPr>
        <w:t xml:space="preserve"> </w:t>
      </w:r>
      <w:r w:rsidR="00963D5D" w:rsidRPr="00D22628">
        <w:rPr>
          <w:szCs w:val="24"/>
          <w:lang w:eastAsia="en-GB"/>
        </w:rPr>
        <w:fldChar w:fldCharType="begin">
          <w:fldData xml:space="preserve">PEVuZE5vdGU+PENpdGU+PEF1dGhvcj5UYXlsb3I8L0F1dGhvcj48WWVhcj4yMDA2PC9ZZWFyPjxS
ZWNOdW0+ODg1PC9SZWNOdW0+PERpc3BsYXlUZXh0Pig0MSk8L0Rpc3BsYXlUZXh0PjxyZWNvcmQ+
PHJlYy1udW1iZXI+ODg1PC9yZWMtbnVtYmVyPjxmb3JlaWduLWtleXM+PGtleSBhcHA9IkVOIiBk
Yi1pZD0iZXRlenZ4ZnBrenYyOWllMmZ6a3gyenR4NTlld3I1YWF4ZnRwIiB0aW1lc3RhbXA9IjEz
NjQ5OTEzMTgiPjg4NTwva2V5PjwvZm9yZWlnbi1rZXlzPjxyZWYtdHlwZSBuYW1lPSJKb3VybmFs
IEFydGljbGUiPjE3PC9yZWYtdHlwZT48Y29udHJpYnV0b3JzPjxhdXRob3JzPjxhdXRob3I+VGF5
bG9yLCBKLiBMLjwvYXV0aG9yPjwvYXV0aG9ycz48L2NvbnRyaWJ1dG9ycz48YXV0aC1hZGRyZXNz
PlByaW5jZSBvZiBXYWxlcyBNZWRpY2FsIFJlc2VhcmNoIEluc3RpdHV0ZSwgVW5pdmVyc2l0eSBv
ZiBOZXcgU291dGggV2FsZXMsIEJhcmtlciBTdHJlZXQsIFJhbmR3aWNrIE5TVyAyMDMxLCBTeWRu
ZXksIEF1c3RyYWxpYS4gamwudGF5bG9yQHVuc3cuZWR1LmF1PC9hdXRoLWFkZHJlc3M+PHRpdGxl
cz48dGl0bGU+U3RpbXVsYXRpb24gYXQgdGhlIGNlcnZpY29tZWR1bGxhcnkganVuY3Rpb24gaW4g
aHVtYW4gc3ViamVjdHM8L3RpdGxlPjxzZWNvbmRhcnktdGl0bGU+Sm91cm5hbCBvZiBlbGVjdHJv
bXlvZ3JhcGh5IGFuZCBraW5lc2lvbG9neTwvc2Vjb25kYXJ5LXRpdGxlPjxhbHQtdGl0bGU+SiBF
bGVjdHJvbXlvZ3IgS2luZXNpb2w8L2FsdC10aXRsZT48L3RpdGxlcz48cGVyaW9kaWNhbD48ZnVs
bC10aXRsZT5Kb3VybmFsIG9mIGVsZWN0cm9teW9ncmFwaHkgYW5kIGtpbmVzaW9sb2d5PC9mdWxs
LXRpdGxlPjxhYmJyLTE+Sm91cm5hbCBvZiBFbGVjdHJvbXlvZ3JhcGh5IGFuZCBLaW5lc2lvbG9n
eTwvYWJici0xPjxhYmJyLTI+SiBFbGVjdHJvbXlvZ3IgS2luZXNpb2w8L2FiYnItMj48L3Blcmlv
ZGljYWw+PGFsdC1wZXJpb2RpY2FsPjxmdWxsLXRpdGxlPkpvdXJuYWwgb2YgZWxlY3Ryb215b2dy
YXBoeSBhbmQga2luZXNpb2xvZ3k8L2Z1bGwtdGl0bGU+PGFiYnItMT5Kb3VybmFsIG9mIEVsZWN0
cm9teW9ncmFwaHkgYW5kIEtpbmVzaW9sb2d5PC9hYmJyLTE+PGFiYnItMj5KIEVsZWN0cm9teW9n
ciBLaW5lc2lvbDwvYWJici0yPjwvYWx0LXBlcmlvZGljYWw+PHBhZ2VzPjIxNS0yMzwvcGFnZXM+
PHZvbHVtZT4xNjwvdm9sdW1lPjxudW1iZXI+MzwvbnVtYmVyPjxlZGl0aW9uPjIwMDUvMDgvMzA8
L2VkaXRpb24+PGtleXdvcmRzPjxrZXl3b3JkPkVsZWN0cm9kaWFnbm9zaXMvKm1ldGhvZHM8L2tl
eXdvcmQ+PGtleXdvcmQ+RXZva2VkIFBvdGVudGlhbHMsIE1vdG9yLypwaHlzaW9sb2d5PC9rZXl3
b3JkPjxrZXl3b3JkPkh1bWFuczwva2V5d29yZD48a2V5d29yZD5NZWR1bGxhIE9ibG9uZ2F0YS8q
cGh5c2lvbG9neTwva2V5d29yZD48a2V5d29yZD5Nb3RvciBDb3J0ZXgvcGh5c2lvbG9neTwva2V5
d29yZD48a2V5d29yZD5Nb3RvciBOZXVyb25zLypwaHlzaW9sb2d5PC9rZXl3b3JkPjxrZXl3b3Jk
Pk11c2NsZSBDb250cmFjdGlvbi9waHlzaW9sb2d5PC9rZXl3b3JkPjxrZXl3b3JkPk11c2NsZSwg
U2tlbGV0YWwvaW5uZXJ2YXRpb24vKnBoeXNpb2xvZ3k8L2tleXdvcmQ+PGtleXdvcmQ+UHlyYW1p
ZGFsIFRyYWN0cy8qcGh5c2lvbG9neTwva2V5d29yZD48a2V5d29yZD5UcmFuc2N1dGFuZW91cyBF
bGVjdHJpYyBOZXJ2ZSBTdGltdWxhdGlvbi8qbWV0aG9kczwva2V5d29yZD48L2tleXdvcmRzPjxk
YXRlcz48eWVhcj4yMDA2PC95ZWFyPjxwdWItZGF0ZXM+PGRhdGU+SnVuPC9kYXRlPjwvcHViLWRh
dGVzPjwvZGF0ZXM+PGlzYm4+MTA1MC02NDExIChQcmludCkmI3hEOzEwNTAtNjQxMSAoTGlua2lu
Zyk8L2lzYm4+PGFjY2Vzc2lvbi1udW0+MTYxMjU5NzQ8L2FjY2Vzc2lvbi1udW0+PHdvcmstdHlw
ZT5SZXZpZXc8L3dvcmstdHlwZT48dXJscz48cmVsYXRlZC11cmxzPjx1cmw+aHR0cDovL3d3dy5u
Y2JpLm5sbS5uaWguZ292L3B1Ym1lZC8xNjEyNTk3NDwvdXJsPjwvcmVsYXRlZC11cmxzPjwvdXJs
cz48ZWxlY3Ryb25pYy1yZXNvdXJjZS1udW0+MTAuMTAxNi9qLmplbGVraW4uMjAwNS4wNy4wMDE8
L2VsZWN0cm9uaWMtcmVzb3VyY2UtbnVtPjxsYW5ndWFnZT5lbmc8L2xhbmd1YWdlPjwvcmVjb3Jk
PjwvQ2l0ZT48L0VuZE5vdGU+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UYXlsb3I8L0F1dGhvcj48WWVhcj4yMDA2PC9ZZWFyPjxS
ZWNOdW0+ODg1PC9SZWNOdW0+PERpc3BsYXlUZXh0Pig0MSk8L0Rpc3BsYXlUZXh0PjxyZWNvcmQ+
PHJlYy1udW1iZXI+ODg1PC9yZWMtbnVtYmVyPjxmb3JlaWduLWtleXM+PGtleSBhcHA9IkVOIiBk
Yi1pZD0iZXRlenZ4ZnBrenYyOWllMmZ6a3gyenR4NTlld3I1YWF4ZnRwIiB0aW1lc3RhbXA9IjEz
NjQ5OTEzMTgiPjg4NTwva2V5PjwvZm9yZWlnbi1rZXlzPjxyZWYtdHlwZSBuYW1lPSJKb3VybmFs
IEFydGljbGUiPjE3PC9yZWYtdHlwZT48Y29udHJpYnV0b3JzPjxhdXRob3JzPjxhdXRob3I+VGF5
bG9yLCBKLiBMLjwvYXV0aG9yPjwvYXV0aG9ycz48L2NvbnRyaWJ1dG9ycz48YXV0aC1hZGRyZXNz
PlByaW5jZSBvZiBXYWxlcyBNZWRpY2FsIFJlc2VhcmNoIEluc3RpdHV0ZSwgVW5pdmVyc2l0eSBv
ZiBOZXcgU291dGggV2FsZXMsIEJhcmtlciBTdHJlZXQsIFJhbmR3aWNrIE5TVyAyMDMxLCBTeWRu
ZXksIEF1c3RyYWxpYS4gamwudGF5bG9yQHVuc3cuZWR1LmF1PC9hdXRoLWFkZHJlc3M+PHRpdGxl
cz48dGl0bGU+U3RpbXVsYXRpb24gYXQgdGhlIGNlcnZpY29tZWR1bGxhcnkganVuY3Rpb24gaW4g
aHVtYW4gc3ViamVjdHM8L3RpdGxlPjxzZWNvbmRhcnktdGl0bGU+Sm91cm5hbCBvZiBlbGVjdHJv
bXlvZ3JhcGh5IGFuZCBraW5lc2lvbG9neTwvc2Vjb25kYXJ5LXRpdGxlPjxhbHQtdGl0bGU+SiBF
bGVjdHJvbXlvZ3IgS2luZXNpb2w8L2FsdC10aXRsZT48L3RpdGxlcz48cGVyaW9kaWNhbD48ZnVs
bC10aXRsZT5Kb3VybmFsIG9mIGVsZWN0cm9teW9ncmFwaHkgYW5kIGtpbmVzaW9sb2d5PC9mdWxs
LXRpdGxlPjxhYmJyLTE+Sm91cm5hbCBvZiBFbGVjdHJvbXlvZ3JhcGh5IGFuZCBLaW5lc2lvbG9n
eTwvYWJici0xPjxhYmJyLTI+SiBFbGVjdHJvbXlvZ3IgS2luZXNpb2w8L2FiYnItMj48L3Blcmlv
ZGljYWw+PGFsdC1wZXJpb2RpY2FsPjxmdWxsLXRpdGxlPkpvdXJuYWwgb2YgZWxlY3Ryb215b2dy
YXBoeSBhbmQga2luZXNpb2xvZ3k8L2Z1bGwtdGl0bGU+PGFiYnItMT5Kb3VybmFsIG9mIEVsZWN0
cm9teW9ncmFwaHkgYW5kIEtpbmVzaW9sb2d5PC9hYmJyLTE+PGFiYnItMj5KIEVsZWN0cm9teW9n
ciBLaW5lc2lvbDwvYWJici0yPjwvYWx0LXBlcmlvZGljYWw+PHBhZ2VzPjIxNS0yMzwvcGFnZXM+
PHZvbHVtZT4xNjwvdm9sdW1lPjxudW1iZXI+MzwvbnVtYmVyPjxlZGl0aW9uPjIwMDUvMDgvMzA8
L2VkaXRpb24+PGtleXdvcmRzPjxrZXl3b3JkPkVsZWN0cm9kaWFnbm9zaXMvKm1ldGhvZHM8L2tl
eXdvcmQ+PGtleXdvcmQ+RXZva2VkIFBvdGVudGlhbHMsIE1vdG9yLypwaHlzaW9sb2d5PC9rZXl3
b3JkPjxrZXl3b3JkPkh1bWFuczwva2V5d29yZD48a2V5d29yZD5NZWR1bGxhIE9ibG9uZ2F0YS8q
cGh5c2lvbG9neTwva2V5d29yZD48a2V5d29yZD5Nb3RvciBDb3J0ZXgvcGh5c2lvbG9neTwva2V5
d29yZD48a2V5d29yZD5Nb3RvciBOZXVyb25zLypwaHlzaW9sb2d5PC9rZXl3b3JkPjxrZXl3b3Jk
Pk11c2NsZSBDb250cmFjdGlvbi9waHlzaW9sb2d5PC9rZXl3b3JkPjxrZXl3b3JkPk11c2NsZSwg
U2tlbGV0YWwvaW5uZXJ2YXRpb24vKnBoeXNpb2xvZ3k8L2tleXdvcmQ+PGtleXdvcmQ+UHlyYW1p
ZGFsIFRyYWN0cy8qcGh5c2lvbG9neTwva2V5d29yZD48a2V5d29yZD5UcmFuc2N1dGFuZW91cyBF
bGVjdHJpYyBOZXJ2ZSBTdGltdWxhdGlvbi8qbWV0aG9kczwva2V5d29yZD48L2tleXdvcmRzPjxk
YXRlcz48eWVhcj4yMDA2PC95ZWFyPjxwdWItZGF0ZXM+PGRhdGU+SnVuPC9kYXRlPjwvcHViLWRh
dGVzPjwvZGF0ZXM+PGlzYm4+MTA1MC02NDExIChQcmludCkmI3hEOzEwNTAtNjQxMSAoTGlua2lu
Zyk8L2lzYm4+PGFjY2Vzc2lvbi1udW0+MTYxMjU5NzQ8L2FjY2Vzc2lvbi1udW0+PHdvcmstdHlw
ZT5SZXZpZXc8L3dvcmstdHlwZT48dXJscz48cmVsYXRlZC11cmxzPjx1cmw+aHR0cDovL3d3dy5u
Y2JpLm5sbS5uaWguZ292L3B1Ym1lZC8xNjEyNTk3NDwvdXJsPjwvcmVsYXRlZC11cmxzPjwvdXJs
cz48ZWxlY3Ryb25pYy1yZXNvdXJjZS1udW0+MTAuMTAxNi9qLmplbGVraW4uMjAwNS4wNy4wMDE8
L2VsZWN0cm9uaWMtcmVzb3VyY2UtbnVtPjxsYW5ndWFnZT5lbmc8L2xhbmd1YWdlPjwvcmVjb3Jk
PjwvQ2l0ZT48L0VuZE5vdGU+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63D5D" w:rsidRPr="00D22628">
        <w:rPr>
          <w:szCs w:val="24"/>
          <w:lang w:eastAsia="en-GB"/>
        </w:rPr>
      </w:r>
      <w:r w:rsidR="00963D5D" w:rsidRPr="00D22628">
        <w:rPr>
          <w:szCs w:val="24"/>
          <w:lang w:eastAsia="en-GB"/>
        </w:rPr>
        <w:fldChar w:fldCharType="separate"/>
      </w:r>
      <w:r w:rsidR="00C76FC2" w:rsidRPr="00D22628">
        <w:rPr>
          <w:noProof/>
          <w:szCs w:val="24"/>
          <w:lang w:eastAsia="en-GB"/>
        </w:rPr>
        <w:t>(41)</w:t>
      </w:r>
      <w:r w:rsidR="00963D5D" w:rsidRPr="00D22628">
        <w:rPr>
          <w:szCs w:val="24"/>
          <w:lang w:eastAsia="en-GB"/>
        </w:rPr>
        <w:fldChar w:fldCharType="end"/>
      </w:r>
      <w:r w:rsidR="00F76BD8" w:rsidRPr="00D22628">
        <w:rPr>
          <w:szCs w:val="24"/>
          <w:lang w:eastAsia="en-GB"/>
        </w:rPr>
        <w:t xml:space="preserve"> and afferent inputs at both motor and spinal sites</w:t>
      </w:r>
      <w:r w:rsidR="008B32A8" w:rsidRPr="00D22628">
        <w:rPr>
          <w:szCs w:val="24"/>
          <w:lang w:eastAsia="en-GB"/>
        </w:rPr>
        <w:t xml:space="preserve"> </w:t>
      </w:r>
      <w:r w:rsidR="00963D5D" w:rsidRPr="00D22628">
        <w:rPr>
          <w:szCs w:val="24"/>
          <w:lang w:eastAsia="en-GB"/>
        </w:rPr>
        <w:fldChar w:fldCharType="begin"/>
      </w:r>
      <w:r w:rsidR="006E6741" w:rsidRPr="00D22628">
        <w:rPr>
          <w:szCs w:val="24"/>
          <w:lang w:eastAsia="en-GB"/>
        </w:rPr>
        <w:instrText xml:space="preserve"> ADDIN EN.CITE &lt;EndNote&gt;&lt;Cite&gt;&lt;Author&gt;Carroll&lt;/Author&gt;&lt;Year&gt;2011&lt;/Year&gt;&lt;RecNum&gt;564&lt;/RecNum&gt;&lt;DisplayText&gt;(8)&lt;/DisplayText&gt;&lt;record&gt;&lt;rec-number&gt;564&lt;/rec-number&gt;&lt;foreign-keys&gt;&lt;key app="EN" db-id="etezvxfpkzv29ie2fzkx2ztx59ewr5aaxftp" timestamp="1352978090"&gt;564&lt;/key&gt;&lt;/foreign-keys&gt;&lt;ref-type name="Journal Article"&gt;17&lt;/ref-type&gt;&lt;contributors&gt;&lt;authors&gt;&lt;author&gt;Carroll, T. J.&lt;/author&gt;&lt;author&gt;Selvanayagam, V. S.&lt;/author&gt;&lt;author&gt;Riek, S.&lt;/author&gt;&lt;author&gt;Semmler, J. G.&lt;/author&gt;&lt;/authors&gt;&lt;/contributors&gt;&lt;auth-address&gt;School of Human Movement Studies, The University of Queensland, Brisbane, Australia. timothy.carroll@uq.edu.au&lt;/auth-address&gt;&lt;titles&gt;&lt;title&gt;Neural adaptations to strength training: moving beyond transcranial magnetic stimulation and reflex studies&lt;/title&gt;&lt;secondary-title&gt;Acta physiologica&lt;/secondary-title&gt;&lt;alt-title&gt;Acta Physiol (Oxf)&lt;/alt-title&gt;&lt;/titles&gt;&lt;periodical&gt;&lt;full-title&gt;Acta Physiologica&lt;/full-title&gt;&lt;abbr-1&gt;Acta Physiologica&lt;/abbr-1&gt;&lt;abbr-2&gt;Acta Physiol&lt;/abbr-2&gt;&lt;abbr-3&gt;Acta. Physiol.&lt;/abbr-3&gt;&lt;/periodical&gt;&lt;pages&gt;119-40&lt;/pages&gt;&lt;volume&gt;202&lt;/volume&gt;&lt;number&gt;2&lt;/number&gt;&lt;edition&gt;2011/03/09&lt;/edition&gt;&lt;keywords&gt;&lt;keyword&gt;*Adaptation, Physiological&lt;/keyword&gt;&lt;keyword&gt;Brain/physiology&lt;/keyword&gt;&lt;keyword&gt;Electroencephalography&lt;/keyword&gt;&lt;keyword&gt;Evoked Potentials, Motor/physiology&lt;/keyword&gt;&lt;keyword&gt;Humans&lt;/keyword&gt;&lt;keyword&gt;Magnetic Resonance Imaging&lt;/keyword&gt;&lt;keyword&gt;Muscle, Skeletal/physiology&lt;/keyword&gt;&lt;keyword&gt;Reflex/*physiology&lt;/keyword&gt;&lt;keyword&gt;*Resistance Training&lt;/keyword&gt;&lt;keyword&gt;Transcranial Magnetic Stimulation/*methods&lt;/keyword&gt;&lt;/keywords&gt;&lt;dates&gt;&lt;year&gt;2011&lt;/year&gt;&lt;pub-dates&gt;&lt;date&gt;Jun&lt;/date&gt;&lt;/pub-dates&gt;&lt;/dates&gt;&lt;isbn&gt;1748-1716 (Electronic)&amp;#xD;1748-1708 (Linking)&lt;/isbn&gt;&lt;accession-num&gt;21382178&lt;/accession-num&gt;&lt;work-type&gt;Research Support, Non-U.S. Gov&amp;apos;t&amp;#xD;Review&lt;/work-type&gt;&lt;urls&gt;&lt;related-urls&gt;&lt;url&gt;http://www.ncbi.nlm.nih.gov/pubmed/21382178&lt;/url&gt;&lt;/related-urls&gt;&lt;/urls&gt;&lt;electronic-resource-num&gt;10.1111/j.1748-1716.2011.02271.x&lt;/electronic-resource-num&gt;&lt;language&gt;eng&lt;/language&gt;&lt;/record&gt;&lt;/Cite&gt;&lt;/EndNote&gt;</w:instrText>
      </w:r>
      <w:r w:rsidR="00963D5D" w:rsidRPr="00D22628">
        <w:rPr>
          <w:szCs w:val="24"/>
          <w:lang w:eastAsia="en-GB"/>
        </w:rPr>
        <w:fldChar w:fldCharType="separate"/>
      </w:r>
      <w:r w:rsidR="006E6741" w:rsidRPr="00D22628">
        <w:rPr>
          <w:noProof/>
          <w:szCs w:val="24"/>
          <w:lang w:eastAsia="en-GB"/>
        </w:rPr>
        <w:t>(8)</w:t>
      </w:r>
      <w:r w:rsidR="00963D5D" w:rsidRPr="00D22628">
        <w:rPr>
          <w:szCs w:val="24"/>
          <w:lang w:eastAsia="en-GB"/>
        </w:rPr>
        <w:fldChar w:fldCharType="end"/>
      </w:r>
      <w:r w:rsidR="00F76BD8" w:rsidRPr="00D22628">
        <w:rPr>
          <w:szCs w:val="24"/>
          <w:lang w:eastAsia="en-GB"/>
        </w:rPr>
        <w:t xml:space="preserve">. A detailed physiological underpinning to the MEP evoked by </w:t>
      </w:r>
      <w:r w:rsidR="00A07BE7" w:rsidRPr="00D22628">
        <w:rPr>
          <w:szCs w:val="24"/>
          <w:lang w:eastAsia="en-GB"/>
        </w:rPr>
        <w:t xml:space="preserve">single- and paired-pulse </w:t>
      </w:r>
      <w:r w:rsidR="00F76BD8" w:rsidRPr="00D22628">
        <w:rPr>
          <w:szCs w:val="24"/>
          <w:lang w:eastAsia="en-GB"/>
        </w:rPr>
        <w:t>TMS remains incompletely understood</w:t>
      </w:r>
      <w:r w:rsidR="00270ABC" w:rsidRPr="00D22628">
        <w:rPr>
          <w:szCs w:val="24"/>
          <w:lang w:eastAsia="en-GB"/>
        </w:rPr>
        <w:t xml:space="preserve"> </w:t>
      </w:r>
      <w:r w:rsidR="00963D5D" w:rsidRPr="00D22628">
        <w:rPr>
          <w:szCs w:val="24"/>
          <w:lang w:eastAsia="en-GB"/>
        </w:rPr>
        <w:fldChar w:fldCharType="begin"/>
      </w:r>
      <w:r w:rsidR="006E6741" w:rsidRPr="00D22628">
        <w:rPr>
          <w:szCs w:val="24"/>
          <w:lang w:eastAsia="en-GB"/>
        </w:rPr>
        <w:instrText xml:space="preserve"> ADDIN EN.CITE &lt;EndNote&gt;&lt;Cite&gt;&lt;Author&gt;Bestmann&lt;/Author&gt;&lt;Year&gt;2015&lt;/Year&gt;&lt;RecNum&gt;1430&lt;/RecNum&gt;&lt;DisplayText&gt;(5)&lt;/DisplayText&gt;&lt;record&gt;&lt;rec-number&gt;1430&lt;/rec-number&gt;&lt;foreign-keys&gt;&lt;key app="EN" db-id="etezvxfpkzv29ie2fzkx2ztx59ewr5aaxftp" timestamp="1473343646"&gt;1430&lt;/key&gt;&lt;/foreign-keys&gt;&lt;ref-type name="Journal Article"&gt;17&lt;/ref-type&gt;&lt;contributors&gt;&lt;authors&gt;&lt;author&gt;Bestmann, S.&lt;/author&gt;&lt;author&gt;Krakauer, J. W.&lt;/author&gt;&lt;/authors&gt;&lt;/contributors&gt;&lt;auth-address&gt;Sobell Department for Motor Neuroscience and Movement Disorders, UCL Institute of Neurology, University College London, 33 Queen Square, London, WC1N 3BG, UK, s.bestmann@ucl.ac.uk.&lt;/auth-address&gt;&lt;titles&gt;&lt;title&gt;The uses and interpretations of the motor-evoked potential for understanding behaviour&lt;/title&gt;&lt;secondary-title&gt;Exp Brain Res&lt;/secondary-title&gt;&lt;/titles&gt;&lt;periodical&gt;&lt;full-title&gt;Exp Brain Res&lt;/full-title&gt;&lt;abbr-1&gt;Experimental Brain Research&lt;/abbr-1&gt;&lt;abbr-2&gt;Exp Brain Res&lt;/abbr-2&gt;&lt;abbr-3&gt;Exp. Brain Res.&lt;/abbr-3&gt;&lt;/periodical&gt;&lt;pages&gt;679-89&lt;/pages&gt;&lt;volume&gt;233&lt;/volume&gt;&lt;number&gt;3&lt;/number&gt;&lt;keywords&gt;&lt;keyword&gt;Electroencephalography&lt;/keyword&gt;&lt;keyword&gt;Electromyography&lt;/keyword&gt;&lt;keyword&gt;Evoked Potentials, Motor/*physiology&lt;/keyword&gt;&lt;keyword&gt;Humans&lt;/keyword&gt;&lt;keyword&gt;Learning/*physiology&lt;/keyword&gt;&lt;keyword&gt;Motor Activity/*physiology&lt;/keyword&gt;&lt;keyword&gt;Motor Cortex/*physiology&lt;/keyword&gt;&lt;keyword&gt;Muscle, Skeletal/*physiology&lt;/keyword&gt;&lt;keyword&gt;Transcranial Magnetic Stimulation&lt;/keyword&gt;&lt;/keywords&gt;&lt;dates&gt;&lt;year&gt;2015&lt;/year&gt;&lt;pub-dates&gt;&lt;date&gt;Mar&lt;/date&gt;&lt;/pub-dates&gt;&lt;/dates&gt;&lt;isbn&gt;1432-1106 (Electronic)&amp;#xD;0014-4819 (Linking)&lt;/isbn&gt;&lt;accession-num&gt;25563496&lt;/accession-num&gt;&lt;urls&gt;&lt;related-urls&gt;&lt;url&gt;http://www.ncbi.nlm.nih.gov/pubmed/25563496&lt;/url&gt;&lt;/related-urls&gt;&lt;/urls&gt;&lt;electronic-resource-num&gt;10.1007/s00221-014-4183-7&lt;/electronic-resource-num&gt;&lt;/record&gt;&lt;/Cite&gt;&lt;/EndNote&gt;</w:instrText>
      </w:r>
      <w:r w:rsidR="00963D5D" w:rsidRPr="00D22628">
        <w:rPr>
          <w:szCs w:val="24"/>
          <w:lang w:eastAsia="en-GB"/>
        </w:rPr>
        <w:fldChar w:fldCharType="separate"/>
      </w:r>
      <w:r w:rsidR="006E6741" w:rsidRPr="00D22628">
        <w:rPr>
          <w:noProof/>
          <w:szCs w:val="24"/>
          <w:lang w:eastAsia="en-GB"/>
        </w:rPr>
        <w:t>(5)</w:t>
      </w:r>
      <w:r w:rsidR="00963D5D" w:rsidRPr="00D22628">
        <w:rPr>
          <w:szCs w:val="24"/>
          <w:lang w:eastAsia="en-GB"/>
        </w:rPr>
        <w:fldChar w:fldCharType="end"/>
      </w:r>
      <w:r w:rsidR="00326809" w:rsidRPr="00D22628">
        <w:rPr>
          <w:szCs w:val="24"/>
          <w:lang w:eastAsia="en-GB"/>
        </w:rPr>
        <w:t xml:space="preserve">, but the present data suggests </w:t>
      </w:r>
      <w:r w:rsidR="000E2649" w:rsidRPr="00D22628">
        <w:rPr>
          <w:szCs w:val="24"/>
          <w:lang w:eastAsia="en-GB"/>
        </w:rPr>
        <w:t>the</w:t>
      </w:r>
      <w:r w:rsidR="00365907" w:rsidRPr="00D22628">
        <w:rPr>
          <w:szCs w:val="24"/>
          <w:lang w:eastAsia="en-GB"/>
        </w:rPr>
        <w:t>ir</w:t>
      </w:r>
      <w:r w:rsidR="000E2649" w:rsidRPr="00D22628">
        <w:rPr>
          <w:szCs w:val="24"/>
          <w:lang w:eastAsia="en-GB"/>
        </w:rPr>
        <w:t xml:space="preserve"> use </w:t>
      </w:r>
      <w:r w:rsidR="00326809" w:rsidRPr="00D22628">
        <w:rPr>
          <w:szCs w:val="24"/>
          <w:lang w:eastAsia="en-GB"/>
        </w:rPr>
        <w:t>to understand any residual fatigue of the central nervous system in the days post-</w:t>
      </w:r>
      <w:r w:rsidR="00B703B4" w:rsidRPr="00D22628">
        <w:rPr>
          <w:szCs w:val="24"/>
          <w:lang w:eastAsia="en-GB"/>
        </w:rPr>
        <w:t>soccer</w:t>
      </w:r>
      <w:r w:rsidR="00326809" w:rsidRPr="00D22628">
        <w:rPr>
          <w:szCs w:val="24"/>
          <w:lang w:eastAsia="en-GB"/>
        </w:rPr>
        <w:t>-match-play is limited.</w:t>
      </w:r>
    </w:p>
    <w:p w14:paraId="4D7EF833" w14:textId="77777777" w:rsidR="00F3095C" w:rsidRPr="00D22628" w:rsidRDefault="00F3095C" w:rsidP="00E81378">
      <w:pPr>
        <w:spacing w:line="480" w:lineRule="auto"/>
        <w:rPr>
          <w:szCs w:val="24"/>
          <w:lang w:eastAsia="en-GB"/>
        </w:rPr>
      </w:pPr>
    </w:p>
    <w:p w14:paraId="1B049A1E" w14:textId="1EAA6F19" w:rsidR="00FD3B49" w:rsidRPr="00D22628" w:rsidRDefault="00F3095C" w:rsidP="00E81378">
      <w:pPr>
        <w:spacing w:line="480" w:lineRule="auto"/>
        <w:rPr>
          <w:szCs w:val="24"/>
          <w:lang w:eastAsia="en-GB"/>
        </w:rPr>
      </w:pPr>
      <w:proofErr w:type="gramStart"/>
      <w:r w:rsidRPr="00D22628">
        <w:rPr>
          <w:b/>
          <w:szCs w:val="24"/>
          <w:lang w:eastAsia="en-GB"/>
        </w:rPr>
        <w:t xml:space="preserve">Recovery of physical </w:t>
      </w:r>
      <w:r w:rsidR="00FD3B49" w:rsidRPr="00D22628">
        <w:rPr>
          <w:b/>
          <w:szCs w:val="24"/>
          <w:lang w:eastAsia="en-GB"/>
        </w:rPr>
        <w:t>function</w:t>
      </w:r>
      <w:r w:rsidRPr="00D22628">
        <w:rPr>
          <w:b/>
          <w:szCs w:val="24"/>
          <w:lang w:eastAsia="en-GB"/>
        </w:rPr>
        <w:t>.</w:t>
      </w:r>
      <w:proofErr w:type="gramEnd"/>
      <w:r w:rsidRPr="00D22628">
        <w:rPr>
          <w:szCs w:val="24"/>
          <w:lang w:eastAsia="en-GB"/>
        </w:rPr>
        <w:t xml:space="preserve"> </w:t>
      </w:r>
      <w:r w:rsidR="00ED7DE9" w:rsidRPr="00D22628">
        <w:rPr>
          <w:szCs w:val="24"/>
          <w:lang w:eastAsia="en-GB"/>
        </w:rPr>
        <w:t xml:space="preserve">All measures of physical function were impaired immediately </w:t>
      </w:r>
      <w:r w:rsidR="000E01D5" w:rsidRPr="00D22628">
        <w:rPr>
          <w:szCs w:val="24"/>
          <w:lang w:eastAsia="en-GB"/>
        </w:rPr>
        <w:t>post-exercise</w:t>
      </w:r>
      <w:r w:rsidR="00ED7DE9" w:rsidRPr="00D22628">
        <w:rPr>
          <w:szCs w:val="24"/>
          <w:lang w:eastAsia="en-GB"/>
        </w:rPr>
        <w:t xml:space="preserve">, but recovered at different rates. Vertical jump performance (countermovement and drop jump for reactive strength index) followed a similar decline and recovery as measures of neuromuscular function, with countermovement jump height </w:t>
      </w:r>
      <w:r w:rsidR="00ED7DE9" w:rsidRPr="00D22628">
        <w:rPr>
          <w:szCs w:val="24"/>
          <w:lang w:eastAsia="en-GB"/>
        </w:rPr>
        <w:lastRenderedPageBreak/>
        <w:t>remaining reduced at 72 h post. This decrease and recovery of jump performance is similar to that previously reported in the days fol</w:t>
      </w:r>
      <w:r w:rsidR="00A63EB4" w:rsidRPr="00D22628">
        <w:rPr>
          <w:szCs w:val="24"/>
          <w:lang w:eastAsia="en-GB"/>
        </w:rPr>
        <w:t xml:space="preserve">lowing </w:t>
      </w:r>
      <w:r w:rsidR="00B703B4" w:rsidRPr="00D22628">
        <w:rPr>
          <w:szCs w:val="24"/>
          <w:lang w:eastAsia="en-GB"/>
        </w:rPr>
        <w:t>soccer</w:t>
      </w:r>
      <w:r w:rsidR="00A63EB4" w:rsidRPr="00D22628">
        <w:rPr>
          <w:szCs w:val="24"/>
          <w:lang w:eastAsia="en-GB"/>
        </w:rPr>
        <w:t xml:space="preserve"> </w:t>
      </w:r>
      <w:proofErr w:type="gramStart"/>
      <w:r w:rsidR="00A63EB4" w:rsidRPr="00D22628">
        <w:rPr>
          <w:szCs w:val="24"/>
          <w:lang w:eastAsia="en-GB"/>
        </w:rPr>
        <w:t>match-play</w:t>
      </w:r>
      <w:proofErr w:type="gramEnd"/>
      <w:r w:rsidR="00270ABC" w:rsidRPr="00D22628">
        <w:rPr>
          <w:szCs w:val="24"/>
          <w:lang w:eastAsia="en-GB"/>
        </w:rPr>
        <w:t xml:space="preserve"> </w:t>
      </w:r>
      <w:r w:rsidR="00963D5D" w:rsidRPr="00D22628">
        <w:rPr>
          <w:szCs w:val="24"/>
          <w:lang w:eastAsia="en-GB"/>
        </w:rPr>
        <w:fldChar w:fldCharType="begin">
          <w:fldData xml:space="preserve">PEVuZE5vdGU+PENpdGU+PEF1dGhvcj5SYW1waW5pbmk8L0F1dGhvcj48WWVhcj4yMDExPC9ZZWFy
PjxSZWNOdW0+MTI4NzwvUmVjTnVtPjxEaXNwbGF5VGV4dD4oMTcsIDI2LCAzMSk8L0Rpc3BsYXlU
ZXh0PjxyZWNvcmQ+PHJlYy1udW1iZXI+MTI4NzwvcmVjLW51bWJlcj48Zm9yZWlnbi1rZXlzPjxr
ZXkgYXBwPSJFTiIgZGItaWQ9ImV0ZXp2eGZwa3p2MjlpZTJmemt4Mnp0eDU5ZXdyNWFheGZ0cCIg
dGltZXN0YW1wPSIxMzk1MzMyMTYzIj4xMjg3PC9rZXk+PC9mb3JlaWduLWtleXM+PHJlZi10eXBl
IG5hbWU9IkpvdXJuYWwgQXJ0aWNsZSI+MTc8L3JlZi10eXBlPjxjb250cmlidXRvcnM+PGF1dGhv
cnM+PGF1dGhvcj5SYW1waW5pbmksIEUuPC9hdXRob3I+PGF1dGhvcj5Cb3NpbywgQS48L2F1dGhv
cj48YXV0aG9yPkZlcnJhcmVzaSwgSS48L2F1dGhvcj48YXV0aG9yPlBldHJ1b2xvLCBBLjwvYXV0
aG9yPjxhdXRob3I+TW9yZWxsaSwgQS48L2F1dGhvcj48YXV0aG9yPlNhc3NpLCBBLjwvYXV0aG9y
PjwvYXV0aG9ycz48L2NvbnRyaWJ1dG9ycz48YXV0aC1hZGRyZXNzPkh1bWFuIFBlcmZvcm1hbmNl
IExhYm9yYXRvcnksIE1BUEVJIFNwb3J0IFJlc2VhcmNoIENlbnRlciwgVmFyZXNlLCBJdGFseS4g
cGh5c2lvbGFiQG1hcGVpc3BvcnQuaXQ8L2F1dGgtYWRkcmVzcz48dGl0bGVzPjx0aXRsZT5NYXRj
aC1yZWxhdGVkIGZhdGlndWUgaW4gc29jY2VyIHBsYXllcnM8L3RpdGxlPjxzZWNvbmRhcnktdGl0
bGU+TWVkaWNpbmUgYW5kIFNjaWVuY2UgaW4gU3BvcnRzIGFuZCBFeGVyY2lzZTwvc2Vjb25kYXJ5
LXRpdGxlPjxhbHQtdGl0bGU+TWVkIFNjaSBTcG9ydHMgRXhlcmM8L2FsdC10aXRsZT48L3RpdGxl
cz48cGVyaW9kaWNhbD48ZnVsbC10aXRsZT5NZWRpY2luZSBhbmQgU2NpZW5jZSBpbiBTcG9ydHMg
YW5kIEV4ZXJjaXNlPC9mdWxsLXRpdGxlPjxhYmJyLTE+TWVkaWNpbmUgYW5kIFNjaWVuY2UgaW4g
U3BvcnRzIGFuZCBFeGVyY2lzZTwvYWJici0xPjxhYmJyLTI+TWVkIFNjaSBTcG9ydHMgRXhlcmM8
L2FiYnItMj48YWJici0zPk1lZC4gU2NpLiBTcG9ydHMgRXhlcmMuPC9hYmJyLTM+PC9wZXJpb2Rp
Y2FsPjxhbHQtcGVyaW9kaWNhbD48ZnVsbC10aXRsZT5NZWQgU2NpIFNwb3J0cyBFeGVyYzwvZnVs
bC10aXRsZT48YWJici0xPk1lZGljaW5lIGFuZCBTY2llbmNlIGluIFNwb3J0cyBhbmQgRXhlcmNp
c2U8L2FiYnItMT48YWJici0yPk1lZCBTY2kgU3BvcnRzIEV4ZXJjPC9hYmJyLTI+PGFiYnItMz5N
ZWQuIFNjaS4gU3BvcnRzIEV4ZXJjLjwvYWJici0zPjwvYWx0LXBlcmlvZGljYWw+PHBhZ2VzPjIx
NjEtNzA8L3BhZ2VzPjx2b2x1bWU+NDM8L3ZvbHVtZT48bnVtYmVyPjExPC9udW1iZXI+PGVkaXRp
b24+MjAxMS8wNC8yMDwvZWRpdGlvbj48a2V5d29yZHM+PGtleXdvcmQ+QWRvbGVzY2VudDwva2V5
d29yZD48a2V5d29yZD5BdGhsZXRpYyBQZXJmb3JtYW5jZS8qcGh5c2lvbG9neTwva2V5d29yZD48
a2V5d29yZD4qQ29tcGV0aXRpdmUgQmVoYXZpb3I8L2tleXdvcmQ+PGtleXdvcmQ+RWxlY3Ryb215
b2dyYXBoeTwva2V5d29yZD48a2V5d29yZD5IdW1hbnM8L2tleXdvcmQ+PGtleXdvcmQ+SXRhbHk8
L2tleXdvcmQ+PGtleXdvcmQ+TWFsZTwva2V5d29yZD48a2V5d29yZD4qTXVzY2xlIEZhdGlndWU8
L2tleXdvcmQ+PGtleXdvcmQ+TXVzY2xlcy8qaW5qdXJpZXM8L2tleXdvcmQ+PGtleXdvcmQ+KlNv
Y2Nlcjwva2V5d29yZD48a2V5d29yZD5Zb3VuZyBBZHVsdDwva2V5d29yZD48L2tleXdvcmRzPjxk
YXRlcz48eWVhcj4yMDExPC95ZWFyPjxwdWItZGF0ZXM+PGRhdGU+Tm92PC9kYXRlPjwvcHViLWRh
dGVzPjwvZGF0ZXM+PGlzYm4+MTUzMC0wMzE1IChFbGVjdHJvbmljKSYjeEQ7MDE5NS05MTMxIChM
aW5raW5nKTwvaXNibj48YWNjZXNzaW9uLW51bT4yMTUwMjg5MTwvYWNjZXNzaW9uLW51bT48dXJs
cz48cmVsYXRlZC11cmxzPjx1cmw+aHR0cDovL3d3dy5uY2JpLm5sbS5uaWguZ292L3B1Ym1lZC8y
MTUwMjg5MTwvdXJsPjwvcmVsYXRlZC11cmxzPjwvdXJscz48ZWxlY3Ryb25pYy1yZXNvdXJjZS1u
dW0+MTAuMTI0OS9NU1MuMGIwMTNlMzE4MjFlOWM1YzwvZWxlY3Ryb25pYy1yZXNvdXJjZS1udW0+
PGxhbmd1YWdlPmVuZzwvbGFuZ3VhZ2U+PC9yZWNvcmQ+PC9DaXRlPjxDaXRlPjxBdXRob3I+TsOp
ZMOpbGVjPC9BdXRob3I+PFllYXI+MjAxMjwvWWVhcj48UmVjTnVtPjEzMTY8L1JlY051bT48cmVj
b3JkPjxyZWMtbnVtYmVyPjEzMTY8L3JlYy1udW1iZXI+PGZvcmVpZ24ta2V5cz48a2V5IGFwcD0i
RU4iIGRiLWlkPSJldGV6dnhmcGt6djI5aWUyZnpreDJ6dHg1OWV3cjVhYXhmdHAiIHRpbWVzdGFt
cD0iMTQyOTYzMDA1OCI+MTMxNjwva2V5PjwvZm9yZWlnbi1rZXlzPjxyZWYtdHlwZSBuYW1lPSJK
b3VybmFsIEFydGljbGUiPjE3PC9yZWYtdHlwZT48Y29udHJpYnV0b3JzPjxhdXRob3JzPjxhdXRo
b3I+TsOpZMOpbGVjLCBNYXRoaWV1PC9hdXRob3I+PGF1dGhvcj5NY0NhbGwsIEFsYW48L2F1dGhv
cj48YXV0aG9yPkNhcmxpbmcsIENocmlzPC9hdXRob3I+PGF1dGhvcj5MZWdhbGwsIEZyYW5jazwv
YXV0aG9yPjxhdXRob3I+QmVydGhvaW4sIFNlcmdlPC9hdXRob3I+PGF1dGhvcj5EdXBvbnQsIEdy
ZWdvcnk8L2F1dGhvcj48L2F1dGhvcnM+PC9jb250cmlidXRvcnM+PHRpdGxlcz48dGl0bGU+UmVj
b3ZlcnkgaW4gU29jY2VyPC90aXRsZT48c2Vjb25kYXJ5LXRpdGxlPlNwb3J0cyBtZWRpY2luZTwv
c2Vjb25kYXJ5LXRpdGxlPjwvdGl0bGVzPjxwZXJpb2RpY2FsPjxmdWxsLXRpdGxlPlNwb3J0cyBN
ZWQ8L2Z1bGwtdGl0bGU+PGFiYnItMT5TcG9ydHMgTWVkaWNpbmU8L2FiYnItMT48YWJici0yPlNw
b3J0cyBNZWQ8L2FiYnItMj48YWJici0zPlNwb3J0cyBNZWQuPC9hYmJyLTM+PC9wZXJpb2RpY2Fs
PjxwYWdlcz45OTctMTAxNTwvcGFnZXM+PHZvbHVtZT40Mjwvdm9sdW1lPjxudW1iZXI+MTI8L251
bWJlcj48ZGF0ZXM+PHllYXI+MjAxMjwveWVhcj48L2RhdGVzPjxpc2JuPjAxMTItMTY0MjwvaXNi
bj48dXJscz48L3VybHM+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YW1waW5pbmk8L0F1dGhvcj48WWVhcj4yMDExPC9ZZWFy
PjxSZWNOdW0+MTI4NzwvUmVjTnVtPjxEaXNwbGF5VGV4dD4oMTcsIDI2LCAzMSk8L0Rpc3BsYXlU
ZXh0PjxyZWNvcmQ+PHJlYy1udW1iZXI+MTI4NzwvcmVjLW51bWJlcj48Zm9yZWlnbi1rZXlzPjxr
ZXkgYXBwPSJFTiIgZGItaWQ9ImV0ZXp2eGZwa3p2MjlpZTJmemt4Mnp0eDU5ZXdyNWFheGZ0cCIg
dGltZXN0YW1wPSIxMzk1MzMyMTYzIj4xMjg3PC9rZXk+PC9mb3JlaWduLWtleXM+PHJlZi10eXBl
IG5hbWU9IkpvdXJuYWwgQXJ0aWNsZSI+MTc8L3JlZi10eXBlPjxjb250cmlidXRvcnM+PGF1dGhv
cnM+PGF1dGhvcj5SYW1waW5pbmksIEUuPC9hdXRob3I+PGF1dGhvcj5Cb3NpbywgQS48L2F1dGhv
cj48YXV0aG9yPkZlcnJhcmVzaSwgSS48L2F1dGhvcj48YXV0aG9yPlBldHJ1b2xvLCBBLjwvYXV0
aG9yPjxhdXRob3I+TW9yZWxsaSwgQS48L2F1dGhvcj48YXV0aG9yPlNhc3NpLCBBLjwvYXV0aG9y
PjwvYXV0aG9ycz48L2NvbnRyaWJ1dG9ycz48YXV0aC1hZGRyZXNzPkh1bWFuIFBlcmZvcm1hbmNl
IExhYm9yYXRvcnksIE1BUEVJIFNwb3J0IFJlc2VhcmNoIENlbnRlciwgVmFyZXNlLCBJdGFseS4g
cGh5c2lvbGFiQG1hcGVpc3BvcnQuaXQ8L2F1dGgtYWRkcmVzcz48dGl0bGVzPjx0aXRsZT5NYXRj
aC1yZWxhdGVkIGZhdGlndWUgaW4gc29jY2VyIHBsYXllcnM8L3RpdGxlPjxzZWNvbmRhcnktdGl0
bGU+TWVkaWNpbmUgYW5kIFNjaWVuY2UgaW4gU3BvcnRzIGFuZCBFeGVyY2lzZTwvc2Vjb25kYXJ5
LXRpdGxlPjxhbHQtdGl0bGU+TWVkIFNjaSBTcG9ydHMgRXhlcmM8L2FsdC10aXRsZT48L3RpdGxl
cz48cGVyaW9kaWNhbD48ZnVsbC10aXRsZT5NZWRpY2luZSBhbmQgU2NpZW5jZSBpbiBTcG9ydHMg
YW5kIEV4ZXJjaXNlPC9mdWxsLXRpdGxlPjxhYmJyLTE+TWVkaWNpbmUgYW5kIFNjaWVuY2UgaW4g
U3BvcnRzIGFuZCBFeGVyY2lzZTwvYWJici0xPjxhYmJyLTI+TWVkIFNjaSBTcG9ydHMgRXhlcmM8
L2FiYnItMj48YWJici0zPk1lZC4gU2NpLiBTcG9ydHMgRXhlcmMuPC9hYmJyLTM+PC9wZXJpb2Rp
Y2FsPjxhbHQtcGVyaW9kaWNhbD48ZnVsbC10aXRsZT5NZWQgU2NpIFNwb3J0cyBFeGVyYzwvZnVs
bC10aXRsZT48YWJici0xPk1lZGljaW5lIGFuZCBTY2llbmNlIGluIFNwb3J0cyBhbmQgRXhlcmNp
c2U8L2FiYnItMT48YWJici0yPk1lZCBTY2kgU3BvcnRzIEV4ZXJjPC9hYmJyLTI+PGFiYnItMz5N
ZWQuIFNjaS4gU3BvcnRzIEV4ZXJjLjwvYWJici0zPjwvYWx0LXBlcmlvZGljYWw+PHBhZ2VzPjIx
NjEtNzA8L3BhZ2VzPjx2b2x1bWU+NDM8L3ZvbHVtZT48bnVtYmVyPjExPC9udW1iZXI+PGVkaXRp
b24+MjAxMS8wNC8yMDwvZWRpdGlvbj48a2V5d29yZHM+PGtleXdvcmQ+QWRvbGVzY2VudDwva2V5
d29yZD48a2V5d29yZD5BdGhsZXRpYyBQZXJmb3JtYW5jZS8qcGh5c2lvbG9neTwva2V5d29yZD48
a2V5d29yZD4qQ29tcGV0aXRpdmUgQmVoYXZpb3I8L2tleXdvcmQ+PGtleXdvcmQ+RWxlY3Ryb215
b2dyYXBoeTwva2V5d29yZD48a2V5d29yZD5IdW1hbnM8L2tleXdvcmQ+PGtleXdvcmQ+SXRhbHk8
L2tleXdvcmQ+PGtleXdvcmQ+TWFsZTwva2V5d29yZD48a2V5d29yZD4qTXVzY2xlIEZhdGlndWU8
L2tleXdvcmQ+PGtleXdvcmQ+TXVzY2xlcy8qaW5qdXJpZXM8L2tleXdvcmQ+PGtleXdvcmQ+KlNv
Y2Nlcjwva2V5d29yZD48a2V5d29yZD5Zb3VuZyBBZHVsdDwva2V5d29yZD48L2tleXdvcmRzPjxk
YXRlcz48eWVhcj4yMDExPC95ZWFyPjxwdWItZGF0ZXM+PGRhdGU+Tm92PC9kYXRlPjwvcHViLWRh
dGVzPjwvZGF0ZXM+PGlzYm4+MTUzMC0wMzE1IChFbGVjdHJvbmljKSYjeEQ7MDE5NS05MTMxIChM
aW5raW5nKTwvaXNibj48YWNjZXNzaW9uLW51bT4yMTUwMjg5MTwvYWNjZXNzaW9uLW51bT48dXJs
cz48cmVsYXRlZC11cmxzPjx1cmw+aHR0cDovL3d3dy5uY2JpLm5sbS5uaWguZ292L3B1Ym1lZC8y
MTUwMjg5MTwvdXJsPjwvcmVsYXRlZC11cmxzPjwvdXJscz48ZWxlY3Ryb25pYy1yZXNvdXJjZS1u
dW0+MTAuMTI0OS9NU1MuMGIwMTNlMzE4MjFlOWM1YzwvZWxlY3Ryb25pYy1yZXNvdXJjZS1udW0+
PGxhbmd1YWdlPmVuZzwvbGFuZ3VhZ2U+PC9yZWNvcmQ+PC9DaXRlPjxDaXRlPjxBdXRob3I+TsOp
ZMOpbGVjPC9BdXRob3I+PFllYXI+MjAxMjwvWWVhcj48UmVjTnVtPjEzMTY8L1JlY051bT48cmVj
b3JkPjxyZWMtbnVtYmVyPjEzMTY8L3JlYy1udW1iZXI+PGZvcmVpZ24ta2V5cz48a2V5IGFwcD0i
RU4iIGRiLWlkPSJldGV6dnhmcGt6djI5aWUyZnpreDJ6dHg1OWV3cjVhYXhmdHAiIHRpbWVzdGFt
cD0iMTQyOTYzMDA1OCI+MTMxNjwva2V5PjwvZm9yZWlnbi1rZXlzPjxyZWYtdHlwZSBuYW1lPSJK
b3VybmFsIEFydGljbGUiPjE3PC9yZWYtdHlwZT48Y29udHJpYnV0b3JzPjxhdXRob3JzPjxhdXRo
b3I+TsOpZMOpbGVjLCBNYXRoaWV1PC9hdXRob3I+PGF1dGhvcj5NY0NhbGwsIEFsYW48L2F1dGhv
cj48YXV0aG9yPkNhcmxpbmcsIENocmlzPC9hdXRob3I+PGF1dGhvcj5MZWdhbGwsIEZyYW5jazwv
YXV0aG9yPjxhdXRob3I+QmVydGhvaW4sIFNlcmdlPC9hdXRob3I+PGF1dGhvcj5EdXBvbnQsIEdy
ZWdvcnk8L2F1dGhvcj48L2F1dGhvcnM+PC9jb250cmlidXRvcnM+PHRpdGxlcz48dGl0bGU+UmVj
b3ZlcnkgaW4gU29jY2VyPC90aXRsZT48c2Vjb25kYXJ5LXRpdGxlPlNwb3J0cyBtZWRpY2luZTwv
c2Vjb25kYXJ5LXRpdGxlPjwvdGl0bGVzPjxwZXJpb2RpY2FsPjxmdWxsLXRpdGxlPlNwb3J0cyBN
ZWQ8L2Z1bGwtdGl0bGU+PGFiYnItMT5TcG9ydHMgTWVkaWNpbmU8L2FiYnItMT48YWJici0yPlNw
b3J0cyBNZWQ8L2FiYnItMj48YWJici0zPlNwb3J0cyBNZWQuPC9hYmJyLTM+PC9wZXJpb2RpY2Fs
PjxwYWdlcz45OTctMTAxNTwvcGFnZXM+PHZvbHVtZT40Mjwvdm9sdW1lPjxudW1iZXI+MTI8L251
bWJlcj48ZGF0ZXM+PHllYXI+MjAxMjwveWVhcj48L2RhdGVzPjxpc2JuPjAxMTItMTY0MjwvaXNi
bj48dXJscz48L3VybHM+PC9yZWNvcmQ+PC9DaXRlPjxDaXRlPjxBdXRob3I+SXNwaXJsaWRpczwv
QXV0aG9yPjxZZWFyPjIwMDg8L1llYXI+PFJlY051bT4xMzA4PC9SZWNOdW0+PHJlY29yZD48cmVj
LW51bWJlcj4xMzA4PC9yZWMtbnVtYmVyPjxmb3JlaWduLWtleXM+PGtleSBhcHA9IkVOIiBkYi1p
ZD0iZXRlenZ4ZnBrenYyOWllMmZ6a3gyenR4NTlld3I1YWF4ZnRwIiB0aW1lc3RhbXA9IjE0Mjk2
MjkxODYiPjEzMDg8L2tleT48L2ZvcmVpZ24ta2V5cz48cmVmLXR5cGUgbmFtZT0iSm91cm5hbCBB
cnRpY2xlIj4xNzwvcmVmLXR5cGU+PGNvbnRyaWJ1dG9ycz48YXV0aG9ycz48YXV0aG9yPklzcGly
bGlkaXMsIElvYW5uaXM8L2F1dGhvcj48YXV0aG9yPkZhdG91cm9zLCBJb2FubmlzIEc8L2F1dGhv
cj48YXV0aG9yPkphbXVydGFzLCBBdGhhbmFzaW9zIFo8L2F1dGhvcj48YXV0aG9yPk5pa29sYWlk
aXMsIE1pY2hhbGlzIEc8L2F1dGhvcj48YXV0aG9yPk1pY2hhaWxpZGlzLCBJb2FubmlzPC9hdXRo
b3I+PGF1dGhvcj5Eb3Vyb3Vkb3MsIElvYW5uaXM8L2F1dGhvcj48YXV0aG9yPk1hcmdvbmlzLCBL
b25zdGFudGlub3M8L2F1dGhvcj48YXV0aG9yPkNoYXR6aW5pa29sYW91LCBBdGhhbmFzaW9zPC9h
dXRob3I+PGF1dGhvcj5LYWxpc3RyYXRvcywgRWxpYXM8L2F1dGhvcj48YXV0aG9yPkthdHJhYmFz
YXMsIElvYW5uaXM8L2F1dGhvcj48L2F1dGhvcnM+PC9jb250cmlidXRvcnM+PHRpdGxlcz48dGl0
bGU+VGltZS1jb3Vyc2Ugb2YgY2hhbmdlcyBpbiBpbmZsYW1tYXRvcnkgYW5kIHBlcmZvcm1hbmNl
IHJlc3BvbnNlcyBmb2xsb3dpbmcgYSBzb2NjZXIgZ2FtZTwvdGl0bGU+PHNlY29uZGFyeS10aXRs
ZT5DbGluaWNhbCBKb3VybmFsIG9mIFNwb3J0IE1lZGljaW5lPC9zZWNvbmRhcnktdGl0bGU+PC90
aXRsZXM+PHBlcmlvZGljYWw+PGZ1bGwtdGl0bGU+Q2xpbmljYWwgSm91cm5hbCBvZiBTcG9ydCBN
ZWRpY2luZTwvZnVsbC10aXRsZT48L3BlcmlvZGljYWw+PHBhZ2VzPjQyMy00MzE8L3BhZ2VzPjx2
b2x1bWU+MTg8L3ZvbHVtZT48bnVtYmVyPjU8L251bWJlcj48ZGF0ZXM+PHllYXI+MjAwODwveWVh
cj48L2RhdGVzPjxpc2JuPjEwNTAtNjQyWDwvaXNibj48dXJscz48L3VybHM+PC9yZWNvcmQ+PC9D
aXRlPjwvRW5kTm90ZT4A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63D5D" w:rsidRPr="00D22628">
        <w:rPr>
          <w:szCs w:val="24"/>
          <w:lang w:eastAsia="en-GB"/>
        </w:rPr>
      </w:r>
      <w:r w:rsidR="00963D5D" w:rsidRPr="00D22628">
        <w:rPr>
          <w:szCs w:val="24"/>
          <w:lang w:eastAsia="en-GB"/>
        </w:rPr>
        <w:fldChar w:fldCharType="separate"/>
      </w:r>
      <w:r w:rsidR="00C76FC2" w:rsidRPr="00D22628">
        <w:rPr>
          <w:noProof/>
          <w:szCs w:val="24"/>
          <w:lang w:eastAsia="en-GB"/>
        </w:rPr>
        <w:t>(17, 26, 31)</w:t>
      </w:r>
      <w:r w:rsidR="00963D5D" w:rsidRPr="00D22628">
        <w:rPr>
          <w:szCs w:val="24"/>
          <w:lang w:eastAsia="en-GB"/>
        </w:rPr>
        <w:fldChar w:fldCharType="end"/>
      </w:r>
      <w:r w:rsidR="00ED7DE9" w:rsidRPr="00D22628">
        <w:rPr>
          <w:szCs w:val="24"/>
          <w:lang w:eastAsia="en-GB"/>
        </w:rPr>
        <w:t xml:space="preserve">. Broad jump and sprint performance were less sensitive as markers of fatigue, suggesting their use to profile the recovery process after </w:t>
      </w:r>
      <w:r w:rsidR="00B703B4" w:rsidRPr="00D22628">
        <w:rPr>
          <w:szCs w:val="24"/>
          <w:lang w:eastAsia="en-GB"/>
        </w:rPr>
        <w:t>soccer</w:t>
      </w:r>
      <w:r w:rsidR="00ED7DE9" w:rsidRPr="00D22628">
        <w:rPr>
          <w:szCs w:val="24"/>
          <w:lang w:eastAsia="en-GB"/>
        </w:rPr>
        <w:t xml:space="preserve"> </w:t>
      </w:r>
      <w:proofErr w:type="gramStart"/>
      <w:r w:rsidR="00ED7DE9" w:rsidRPr="00D22628">
        <w:rPr>
          <w:szCs w:val="24"/>
          <w:lang w:eastAsia="en-GB"/>
        </w:rPr>
        <w:t>match-play</w:t>
      </w:r>
      <w:proofErr w:type="gramEnd"/>
      <w:r w:rsidR="00ED7DE9" w:rsidRPr="00D22628">
        <w:rPr>
          <w:szCs w:val="24"/>
          <w:lang w:eastAsia="en-GB"/>
        </w:rPr>
        <w:t xml:space="preserve"> is limited. </w:t>
      </w:r>
      <w:r w:rsidR="001D387B" w:rsidRPr="00D22628">
        <w:rPr>
          <w:szCs w:val="24"/>
          <w:lang w:eastAsia="en-GB"/>
        </w:rPr>
        <w:t>These observations are supported by previous research demonstrating jump tests to be superior in their consistency and sensitivity to fatigue in the days post-exercise compared to sprinting tests</w:t>
      </w:r>
      <w:r w:rsidR="005B046A" w:rsidRPr="00D22628">
        <w:rPr>
          <w:szCs w:val="24"/>
          <w:lang w:eastAsia="en-GB"/>
        </w:rPr>
        <w:t xml:space="preserve"> </w:t>
      </w:r>
      <w:r w:rsidR="00963D5D" w:rsidRPr="00D22628">
        <w:rPr>
          <w:szCs w:val="24"/>
          <w:lang w:eastAsia="en-GB"/>
        </w:rPr>
        <w:fldChar w:fldCharType="begin"/>
      </w:r>
      <w:r w:rsidR="00FE691D" w:rsidRPr="00D22628">
        <w:rPr>
          <w:szCs w:val="24"/>
          <w:lang w:eastAsia="en-GB"/>
        </w:rPr>
        <w:instrText xml:space="preserve"> ADDIN EN.CITE &lt;EndNote&gt;&lt;Cite&gt;&lt;Author&gt;Gathercole&lt;/Author&gt;&lt;Year&gt;2015&lt;/Year&gt;&lt;RecNum&gt;1433&lt;/RecNum&gt;&lt;DisplayText&gt;(12)&lt;/DisplayText&gt;&lt;record&gt;&lt;rec-number&gt;1433&lt;/rec-number&gt;&lt;foreign-keys&gt;&lt;key app="EN" db-id="etezvxfpkzv29ie2fzkx2ztx59ewr5aaxftp" timestamp="1473344123"&gt;1433&lt;/key&gt;&lt;/foreign-keys&gt;&lt;ref-type name="Journal Article"&gt;17&lt;/ref-type&gt;&lt;contributors&gt;&lt;authors&gt;&lt;author&gt;Gathercole, R.&lt;/author&gt;&lt;author&gt;Sporer, B.&lt;/author&gt;&lt;author&gt;Stellingwerff, T.&lt;/author&gt;&lt;author&gt;Sleivert, G.&lt;/author&gt;&lt;/authors&gt;&lt;/contributors&gt;&lt;auth-address&gt;School of Exercise Science, Physical and Health Education, University of Victoria, Victoria, BC, Canada.&lt;/auth-address&gt;&lt;titles&gt;&lt;title&gt;Alternative countermovement-jump analysis to quantify acute neuromuscular fatigue&lt;/title&gt;&lt;secondary-title&gt;Int J Sports Physiol Perform&lt;/secondary-title&gt;&lt;/titles&gt;&lt;periodical&gt;&lt;full-title&gt;Int J Sports Physiol Perform&lt;/full-title&gt;&lt;abbr-1&gt;International Journal of Sports Physiology &amp;amp; Performance&lt;/abbr-1&gt;&lt;abbr-2&gt;Int J Sports Physiol Perform&lt;/abbr-2&gt;&lt;abbr-3&gt;Int. J. Sports Physiol. Perform.&lt;/abbr-3&gt;&lt;/periodical&gt;&lt;pages&gt;84-92&lt;/pages&gt;&lt;volume&gt;10&lt;/volume&gt;&lt;number&gt;1&lt;/number&gt;&lt;keywords&gt;&lt;keyword&gt;Adult&lt;/keyword&gt;&lt;keyword&gt;Biomechanical Phenomena&lt;/keyword&gt;&lt;keyword&gt;Exercise Test/*methods&lt;/keyword&gt;&lt;keyword&gt;Humans&lt;/keyword&gt;&lt;keyword&gt;Male&lt;/keyword&gt;&lt;keyword&gt;Muscle Fatigue/*physiology&lt;/keyword&gt;&lt;keyword&gt;Neuromuscular Junction/*physiology&lt;/keyword&gt;&lt;keyword&gt;Plyometric Exercise&lt;/keyword&gt;&lt;keyword&gt;Reproducibility of Results&lt;/keyword&gt;&lt;keyword&gt;Sensitivity and Specificity&lt;/keyword&gt;&lt;keyword&gt;Sports/*physiology&lt;/keyword&gt;&lt;keyword&gt;Young Adult&lt;/keyword&gt;&lt;/keywords&gt;&lt;dates&gt;&lt;year&gt;2015&lt;/year&gt;&lt;pub-dates&gt;&lt;date&gt;Jan&lt;/date&gt;&lt;/pub-dates&gt;&lt;/dates&gt;&lt;isbn&gt;1555-0265 (Print)&amp;#xD;1555-0265 (Linking)&lt;/isbn&gt;&lt;accession-num&gt;24912201&lt;/accession-num&gt;&lt;urls&gt;&lt;related-urls&gt;&lt;url&gt;http://www.ncbi.nlm.nih.gov/pubmed/24912201&lt;/url&gt;&lt;/related-urls&gt;&lt;/urls&gt;&lt;electronic-resource-num&gt;10.1123/ijspp.2013-0413&lt;/electronic-resource-num&gt;&lt;/record&gt;&lt;/Cite&gt;&lt;/EndNote&gt;</w:instrText>
      </w:r>
      <w:r w:rsidR="00963D5D" w:rsidRPr="00D22628">
        <w:rPr>
          <w:szCs w:val="24"/>
          <w:lang w:eastAsia="en-GB"/>
        </w:rPr>
        <w:fldChar w:fldCharType="separate"/>
      </w:r>
      <w:r w:rsidR="00FE691D" w:rsidRPr="00D22628">
        <w:rPr>
          <w:noProof/>
          <w:szCs w:val="24"/>
          <w:lang w:eastAsia="en-GB"/>
        </w:rPr>
        <w:t>(12)</w:t>
      </w:r>
      <w:r w:rsidR="00963D5D" w:rsidRPr="00D22628">
        <w:rPr>
          <w:szCs w:val="24"/>
          <w:lang w:eastAsia="en-GB"/>
        </w:rPr>
        <w:fldChar w:fldCharType="end"/>
      </w:r>
      <w:r w:rsidR="001D387B" w:rsidRPr="00D22628">
        <w:rPr>
          <w:szCs w:val="24"/>
          <w:lang w:eastAsia="en-GB"/>
        </w:rPr>
        <w:t xml:space="preserve">, and </w:t>
      </w:r>
      <w:r w:rsidR="00D6250B" w:rsidRPr="00D22628">
        <w:rPr>
          <w:szCs w:val="24"/>
          <w:lang w:eastAsia="en-GB"/>
        </w:rPr>
        <w:t xml:space="preserve">that the decrements in jumping performance following </w:t>
      </w:r>
      <w:r w:rsidR="00B703B4" w:rsidRPr="00D22628">
        <w:rPr>
          <w:szCs w:val="24"/>
          <w:lang w:eastAsia="en-GB"/>
        </w:rPr>
        <w:t>soccer</w:t>
      </w:r>
      <w:r w:rsidR="00D6250B" w:rsidRPr="00D22628">
        <w:rPr>
          <w:szCs w:val="24"/>
          <w:lang w:eastAsia="en-GB"/>
        </w:rPr>
        <w:t xml:space="preserve"> match-play are relatively consistent</w:t>
      </w:r>
      <w:r w:rsidR="002933FF" w:rsidRPr="00D22628">
        <w:rPr>
          <w:szCs w:val="24"/>
          <w:lang w:eastAsia="en-GB"/>
        </w:rPr>
        <w:t xml:space="preserve"> (remaining depressed for 48-72 h post)</w:t>
      </w:r>
      <w:r w:rsidR="00270ABC" w:rsidRPr="00D22628">
        <w:rPr>
          <w:szCs w:val="24"/>
          <w:lang w:eastAsia="en-GB"/>
        </w:rPr>
        <w:t xml:space="preserve"> </w:t>
      </w:r>
      <w:r w:rsidR="00963D5D" w:rsidRPr="00D22628">
        <w:rPr>
          <w:szCs w:val="24"/>
          <w:lang w:eastAsia="en-GB"/>
        </w:rPr>
        <w:fldChar w:fldCharType="begin">
          <w:fldData xml:space="preserve">PEVuZE5vdGU+PENpdGU+PEF1dGhvcj5SYW1waW5pbmk8L0F1dGhvcj48WWVhcj4yMDExPC9ZZWFy
PjxSZWNOdW0+MTI4NzwvUmVjTnVtPjxEaXNwbGF5VGV4dD4oMiwgMTksIDI1LCAzMSk8L0Rpc3Bs
YXlUZXh0PjxyZWNvcmQ+PHJlYy1udW1iZXI+MTI4NzwvcmVjLW51bWJlcj48Zm9yZWlnbi1rZXlz
PjxrZXkgYXBwPSJFTiIgZGItaWQ9ImV0ZXp2eGZwa3p2MjlpZTJmemt4Mnp0eDU5ZXdyNWFheGZ0
cCIgdGltZXN0YW1wPSIxMzk1MzMyMTYzIj4xMjg3PC9rZXk+PC9mb3JlaWduLWtleXM+PHJlZi10
eXBlIG5hbWU9IkpvdXJuYWwgQXJ0aWNsZSI+MTc8L3JlZi10eXBlPjxjb250cmlidXRvcnM+PGF1
dGhvcnM+PGF1dGhvcj5SYW1waW5pbmksIEUuPC9hdXRob3I+PGF1dGhvcj5Cb3NpbywgQS48L2F1
dGhvcj48YXV0aG9yPkZlcnJhcmVzaSwgSS48L2F1dGhvcj48YXV0aG9yPlBldHJ1b2xvLCBBLjwv
YXV0aG9yPjxhdXRob3I+TW9yZWxsaSwgQS48L2F1dGhvcj48YXV0aG9yPlNhc3NpLCBBLjwvYXV0
aG9yPjwvYXV0aG9ycz48L2NvbnRyaWJ1dG9ycz48YXV0aC1hZGRyZXNzPkh1bWFuIFBlcmZvcm1h
bmNlIExhYm9yYXRvcnksIE1BUEVJIFNwb3J0IFJlc2VhcmNoIENlbnRlciwgVmFyZXNlLCBJdGFs
eS4gcGh5c2lvbGFiQG1hcGVpc3BvcnQuaXQ8L2F1dGgtYWRkcmVzcz48dGl0bGVzPjx0aXRsZT5N
YXRjaC1yZWxhdGVkIGZhdGlndWUgaW4gc29jY2VyIHBsYXllcnM8L3RpdGxlPjxzZWNvbmRhcnkt
dGl0bGU+TWVkaWNpbmUgYW5kIFNjaWVuY2UgaW4gU3BvcnRzIGFuZCBFeGVyY2lzZTwvc2Vjb25k
YXJ5LXRpdGxlPjxhbHQtdGl0bGU+TWVkIFNjaSBTcG9ydHMgRXhlcmM8L2FsdC10aXRsZT48L3Rp
dGxlcz48cGVyaW9kaWNhbD48ZnVsbC10aXRsZT5NZWRpY2luZSBhbmQgU2NpZW5jZSBpbiBTcG9y
dHMgYW5kIEV4ZXJjaXNlPC9mdWxsLXRpdGxlPjxhYmJyLTE+TWVkaWNpbmUgYW5kIFNjaWVuY2Ug
aW4gU3BvcnRzIGFuZCBFeGVyY2lzZTwvYWJici0xPjxhYmJyLTI+TWVkIFNjaSBTcG9ydHMgRXhl
cmM8L2FiYnItMj48YWJici0zPk1lZC4gU2NpLiBTcG9ydHMgRXhlcmMuPC9hYmJyLTM+PC9wZXJp
b2RpY2FsPjxhbHQtcGVyaW9kaWNhbD48ZnVsbC10aXRsZT5NZWQgU2NpIFNwb3J0cyBFeGVyYzwv
ZnVsbC10aXRsZT48YWJici0xPk1lZGljaW5lIGFuZCBTY2llbmNlIGluIFNwb3J0cyBhbmQgRXhl
cmNpc2U8L2FiYnItMT48YWJici0yPk1lZCBTY2kgU3BvcnRzIEV4ZXJjPC9hYmJyLTI+PGFiYnIt
Mz5NZWQuIFNjaS4gU3BvcnRzIEV4ZXJjLjwvYWJici0zPjwvYWx0LXBlcmlvZGljYWw+PHBhZ2Vz
PjIxNjEtNzA8L3BhZ2VzPjx2b2x1bWU+NDM8L3ZvbHVtZT48bnVtYmVyPjExPC9udW1iZXI+PGVk
aXRpb24+MjAxMS8wNC8yMDwvZWRpdGlvbj48a2V5d29yZHM+PGtleXdvcmQ+QWRvbGVzY2VudDwv
a2V5d29yZD48a2V5d29yZD5BdGhsZXRpYyBQZXJmb3JtYW5jZS8qcGh5c2lvbG9neTwva2V5d29y
ZD48a2V5d29yZD4qQ29tcGV0aXRpdmUgQmVoYXZpb3I8L2tleXdvcmQ+PGtleXdvcmQ+RWxlY3Ry
b215b2dyYXBoeTwva2V5d29yZD48a2V5d29yZD5IdW1hbnM8L2tleXdvcmQ+PGtleXdvcmQ+SXRh
bHk8L2tleXdvcmQ+PGtleXdvcmQ+TWFsZTwva2V5d29yZD48a2V5d29yZD4qTXVzY2xlIEZhdGln
dWU8L2tleXdvcmQ+PGtleXdvcmQ+TXVzY2xlcy8qaW5qdXJpZXM8L2tleXdvcmQ+PGtleXdvcmQ+
KlNvY2Nlcjwva2V5d29yZD48a2V5d29yZD5Zb3VuZyBBZHVsdDwva2V5d29yZD48L2tleXdvcmRz
PjxkYXRlcz48eWVhcj4yMDExPC95ZWFyPjxwdWItZGF0ZXM+PGRhdGU+Tm92PC9kYXRlPjwvcHVi
LWRhdGVzPjwvZGF0ZXM+PGlzYm4+MTUzMC0wMzE1IChFbGVjdHJvbmljKSYjeEQ7MDE5NS05MTMx
IChMaW5raW5nKTwvaXNibj48YWNjZXNzaW9uLW51bT4yMTUwMjg5MTwvYWNjZXNzaW9uLW51bT48
dXJscz48cmVsYXRlZC11cmxzPjx1cmw+aHR0cDovL3d3dy5uY2JpLm5sbS5uaWguZ292L3B1Ym1l
ZC8yMTUwMjg5MTwvdXJsPjwvcmVsYXRlZC11cmxzPjwvdXJscz48ZWxlY3Ryb25pYy1yZXNvdXJj
ZS1udW0+MTAuMTI0OS9NU1MuMGIwMTNlMzE4MjFlOWM1YzwvZWxlY3Ryb25pYy1yZXNvdXJjZS1u
dW0+PGxhbmd1YWdlPmVuZzwvbGFuZ3VhZ2U+PC9yZWNvcmQ+PC9DaXRlPjxDaXRlPjxBdXRob3I+
TmVkZWxlYzwvQXV0aG9yPjxZZWFyPjIwMTQ8L1llYXI+PFJlY051bT4xNDM0PC9SZWNOdW0+PHJl
Y29yZD48cmVjLW51bWJlcj4xNDM0PC9yZWMtbnVtYmVyPjxmb3JlaWduLWtleXM+PGtleSBhcHA9
IkVOIiBkYi1pZD0iZXRlenZ4ZnBrenYyOWllMmZ6a3gyenR4NTlld3I1YWF4ZnRwIiB0aW1lc3Rh
bXA9IjE0NzMzNDQyMDkiPjE0MzQ8L2tleT48L2ZvcmVpZ24ta2V5cz48cmVmLXR5cGUgbmFtZT0i
Sm91cm5hbCBBcnRpY2xlIj4xNzwvcmVmLXR5cGU+PGNvbnRyaWJ1dG9ycz48YXV0aG9ycz48YXV0
aG9yPk5lZGVsZWMsIE0uPC9hdXRob3I+PGF1dGhvcj5NY0NhbGwsIEEuPC9hdXRob3I+PGF1dGhv
cj5DYXJsaW5nLCBDLjwvYXV0aG9yPjxhdXRob3I+TGVnYWxsLCBGLjwvYXV0aG9yPjxhdXRob3I+
QmVydGhvaW4sIFMuPC9hdXRob3I+PGF1dGhvcj5EdXBvbnQsIEcuPC9hdXRob3I+PC9hdXRob3Jz
PjwvY29udHJpYnV0b3JzPjxhdXRoLWFkZHJlc3M+MVRoZSBVbml2ZXJzaXR5IG9mIExpbGxlIE5v
cmQgZGUgRnJhbmNlLCBMaWxsZSwgRnJhbmNlOyBhbmQgMkxPU0MgTGlsbGUgTWV0cm9wb2xpdGFu
IEZvb3RiYWxsIENsdWIsIENhbXBoaW4tZW4tUGV2ZWxlLCBGcmFuY2UuPC9hdXRoLWFkZHJlc3M+
PHRpdGxlcz48dGl0bGU+VGhlIGluZmx1ZW5jZSBvZiBzb2NjZXIgcGxheWluZyBhY3Rpb25zIG9u
IHRoZSByZWNvdmVyeSBraW5ldGljcyBhZnRlciBhIHNvY2NlciBtYXRjaDwvdGl0bGU+PHNlY29u
ZGFyeS10aXRsZT5KIFN0cmVuZ3RoIENvbmQgUmVzPC9zZWNvbmRhcnktdGl0bGU+PC90aXRsZXM+
PHBlcmlvZGljYWw+PGZ1bGwtdGl0bGU+SiBTdHJlbmd0aCBDb25kIFJlczwvZnVsbC10aXRsZT48
YWJici0xPkpvdXJuYWwgb2YgU3RyZW5ndGggYW5kIENvbmRpdGlvbmluZyBSZXNlYXJjaDwvYWJi
ci0xPjxhYmJyLTI+SiBTdHJlbmd0aCBDb25kIFJlczwvYWJici0yPjxhYmJyLTM+Si4gU3RyZW5n
dGggQ29uZC4gUmVzLjwvYWJici0zPjwvcGVyaW9kaWNhbD48cGFnZXM+MTUxNy0yMzwvcGFnZXM+
PHZvbHVtZT4yODwvdm9sdW1lPjxudW1iZXI+NjwvbnVtYmVyPjxrZXl3b3Jkcz48a2V5d29yZD5B
ZG9sZXNjZW50PC9rZXl3b3JkPjxrZXl3b3JkPkFkdWx0PC9rZXl3b3JkPjxrZXl3b3JkPkF0aGxl
dGljIFBlcmZvcm1hbmNlLypwaHlzaW9sb2d5PC9rZXl3b3JkPjxrZXl3b3JkPkNvbXBldGl0aXZl
IEJlaGF2aW9yPC9rZXl3b3JkPjxrZXl3b3JkPkNyZWF0aW5lIEtpbmFzZS9ibG9vZDwva2V5d29y
ZD48a2V5d29yZD5FeGVyY2lzZSBUZXN0PC9rZXl3b3JkPjxrZXl3b3JkPkh1bWFuczwva2V5d29y
ZD48a2V5d29yZD5Jc29tZXRyaWMgQ29udHJhY3Rpb24vcGh5c2lvbG9neTwva2V5d29yZD48a2V5
d29yZD5LaW5ldGljczwva2V5d29yZD48a2V5d29yZD5NYWxlPC9rZXl3b3JkPjxrZXl3b3JkPk11
c2NsZSBGYXRpZ3VlL3BoeXNpb2xvZ3k8L2tleXdvcmQ+PGtleXdvcmQ+TXVzY2xlIFN0cmVuZ3Ro
L3BoeXNpb2xvZ3k8L2tleXdvcmQ+PGtleXdvcmQ+UmVjb3Zlcnkgb2YgRnVuY3Rpb24vKnBoeXNp
b2xvZ3k8L2tleXdvcmQ+PGtleXdvcmQ+UnVubmluZy9waHlzaW9sb2d5PC9rZXl3b3JkPjxrZXl3
b3JkPlNvY2Nlci8qcGh5c2lvbG9neTwva2V5d29yZD48a2V5d29yZD5UaW1lIGFuZCBNb3Rpb24g
U3R1ZGllczwva2V5d29yZD48a2V5d29yZD5WaWRlbyBSZWNvcmRpbmc8L2tleXdvcmQ+PC9rZXl3
b3Jkcz48ZGF0ZXM+PHllYXI+MjAxNDwveWVhcj48cHViLWRhdGVzPjxkYXRlPkp1bjwvZGF0ZT48
L3B1Yi1kYXRlcz48L2RhdGVzPjxpc2JuPjE1MzMtNDI4NyAoRWxlY3Ryb25pYykmI3hEOzEwNjQt
ODAxMSAoTGlua2luZyk8L2lzYm4+PGFjY2Vzc2lvbi1udW0+MjQxNzI3MjI8L2FjY2Vzc2lvbi1u
dW0+PHVybHM+PHJlbGF0ZWQtdXJscz48dXJsPmh0dHA6Ly93d3cubmNiaS5ubG0ubmloLmdvdi9w
dWJtZWQvMjQxNzI3MjI8L3VybD48L3JlbGF0ZWQtdXJscz48L3VybHM+PGVsZWN0cm9uaWMtcmVz
b3VyY2UtbnVtPjEwLjE1MTkvSlNDLjAwMDAwMDAwMDAwMDAyOTM8L2VsZWN0cm9uaWMtcmVzb3Vy
Y2UtbnVtPjwvcmVjb3JkPjwvQ2l0ZT48Q2l0ZT48QXV0aG9yPk1hZ2FsaGFlczwvQXV0aG9yPjxZ
ZWFyPjIwMTA8L1llYXI+PFJlY051bT4xNDE5PC9SZWNOdW0+PHJlY29yZD48cmVjLW51bWJlcj4x
NDE5PC9yZWMtbnVtYmVyPjxmb3JlaWduLWtleXM+PGtleSBhcHA9IkVOIiBkYi1pZD0iZXRlenZ4
ZnBrenYyOWllMmZ6a3gyenR4NTlld3I1YWF4ZnRwIiB0aW1lc3RhbXA9IjE0NzMzNDE3OTciPjE0
MTk8L2tleT48L2ZvcmVpZ24ta2V5cz48cmVmLXR5cGUgbmFtZT0iSm91cm5hbCBBcnRpY2xlIj4x
NzwvcmVmLXR5cGU+PGNvbnRyaWJ1dG9ycz48YXV0aG9ycz48YXV0aG9yPk1hZ2FsaGFlcywgSi48
L2F1dGhvcj48YXV0aG9yPlJlYmVsbywgQS48L2F1dGhvcj48YXV0aG9yPk9saXZlaXJhLCBFLjwv
YXV0aG9yPjxhdXRob3I+U2lsdmEsIEouIFIuPC9hdXRob3I+PGF1dGhvcj5NYXJxdWVzLCBGLjwv
YXV0aG9yPjxhdXRob3I+QXNjZW5zYW8sIEEuPC9hdXRob3I+PC9hdXRob3JzPjwvY29udHJpYnV0
b3JzPjxhdXRoLWFkZHJlc3M+Q2VudHJlIGZvciBSZXNlYXJjaCBpbiBQaHlzaWNhbCBBY3Rpdml0
eSwgSGVhbHRoIGFuZCBMZWlzdXJlLCBGYWN1bHR5IG9mIFNwb3J0IFNjaWVuY2VzLCBVbml2ZXJz
aXR5IG9mIFBvcnRvLCBQb3J0bywgUG9ydHVnYWwuIGptYWdhQGZhZGUudXAucHQ8L2F1dGgtYWRk
cmVzcz48dGl0bGVzPjx0aXRsZT5JbXBhY3Qgb2YgTG91Z2hib3JvdWdoIEludGVybWl0dGVudCBT
aHV0dGxlIFRlc3QgdmVyc3VzIHNvY2NlciBtYXRjaCBvbiBwaHlzaW9sb2dpY2FsLCBiaW9jaGVt
aWNhbCBhbmQgbmV1cm9tdXNjdWxhciBwYXJhbWV0ZXJzPC90aXRsZT48c2Vjb25kYXJ5LXRpdGxl
PkV1ciBKIEFwcGwgUGh5c2lvbDwvc2Vjb25kYXJ5LXRpdGxlPjwvdGl0bGVzPjxwZXJpb2RpY2Fs
PjxmdWxsLXRpdGxlPkV1ciBKIEFwcGwgUGh5c2lvbDwvZnVsbC10aXRsZT48YWJici0xPkV1cm9w
ZWFuIEpvdXJuYWwgb2YgQXBwbGllZCBQaHlzaW9sb2d5PC9hYmJyLTE+PGFiYnItMj5FdXIgSiBB
cHBsIFBoeXNpb2w8L2FiYnItMj48YWJici0zPkV1ci4gSi4gQXBwbC4gUGh5c2lvbC48L2FiYnIt
Mz48L3BlcmlvZGljYWw+PHBhZ2VzPjM5LTQ4PC9wYWdlcz48dm9sdW1lPjEwODwvdm9sdW1lPjxu
dW1iZXI+MTwvbnVtYmVyPjxrZXl3b3Jkcz48a2V5d29yZD5DcmVhdGluZSBLaW5hc2UvbWV0YWJv
bGlzbTwva2V5d29yZD48a2V5d29yZD5FeGVyY2lzZS9waHlzaW9sb2d5PC9rZXl3b3JkPjxrZXl3
b3JkPkV4ZXJjaXNlIFRlc3Q8L2tleXdvcmQ+PGtleXdvcmQ+SGVhcnQgUmF0ZS8qcGh5c2lvbG9n
eTwva2V5d29yZD48a2V5d29yZD5IdW1hbnM8L2tleXdvcmQ+PGtleXdvcmQ+TWFsZTwva2V5d29y
ZD48a2V5d29yZD5NYWxvbmRpYWxkZWh5ZGUvYW5hbHlzaXM8L2tleXdvcmQ+PGtleXdvcmQ+TXVz
Y2xlIEZhdGlndWUvKnBoeXNpb2xvZ3k8L2tleXdvcmQ+PGtleXdvcmQ+T3h5Z2VuIENvbnN1bXB0
aW9uLypwaHlzaW9sb2d5PC9rZXl3b3JkPjxrZXl3b3JkPlBoeXNpY2FsIEVuZHVyYW5jZS9waHlz
aW9sb2d5PC9rZXl3b3JkPjxrZXl3b3JkPlBoeXNpY2FsIEZpdG5lc3MvKnBoeXNpb2xvZ3k8L2tl
eXdvcmQ+PGtleXdvcmQ+U29jY2VyPC9rZXl3b3JkPjxrZXl3b3JkPlRhc2sgUGVyZm9ybWFuY2Ug
YW5kIEFuYWx5c2lzPC9rZXl3b3JkPjxrZXl3b3JkPlVyaWMgQWNpZC9hbmFseXNpczwva2V5d29y
ZD48L2tleXdvcmRzPjxkYXRlcz48eWVhcj4yMDEwPC95ZWFyPjxwdWItZGF0ZXM+PGRhdGU+SmFu
PC9kYXRlPjwvcHViLWRhdGVzPjwvZGF0ZXM+PGlzYm4+MTQzOS02MzI3IChFbGVjdHJvbmljKSYj
eEQ7MTQzOS02MzE5IChMaW5raW5nKTwvaXNibj48YWNjZXNzaW9uLW51bT4xOTc1NjcxMzwvYWNj
ZXNzaW9uLW51bT48dXJscz48cmVsYXRlZC11cmxzPjx1cmw+aHR0cDovL3d3dy5uY2JpLm5sbS5u
aWguZ292L3B1Ym1lZC8xOTc1NjcxMzwvdXJsPjwvcmVsYXRlZC11cmxzPjwvdXJscz48ZWxlY3Ry
b25pYy1yZXNvdXJjZS1udW0+MTAuMTAwNy9zMDA0MjEtMDA5LTExNjEtejwvZWxlY3Ryb25pYy1y
ZXNvdXJjZS1udW0+PC9yZWNvcmQ+PC9DaXRlPjxDaXRlPjxBdXRob3I+QW5kZXJzc29uPC9BdXRo
b3I+PFllYXI+MjAwODwvWWVhcj48UmVjTnVtPjEzOTc8L1JlY051bT48cmVjb3JkPjxyZWMtbnVt
YmVyPjEzOTc8L3JlYy1udW1iZXI+PGZvcmVpZ24ta2V5cz48a2V5IGFwcD0iRU4iIGRiLWlkPSJl
dGV6dnhmcGt6djI5aWUyZnpreDJ6dHg1OWV3cjVhYXhmdHAiIHRpbWVzdGFtcD0iMTQ3MzMzOTg2
NCI+MTM5Nzwva2V5PjwvZm9yZWlnbi1rZXlzPjxyZWYtdHlwZSBuYW1lPSJKb3VybmFsIEFydGlj
bGUiPjE3PC9yZWYtdHlwZT48Y29udHJpYnV0b3JzPjxhdXRob3JzPjxhdXRob3I+QW5kZXJzc29u
LCBILjwvYXV0aG9yPjxhdXRob3I+UmFhc3RhZCwgVC48L2F1dGhvcj48YXV0aG9yPk5pbHNzb24s
IEouPC9hdXRob3I+PGF1dGhvcj5QYXVsc2VuLCBHLjwvYXV0aG9yPjxhdXRob3I+R2FydGhlLCBJ
LjwvYXV0aG9yPjxhdXRob3I+S2FkaSwgRi48L2F1dGhvcj48L2F1dGhvcnM+PC9jb250cmlidXRv
cnM+PGF1dGgtYWRkcmVzcz5EZXBhcnRtZW50IG9mIEhlYWx0aCBTY2llbmNlcywgT3JlYnJvIFVu
aXZlcnNpdHksIE9yZWJybywgU3dlZGVuLiBoZWxlbmEuYW5kZXJzc29uQGhpLm9ydS5zZTwvYXV0
aC1hZGRyZXNzPjx0aXRsZXM+PHRpdGxlPk5ldXJvbXVzY3VsYXIgZmF0aWd1ZSBhbmQgcmVjb3Zl
cnkgaW4gZWxpdGUgZmVtYWxlIHNvY2NlcjogZWZmZWN0cyBvZiBhY3RpdmUgcmVjb3Zlcnk8L3Rp
dGxlPjxzZWNvbmRhcnktdGl0bGU+TWVkIFNjaSBTcG9ydHMgRXhlcmM8L3NlY29uZGFyeS10aXRs
ZT48L3RpdGxlcz48cGVyaW9kaWNhbD48ZnVsbC10aXRsZT5NZWQgU2NpIFNwb3J0cyBFeGVyYzwv
ZnVsbC10aXRsZT48YWJici0xPk1lZGljaW5lIGFuZCBTY2llbmNlIGluIFNwb3J0cyBhbmQgRXhl
cmNpc2U8L2FiYnItMT48YWJici0yPk1lZCBTY2kgU3BvcnRzIEV4ZXJjPC9hYmJyLTI+PGFiYnIt
Mz5NZWQuIFNjaS4gU3BvcnRzIEV4ZXJjLjwvYWJici0zPjwvcGVyaW9kaWNhbD48cGFnZXM+Mzcy
LTgwPC9wYWdlcz48dm9sdW1lPjQwPC92b2x1bWU+PG51bWJlcj4yPC9udW1iZXI+PGtleXdvcmRz
PjxrZXl3b3JkPkFkYXB0YXRpb24sIFBoeXNpb2xvZ2ljYWwvKnBoeXNpb2xvZ3k8L2tleXdvcmQ+
PGtleXdvcmQ+QWRvbGVzY2VudDwva2V5d29yZD48a2V5d29yZD5BZHVsdDwva2V5d29yZD48a2V5
d29yZD5DcmVhdGluZSBLaW5hc2UvYW5hbHlzaXM8L2tleXdvcmQ+PGtleXdvcmQ+RXhlcmNpc2Ug
VGVzdDwva2V5d29yZD48a2V5d29yZD5GZW1hbGU8L2tleXdvcmQ+PGtleXdvcmQ+SHVtYW5zPC9r
ZXl3b3JkPjxrZXl3b3JkPk11c2NsZSBGYXRpZ3VlLypwaHlzaW9sb2d5PC9rZXl3b3JkPjxrZXl3
b3JkPk5vcndheTwva2V5d29yZD48a2V5d29yZD5QYWluIE1lYXN1cmVtZW50PC9rZXl3b3JkPjxr
ZXl3b3JkPlBoeXNpY2FsIEV4ZXJ0aW9uL3BoeXNpb2xvZ3k8L2tleXdvcmQ+PGtleXdvcmQ+U29j
Y2VyLypwaHlzaW9sb2d5PC9rZXl3b3JkPjxrZXl3b3JkPlN3ZWRlbjwva2V5d29yZD48a2V5d29y
ZD5VcmVhL2FuYWx5c2lzPC9rZXl3b3JkPjxrZXl3b3JkPlVyaWMgQWNpZC9hbmFseXNpczwva2V5
d29yZD48L2tleXdvcmRzPjxkYXRlcz48eWVhcj4yMDA4PC95ZWFyPjxwdWItZGF0ZXM+PGRhdGU+
RmViPC9kYXRlPjwvcHViLWRhdGVzPjwvZGF0ZXM+PGlzYm4+MDE5NS05MTMxIChQcmludCkmI3hE
OzAxOTUtOTEzMSAoTGlua2luZyk8L2lzYm4+PGFjY2Vzc2lvbi1udW0+MTgyMDI1NjM8L2FjY2Vz
c2lvbi1udW0+PHVybHM+PHJlbGF0ZWQtdXJscz48dXJsPmh0dHA6Ly93d3cubmNiaS5ubG0ubmlo
Lmdvdi9wdWJtZWQvMTgyMDI1NjM8L3VybD48L3JlbGF0ZWQtdXJscz48L3VybHM+PGVsZWN0cm9u
aWMtcmVzb3VyY2UtbnVtPjEwLjEyNDkvbXNzLjBiMDEzZTMxODE1Yjg0OTc8L2VsZWN0cm9uaWMt
cmVzb3VyY2UtbnVtPjwvcmVjb3JkPjwvQ2l0ZT48L0VuZE5vdGU+AG==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YW1waW5pbmk8L0F1dGhvcj48WWVhcj4yMDExPC9ZZWFy
PjxSZWNOdW0+MTI4NzwvUmVjTnVtPjxEaXNwbGF5VGV4dD4oMiwgMTksIDI1LCAzMSk8L0Rpc3Bs
YXlUZXh0PjxyZWNvcmQ+PHJlYy1udW1iZXI+MTI4NzwvcmVjLW51bWJlcj48Zm9yZWlnbi1rZXlz
PjxrZXkgYXBwPSJFTiIgZGItaWQ9ImV0ZXp2eGZwa3p2MjlpZTJmemt4Mnp0eDU5ZXdyNWFheGZ0
cCIgdGltZXN0YW1wPSIxMzk1MzMyMTYzIj4xMjg3PC9rZXk+PC9mb3JlaWduLWtleXM+PHJlZi10
eXBlIG5hbWU9IkpvdXJuYWwgQXJ0aWNsZSI+MTc8L3JlZi10eXBlPjxjb250cmlidXRvcnM+PGF1
dGhvcnM+PGF1dGhvcj5SYW1waW5pbmksIEUuPC9hdXRob3I+PGF1dGhvcj5Cb3NpbywgQS48L2F1
dGhvcj48YXV0aG9yPkZlcnJhcmVzaSwgSS48L2F1dGhvcj48YXV0aG9yPlBldHJ1b2xvLCBBLjwv
YXV0aG9yPjxhdXRob3I+TW9yZWxsaSwgQS48L2F1dGhvcj48YXV0aG9yPlNhc3NpLCBBLjwvYXV0
aG9yPjwvYXV0aG9ycz48L2NvbnRyaWJ1dG9ycz48YXV0aC1hZGRyZXNzPkh1bWFuIFBlcmZvcm1h
bmNlIExhYm9yYXRvcnksIE1BUEVJIFNwb3J0IFJlc2VhcmNoIENlbnRlciwgVmFyZXNlLCBJdGFs
eS4gcGh5c2lvbGFiQG1hcGVpc3BvcnQuaXQ8L2F1dGgtYWRkcmVzcz48dGl0bGVzPjx0aXRsZT5N
YXRjaC1yZWxhdGVkIGZhdGlndWUgaW4gc29jY2VyIHBsYXllcnM8L3RpdGxlPjxzZWNvbmRhcnkt
dGl0bGU+TWVkaWNpbmUgYW5kIFNjaWVuY2UgaW4gU3BvcnRzIGFuZCBFeGVyY2lzZTwvc2Vjb25k
YXJ5LXRpdGxlPjxhbHQtdGl0bGU+TWVkIFNjaSBTcG9ydHMgRXhlcmM8L2FsdC10aXRsZT48L3Rp
dGxlcz48cGVyaW9kaWNhbD48ZnVsbC10aXRsZT5NZWRpY2luZSBhbmQgU2NpZW5jZSBpbiBTcG9y
dHMgYW5kIEV4ZXJjaXNlPC9mdWxsLXRpdGxlPjxhYmJyLTE+TWVkaWNpbmUgYW5kIFNjaWVuY2Ug
aW4gU3BvcnRzIGFuZCBFeGVyY2lzZTwvYWJici0xPjxhYmJyLTI+TWVkIFNjaSBTcG9ydHMgRXhl
cmM8L2FiYnItMj48YWJici0zPk1lZC4gU2NpLiBTcG9ydHMgRXhlcmMuPC9hYmJyLTM+PC9wZXJp
b2RpY2FsPjxhbHQtcGVyaW9kaWNhbD48ZnVsbC10aXRsZT5NZWQgU2NpIFNwb3J0cyBFeGVyYzwv
ZnVsbC10aXRsZT48YWJici0xPk1lZGljaW5lIGFuZCBTY2llbmNlIGluIFNwb3J0cyBhbmQgRXhl
cmNpc2U8L2FiYnItMT48YWJici0yPk1lZCBTY2kgU3BvcnRzIEV4ZXJjPC9hYmJyLTI+PGFiYnIt
Mz5NZWQuIFNjaS4gU3BvcnRzIEV4ZXJjLjwvYWJici0zPjwvYWx0LXBlcmlvZGljYWw+PHBhZ2Vz
PjIxNjEtNzA8L3BhZ2VzPjx2b2x1bWU+NDM8L3ZvbHVtZT48bnVtYmVyPjExPC9udW1iZXI+PGVk
aXRpb24+MjAxMS8wNC8yMDwvZWRpdGlvbj48a2V5d29yZHM+PGtleXdvcmQ+QWRvbGVzY2VudDwv
a2V5d29yZD48a2V5d29yZD5BdGhsZXRpYyBQZXJmb3JtYW5jZS8qcGh5c2lvbG9neTwva2V5d29y
ZD48a2V5d29yZD4qQ29tcGV0aXRpdmUgQmVoYXZpb3I8L2tleXdvcmQ+PGtleXdvcmQ+RWxlY3Ry
b215b2dyYXBoeTwva2V5d29yZD48a2V5d29yZD5IdW1hbnM8L2tleXdvcmQ+PGtleXdvcmQ+SXRh
bHk8L2tleXdvcmQ+PGtleXdvcmQ+TWFsZTwva2V5d29yZD48a2V5d29yZD4qTXVzY2xlIEZhdGln
dWU8L2tleXdvcmQ+PGtleXdvcmQ+TXVzY2xlcy8qaW5qdXJpZXM8L2tleXdvcmQ+PGtleXdvcmQ+
KlNvY2Nlcjwva2V5d29yZD48a2V5d29yZD5Zb3VuZyBBZHVsdDwva2V5d29yZD48L2tleXdvcmRz
PjxkYXRlcz48eWVhcj4yMDExPC95ZWFyPjxwdWItZGF0ZXM+PGRhdGU+Tm92PC9kYXRlPjwvcHVi
LWRhdGVzPjwvZGF0ZXM+PGlzYm4+MTUzMC0wMzE1IChFbGVjdHJvbmljKSYjeEQ7MDE5NS05MTMx
IChMaW5raW5nKTwvaXNibj48YWNjZXNzaW9uLW51bT4yMTUwMjg5MTwvYWNjZXNzaW9uLW51bT48
dXJscz48cmVsYXRlZC11cmxzPjx1cmw+aHR0cDovL3d3dy5uY2JpLm5sbS5uaWguZ292L3B1Ym1l
ZC8yMTUwMjg5MTwvdXJsPjwvcmVsYXRlZC11cmxzPjwvdXJscz48ZWxlY3Ryb25pYy1yZXNvdXJj
ZS1udW0+MTAuMTI0OS9NU1MuMGIwMTNlMzE4MjFlOWM1YzwvZWxlY3Ryb25pYy1yZXNvdXJjZS1u
dW0+PGxhbmd1YWdlPmVuZzwvbGFuZ3VhZ2U+PC9yZWNvcmQ+PC9DaXRlPjxDaXRlPjxBdXRob3I+
TmVkZWxlYzwvQXV0aG9yPjxZZWFyPjIwMTQ8L1llYXI+PFJlY051bT4xNDM0PC9SZWNOdW0+PHJl
Y29yZD48cmVjLW51bWJlcj4xNDM0PC9yZWMtbnVtYmVyPjxmb3JlaWduLWtleXM+PGtleSBhcHA9
IkVOIiBkYi1pZD0iZXRlenZ4ZnBrenYyOWllMmZ6a3gyenR4NTlld3I1YWF4ZnRwIiB0aW1lc3Rh
bXA9IjE0NzMzNDQyMDkiPjE0MzQ8L2tleT48L2ZvcmVpZ24ta2V5cz48cmVmLXR5cGUgbmFtZT0i
Sm91cm5hbCBBcnRpY2xlIj4xNzwvcmVmLXR5cGU+PGNvbnRyaWJ1dG9ycz48YXV0aG9ycz48YXV0
aG9yPk5lZGVsZWMsIE0uPC9hdXRob3I+PGF1dGhvcj5NY0NhbGwsIEEuPC9hdXRob3I+PGF1dGhv
cj5DYXJsaW5nLCBDLjwvYXV0aG9yPjxhdXRob3I+TGVnYWxsLCBGLjwvYXV0aG9yPjxhdXRob3I+
QmVydGhvaW4sIFMuPC9hdXRob3I+PGF1dGhvcj5EdXBvbnQsIEcuPC9hdXRob3I+PC9hdXRob3Jz
PjwvY29udHJpYnV0b3JzPjxhdXRoLWFkZHJlc3M+MVRoZSBVbml2ZXJzaXR5IG9mIExpbGxlIE5v
cmQgZGUgRnJhbmNlLCBMaWxsZSwgRnJhbmNlOyBhbmQgMkxPU0MgTGlsbGUgTWV0cm9wb2xpdGFu
IEZvb3RiYWxsIENsdWIsIENhbXBoaW4tZW4tUGV2ZWxlLCBGcmFuY2UuPC9hdXRoLWFkZHJlc3M+
PHRpdGxlcz48dGl0bGU+VGhlIGluZmx1ZW5jZSBvZiBzb2NjZXIgcGxheWluZyBhY3Rpb25zIG9u
IHRoZSByZWNvdmVyeSBraW5ldGljcyBhZnRlciBhIHNvY2NlciBtYXRjaDwvdGl0bGU+PHNlY29u
ZGFyeS10aXRsZT5KIFN0cmVuZ3RoIENvbmQgUmVzPC9zZWNvbmRhcnktdGl0bGU+PC90aXRsZXM+
PHBlcmlvZGljYWw+PGZ1bGwtdGl0bGU+SiBTdHJlbmd0aCBDb25kIFJlczwvZnVsbC10aXRsZT48
YWJici0xPkpvdXJuYWwgb2YgU3RyZW5ndGggYW5kIENvbmRpdGlvbmluZyBSZXNlYXJjaDwvYWJi
ci0xPjxhYmJyLTI+SiBTdHJlbmd0aCBDb25kIFJlczwvYWJici0yPjxhYmJyLTM+Si4gU3RyZW5n
dGggQ29uZC4gUmVzLjwvYWJici0zPjwvcGVyaW9kaWNhbD48cGFnZXM+MTUxNy0yMzwvcGFnZXM+
PHZvbHVtZT4yODwvdm9sdW1lPjxudW1iZXI+NjwvbnVtYmVyPjxrZXl3b3Jkcz48a2V5d29yZD5B
ZG9sZXNjZW50PC9rZXl3b3JkPjxrZXl3b3JkPkFkdWx0PC9rZXl3b3JkPjxrZXl3b3JkPkF0aGxl
dGljIFBlcmZvcm1hbmNlLypwaHlzaW9sb2d5PC9rZXl3b3JkPjxrZXl3b3JkPkNvbXBldGl0aXZl
IEJlaGF2aW9yPC9rZXl3b3JkPjxrZXl3b3JkPkNyZWF0aW5lIEtpbmFzZS9ibG9vZDwva2V5d29y
ZD48a2V5d29yZD5FeGVyY2lzZSBUZXN0PC9rZXl3b3JkPjxrZXl3b3JkPkh1bWFuczwva2V5d29y
ZD48a2V5d29yZD5Jc29tZXRyaWMgQ29udHJhY3Rpb24vcGh5c2lvbG9neTwva2V5d29yZD48a2V5
d29yZD5LaW5ldGljczwva2V5d29yZD48a2V5d29yZD5NYWxlPC9rZXl3b3JkPjxrZXl3b3JkPk11
c2NsZSBGYXRpZ3VlL3BoeXNpb2xvZ3k8L2tleXdvcmQ+PGtleXdvcmQ+TXVzY2xlIFN0cmVuZ3Ro
L3BoeXNpb2xvZ3k8L2tleXdvcmQ+PGtleXdvcmQ+UmVjb3Zlcnkgb2YgRnVuY3Rpb24vKnBoeXNp
b2xvZ3k8L2tleXdvcmQ+PGtleXdvcmQ+UnVubmluZy9waHlzaW9sb2d5PC9rZXl3b3JkPjxrZXl3
b3JkPlNvY2Nlci8qcGh5c2lvbG9neTwva2V5d29yZD48a2V5d29yZD5UaW1lIGFuZCBNb3Rpb24g
U3R1ZGllczwva2V5d29yZD48a2V5d29yZD5WaWRlbyBSZWNvcmRpbmc8L2tleXdvcmQ+PC9rZXl3
b3Jkcz48ZGF0ZXM+PHllYXI+MjAxNDwveWVhcj48cHViLWRhdGVzPjxkYXRlPkp1bjwvZGF0ZT48
L3B1Yi1kYXRlcz48L2RhdGVzPjxpc2JuPjE1MzMtNDI4NyAoRWxlY3Ryb25pYykmI3hEOzEwNjQt
ODAxMSAoTGlua2luZyk8L2lzYm4+PGFjY2Vzc2lvbi1udW0+MjQxNzI3MjI8L2FjY2Vzc2lvbi1u
dW0+PHVybHM+PHJlbGF0ZWQtdXJscz48dXJsPmh0dHA6Ly93d3cubmNiaS5ubG0ubmloLmdvdi9w
dWJtZWQvMjQxNzI3MjI8L3VybD48L3JlbGF0ZWQtdXJscz48L3VybHM+PGVsZWN0cm9uaWMtcmVz
b3VyY2UtbnVtPjEwLjE1MTkvSlNDLjAwMDAwMDAwMDAwMDAyOTM8L2VsZWN0cm9uaWMtcmVzb3Vy
Y2UtbnVtPjwvcmVjb3JkPjwvQ2l0ZT48Q2l0ZT48QXV0aG9yPk1hZ2FsaGFlczwvQXV0aG9yPjxZ
ZWFyPjIwMTA8L1llYXI+PFJlY051bT4xNDE5PC9SZWNOdW0+PHJlY29yZD48cmVjLW51bWJlcj4x
NDE5PC9yZWMtbnVtYmVyPjxmb3JlaWduLWtleXM+PGtleSBhcHA9IkVOIiBkYi1pZD0iZXRlenZ4
ZnBrenYyOWllMmZ6a3gyenR4NTlld3I1YWF4ZnRwIiB0aW1lc3RhbXA9IjE0NzMzNDE3OTciPjE0
MTk8L2tleT48L2ZvcmVpZ24ta2V5cz48cmVmLXR5cGUgbmFtZT0iSm91cm5hbCBBcnRpY2xlIj4x
NzwvcmVmLXR5cGU+PGNvbnRyaWJ1dG9ycz48YXV0aG9ycz48YXV0aG9yPk1hZ2FsaGFlcywgSi48
L2F1dGhvcj48YXV0aG9yPlJlYmVsbywgQS48L2F1dGhvcj48YXV0aG9yPk9saXZlaXJhLCBFLjwv
YXV0aG9yPjxhdXRob3I+U2lsdmEsIEouIFIuPC9hdXRob3I+PGF1dGhvcj5NYXJxdWVzLCBGLjwv
YXV0aG9yPjxhdXRob3I+QXNjZW5zYW8sIEEuPC9hdXRob3I+PC9hdXRob3JzPjwvY29udHJpYnV0
b3JzPjxhdXRoLWFkZHJlc3M+Q2VudHJlIGZvciBSZXNlYXJjaCBpbiBQaHlzaWNhbCBBY3Rpdml0
eSwgSGVhbHRoIGFuZCBMZWlzdXJlLCBGYWN1bHR5IG9mIFNwb3J0IFNjaWVuY2VzLCBVbml2ZXJz
aXR5IG9mIFBvcnRvLCBQb3J0bywgUG9ydHVnYWwuIGptYWdhQGZhZGUudXAucHQ8L2F1dGgtYWRk
cmVzcz48dGl0bGVzPjx0aXRsZT5JbXBhY3Qgb2YgTG91Z2hib3JvdWdoIEludGVybWl0dGVudCBT
aHV0dGxlIFRlc3QgdmVyc3VzIHNvY2NlciBtYXRjaCBvbiBwaHlzaW9sb2dpY2FsLCBiaW9jaGVt
aWNhbCBhbmQgbmV1cm9tdXNjdWxhciBwYXJhbWV0ZXJzPC90aXRsZT48c2Vjb25kYXJ5LXRpdGxl
PkV1ciBKIEFwcGwgUGh5c2lvbDwvc2Vjb25kYXJ5LXRpdGxlPjwvdGl0bGVzPjxwZXJpb2RpY2Fs
PjxmdWxsLXRpdGxlPkV1ciBKIEFwcGwgUGh5c2lvbDwvZnVsbC10aXRsZT48YWJici0xPkV1cm9w
ZWFuIEpvdXJuYWwgb2YgQXBwbGllZCBQaHlzaW9sb2d5PC9hYmJyLTE+PGFiYnItMj5FdXIgSiBB
cHBsIFBoeXNpb2w8L2FiYnItMj48YWJici0zPkV1ci4gSi4gQXBwbC4gUGh5c2lvbC48L2FiYnIt
Mz48L3BlcmlvZGljYWw+PHBhZ2VzPjM5LTQ4PC9wYWdlcz48dm9sdW1lPjEwODwvdm9sdW1lPjxu
dW1iZXI+MTwvbnVtYmVyPjxrZXl3b3Jkcz48a2V5d29yZD5DcmVhdGluZSBLaW5hc2UvbWV0YWJv
bGlzbTwva2V5d29yZD48a2V5d29yZD5FeGVyY2lzZS9waHlzaW9sb2d5PC9rZXl3b3JkPjxrZXl3
b3JkPkV4ZXJjaXNlIFRlc3Q8L2tleXdvcmQ+PGtleXdvcmQ+SGVhcnQgUmF0ZS8qcGh5c2lvbG9n
eTwva2V5d29yZD48a2V5d29yZD5IdW1hbnM8L2tleXdvcmQ+PGtleXdvcmQ+TWFsZTwva2V5d29y
ZD48a2V5d29yZD5NYWxvbmRpYWxkZWh5ZGUvYW5hbHlzaXM8L2tleXdvcmQ+PGtleXdvcmQ+TXVz
Y2xlIEZhdGlndWUvKnBoeXNpb2xvZ3k8L2tleXdvcmQ+PGtleXdvcmQ+T3h5Z2VuIENvbnN1bXB0
aW9uLypwaHlzaW9sb2d5PC9rZXl3b3JkPjxrZXl3b3JkPlBoeXNpY2FsIEVuZHVyYW5jZS9waHlz
aW9sb2d5PC9rZXl3b3JkPjxrZXl3b3JkPlBoeXNpY2FsIEZpdG5lc3MvKnBoeXNpb2xvZ3k8L2tl
eXdvcmQ+PGtleXdvcmQ+U29jY2VyPC9rZXl3b3JkPjxrZXl3b3JkPlRhc2sgUGVyZm9ybWFuY2Ug
YW5kIEFuYWx5c2lzPC9rZXl3b3JkPjxrZXl3b3JkPlVyaWMgQWNpZC9hbmFseXNpczwva2V5d29y
ZD48L2tleXdvcmRzPjxkYXRlcz48eWVhcj4yMDEwPC95ZWFyPjxwdWItZGF0ZXM+PGRhdGU+SmFu
PC9kYXRlPjwvcHViLWRhdGVzPjwvZGF0ZXM+PGlzYm4+MTQzOS02MzI3IChFbGVjdHJvbmljKSYj
eEQ7MTQzOS02MzE5IChMaW5raW5nKTwvaXNibj48YWNjZXNzaW9uLW51bT4xOTc1NjcxMzwvYWNj
ZXNzaW9uLW51bT48dXJscz48cmVsYXRlZC11cmxzPjx1cmw+aHR0cDovL3d3dy5uY2JpLm5sbS5u
aWguZ292L3B1Ym1lZC8xOTc1NjcxMzwvdXJsPjwvcmVsYXRlZC11cmxzPjwvdXJscz48ZWxlY3Ry
b25pYy1yZXNvdXJjZS1udW0+MTAuMTAwNy9zMDA0MjEtMDA5LTExNjEtejwvZWxlY3Ryb25pYy1y
ZXNvdXJjZS1udW0+PC9yZWNvcmQ+PC9DaXRlPjxDaXRlPjxBdXRob3I+QW5kZXJzc29uPC9BdXRo
b3I+PFllYXI+MjAwODwvWWVhcj48UmVjTnVtPjEzOTc8L1JlY051bT48cmVjb3JkPjxyZWMtbnVt
YmVyPjEzOTc8L3JlYy1udW1iZXI+PGZvcmVpZ24ta2V5cz48a2V5IGFwcD0iRU4iIGRiLWlkPSJl
dGV6dnhmcGt6djI5aWUyZnpreDJ6dHg1OWV3cjVhYXhmdHAiIHRpbWVzdGFtcD0iMTQ3MzMzOTg2
NCI+MTM5Nzwva2V5PjwvZm9yZWlnbi1rZXlzPjxyZWYtdHlwZSBuYW1lPSJKb3VybmFsIEFydGlj
bGUiPjE3PC9yZWYtdHlwZT48Y29udHJpYnV0b3JzPjxhdXRob3JzPjxhdXRob3I+QW5kZXJzc29u
LCBILjwvYXV0aG9yPjxhdXRob3I+UmFhc3RhZCwgVC48L2F1dGhvcj48YXV0aG9yPk5pbHNzb24s
IEouPC9hdXRob3I+PGF1dGhvcj5QYXVsc2VuLCBHLjwvYXV0aG9yPjxhdXRob3I+R2FydGhlLCBJ
LjwvYXV0aG9yPjxhdXRob3I+S2FkaSwgRi48L2F1dGhvcj48L2F1dGhvcnM+PC9jb250cmlidXRv
cnM+PGF1dGgtYWRkcmVzcz5EZXBhcnRtZW50IG9mIEhlYWx0aCBTY2llbmNlcywgT3JlYnJvIFVu
aXZlcnNpdHksIE9yZWJybywgU3dlZGVuLiBoZWxlbmEuYW5kZXJzc29uQGhpLm9ydS5zZTwvYXV0
aC1hZGRyZXNzPjx0aXRsZXM+PHRpdGxlPk5ldXJvbXVzY3VsYXIgZmF0aWd1ZSBhbmQgcmVjb3Zl
cnkgaW4gZWxpdGUgZmVtYWxlIHNvY2NlcjogZWZmZWN0cyBvZiBhY3RpdmUgcmVjb3Zlcnk8L3Rp
dGxlPjxzZWNvbmRhcnktdGl0bGU+TWVkIFNjaSBTcG9ydHMgRXhlcmM8L3NlY29uZGFyeS10aXRs
ZT48L3RpdGxlcz48cGVyaW9kaWNhbD48ZnVsbC10aXRsZT5NZWQgU2NpIFNwb3J0cyBFeGVyYzwv
ZnVsbC10aXRsZT48YWJici0xPk1lZGljaW5lIGFuZCBTY2llbmNlIGluIFNwb3J0cyBhbmQgRXhl
cmNpc2U8L2FiYnItMT48YWJici0yPk1lZCBTY2kgU3BvcnRzIEV4ZXJjPC9hYmJyLTI+PGFiYnIt
Mz5NZWQuIFNjaS4gU3BvcnRzIEV4ZXJjLjwvYWJici0zPjwvcGVyaW9kaWNhbD48cGFnZXM+Mzcy
LTgwPC9wYWdlcz48dm9sdW1lPjQwPC92b2x1bWU+PG51bWJlcj4yPC9udW1iZXI+PGtleXdvcmRz
PjxrZXl3b3JkPkFkYXB0YXRpb24sIFBoeXNpb2xvZ2ljYWwvKnBoeXNpb2xvZ3k8L2tleXdvcmQ+
PGtleXdvcmQ+QWRvbGVzY2VudDwva2V5d29yZD48a2V5d29yZD5BZHVsdDwva2V5d29yZD48a2V5
d29yZD5DcmVhdGluZSBLaW5hc2UvYW5hbHlzaXM8L2tleXdvcmQ+PGtleXdvcmQ+RXhlcmNpc2Ug
VGVzdDwva2V5d29yZD48a2V5d29yZD5GZW1hbGU8L2tleXdvcmQ+PGtleXdvcmQ+SHVtYW5zPC9r
ZXl3b3JkPjxrZXl3b3JkPk11c2NsZSBGYXRpZ3VlLypwaHlzaW9sb2d5PC9rZXl3b3JkPjxrZXl3
b3JkPk5vcndheTwva2V5d29yZD48a2V5d29yZD5QYWluIE1lYXN1cmVtZW50PC9rZXl3b3JkPjxr
ZXl3b3JkPlBoeXNpY2FsIEV4ZXJ0aW9uL3BoeXNpb2xvZ3k8L2tleXdvcmQ+PGtleXdvcmQ+U29j
Y2VyLypwaHlzaW9sb2d5PC9rZXl3b3JkPjxrZXl3b3JkPlN3ZWRlbjwva2V5d29yZD48a2V5d29y
ZD5VcmVhL2FuYWx5c2lzPC9rZXl3b3JkPjxrZXl3b3JkPlVyaWMgQWNpZC9hbmFseXNpczwva2V5
d29yZD48L2tleXdvcmRzPjxkYXRlcz48eWVhcj4yMDA4PC95ZWFyPjxwdWItZGF0ZXM+PGRhdGU+
RmViPC9kYXRlPjwvcHViLWRhdGVzPjwvZGF0ZXM+PGlzYm4+MDE5NS05MTMxIChQcmludCkmI3hE
OzAxOTUtOTEzMSAoTGlua2luZyk8L2lzYm4+PGFjY2Vzc2lvbi1udW0+MTgyMDI1NjM8L2FjY2Vz
c2lvbi1udW0+PHVybHM+PHJlbGF0ZWQtdXJscz48dXJsPmh0dHA6Ly93d3cubmNiaS5ubG0ubmlo
Lmdvdi9wdWJtZWQvMTgyMDI1NjM8L3VybD48L3JlbGF0ZWQtdXJscz48L3VybHM+PGVsZWN0cm9u
aWMtcmVzb3VyY2UtbnVtPjEwLjEyNDkvbXNzLjBiMDEzZTMxODE1Yjg0OTc8L2VsZWN0cm9uaWMt
cmVzb3VyY2UtbnVtPjwvcmVjb3JkPjwvQ2l0ZT48L0VuZE5vdGU+AG==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963D5D" w:rsidRPr="00D22628">
        <w:rPr>
          <w:szCs w:val="24"/>
          <w:lang w:eastAsia="en-GB"/>
        </w:rPr>
      </w:r>
      <w:r w:rsidR="00963D5D" w:rsidRPr="00D22628">
        <w:rPr>
          <w:szCs w:val="24"/>
          <w:lang w:eastAsia="en-GB"/>
        </w:rPr>
        <w:fldChar w:fldCharType="separate"/>
      </w:r>
      <w:r w:rsidR="00C76FC2" w:rsidRPr="00D22628">
        <w:rPr>
          <w:noProof/>
          <w:szCs w:val="24"/>
          <w:lang w:eastAsia="en-GB"/>
        </w:rPr>
        <w:t>(2, 19, 25, 31)</w:t>
      </w:r>
      <w:r w:rsidR="00963D5D" w:rsidRPr="00D22628">
        <w:rPr>
          <w:szCs w:val="24"/>
          <w:lang w:eastAsia="en-GB"/>
        </w:rPr>
        <w:fldChar w:fldCharType="end"/>
      </w:r>
      <w:r w:rsidR="00D6250B" w:rsidRPr="00D22628">
        <w:rPr>
          <w:szCs w:val="24"/>
          <w:lang w:eastAsia="en-GB"/>
        </w:rPr>
        <w:t xml:space="preserve"> whereas the effect on sprinting performance ranges from no effect</w:t>
      </w:r>
      <w:r w:rsidR="00270ABC" w:rsidRPr="00D22628">
        <w:rPr>
          <w:szCs w:val="24"/>
          <w:lang w:eastAsia="en-GB"/>
        </w:rPr>
        <w:t xml:space="preserve"> </w:t>
      </w:r>
      <w:r w:rsidR="00B966CD" w:rsidRPr="00D22628">
        <w:rPr>
          <w:szCs w:val="24"/>
          <w:lang w:eastAsia="en-GB"/>
        </w:rPr>
        <w:fldChar w:fldCharType="begin"/>
      </w:r>
      <w:r w:rsidR="004B7B60" w:rsidRPr="00D22628">
        <w:rPr>
          <w:szCs w:val="24"/>
          <w:lang w:eastAsia="en-GB"/>
        </w:rPr>
        <w:instrText xml:space="preserve"> ADDIN EN.CITE &lt;EndNote&gt;&lt;Cite&gt;&lt;Author&gt;Andersson&lt;/Author&gt;&lt;Year&gt;2008&lt;/Year&gt;&lt;RecNum&gt;1397&lt;/RecNum&gt;&lt;DisplayText&gt;(2)&lt;/DisplayText&gt;&lt;record&gt;&lt;rec-number&gt;1397&lt;/rec-number&gt;&lt;foreign-keys&gt;&lt;key app="EN" db-id="etezvxfpkzv29ie2fzkx2ztx59ewr5aaxftp" timestamp="1473339864"&gt;1397&lt;/key&gt;&lt;/foreign-keys&gt;&lt;ref-type name="Journal Article"&gt;17&lt;/ref-type&gt;&lt;contributors&gt;&lt;authors&gt;&lt;author&gt;Andersson, H.&lt;/author&gt;&lt;author&gt;Raastad, T.&lt;/author&gt;&lt;author&gt;Nilsson, J.&lt;/author&gt;&lt;author&gt;Paulsen, G.&lt;/author&gt;&lt;author&gt;Garthe, I.&lt;/author&gt;&lt;author&gt;Kadi, F.&lt;/author&gt;&lt;/authors&gt;&lt;/contributors&gt;&lt;auth-address&gt;Department of Health Sciences, Orebro University, Orebro, Sweden. helena.andersson@hi.oru.se&lt;/auth-address&gt;&lt;titles&gt;&lt;title&gt;Neuromuscular fatigue and recovery in elite female soccer: effects of active recovery&lt;/title&gt;&lt;secondary-title&gt;Med Sci Sports Exerc&lt;/secondary-title&gt;&lt;/titles&gt;&lt;periodical&gt;&lt;full-title&gt;Med Sci Sports Exerc&lt;/full-title&gt;&lt;abbr-1&gt;Medicine and Science in Sports and Exercise&lt;/abbr-1&gt;&lt;abbr-2&gt;Med Sci Sports Exerc&lt;/abbr-2&gt;&lt;abbr-3&gt;Med. Sci. Sports Exerc.&lt;/abbr-3&gt;&lt;/periodical&gt;&lt;pages&gt;372-80&lt;/pages&gt;&lt;volume&gt;40&lt;/volume&gt;&lt;number&gt;2&lt;/number&gt;&lt;keywords&gt;&lt;keyword&gt;Adaptation, Physiological/*physiology&lt;/keyword&gt;&lt;keyword&gt;Adolescent&lt;/keyword&gt;&lt;keyword&gt;Adult&lt;/keyword&gt;&lt;keyword&gt;Creatine Kinase/analysis&lt;/keyword&gt;&lt;keyword&gt;Exercise Test&lt;/keyword&gt;&lt;keyword&gt;Female&lt;/keyword&gt;&lt;keyword&gt;Humans&lt;/keyword&gt;&lt;keyword&gt;Muscle Fatigue/*physiology&lt;/keyword&gt;&lt;keyword&gt;Norway&lt;/keyword&gt;&lt;keyword&gt;Pain Measurement&lt;/keyword&gt;&lt;keyword&gt;Physical Exertion/physiology&lt;/keyword&gt;&lt;keyword&gt;Soccer/*physiology&lt;/keyword&gt;&lt;keyword&gt;Sweden&lt;/keyword&gt;&lt;keyword&gt;Urea/analysis&lt;/keyword&gt;&lt;keyword&gt;Uric Acid/analysis&lt;/keyword&gt;&lt;/keywords&gt;&lt;dates&gt;&lt;year&gt;2008&lt;/year&gt;&lt;pub-dates&gt;&lt;date&gt;Feb&lt;/date&gt;&lt;/pub-dates&gt;&lt;/dates&gt;&lt;isbn&gt;0195-9131 (Print)&amp;#xD;0195-9131 (Linking)&lt;/isbn&gt;&lt;accession-num&gt;18202563&lt;/accession-num&gt;&lt;urls&gt;&lt;related-urls&gt;&lt;url&gt;http://www.ncbi.nlm.nih.gov/pubmed/18202563&lt;/url&gt;&lt;/related-urls&gt;&lt;/urls&gt;&lt;electronic-resource-num&gt;10.1249/mss.0b013e31815b8497&lt;/electronic-resource-num&gt;&lt;/record&gt;&lt;/Cite&gt;&lt;/EndNote&gt;</w:instrText>
      </w:r>
      <w:r w:rsidR="00B966CD" w:rsidRPr="00D22628">
        <w:rPr>
          <w:szCs w:val="24"/>
          <w:lang w:eastAsia="en-GB"/>
        </w:rPr>
        <w:fldChar w:fldCharType="separate"/>
      </w:r>
      <w:r w:rsidR="004B7B60" w:rsidRPr="00D22628">
        <w:rPr>
          <w:noProof/>
          <w:szCs w:val="24"/>
          <w:lang w:eastAsia="en-GB"/>
        </w:rPr>
        <w:t>(2)</w:t>
      </w:r>
      <w:r w:rsidR="00B966CD" w:rsidRPr="00D22628">
        <w:rPr>
          <w:szCs w:val="24"/>
          <w:lang w:eastAsia="en-GB"/>
        </w:rPr>
        <w:fldChar w:fldCharType="end"/>
      </w:r>
      <w:r w:rsidR="001A1E9B" w:rsidRPr="00D22628">
        <w:rPr>
          <w:szCs w:val="24"/>
          <w:lang w:eastAsia="en-GB"/>
        </w:rPr>
        <w:t>, through to full recovery by 24</w:t>
      </w:r>
      <w:r w:rsidR="000D7063" w:rsidRPr="00D22628">
        <w:rPr>
          <w:szCs w:val="24"/>
          <w:lang w:eastAsia="en-GB"/>
        </w:rPr>
        <w:t xml:space="preserve"> h</w:t>
      </w:r>
      <w:r w:rsidR="00270ABC" w:rsidRPr="00D22628">
        <w:rPr>
          <w:szCs w:val="24"/>
          <w:lang w:eastAsia="en-GB"/>
        </w:rPr>
        <w:t xml:space="preserve"> </w:t>
      </w:r>
      <w:r w:rsidR="00B966CD"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SYW1waW5pbmk8L0F1dGhvcj48WWVhcj4yMDExPC9ZZWFy
PjxSZWNOdW0+MTI4NzwvUmVjTnVtPjxEaXNwbGF5VGV4dD4oMzEpPC9EaXNwbGF5VGV4dD48cmVj
b3JkPjxyZWMtbnVtYmVyPjEyODc8L3JlYy1udW1iZXI+PGZvcmVpZ24ta2V5cz48a2V5IGFwcD0i
RU4iIGRiLWlkPSJldGV6dnhmcGt6djI5aWUyZnpreDJ6dHg1OWV3cjVhYXhmdHAiIHRpbWVzdGFt
cD0iMTM5NTMzMjE2MyI+MTI4Nzwva2V5PjwvZm9yZWlnbi1rZXlzPjxyZWYtdHlwZSBuYW1lPSJK
b3VybmFsIEFydGljbGUiPjE3PC9yZWYtdHlwZT48Y29udHJpYnV0b3JzPjxhdXRob3JzPjxhdXRo
b3I+UmFtcGluaW5pLCBFLjwvYXV0aG9yPjxhdXRob3I+Qm9zaW8sIEEuPC9hdXRob3I+PGF1dGhv
cj5GZXJyYXJlc2ksIEkuPC9hdXRob3I+PGF1dGhvcj5QZXRydW9sbywgQS48L2F1dGhvcj48YXV0
aG9yPk1vcmVsbGksIEEuPC9hdXRob3I+PGF1dGhvcj5TYXNzaSwgQS48L2F1dGhvcj48L2F1dGhv
cnM+PC9jb250cmlidXRvcnM+PGF1dGgtYWRkcmVzcz5IdW1hbiBQZXJmb3JtYW5jZSBMYWJvcmF0
b3J5LCBNQVBFSSBTcG9ydCBSZXNlYXJjaCBDZW50ZXIsIFZhcmVzZSwgSXRhbHkuIHBoeXNpb2xh
YkBtYXBlaXNwb3J0Lml0PC9hdXRoLWFkZHJlc3M+PHRpdGxlcz48dGl0bGU+TWF0Y2gtcmVsYXRl
ZCBmYXRpZ3VlIGluIHNvY2NlciBwbGF5ZXJzPC90aXRsZT48c2Vjb25kYXJ5LXRpdGxlPk1lZGlj
aW5lIGFuZCBTY2llbmNlIGluIFNwb3J0cyBhbmQgRXhlcmNpc2U8L3NlY29uZGFyeS10aXRsZT48
YWx0LXRpdGxlPk1lZCBTY2kgU3BvcnRzIEV4ZXJjPC9hbHQtdGl0bGU+PC90aXRsZXM+PHBlcmlv
ZGljYWw+PGZ1bGwtdGl0bGU+TWVkaWNpbmUgYW5kIFNjaWVuY2UgaW4gU3BvcnRzIGFuZCBFeGVy
Y2lzZTwvZnVsbC10aXRsZT48YWJici0xPk1lZGljaW5lIGFuZCBTY2llbmNlIGluIFNwb3J0cyBh
bmQgRXhlcmNpc2U8L2FiYnItMT48YWJici0yPk1lZCBTY2kgU3BvcnRzIEV4ZXJjPC9hYmJyLTI+
PGFiYnItMz5NZWQuIFNjaS4gU3BvcnRzIEV4ZXJjLjwvYWJici0zPjwvcGVyaW9kaWNhbD48YWx0
LXBlcmlvZGljYWw+PGZ1bGwtdGl0bGU+TWVkIFNjaSBTcG9ydHMgRXhlcmM8L2Z1bGwtdGl0bGU+
PGFiYnItMT5NZWRpY2luZSBhbmQgU2NpZW5jZSBpbiBTcG9ydHMgYW5kIEV4ZXJjaXNlPC9hYmJy
LTE+PGFiYnItMj5NZWQgU2NpIFNwb3J0cyBFeGVyYzwvYWJici0yPjxhYmJyLTM+TWVkLiBTY2ku
IFNwb3J0cyBFeGVyYy48L2FiYnItMz48L2FsdC1wZXJpb2RpY2FsPjxwYWdlcz4yMTYxLTcwPC9w
YWdlcz48dm9sdW1lPjQzPC92b2x1bWU+PG51bWJlcj4xMTwvbnVtYmVyPjxlZGl0aW9uPjIwMTEv
MDQvMjA8L2VkaXRpb24+PGtleXdvcmRzPjxrZXl3b3JkPkFkb2xlc2NlbnQ8L2tleXdvcmQ+PGtl
eXdvcmQ+QXRobGV0aWMgUGVyZm9ybWFuY2UvKnBoeXNpb2xvZ3k8L2tleXdvcmQ+PGtleXdvcmQ+
KkNvbXBldGl0aXZlIEJlaGF2aW9yPC9rZXl3b3JkPjxrZXl3b3JkPkVsZWN0cm9teW9ncmFwaHk8
L2tleXdvcmQ+PGtleXdvcmQ+SHVtYW5zPC9rZXl3b3JkPjxrZXl3b3JkPkl0YWx5PC9rZXl3b3Jk
PjxrZXl3b3JkPk1hbGU8L2tleXdvcmQ+PGtleXdvcmQ+Kk11c2NsZSBGYXRpZ3VlPC9rZXl3b3Jk
PjxrZXl3b3JkPk11c2NsZXMvKmluanVyaWVzPC9rZXl3b3JkPjxrZXl3b3JkPipTb2NjZXI8L2tl
eXdvcmQ+PGtleXdvcmQ+WW91bmcgQWR1bHQ8L2tleXdvcmQ+PC9rZXl3b3Jkcz48ZGF0ZXM+PHll
YXI+MjAxMTwveWVhcj48cHViLWRhdGVzPjxkYXRlPk5vdjwvZGF0ZT48L3B1Yi1kYXRlcz48L2Rh
dGVzPjxpc2JuPjE1MzAtMDMxNSAoRWxlY3Ryb25pYykmI3hEOzAxOTUtOTEzMSAoTGlua2luZyk8
L2lzYm4+PGFjY2Vzc2lvbi1udW0+MjE1MDI4OTE8L2FjY2Vzc2lvbi1udW0+PHVybHM+PHJlbGF0
ZWQtdXJscz48dXJsPmh0dHA6Ly93d3cubmNiaS5ubG0ubmloLmdvdi9wdWJtZWQvMjE1MDI4OTE8
L3VybD48L3JlbGF0ZWQtdXJscz48L3VybHM+PGVsZWN0cm9uaWMtcmVzb3VyY2UtbnVtPjEwLjEy
NDkvTVNTLjBiMDEzZTMxODIxZTljNWM8L2VsZWN0cm9uaWMtcmVzb3VyY2UtbnVtPjxsYW5ndWFn
ZT5lbmc8L2xhbmd1YWdlPjwvcmVjb3JkPjwvQ2l0ZT48L0VuZE5vdGU+AG==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B966CD" w:rsidRPr="00D22628">
        <w:rPr>
          <w:szCs w:val="24"/>
          <w:lang w:eastAsia="en-GB"/>
        </w:rPr>
      </w:r>
      <w:r w:rsidR="00B966CD" w:rsidRPr="00D22628">
        <w:rPr>
          <w:szCs w:val="24"/>
          <w:lang w:eastAsia="en-GB"/>
        </w:rPr>
        <w:fldChar w:fldCharType="separate"/>
      </w:r>
      <w:r w:rsidR="00C76FC2" w:rsidRPr="00D22628">
        <w:rPr>
          <w:noProof/>
          <w:szCs w:val="24"/>
          <w:lang w:eastAsia="en-GB"/>
        </w:rPr>
        <w:t>(31)</w:t>
      </w:r>
      <w:r w:rsidR="00B966CD" w:rsidRPr="00D22628">
        <w:rPr>
          <w:szCs w:val="24"/>
          <w:lang w:eastAsia="en-GB"/>
        </w:rPr>
        <w:fldChar w:fldCharType="end"/>
      </w:r>
      <w:r w:rsidR="00811F7C" w:rsidRPr="00D22628">
        <w:rPr>
          <w:szCs w:val="24"/>
          <w:lang w:eastAsia="en-GB"/>
        </w:rPr>
        <w:t>, 48</w:t>
      </w:r>
      <w:r w:rsidR="000D7063" w:rsidRPr="00D22628">
        <w:rPr>
          <w:szCs w:val="24"/>
          <w:lang w:eastAsia="en-GB"/>
        </w:rPr>
        <w:t xml:space="preserve"> h</w:t>
      </w:r>
      <w:r w:rsidR="00270ABC" w:rsidRPr="00D22628">
        <w:rPr>
          <w:szCs w:val="24"/>
          <w:lang w:eastAsia="en-GB"/>
        </w:rPr>
        <w:t xml:space="preserve"> </w:t>
      </w:r>
      <w:r w:rsidR="007C11E6" w:rsidRPr="00D22628">
        <w:rPr>
          <w:szCs w:val="24"/>
          <w:lang w:eastAsia="en-GB"/>
        </w:rPr>
        <w:fldChar w:fldCharType="begin"/>
      </w:r>
      <w:r w:rsidR="004B7B60" w:rsidRPr="00D22628">
        <w:rPr>
          <w:szCs w:val="24"/>
          <w:lang w:eastAsia="en-GB"/>
        </w:rPr>
        <w:instrText xml:space="preserve"> ADDIN EN.CITE &lt;EndNote&gt;&lt;Cite&gt;&lt;Author&gt;Ascensao&lt;/Author&gt;&lt;Year&gt;2008&lt;/Year&gt;&lt;RecNum&gt;1439&lt;/RecNum&gt;&lt;DisplayText&gt;(3)&lt;/DisplayText&gt;&lt;record&gt;&lt;rec-number&gt;1439&lt;/rec-number&gt;&lt;foreign-keys&gt;&lt;key app="EN" db-id="etezvxfpkzv29ie2fzkx2ztx59ewr5aaxftp" timestamp="1473404833"&gt;1439&lt;/key&gt;&lt;/foreign-keys&gt;&lt;ref-type name="Journal Article"&gt;17&lt;/ref-type&gt;&lt;contributors&gt;&lt;authors&gt;&lt;author&gt;Ascensao, A.&lt;/author&gt;&lt;author&gt;Rebelo, A.&lt;/author&gt;&lt;author&gt;Oliveira, E.&lt;/author&gt;&lt;author&gt;Marques, F.&lt;/author&gt;&lt;author&gt;Pereira, L.&lt;/author&gt;&lt;author&gt;Magalhaes, J.&lt;/author&gt;&lt;/authors&gt;&lt;/contributors&gt;&lt;auth-address&gt;Research Centre in Physical Activity, Health and Leisure, University of Porto, Portugal. aascensao@fcdef.up.pt&lt;/auth-address&gt;&lt;titles&gt;&lt;title&gt;Biochemical impact of a soccer match - analysis of oxidative stress and muscle damage markers throughout recovery&lt;/title&gt;&lt;secondary-title&gt;Clin Biochem&lt;/secondary-title&gt;&lt;/titles&gt;&lt;periodical&gt;&lt;full-title&gt;Clin Biochem&lt;/full-title&gt;&lt;/periodical&gt;&lt;pages&gt;841-51&lt;/pages&gt;&lt;volume&gt;41&lt;/volume&gt;&lt;number&gt;10-11&lt;/number&gt;&lt;keywords&gt;&lt;keyword&gt;Athletic Injuries/blood/*physiopathology/rehabilitation&lt;/keyword&gt;&lt;keyword&gt;Biomarkers/blood&lt;/keyword&gt;&lt;keyword&gt;Creatine Kinase/blood&lt;/keyword&gt;&lt;keyword&gt;Diet&lt;/keyword&gt;&lt;keyword&gt;Exercise&lt;/keyword&gt;&lt;keyword&gt;Heart Rate&lt;/keyword&gt;&lt;keyword&gt;Humans&lt;/keyword&gt;&lt;keyword&gt;Male&lt;/keyword&gt;&lt;keyword&gt;Muscle Strength/*physiology&lt;/keyword&gt;&lt;keyword&gt;Muscle, Skeletal/*physiopathology&lt;/keyword&gt;&lt;keyword&gt;*Oxidative Stress&lt;/keyword&gt;&lt;keyword&gt;Oxygen Consumption&lt;/keyword&gt;&lt;keyword&gt;*Soccer&lt;/keyword&gt;&lt;/keywords&gt;&lt;dates&gt;&lt;year&gt;2008&lt;/year&gt;&lt;pub-dates&gt;&lt;date&gt;Jul&lt;/date&gt;&lt;/pub-dates&gt;&lt;/dates&gt;&lt;isbn&gt;1873-2933 (Electronic)&amp;#xD;0009-9120 (Linking)&lt;/isbn&gt;&lt;accession-num&gt;18457670&lt;/accession-num&gt;&lt;urls&gt;&lt;related-urls&gt;&lt;url&gt;http://www.ncbi.nlm.nih.gov/pubmed/18457670&lt;/url&gt;&lt;/related-urls&gt;&lt;/urls&gt;&lt;electronic-resource-num&gt;10.1016/j.clinbiochem.2008.04.008&lt;/electronic-resource-num&gt;&lt;/record&gt;&lt;/Cite&gt;&lt;/EndNote&gt;</w:instrText>
      </w:r>
      <w:r w:rsidR="007C11E6" w:rsidRPr="00D22628">
        <w:rPr>
          <w:szCs w:val="24"/>
          <w:lang w:eastAsia="en-GB"/>
        </w:rPr>
        <w:fldChar w:fldCharType="separate"/>
      </w:r>
      <w:r w:rsidR="004B7B60" w:rsidRPr="00D22628">
        <w:rPr>
          <w:noProof/>
          <w:szCs w:val="24"/>
          <w:lang w:eastAsia="en-GB"/>
        </w:rPr>
        <w:t>(3)</w:t>
      </w:r>
      <w:r w:rsidR="007C11E6" w:rsidRPr="00D22628">
        <w:rPr>
          <w:szCs w:val="24"/>
          <w:lang w:eastAsia="en-GB"/>
        </w:rPr>
        <w:fldChar w:fldCharType="end"/>
      </w:r>
      <w:r w:rsidR="00D6250B" w:rsidRPr="00D22628">
        <w:rPr>
          <w:szCs w:val="24"/>
          <w:lang w:eastAsia="en-GB"/>
        </w:rPr>
        <w:t xml:space="preserve"> and </w:t>
      </w:r>
      <w:r w:rsidR="001A1E9B" w:rsidRPr="00D22628">
        <w:rPr>
          <w:szCs w:val="24"/>
          <w:lang w:eastAsia="en-GB"/>
        </w:rPr>
        <w:t>&gt;</w:t>
      </w:r>
      <w:r w:rsidR="00D6250B" w:rsidRPr="00D22628">
        <w:rPr>
          <w:szCs w:val="24"/>
          <w:lang w:eastAsia="en-GB"/>
        </w:rPr>
        <w:t>7</w:t>
      </w:r>
      <w:r w:rsidR="001A1E9B" w:rsidRPr="00D22628">
        <w:rPr>
          <w:szCs w:val="24"/>
          <w:lang w:eastAsia="en-GB"/>
        </w:rPr>
        <w:t>2 h</w:t>
      </w:r>
      <w:r w:rsidR="00270ABC" w:rsidRPr="00D22628">
        <w:rPr>
          <w:szCs w:val="24"/>
          <w:lang w:eastAsia="en-GB"/>
        </w:rPr>
        <w:t xml:space="preserve"> </w:t>
      </w:r>
      <w:r w:rsidR="00B966CD" w:rsidRPr="00D22628">
        <w:rPr>
          <w:szCs w:val="24"/>
          <w:lang w:eastAsia="en-GB"/>
        </w:rPr>
        <w:fldChar w:fldCharType="begin">
          <w:fldData xml:space="preserve">PEVuZE5vdGU+PENpdGU+PEF1dGhvcj5NYWdhbGhhZXM8L0F1dGhvcj48WWVhcj4yMDEwPC9ZZWFy
PjxSZWNOdW0+MTQxOTwvUmVjTnVtPjxEaXNwbGF5VGV4dD4oMTksIDI1KTwvRGlzcGxheVRleHQ+
PHJlY29yZD48cmVjLW51bWJlcj4xNDE5PC9yZWMtbnVtYmVyPjxmb3JlaWduLWtleXM+PGtleSBh
cHA9IkVOIiBkYi1pZD0iZXRlenZ4ZnBrenYyOWllMmZ6a3gyenR4NTlld3I1YWF4ZnRwIiB0aW1l
c3RhbXA9IjE0NzMzNDE3OTciPjE0MTk8L2tleT48L2ZvcmVpZ24ta2V5cz48cmVmLXR5cGUgbmFt
ZT0iSm91cm5hbCBBcnRpY2xlIj4xNzwvcmVmLXR5cGU+PGNvbnRyaWJ1dG9ycz48YXV0aG9ycz48
YXV0aG9yPk1hZ2FsaGFlcywgSi48L2F1dGhvcj48YXV0aG9yPlJlYmVsbywgQS48L2F1dGhvcj48
YXV0aG9yPk9saXZlaXJhLCBFLjwvYXV0aG9yPjxhdXRob3I+U2lsdmEsIEouIFIuPC9hdXRob3I+
PGF1dGhvcj5NYXJxdWVzLCBGLjwvYXV0aG9yPjxhdXRob3I+QXNjZW5zYW8sIEEuPC9hdXRob3I+
PC9hdXRob3JzPjwvY29udHJpYnV0b3JzPjxhdXRoLWFkZHJlc3M+Q2VudHJlIGZvciBSZXNlYXJj
aCBpbiBQaHlzaWNhbCBBY3Rpdml0eSwgSGVhbHRoIGFuZCBMZWlzdXJlLCBGYWN1bHR5IG9mIFNw
b3J0IFNjaWVuY2VzLCBVbml2ZXJzaXR5IG9mIFBvcnRvLCBQb3J0bywgUG9ydHVnYWwuIGptYWdh
QGZhZGUudXAucHQ8L2F1dGgtYWRkcmVzcz48dGl0bGVzPjx0aXRsZT5JbXBhY3Qgb2YgTG91Z2hi
b3JvdWdoIEludGVybWl0dGVudCBTaHV0dGxlIFRlc3QgdmVyc3VzIHNvY2NlciBtYXRjaCBvbiBw
aHlzaW9sb2dpY2FsLCBiaW9jaGVtaWNhbCBhbmQgbmV1cm9tdXNjdWxhciBwYXJhbWV0ZXJzPC90
aXRsZT48c2Vjb25kYXJ5LXRpdGxlPkV1ciBKIEFwcGwgUGh5c2lvbDwvc2Vjb25kYXJ5LXRpdGxl
PjwvdGl0bGVzPjxwZXJpb2RpY2FsPjxmdWxsLXRpdGxlPkV1ciBKIEFwcGwgUGh5c2lvbDwvZnVs
bC10aXRsZT48YWJici0xPkV1cm9wZWFuIEpvdXJuYWwgb2YgQXBwbGllZCBQaHlzaW9sb2d5PC9h
YmJyLTE+PGFiYnItMj5FdXIgSiBBcHBsIFBoeXNpb2w8L2FiYnItMj48YWJici0zPkV1ci4gSi4g
QXBwbC4gUGh5c2lvbC48L2FiYnItMz48L3BlcmlvZGljYWw+PHBhZ2VzPjM5LTQ4PC9wYWdlcz48
dm9sdW1lPjEwODwvdm9sdW1lPjxudW1iZXI+MTwvbnVtYmVyPjxrZXl3b3Jkcz48a2V5d29yZD5D
cmVhdGluZSBLaW5hc2UvbWV0YWJvbGlzbTwva2V5d29yZD48a2V5d29yZD5FeGVyY2lzZS9waHlz
aW9sb2d5PC9rZXl3b3JkPjxrZXl3b3JkPkV4ZXJjaXNlIFRlc3Q8L2tleXdvcmQ+PGtleXdvcmQ+
SGVhcnQgUmF0ZS8qcGh5c2lvbG9neTwva2V5d29yZD48a2V5d29yZD5IdW1hbnM8L2tleXdvcmQ+
PGtleXdvcmQ+TWFsZTwva2V5d29yZD48a2V5d29yZD5NYWxvbmRpYWxkZWh5ZGUvYW5hbHlzaXM8
L2tleXdvcmQ+PGtleXdvcmQ+TXVzY2xlIEZhdGlndWUvKnBoeXNpb2xvZ3k8L2tleXdvcmQ+PGtl
eXdvcmQ+T3h5Z2VuIENvbnN1bXB0aW9uLypwaHlzaW9sb2d5PC9rZXl3b3JkPjxrZXl3b3JkPlBo
eXNpY2FsIEVuZHVyYW5jZS9waHlzaW9sb2d5PC9rZXl3b3JkPjxrZXl3b3JkPlBoeXNpY2FsIEZp
dG5lc3MvKnBoeXNpb2xvZ3k8L2tleXdvcmQ+PGtleXdvcmQ+U29jY2VyPC9rZXl3b3JkPjxrZXl3
b3JkPlRhc2sgUGVyZm9ybWFuY2UgYW5kIEFuYWx5c2lzPC9rZXl3b3JkPjxrZXl3b3JkPlVyaWMg
QWNpZC9hbmFseXNpczwva2V5d29yZD48L2tleXdvcmRzPjxkYXRlcz48eWVhcj4yMDEwPC95ZWFy
PjxwdWItZGF0ZXM+PGRhdGU+SmFuPC9kYXRlPjwvcHViLWRhdGVzPjwvZGF0ZXM+PGlzYm4+MTQz
OS02MzI3IChFbGVjdHJvbmljKSYjeEQ7MTQzOS02MzE5IChMaW5raW5nKTwvaXNibj48YWNjZXNz
aW9uLW51bT4xOTc1NjcxMzwvYWNjZXNzaW9uLW51bT48dXJscz48cmVsYXRlZC11cmxzPjx1cmw+
aHR0cDovL3d3dy5uY2JpLm5sbS5uaWguZ292L3B1Ym1lZC8xOTc1NjcxMzwvdXJsPjwvcmVsYXRl
ZC11cmxzPjwvdXJscz48ZWxlY3Ryb25pYy1yZXNvdXJjZS1udW0+MTAuMTAwNy9zMDA0MjEtMDA5
LTExNjEtejwvZWxlY3Ryb25pYy1yZXNvdXJjZS1udW0+PC9yZWNvcmQ+PC9DaXRlPjxDaXRlPjxB
dXRob3I+TmVkZWxlYzwvQXV0aG9yPjxZZWFyPjIwMTQ8L1llYXI+PFJlY051bT4xNDM0PC9SZWNO
dW0+PHJlY29yZD48cmVjLW51bWJlcj4xNDM0PC9yZWMtbnVtYmVyPjxmb3JlaWduLWtleXM+PGtl
eSBhcHA9IkVOIiBkYi1pZD0iZXRlenZ4ZnBrenYyOWllMmZ6a3gyenR4NTlld3I1YWF4ZnRwIiB0
aW1lc3RhbXA9IjE0NzMzNDQyMDkiPjE0MzQ8L2tleT48L2ZvcmVpZ24ta2V5cz48cmVmLXR5cGUg
bmFtZT0iSm91cm5hbCBBcnRpY2xlIj4xNzwvcmVmLXR5cGU+PGNvbnRyaWJ1dG9ycz48YXV0aG9y
cz48YXV0aG9yPk5lZGVsZWMsIE0uPC9hdXRob3I+PGF1dGhvcj5NY0NhbGwsIEEuPC9hdXRob3I+
PGF1dGhvcj5DYXJsaW5nLCBDLjwvYXV0aG9yPjxhdXRob3I+TGVnYWxsLCBGLjwvYXV0aG9yPjxh
dXRob3I+QmVydGhvaW4sIFMuPC9hdXRob3I+PGF1dGhvcj5EdXBvbnQsIEcuPC9hdXRob3I+PC9h
dXRob3JzPjwvY29udHJpYnV0b3JzPjxhdXRoLWFkZHJlc3M+MVRoZSBVbml2ZXJzaXR5IG9mIExp
bGxlIE5vcmQgZGUgRnJhbmNlLCBMaWxsZSwgRnJhbmNlOyBhbmQgMkxPU0MgTGlsbGUgTWV0cm9w
b2xpdGFuIEZvb3RiYWxsIENsdWIsIENhbXBoaW4tZW4tUGV2ZWxlLCBGcmFuY2UuPC9hdXRoLWFk
ZHJlc3M+PHRpdGxlcz48dGl0bGU+VGhlIGluZmx1ZW5jZSBvZiBzb2NjZXIgcGxheWluZyBhY3Rp
b25zIG9uIHRoZSByZWNvdmVyeSBraW5ldGljcyBhZnRlciBhIHNvY2NlciBtYXRjaDwvdGl0bGU+
PHNlY29uZGFyeS10aXRsZT5KIFN0cmVuZ3RoIENvbmQgUmVzPC9zZWNvbmRhcnktdGl0bGU+PC90
aXRsZXM+PHBlcmlvZGljYWw+PGZ1bGwtdGl0bGU+SiBTdHJlbmd0aCBDb25kIFJlczwvZnVsbC10
aXRsZT48YWJici0xPkpvdXJuYWwgb2YgU3RyZW5ndGggYW5kIENvbmRpdGlvbmluZyBSZXNlYXJj
aDwvYWJici0xPjxhYmJyLTI+SiBTdHJlbmd0aCBDb25kIFJlczwvYWJici0yPjxhYmJyLTM+Si4g
U3RyZW5ndGggQ29uZC4gUmVzLjwvYWJici0zPjwvcGVyaW9kaWNhbD48cGFnZXM+MTUxNy0yMzwv
cGFnZXM+PHZvbHVtZT4yODwvdm9sdW1lPjxudW1iZXI+NjwvbnVtYmVyPjxrZXl3b3Jkcz48a2V5
d29yZD5BZG9sZXNjZW50PC9rZXl3b3JkPjxrZXl3b3JkPkFkdWx0PC9rZXl3b3JkPjxrZXl3b3Jk
PkF0aGxldGljIFBlcmZvcm1hbmNlLypwaHlzaW9sb2d5PC9rZXl3b3JkPjxrZXl3b3JkPkNvbXBl
dGl0aXZlIEJlaGF2aW9yPC9rZXl3b3JkPjxrZXl3b3JkPkNyZWF0aW5lIEtpbmFzZS9ibG9vZDwv
a2V5d29yZD48a2V5d29yZD5FeGVyY2lzZSBUZXN0PC9rZXl3b3JkPjxrZXl3b3JkPkh1bWFuczwv
a2V5d29yZD48a2V5d29yZD5Jc29tZXRyaWMgQ29udHJhY3Rpb24vcGh5c2lvbG9neTwva2V5d29y
ZD48a2V5d29yZD5LaW5ldGljczwva2V5d29yZD48a2V5d29yZD5NYWxlPC9rZXl3b3JkPjxrZXl3
b3JkPk11c2NsZSBGYXRpZ3VlL3BoeXNpb2xvZ3k8L2tleXdvcmQ+PGtleXdvcmQ+TXVzY2xlIFN0
cmVuZ3RoL3BoeXNpb2xvZ3k8L2tleXdvcmQ+PGtleXdvcmQ+UmVjb3Zlcnkgb2YgRnVuY3Rpb24v
KnBoeXNpb2xvZ3k8L2tleXdvcmQ+PGtleXdvcmQ+UnVubmluZy9waHlzaW9sb2d5PC9rZXl3b3Jk
PjxrZXl3b3JkPlNvY2Nlci8qcGh5c2lvbG9neTwva2V5d29yZD48a2V5d29yZD5UaW1lIGFuZCBN
b3Rpb24gU3R1ZGllczwva2V5d29yZD48a2V5d29yZD5WaWRlbyBSZWNvcmRpbmc8L2tleXdvcmQ+
PC9rZXl3b3Jkcz48ZGF0ZXM+PHllYXI+MjAxNDwveWVhcj48cHViLWRhdGVzPjxkYXRlPkp1bjwv
ZGF0ZT48L3B1Yi1kYXRlcz48L2RhdGVzPjxpc2JuPjE1MzMtNDI4NyAoRWxlY3Ryb25pYykmI3hE
OzEwNjQtODAxMSAoTGlua2luZyk8L2lzYm4+PGFjY2Vzc2lvbi1udW0+MjQxNzI3MjI8L2FjY2Vz
c2lvbi1udW0+PHVybHM+PHJlbGF0ZWQtdXJscz48dXJsPmh0dHA6Ly93d3cubmNiaS5ubG0ubmlo
Lmdvdi9wdWJtZWQvMjQxNzI3MjI8L3VybD48L3JlbGF0ZWQtdXJscz48L3VybHM+PGVsZWN0cm9u
aWMtcmVzb3VyY2UtbnVtPjEwLjE1MTkvSlNDLjAwMDAwMDAwMDAwMDAyOTM8L2VsZWN0cm9uaWMt
cmVzb3VyY2UtbnVtPjwvcmVjb3JkPjwvQ2l0ZT48L0VuZE5vdGU+
</w:fldData>
        </w:fldChar>
      </w:r>
      <w:r w:rsidR="00C76FC2" w:rsidRPr="00D22628">
        <w:rPr>
          <w:szCs w:val="24"/>
          <w:lang w:eastAsia="en-GB"/>
        </w:rPr>
        <w:instrText xml:space="preserve"> ADDIN EN.CITE </w:instrText>
      </w:r>
      <w:r w:rsidR="00C76FC2" w:rsidRPr="00D22628">
        <w:rPr>
          <w:szCs w:val="24"/>
          <w:lang w:eastAsia="en-GB"/>
        </w:rPr>
        <w:fldChar w:fldCharType="begin">
          <w:fldData xml:space="preserve">PEVuZE5vdGU+PENpdGU+PEF1dGhvcj5NYWdhbGhhZXM8L0F1dGhvcj48WWVhcj4yMDEwPC9ZZWFy
PjxSZWNOdW0+MTQxOTwvUmVjTnVtPjxEaXNwbGF5VGV4dD4oMTksIDI1KTwvRGlzcGxheVRleHQ+
PHJlY29yZD48cmVjLW51bWJlcj4xNDE5PC9yZWMtbnVtYmVyPjxmb3JlaWduLWtleXM+PGtleSBh
cHA9IkVOIiBkYi1pZD0iZXRlenZ4ZnBrenYyOWllMmZ6a3gyenR4NTlld3I1YWF4ZnRwIiB0aW1l
c3RhbXA9IjE0NzMzNDE3OTciPjE0MTk8L2tleT48L2ZvcmVpZ24ta2V5cz48cmVmLXR5cGUgbmFt
ZT0iSm91cm5hbCBBcnRpY2xlIj4xNzwvcmVmLXR5cGU+PGNvbnRyaWJ1dG9ycz48YXV0aG9ycz48
YXV0aG9yPk1hZ2FsaGFlcywgSi48L2F1dGhvcj48YXV0aG9yPlJlYmVsbywgQS48L2F1dGhvcj48
YXV0aG9yPk9saXZlaXJhLCBFLjwvYXV0aG9yPjxhdXRob3I+U2lsdmEsIEouIFIuPC9hdXRob3I+
PGF1dGhvcj5NYXJxdWVzLCBGLjwvYXV0aG9yPjxhdXRob3I+QXNjZW5zYW8sIEEuPC9hdXRob3I+
PC9hdXRob3JzPjwvY29udHJpYnV0b3JzPjxhdXRoLWFkZHJlc3M+Q2VudHJlIGZvciBSZXNlYXJj
aCBpbiBQaHlzaWNhbCBBY3Rpdml0eSwgSGVhbHRoIGFuZCBMZWlzdXJlLCBGYWN1bHR5IG9mIFNw
b3J0IFNjaWVuY2VzLCBVbml2ZXJzaXR5IG9mIFBvcnRvLCBQb3J0bywgUG9ydHVnYWwuIGptYWdh
QGZhZGUudXAucHQ8L2F1dGgtYWRkcmVzcz48dGl0bGVzPjx0aXRsZT5JbXBhY3Qgb2YgTG91Z2hi
b3JvdWdoIEludGVybWl0dGVudCBTaHV0dGxlIFRlc3QgdmVyc3VzIHNvY2NlciBtYXRjaCBvbiBw
aHlzaW9sb2dpY2FsLCBiaW9jaGVtaWNhbCBhbmQgbmV1cm9tdXNjdWxhciBwYXJhbWV0ZXJzPC90
aXRsZT48c2Vjb25kYXJ5LXRpdGxlPkV1ciBKIEFwcGwgUGh5c2lvbDwvc2Vjb25kYXJ5LXRpdGxl
PjwvdGl0bGVzPjxwZXJpb2RpY2FsPjxmdWxsLXRpdGxlPkV1ciBKIEFwcGwgUGh5c2lvbDwvZnVs
bC10aXRsZT48YWJici0xPkV1cm9wZWFuIEpvdXJuYWwgb2YgQXBwbGllZCBQaHlzaW9sb2d5PC9h
YmJyLTE+PGFiYnItMj5FdXIgSiBBcHBsIFBoeXNpb2w8L2FiYnItMj48YWJici0zPkV1ci4gSi4g
QXBwbC4gUGh5c2lvbC48L2FiYnItMz48L3BlcmlvZGljYWw+PHBhZ2VzPjM5LTQ4PC9wYWdlcz48
dm9sdW1lPjEwODwvdm9sdW1lPjxudW1iZXI+MTwvbnVtYmVyPjxrZXl3b3Jkcz48a2V5d29yZD5D
cmVhdGluZSBLaW5hc2UvbWV0YWJvbGlzbTwva2V5d29yZD48a2V5d29yZD5FeGVyY2lzZS9waHlz
aW9sb2d5PC9rZXl3b3JkPjxrZXl3b3JkPkV4ZXJjaXNlIFRlc3Q8L2tleXdvcmQ+PGtleXdvcmQ+
SGVhcnQgUmF0ZS8qcGh5c2lvbG9neTwva2V5d29yZD48a2V5d29yZD5IdW1hbnM8L2tleXdvcmQ+
PGtleXdvcmQ+TWFsZTwva2V5d29yZD48a2V5d29yZD5NYWxvbmRpYWxkZWh5ZGUvYW5hbHlzaXM8
L2tleXdvcmQ+PGtleXdvcmQ+TXVzY2xlIEZhdGlndWUvKnBoeXNpb2xvZ3k8L2tleXdvcmQ+PGtl
eXdvcmQ+T3h5Z2VuIENvbnN1bXB0aW9uLypwaHlzaW9sb2d5PC9rZXl3b3JkPjxrZXl3b3JkPlBo
eXNpY2FsIEVuZHVyYW5jZS9waHlzaW9sb2d5PC9rZXl3b3JkPjxrZXl3b3JkPlBoeXNpY2FsIEZp
dG5lc3MvKnBoeXNpb2xvZ3k8L2tleXdvcmQ+PGtleXdvcmQ+U29jY2VyPC9rZXl3b3JkPjxrZXl3
b3JkPlRhc2sgUGVyZm9ybWFuY2UgYW5kIEFuYWx5c2lzPC9rZXl3b3JkPjxrZXl3b3JkPlVyaWMg
QWNpZC9hbmFseXNpczwva2V5d29yZD48L2tleXdvcmRzPjxkYXRlcz48eWVhcj4yMDEwPC95ZWFy
PjxwdWItZGF0ZXM+PGRhdGU+SmFuPC9kYXRlPjwvcHViLWRhdGVzPjwvZGF0ZXM+PGlzYm4+MTQz
OS02MzI3IChFbGVjdHJvbmljKSYjeEQ7MTQzOS02MzE5IChMaW5raW5nKTwvaXNibj48YWNjZXNz
aW9uLW51bT4xOTc1NjcxMzwvYWNjZXNzaW9uLW51bT48dXJscz48cmVsYXRlZC11cmxzPjx1cmw+
aHR0cDovL3d3dy5uY2JpLm5sbS5uaWguZ292L3B1Ym1lZC8xOTc1NjcxMzwvdXJsPjwvcmVsYXRl
ZC11cmxzPjwvdXJscz48ZWxlY3Ryb25pYy1yZXNvdXJjZS1udW0+MTAuMTAwNy9zMDA0MjEtMDA5
LTExNjEtejwvZWxlY3Ryb25pYy1yZXNvdXJjZS1udW0+PC9yZWNvcmQ+PC9DaXRlPjxDaXRlPjxB
dXRob3I+TmVkZWxlYzwvQXV0aG9yPjxZZWFyPjIwMTQ8L1llYXI+PFJlY051bT4xNDM0PC9SZWNO
dW0+PHJlY29yZD48cmVjLW51bWJlcj4xNDM0PC9yZWMtbnVtYmVyPjxmb3JlaWduLWtleXM+PGtl
eSBhcHA9IkVOIiBkYi1pZD0iZXRlenZ4ZnBrenYyOWllMmZ6a3gyenR4NTlld3I1YWF4ZnRwIiB0
aW1lc3RhbXA9IjE0NzMzNDQyMDkiPjE0MzQ8L2tleT48L2ZvcmVpZ24ta2V5cz48cmVmLXR5cGUg
bmFtZT0iSm91cm5hbCBBcnRpY2xlIj4xNzwvcmVmLXR5cGU+PGNvbnRyaWJ1dG9ycz48YXV0aG9y
cz48YXV0aG9yPk5lZGVsZWMsIE0uPC9hdXRob3I+PGF1dGhvcj5NY0NhbGwsIEEuPC9hdXRob3I+
PGF1dGhvcj5DYXJsaW5nLCBDLjwvYXV0aG9yPjxhdXRob3I+TGVnYWxsLCBGLjwvYXV0aG9yPjxh
dXRob3I+QmVydGhvaW4sIFMuPC9hdXRob3I+PGF1dGhvcj5EdXBvbnQsIEcuPC9hdXRob3I+PC9h
dXRob3JzPjwvY29udHJpYnV0b3JzPjxhdXRoLWFkZHJlc3M+MVRoZSBVbml2ZXJzaXR5IG9mIExp
bGxlIE5vcmQgZGUgRnJhbmNlLCBMaWxsZSwgRnJhbmNlOyBhbmQgMkxPU0MgTGlsbGUgTWV0cm9w
b2xpdGFuIEZvb3RiYWxsIENsdWIsIENhbXBoaW4tZW4tUGV2ZWxlLCBGcmFuY2UuPC9hdXRoLWFk
ZHJlc3M+PHRpdGxlcz48dGl0bGU+VGhlIGluZmx1ZW5jZSBvZiBzb2NjZXIgcGxheWluZyBhY3Rp
b25zIG9uIHRoZSByZWNvdmVyeSBraW5ldGljcyBhZnRlciBhIHNvY2NlciBtYXRjaDwvdGl0bGU+
PHNlY29uZGFyeS10aXRsZT5KIFN0cmVuZ3RoIENvbmQgUmVzPC9zZWNvbmRhcnktdGl0bGU+PC90
aXRsZXM+PHBlcmlvZGljYWw+PGZ1bGwtdGl0bGU+SiBTdHJlbmd0aCBDb25kIFJlczwvZnVsbC10
aXRsZT48YWJici0xPkpvdXJuYWwgb2YgU3RyZW5ndGggYW5kIENvbmRpdGlvbmluZyBSZXNlYXJj
aDwvYWJici0xPjxhYmJyLTI+SiBTdHJlbmd0aCBDb25kIFJlczwvYWJici0yPjxhYmJyLTM+Si4g
U3RyZW5ndGggQ29uZC4gUmVzLjwvYWJici0zPjwvcGVyaW9kaWNhbD48cGFnZXM+MTUxNy0yMzwv
cGFnZXM+PHZvbHVtZT4yODwvdm9sdW1lPjxudW1iZXI+NjwvbnVtYmVyPjxrZXl3b3Jkcz48a2V5
d29yZD5BZG9sZXNjZW50PC9rZXl3b3JkPjxrZXl3b3JkPkFkdWx0PC9rZXl3b3JkPjxrZXl3b3Jk
PkF0aGxldGljIFBlcmZvcm1hbmNlLypwaHlzaW9sb2d5PC9rZXl3b3JkPjxrZXl3b3JkPkNvbXBl
dGl0aXZlIEJlaGF2aW9yPC9rZXl3b3JkPjxrZXl3b3JkPkNyZWF0aW5lIEtpbmFzZS9ibG9vZDwv
a2V5d29yZD48a2V5d29yZD5FeGVyY2lzZSBUZXN0PC9rZXl3b3JkPjxrZXl3b3JkPkh1bWFuczwv
a2V5d29yZD48a2V5d29yZD5Jc29tZXRyaWMgQ29udHJhY3Rpb24vcGh5c2lvbG9neTwva2V5d29y
ZD48a2V5d29yZD5LaW5ldGljczwva2V5d29yZD48a2V5d29yZD5NYWxlPC9rZXl3b3JkPjxrZXl3
b3JkPk11c2NsZSBGYXRpZ3VlL3BoeXNpb2xvZ3k8L2tleXdvcmQ+PGtleXdvcmQ+TXVzY2xlIFN0
cmVuZ3RoL3BoeXNpb2xvZ3k8L2tleXdvcmQ+PGtleXdvcmQ+UmVjb3Zlcnkgb2YgRnVuY3Rpb24v
KnBoeXNpb2xvZ3k8L2tleXdvcmQ+PGtleXdvcmQ+UnVubmluZy9waHlzaW9sb2d5PC9rZXl3b3Jk
PjxrZXl3b3JkPlNvY2Nlci8qcGh5c2lvbG9neTwva2V5d29yZD48a2V5d29yZD5UaW1lIGFuZCBN
b3Rpb24gU3R1ZGllczwva2V5d29yZD48a2V5d29yZD5WaWRlbyBSZWNvcmRpbmc8L2tleXdvcmQ+
PC9rZXl3b3Jkcz48ZGF0ZXM+PHllYXI+MjAxNDwveWVhcj48cHViLWRhdGVzPjxkYXRlPkp1bjwv
ZGF0ZT48L3B1Yi1kYXRlcz48L2RhdGVzPjxpc2JuPjE1MzMtNDI4NyAoRWxlY3Ryb25pYykmI3hE
OzEwNjQtODAxMSAoTGlua2luZyk8L2lzYm4+PGFjY2Vzc2lvbi1udW0+MjQxNzI3MjI8L2FjY2Vz
c2lvbi1udW0+PHVybHM+PHJlbGF0ZWQtdXJscz48dXJsPmh0dHA6Ly93d3cubmNiaS5ubG0ubmlo
Lmdvdi9wdWJtZWQvMjQxNzI3MjI8L3VybD48L3JlbGF0ZWQtdXJscz48L3VybHM+PGVsZWN0cm9u
aWMtcmVzb3VyY2UtbnVtPjEwLjE1MTkvSlNDLjAwMDAwMDAwMDAwMDAyOTM8L2VsZWN0cm9uaWMt
cmVzb3VyY2UtbnVtPjwvcmVjb3JkPjwvQ2l0ZT48L0VuZE5vdGU+
</w:fldData>
        </w:fldChar>
      </w:r>
      <w:r w:rsidR="00C76FC2" w:rsidRPr="00D22628">
        <w:rPr>
          <w:szCs w:val="24"/>
          <w:lang w:eastAsia="en-GB"/>
        </w:rPr>
        <w:instrText xml:space="preserve"> ADDIN EN.CITE.DATA </w:instrText>
      </w:r>
      <w:r w:rsidR="00C76FC2" w:rsidRPr="00D22628">
        <w:rPr>
          <w:szCs w:val="24"/>
          <w:lang w:eastAsia="en-GB"/>
        </w:rPr>
      </w:r>
      <w:r w:rsidR="00C76FC2" w:rsidRPr="00D22628">
        <w:rPr>
          <w:szCs w:val="24"/>
          <w:lang w:eastAsia="en-GB"/>
        </w:rPr>
        <w:fldChar w:fldCharType="end"/>
      </w:r>
      <w:r w:rsidR="00B966CD" w:rsidRPr="00D22628">
        <w:rPr>
          <w:szCs w:val="24"/>
          <w:lang w:eastAsia="en-GB"/>
        </w:rPr>
      </w:r>
      <w:r w:rsidR="00B966CD" w:rsidRPr="00D22628">
        <w:rPr>
          <w:szCs w:val="24"/>
          <w:lang w:eastAsia="en-GB"/>
        </w:rPr>
        <w:fldChar w:fldCharType="separate"/>
      </w:r>
      <w:r w:rsidR="00C76FC2" w:rsidRPr="00D22628">
        <w:rPr>
          <w:noProof/>
          <w:szCs w:val="24"/>
          <w:lang w:eastAsia="en-GB"/>
        </w:rPr>
        <w:t>(19, 25)</w:t>
      </w:r>
      <w:r w:rsidR="00B966CD" w:rsidRPr="00D22628">
        <w:rPr>
          <w:szCs w:val="24"/>
          <w:lang w:eastAsia="en-GB"/>
        </w:rPr>
        <w:fldChar w:fldCharType="end"/>
      </w:r>
      <w:r w:rsidR="00441161" w:rsidRPr="00D22628">
        <w:rPr>
          <w:szCs w:val="24"/>
          <w:lang w:eastAsia="en-GB"/>
        </w:rPr>
        <w:t>.</w:t>
      </w:r>
      <w:r w:rsidR="00D6250B" w:rsidRPr="00D22628">
        <w:rPr>
          <w:szCs w:val="24"/>
          <w:lang w:eastAsia="en-GB"/>
        </w:rPr>
        <w:t xml:space="preserve"> </w:t>
      </w:r>
    </w:p>
    <w:p w14:paraId="6F1F4592" w14:textId="61CEB141" w:rsidR="00FD3B49" w:rsidRPr="00D22628" w:rsidRDefault="00FD3B49" w:rsidP="00E81378">
      <w:pPr>
        <w:spacing w:line="480" w:lineRule="auto"/>
        <w:rPr>
          <w:szCs w:val="24"/>
          <w:lang w:eastAsia="en-GB"/>
        </w:rPr>
      </w:pPr>
    </w:p>
    <w:p w14:paraId="1DBCF40B" w14:textId="03716BC0" w:rsidR="00F3095C" w:rsidRPr="00D22628" w:rsidRDefault="00FD3B49" w:rsidP="00E81378">
      <w:pPr>
        <w:spacing w:line="480" w:lineRule="auto"/>
      </w:pPr>
      <w:proofErr w:type="gramStart"/>
      <w:r w:rsidRPr="00D22628">
        <w:rPr>
          <w:b/>
          <w:szCs w:val="24"/>
          <w:lang w:eastAsia="en-GB"/>
        </w:rPr>
        <w:t>Recovery of perceptual responses.</w:t>
      </w:r>
      <w:proofErr w:type="gramEnd"/>
      <w:r w:rsidRPr="00D22628">
        <w:rPr>
          <w:szCs w:val="24"/>
          <w:lang w:eastAsia="en-GB"/>
        </w:rPr>
        <w:t xml:space="preserve"> </w:t>
      </w:r>
      <w:r w:rsidR="00B63B56" w:rsidRPr="00D22628">
        <w:rPr>
          <w:szCs w:val="24"/>
          <w:lang w:eastAsia="en-GB"/>
        </w:rPr>
        <w:t>M</w:t>
      </w:r>
      <w:r w:rsidR="00ED7DE9" w:rsidRPr="00D22628">
        <w:rPr>
          <w:szCs w:val="24"/>
          <w:lang w:eastAsia="en-GB"/>
        </w:rPr>
        <w:t>easures of perceptual function had a similar time-course recovery pattern to the physical and neuromuscular responses studied. Perceptual scales such as those utilised within this study</w:t>
      </w:r>
      <w:r w:rsidR="00ED7DE9" w:rsidRPr="00D22628">
        <w:rPr>
          <w:rFonts w:eastAsiaTheme="minorHAnsi"/>
          <w:szCs w:val="24"/>
        </w:rPr>
        <w:t xml:space="preserve"> can be used daily and are a simple, non-invasive method of assessing an athlete’s recovery status without dis</w:t>
      </w:r>
      <w:r w:rsidR="007C11E6" w:rsidRPr="00D22628">
        <w:rPr>
          <w:rFonts w:eastAsiaTheme="minorHAnsi"/>
          <w:szCs w:val="24"/>
        </w:rPr>
        <w:t>rupting their training schedule</w:t>
      </w:r>
      <w:r w:rsidR="005B046A" w:rsidRPr="00D22628">
        <w:rPr>
          <w:rFonts w:eastAsiaTheme="minorHAnsi"/>
          <w:szCs w:val="24"/>
        </w:rPr>
        <w:t>,</w:t>
      </w:r>
      <w:r w:rsidR="003B1C3C" w:rsidRPr="00D22628">
        <w:rPr>
          <w:rFonts w:eastAsiaTheme="minorHAnsi"/>
          <w:szCs w:val="24"/>
        </w:rPr>
        <w:t xml:space="preserve"> and as a result might</w:t>
      </w:r>
      <w:r w:rsidR="00ED7DE9" w:rsidRPr="00D22628">
        <w:rPr>
          <w:rFonts w:eastAsiaTheme="minorHAnsi"/>
          <w:szCs w:val="24"/>
        </w:rPr>
        <w:t xml:space="preserve"> be a better alternative to a physical monitoring tool</w:t>
      </w:r>
      <w:r w:rsidR="00270ABC" w:rsidRPr="00D22628">
        <w:rPr>
          <w:rFonts w:eastAsiaTheme="minorHAnsi"/>
          <w:szCs w:val="24"/>
        </w:rPr>
        <w:t xml:space="preserve"> </w:t>
      </w:r>
      <w:r w:rsidR="005A0D6E" w:rsidRPr="00D22628">
        <w:rPr>
          <w:rFonts w:eastAsiaTheme="minorHAnsi"/>
          <w:szCs w:val="24"/>
        </w:rPr>
        <w:fldChar w:fldCharType="begin"/>
      </w:r>
      <w:r w:rsidR="00C76FC2" w:rsidRPr="00D22628">
        <w:rPr>
          <w:rFonts w:eastAsiaTheme="minorHAnsi"/>
          <w:szCs w:val="24"/>
        </w:rPr>
        <w:instrText xml:space="preserve"> ADDIN EN.CITE &lt;EndNote&gt;&lt;Cite&gt;&lt;Author&gt;Saw&lt;/Author&gt;&lt;Year&gt;2016&lt;/Year&gt;&lt;RecNum&gt;1443&lt;/RecNum&gt;&lt;DisplayText&gt;(36)&lt;/DisplayText&gt;&lt;record&gt;&lt;rec-number&gt;1443&lt;/rec-number&gt;&lt;foreign-keys&gt;&lt;key app="EN" db-id="etezvxfpkzv29ie2fzkx2ztx59ewr5aaxftp" timestamp="1473405022"&gt;1443&lt;/key&gt;&lt;/foreign-keys&gt;&lt;ref-type name="Journal Article"&gt;17&lt;/ref-type&gt;&lt;contributors&gt;&lt;authors&gt;&lt;author&gt;Saw, A. E.&lt;/author&gt;&lt;author&gt;Main, L. C.&lt;/author&gt;&lt;author&gt;Gastin, P. B.&lt;/author&gt;&lt;/authors&gt;&lt;/contributors&gt;&lt;auth-address&gt;Centre for Exercise and Sport Science, Deakin University, School of Exercise and Nutrition Sciences, Burwood, Victoria, Australia.&amp;#xD;Centre for Physical Activity and Nutrition Research, Deakin University, School of Exercise and Nutrition Sciences, Burwood, Victoria, Australia.&lt;/auth-address&gt;&lt;titles&gt;&lt;title&gt;Monitoring the athlete training response: subjective self-reported measures trump commonly used objective measures: a systematic review&lt;/title&gt;&lt;secondary-title&gt;Br J Sports Med&lt;/secondary-title&gt;&lt;/titles&gt;&lt;periodical&gt;&lt;full-title&gt;Br J Sports Med&lt;/full-title&gt;&lt;abbr-1&gt;British Journal of Sports Medicine&lt;/abbr-1&gt;&lt;abbr-2&gt;Br J Sports Med&lt;/abbr-2&gt;&lt;abbr-3&gt;Br. J. Sports Med.&lt;/abbr-3&gt;&lt;/periodical&gt;&lt;pages&gt;281-91&lt;/pages&gt;&lt;volume&gt;50&lt;/volume&gt;&lt;number&gt;5&lt;/number&gt;&lt;keywords&gt;&lt;keyword&gt;Fatigue&lt;/keyword&gt;&lt;keyword&gt;Overtraining&lt;/keyword&gt;&lt;keyword&gt;Questionnaire&lt;/keyword&gt;&lt;keyword&gt;Recovery&lt;/keyword&gt;&lt;keyword&gt;Well-being&lt;/keyword&gt;&lt;/keywords&gt;&lt;dates&gt;&lt;year&gt;2016&lt;/year&gt;&lt;pub-dates&gt;&lt;date&gt;Mar&lt;/date&gt;&lt;/pub-dates&gt;&lt;/dates&gt;&lt;isbn&gt;1473-0480 (Electronic)&amp;#xD;0306-3674 (Linking)&lt;/isbn&gt;&lt;accession-num&gt;26423706&lt;/accession-num&gt;&lt;urls&gt;&lt;related-urls&gt;&lt;url&gt;http://www.ncbi.nlm.nih.gov/pubmed/26423706&lt;/url&gt;&lt;/related-urls&gt;&lt;/urls&gt;&lt;custom2&gt;PMC4789708&lt;/custom2&gt;&lt;electronic-resource-num&gt;10.1136/bjsports-2015-094758&lt;/electronic-resource-num&gt;&lt;/record&gt;&lt;/Cite&gt;&lt;/EndNote&gt;</w:instrText>
      </w:r>
      <w:r w:rsidR="005A0D6E" w:rsidRPr="00D22628">
        <w:rPr>
          <w:rFonts w:eastAsiaTheme="minorHAnsi"/>
          <w:szCs w:val="24"/>
        </w:rPr>
        <w:fldChar w:fldCharType="separate"/>
      </w:r>
      <w:r w:rsidR="00C76FC2" w:rsidRPr="00D22628">
        <w:rPr>
          <w:rFonts w:eastAsiaTheme="minorHAnsi"/>
          <w:noProof/>
          <w:szCs w:val="24"/>
        </w:rPr>
        <w:t>(36)</w:t>
      </w:r>
      <w:r w:rsidR="005A0D6E" w:rsidRPr="00D22628">
        <w:rPr>
          <w:rFonts w:eastAsiaTheme="minorHAnsi"/>
          <w:szCs w:val="24"/>
        </w:rPr>
        <w:fldChar w:fldCharType="end"/>
      </w:r>
      <w:r w:rsidR="00B70A27" w:rsidRPr="00D22628">
        <w:rPr>
          <w:rFonts w:eastAsiaTheme="minorHAnsi"/>
          <w:szCs w:val="24"/>
        </w:rPr>
        <w:t>.</w:t>
      </w:r>
      <w:r w:rsidR="00B63B56" w:rsidRPr="00D22628">
        <w:rPr>
          <w:rFonts w:eastAsiaTheme="minorHAnsi"/>
          <w:szCs w:val="24"/>
        </w:rPr>
        <w:t xml:space="preserve"> </w:t>
      </w:r>
      <w:r w:rsidR="005B046A" w:rsidRPr="00D22628">
        <w:rPr>
          <w:rFonts w:eastAsiaTheme="minorHAnsi"/>
          <w:szCs w:val="24"/>
        </w:rPr>
        <w:t xml:space="preserve">Alongside an objective measure of physical performance the assessment of </w:t>
      </w:r>
      <w:r w:rsidR="00B63B56" w:rsidRPr="00D22628">
        <w:rPr>
          <w:rFonts w:eastAsiaTheme="minorHAnsi"/>
          <w:szCs w:val="24"/>
        </w:rPr>
        <w:t>the athlete’s perceived recovery would</w:t>
      </w:r>
      <w:r w:rsidR="005B046A" w:rsidRPr="00D22628">
        <w:rPr>
          <w:rFonts w:eastAsiaTheme="minorHAnsi"/>
          <w:szCs w:val="24"/>
        </w:rPr>
        <w:t>,</w:t>
      </w:r>
      <w:r w:rsidR="00B63B56" w:rsidRPr="00D22628">
        <w:rPr>
          <w:rFonts w:eastAsiaTheme="minorHAnsi"/>
          <w:szCs w:val="24"/>
        </w:rPr>
        <w:t xml:space="preserve"> </w:t>
      </w:r>
      <w:r w:rsidR="005B046A" w:rsidRPr="00D22628">
        <w:rPr>
          <w:rFonts w:eastAsiaTheme="minorHAnsi"/>
          <w:szCs w:val="24"/>
        </w:rPr>
        <w:t xml:space="preserve">at the very least, </w:t>
      </w:r>
      <w:r w:rsidR="00B63B56" w:rsidRPr="00D22628">
        <w:rPr>
          <w:rFonts w:eastAsiaTheme="minorHAnsi"/>
          <w:szCs w:val="24"/>
        </w:rPr>
        <w:t>offer valuable ancillary information</w:t>
      </w:r>
      <w:r w:rsidR="005A699A" w:rsidRPr="00D22628">
        <w:rPr>
          <w:rFonts w:eastAsiaTheme="minorHAnsi"/>
          <w:szCs w:val="24"/>
        </w:rPr>
        <w:t xml:space="preserve"> in determining</w:t>
      </w:r>
      <w:r w:rsidR="00B63B56" w:rsidRPr="00D22628">
        <w:rPr>
          <w:rFonts w:eastAsiaTheme="minorHAnsi"/>
          <w:szCs w:val="24"/>
        </w:rPr>
        <w:t xml:space="preserve"> recovery status.</w:t>
      </w:r>
      <w:r w:rsidR="00B70A27" w:rsidRPr="00D22628">
        <w:rPr>
          <w:rFonts w:eastAsiaTheme="minorHAnsi"/>
          <w:szCs w:val="24"/>
        </w:rPr>
        <w:t xml:space="preserve"> Interestingly,</w:t>
      </w:r>
      <w:r w:rsidR="00ED7DE9" w:rsidRPr="00D22628">
        <w:rPr>
          <w:rFonts w:eastAsiaTheme="minorHAnsi"/>
          <w:szCs w:val="24"/>
        </w:rPr>
        <w:t xml:space="preserve"> perceptions of readiness to train assess</w:t>
      </w:r>
      <w:r w:rsidR="00B70A27" w:rsidRPr="00D22628">
        <w:rPr>
          <w:rFonts w:eastAsiaTheme="minorHAnsi"/>
          <w:szCs w:val="24"/>
        </w:rPr>
        <w:t>ed after a standardised warm-up</w:t>
      </w:r>
      <w:r w:rsidR="00ED7DE9" w:rsidRPr="00D22628">
        <w:rPr>
          <w:rFonts w:eastAsiaTheme="minorHAnsi"/>
          <w:szCs w:val="24"/>
        </w:rPr>
        <w:t xml:space="preserve"> were not significantly impaired at any time point within the study</w:t>
      </w:r>
      <w:r w:rsidR="00B70A27" w:rsidRPr="00D22628">
        <w:rPr>
          <w:rFonts w:eastAsiaTheme="minorHAnsi"/>
          <w:szCs w:val="24"/>
        </w:rPr>
        <w:t>, despite the documented declines in neuromuscular and physical function</w:t>
      </w:r>
      <w:r w:rsidR="00ED7DE9" w:rsidRPr="00D22628">
        <w:rPr>
          <w:rFonts w:eastAsiaTheme="minorHAnsi"/>
          <w:szCs w:val="24"/>
        </w:rPr>
        <w:t xml:space="preserve">. This suggests that a thorough warm-up might </w:t>
      </w:r>
      <w:r w:rsidR="00B70A27" w:rsidRPr="00D22628">
        <w:rPr>
          <w:rFonts w:eastAsiaTheme="minorHAnsi"/>
          <w:szCs w:val="24"/>
        </w:rPr>
        <w:t xml:space="preserve">mask the deleterious effects of fatigue present in the days post-match, which has implications for the timing of perceptual assessment for practitioners.  </w:t>
      </w:r>
    </w:p>
    <w:p w14:paraId="74EB032A" w14:textId="77777777" w:rsidR="00DC1378" w:rsidRPr="00D22628" w:rsidRDefault="00DC1378" w:rsidP="00E81378">
      <w:pPr>
        <w:spacing w:line="480" w:lineRule="auto"/>
      </w:pPr>
    </w:p>
    <w:p w14:paraId="46334631" w14:textId="02D594C7" w:rsidR="00DA5EAE" w:rsidRPr="00D22628" w:rsidRDefault="003B1C3C" w:rsidP="00E81378">
      <w:pPr>
        <w:spacing w:line="480" w:lineRule="auto"/>
        <w:rPr>
          <w:rStyle w:val="Emphasis"/>
        </w:rPr>
      </w:pPr>
      <w:proofErr w:type="gramStart"/>
      <w:r w:rsidRPr="00D22628">
        <w:rPr>
          <w:b/>
        </w:rPr>
        <w:lastRenderedPageBreak/>
        <w:t xml:space="preserve">Limitations &amp; Future </w:t>
      </w:r>
      <w:r w:rsidRPr="00D22628">
        <w:rPr>
          <w:rStyle w:val="Emphasis"/>
          <w:b/>
        </w:rPr>
        <w:t>Directions.</w:t>
      </w:r>
      <w:proofErr w:type="gramEnd"/>
      <w:r w:rsidR="00326809" w:rsidRPr="00D22628">
        <w:rPr>
          <w:rStyle w:val="Emphasis"/>
          <w:b/>
        </w:rPr>
        <w:t xml:space="preserve"> </w:t>
      </w:r>
      <w:r w:rsidR="00DA5EAE" w:rsidRPr="00D22628">
        <w:rPr>
          <w:rStyle w:val="Emphasis"/>
        </w:rPr>
        <w:t xml:space="preserve">The measurements of neuromuscular function were studied </w:t>
      </w:r>
      <w:r w:rsidR="00E62D42" w:rsidRPr="00D22628">
        <w:rPr>
          <w:rStyle w:val="Emphasis"/>
        </w:rPr>
        <w:t xml:space="preserve">in the dominant knee extensor musculature </w:t>
      </w:r>
      <w:r w:rsidR="00DA5EAE" w:rsidRPr="00D22628">
        <w:rPr>
          <w:rStyle w:val="Emphasis"/>
        </w:rPr>
        <w:t xml:space="preserve">at rest, and during </w:t>
      </w:r>
      <w:r w:rsidR="00E62D42" w:rsidRPr="00D22628">
        <w:rPr>
          <w:rStyle w:val="Emphasis"/>
        </w:rPr>
        <w:t xml:space="preserve">submaximal and maximal </w:t>
      </w:r>
      <w:r w:rsidR="00DA5EAE" w:rsidRPr="00D22628">
        <w:rPr>
          <w:rStyle w:val="Emphasis"/>
        </w:rPr>
        <w:t>isomet</w:t>
      </w:r>
      <w:r w:rsidR="00E62D42" w:rsidRPr="00D22628">
        <w:rPr>
          <w:rStyle w:val="Emphasis"/>
        </w:rPr>
        <w:t>ric contractions</w:t>
      </w:r>
      <w:r w:rsidR="00DA5EAE" w:rsidRPr="00D22628">
        <w:rPr>
          <w:rStyle w:val="Emphasis"/>
        </w:rPr>
        <w:t xml:space="preserve">, with evoked responses recorded from the </w:t>
      </w:r>
      <w:r w:rsidR="00DA5EAE" w:rsidRPr="00D22628">
        <w:rPr>
          <w:rStyle w:val="Emphasis"/>
          <w:i/>
        </w:rPr>
        <w:t xml:space="preserve">rectus </w:t>
      </w:r>
      <w:proofErr w:type="spellStart"/>
      <w:r w:rsidR="00DA5EAE" w:rsidRPr="00D22628">
        <w:rPr>
          <w:rStyle w:val="Emphasis"/>
          <w:i/>
        </w:rPr>
        <w:t>femoris</w:t>
      </w:r>
      <w:proofErr w:type="spellEnd"/>
      <w:r w:rsidR="00DA5EAE" w:rsidRPr="00D22628">
        <w:rPr>
          <w:rStyle w:val="Emphasis"/>
        </w:rPr>
        <w:t xml:space="preserve">. </w:t>
      </w:r>
      <w:r w:rsidR="00AF4D7A" w:rsidRPr="00D22628">
        <w:rPr>
          <w:rStyle w:val="Emphasis"/>
        </w:rPr>
        <w:t>These procedures hav</w:t>
      </w:r>
      <w:r w:rsidR="00EF0610" w:rsidRPr="00D22628">
        <w:rPr>
          <w:rStyle w:val="Emphasis"/>
        </w:rPr>
        <w:t>e been previously validated</w:t>
      </w:r>
      <w:r w:rsidR="00270ABC" w:rsidRPr="00D22628">
        <w:rPr>
          <w:rStyle w:val="Emphasis"/>
        </w:rPr>
        <w:t xml:space="preserve"> </w:t>
      </w:r>
      <w:r w:rsidR="005A0D6E" w:rsidRPr="00D22628">
        <w:rPr>
          <w:rStyle w:val="Emphasis"/>
        </w:rPr>
        <w:fldChar w:fldCharType="begin">
          <w:fldData xml:space="preserve">PEVuZE5vdGU+PENpdGU+PEF1dGhvcj5NZXJ0b248L0F1dGhvcj48WWVhcj4xOTU0PC9ZZWFyPjxS
ZWNOdW0+NTgyPC9SZWNOdW0+PERpc3BsYXlUZXh0PigxNCwgMjIpPC9EaXNwbGF5VGV4dD48cmVj
b3JkPjxyZWMtbnVtYmVyPjU4MjwvcmVjLW51bWJlcj48Zm9yZWlnbi1rZXlzPjxrZXkgYXBwPSJF
TiIgZGItaWQ9ImV0ZXp2eGZwa3p2MjlpZTJmemt4Mnp0eDU5ZXdyNWFheGZ0cCIgdGltZXN0YW1w
PSIxMzU5OTkwNDM3Ij41ODI8L2tleT48L2ZvcmVpZ24ta2V5cz48cmVmLXR5cGUgbmFtZT0iSm91
cm5hbCBBcnRpY2xlIj4xNzwvcmVmLXR5cGU+PGNvbnRyaWJ1dG9ycz48YXV0aG9ycz48YXV0aG9y
Pk1lcnRvbiwgUC4gQS48L2F1dGhvcj48L2F1dGhvcnM+PC9jb250cmlidXRvcnM+PHRpdGxlcz48
dGl0bGU+Vm9sdW50YXJ5IHN0cmVuZ3RoIGFuZCBmYXRpZ3VlPC90aXRsZT48c2Vjb25kYXJ5LXRp
dGxlPlRoZSBKb3VybmFsIG9mIHBoeXNpb2xvZ3k8L3NlY29uZGFyeS10aXRsZT48YWx0LXRpdGxl
PkogUGh5c2lvbDwvYWx0LXRpdGxlPjwvdGl0bGVzPjxwZXJpb2RpY2FsPjxmdWxsLXRpdGxlPlRo
ZSBKb3VybmFsIG9mIHBoeXNpb2xvZ3k8L2Z1bGwtdGl0bGU+PGFiYnItMT5Kb3VybmFsIG9mIFBo
eXNpb2xvZ3k8L2FiYnItMT48YWJici0yPkogUGh5c2lvbDwvYWJici0yPjxhYmJyLTM+Si4gUGh5
c2lvbG9neTwvYWJici0zPjwvcGVyaW9kaWNhbD48YWx0LXBlcmlvZGljYWw+PGZ1bGwtdGl0bGU+
SiBQaHlzaW9sPC9mdWxsLXRpdGxlPjxhYmJyLTE+Sm91cm5hbCBvZiBQaHlzaW9sb2d5PC9hYmJy
LTE+PGFiYnItMj5KIFBoeXNpb2w8L2FiYnItMj48YWJici0zPkouIFBoeXNpb2wuPC9hYmJyLTM+
PC9hbHQtcGVyaW9kaWNhbD48cGFnZXM+NTUzLTY0PC9wYWdlcz48dm9sdW1lPjEyMzwvdm9sdW1l
PjxudW1iZXI+MzwvbnVtYmVyPjxlZGl0aW9uPjE5NTQvMDMvMjk8L2VkaXRpb24+PGtleXdvcmRz
PjxrZXl3b3JkPipGYXRpZ3VlPC9rZXl3b3JkPjxrZXl3b3JkPk11c2NsZXMvKnBoeXNpb2xvZ3k8
L2tleXdvcmQ+PGtleXdvcmQ+V29yay8qcGh5c2lvbG9neTwva2V5d29yZD48L2tleXdvcmRzPjxk
YXRlcz48eWVhcj4xOTU0PC95ZWFyPjxwdWItZGF0ZXM+PGRhdGU+TWFyIDI5PC9kYXRlPjwvcHVi
LWRhdGVzPjwvZGF0ZXM+PGlzYm4+MDAyMi0zNzUxIChQcmludCkmI3hEOzAwMjItMzc1MSAoTGlu
a2luZyk8L2lzYm4+PGFjY2Vzc2lvbi1udW0+MTMxNTI2OTg8L2FjY2Vzc2lvbi1udW0+PHVybHM+
PHJlbGF0ZWQtdXJscz48dXJsPmh0dHA6Ly93d3cubmNiaS5ubG0ubmloLmdvdi9wdWJtZWQvMTMx
NTI2OTg8L3VybD48L3JlbGF0ZWQtdXJscz48L3VybHM+PGN1c3RvbTI+MTM2NjIyNTwvY3VzdG9t
Mj48bGFuZ3VhZ2U+ZW5nPC9sYW5ndWFnZT48L3JlY29yZD48L0NpdGU+PENpdGU+PEF1dGhvcj5H
b29kYWxsPC9BdXRob3I+PFllYXI+MjAwOTwvWWVhcj48UmVjTnVtPjYxMDwvUmVjTnVtPjxyZWNv
cmQ+PHJlYy1udW1iZXI+NjEwPC9yZWMtbnVtYmVyPjxmb3JlaWduLWtleXM+PGtleSBhcHA9IkVO
IiBkYi1pZD0iZXRlenZ4ZnBrenYyOWllMmZ6a3gyenR4NTlld3I1YWF4ZnRwIiB0aW1lc3RhbXA9
IjEzNTk5OTA4ODEiPjYxMDwva2V5PjwvZm9yZWlnbi1rZXlzPjxyZWYtdHlwZSBuYW1lPSJKb3Vy
bmFsIEFydGljbGUiPjE3PC9yZWYtdHlwZT48Y29udHJpYnV0b3JzPjxhdXRob3JzPjxhdXRob3I+
R29vZGFsbCwgUy48L2F1dGhvcj48YXV0aG9yPlJvbWVyLCBMLiBNLjwvYXV0aG9yPjxhdXRob3I+
Um9zcywgRS4gWi48L2F1dGhvcj48L2F1dGhvcnM+PC9jb250cmlidXRvcnM+PGF1dGgtYWRkcmVz
cz5DZW50cmUgZm9yIFNwb3J0cyBNZWRpY2luZSBhbmQgSHVtYW4gUGVyZm9ybWFuY2UsIEJydW5l
bCBVbml2ZXJzaXR5LCBVeGJyaWRnZSwgVUsuPC9hdXRoLWFkZHJlc3M+PHRpdGxlcz48dGl0bGU+
Vm9sdW50YXJ5IGFjdGl2YXRpb24gb2YgaHVtYW4ga25lZSBleHRlbnNvcnMgbWVhc3VyZWQgdXNp
bmcgdHJhbnNjcmFuaWFsIG1hZ25ldGljIHN0aW11bGF0aW9uPC90aXRsZT48c2Vjb25kYXJ5LXRp
dGxlPkV4cGVyaW1lbnRhbCBwaHlzaW9sb2d5PC9zZWNvbmRhcnktdGl0bGU+PGFsdC10aXRsZT5F
eHAgUGh5c2lvbDwvYWx0LXRpdGxlPjwvdGl0bGVzPjxwZXJpb2RpY2FsPjxmdWxsLXRpdGxlPkV4
cGVyaW1lbnRhbCBwaHlzaW9sb2d5PC9mdWxsLXRpdGxlPjxhYmJyLTE+RXhwIFBoeXNpb2w8L2Fi
YnItMT48YWJici0yPkV4cCBQaHlzaW9sPC9hYmJyLTI+PGFiYnItMz5FeHAuIFBoeXNpb2wuPC9h
YmJyLTM+PC9wZXJpb2RpY2FsPjxhbHQtcGVyaW9kaWNhbD48ZnVsbC10aXRsZT5FeHBlcmltZW50
YWwgcGh5c2lvbG9neTwvZnVsbC10aXRsZT48YWJici0xPkV4cCBQaHlzaW9sPC9hYmJyLTE+PGFi
YnItMj5FeHAgUGh5c2lvbDwvYWJici0yPjxhYmJyLTM+RXhwLiBQaHlzaW9sLjwvYWJici0zPjwv
YWx0LXBlcmlvZGljYWw+PHBhZ2VzPjk5NS0xMDA0PC9wYWdlcz48dm9sdW1lPjk0PC92b2x1bWU+
PG51bWJlcj45PC9udW1iZXI+PGVkaXRpb24+MjAwOS8wNi8zMDwvZWRpdGlvbj48a2V5d29yZHM+
PGtleXdvcmQ+QWRvbGVzY2VudDwva2V5d29yZD48a2V5d29yZD5BZHVsdDwva2V5d29yZD48a2V5
d29yZD5FbGVjdHJvbXlvZ3JhcGh5PC9rZXl3b3JkPjxrZXl3b3JkPkV2b2tlZCBQb3RlbnRpYWxz
LCBNb3Rvci9waHlzaW9sb2d5PC9rZXl3b3JkPjxrZXl3b3JkPkZlbW9yYWwgTmVydmUvcGh5c2lv
bG9neTwva2V5d29yZD48a2V5d29yZD5IdW1hbnM8L2tleXdvcmQ+PGtleXdvcmQ+SXNvbWV0cmlj
IENvbnRyYWN0aW9uL3BoeXNpb2xvZ3k8L2tleXdvcmQ+PGtleXdvcmQ+S25lZSBKb2ludC9pbm5l
cnZhdGlvbi8qcGh5c2lvbG9neTwva2V5d29yZD48a2V5d29yZD5NYWxlPC9rZXl3b3JkPjxrZXl3
b3JkPk1vdG9yIENvcnRleC9waHlzaW9sb2d5PC9rZXl3b3JkPjxrZXl3b3JkPk11c2NsZSwgU2tl
bGV0YWwvaW5uZXJ2YXRpb24vKnBoeXNpb2xvZ3k8L2tleXdvcmQ+PGtleXdvcmQ+VHJhbnNjcmFu
aWFsIE1hZ25ldGljIFN0aW11bGF0aW9uLyptZXRob2RzPC9rZXl3b3JkPjxrZXl3b3JkPllvdW5n
IEFkdWx0PC9rZXl3b3JkPjwva2V5d29yZHM+PGRhdGVzPjx5ZWFyPjIwMDk8L3llYXI+PHB1Yi1k
YXRlcz48ZGF0ZT5TZXA8L2RhdGU+PC9wdWItZGF0ZXM+PC9kYXRlcz48aXNibj4xNDY5LTQ0NVgg
KEVsZWN0cm9uaWMpJiN4RDswOTU4LTA2NzAgKExpbmtpbmcpPC9pc2JuPjxhY2Nlc3Npb24tbnVt
PjE5NTYxMTQyPC9hY2Nlc3Npb24tbnVtPjx1cmxzPjxyZWxhdGVkLXVybHM+PHVybD5odHRwOi8v
d3d3Lm5jYmkubmxtLm5paC5nb3YvcHVibWVkLzE5NTYxMTQyPC91cmw+PC9yZWxhdGVkLXVybHM+
PC91cmxzPjxlbGVjdHJvbmljLXJlc291cmNlLW51bT4xMC4xMTEzL2V4cHBoeXNpb2wuMjAwOS4w
NDc5MDI8L2VsZWN0cm9uaWMtcmVzb3VyY2UtbnVtPjxsYW5ndWFnZT5lbmc8L2xhbmd1YWdlPjwv
cmVjb3JkPjwvQ2l0ZT48L0VuZE5vdGU+AG==
</w:fldData>
        </w:fldChar>
      </w:r>
      <w:r w:rsidR="00C76FC2" w:rsidRPr="00D22628">
        <w:rPr>
          <w:rStyle w:val="Emphasis"/>
        </w:rPr>
        <w:instrText xml:space="preserve"> ADDIN EN.CITE </w:instrText>
      </w:r>
      <w:r w:rsidR="00C76FC2" w:rsidRPr="00D22628">
        <w:rPr>
          <w:rStyle w:val="Emphasis"/>
        </w:rPr>
        <w:fldChar w:fldCharType="begin">
          <w:fldData xml:space="preserve">PEVuZE5vdGU+PENpdGU+PEF1dGhvcj5NZXJ0b248L0F1dGhvcj48WWVhcj4xOTU0PC9ZZWFyPjxS
ZWNOdW0+NTgyPC9SZWNOdW0+PERpc3BsYXlUZXh0PigxNCwgMjIpPC9EaXNwbGF5VGV4dD48cmVj
b3JkPjxyZWMtbnVtYmVyPjU4MjwvcmVjLW51bWJlcj48Zm9yZWlnbi1rZXlzPjxrZXkgYXBwPSJF
TiIgZGItaWQ9ImV0ZXp2eGZwa3p2MjlpZTJmemt4Mnp0eDU5ZXdyNWFheGZ0cCIgdGltZXN0YW1w
PSIxMzU5OTkwNDM3Ij41ODI8L2tleT48L2ZvcmVpZ24ta2V5cz48cmVmLXR5cGUgbmFtZT0iSm91
cm5hbCBBcnRpY2xlIj4xNzwvcmVmLXR5cGU+PGNvbnRyaWJ1dG9ycz48YXV0aG9ycz48YXV0aG9y
Pk1lcnRvbiwgUC4gQS48L2F1dGhvcj48L2F1dGhvcnM+PC9jb250cmlidXRvcnM+PHRpdGxlcz48
dGl0bGU+Vm9sdW50YXJ5IHN0cmVuZ3RoIGFuZCBmYXRpZ3VlPC90aXRsZT48c2Vjb25kYXJ5LXRp
dGxlPlRoZSBKb3VybmFsIG9mIHBoeXNpb2xvZ3k8L3NlY29uZGFyeS10aXRsZT48YWx0LXRpdGxl
PkogUGh5c2lvbDwvYWx0LXRpdGxlPjwvdGl0bGVzPjxwZXJpb2RpY2FsPjxmdWxsLXRpdGxlPlRo
ZSBKb3VybmFsIG9mIHBoeXNpb2xvZ3k8L2Z1bGwtdGl0bGU+PGFiYnItMT5Kb3VybmFsIG9mIFBo
eXNpb2xvZ3k8L2FiYnItMT48YWJici0yPkogUGh5c2lvbDwvYWJici0yPjxhYmJyLTM+Si4gUGh5
c2lvbG9neTwvYWJici0zPjwvcGVyaW9kaWNhbD48YWx0LXBlcmlvZGljYWw+PGZ1bGwtdGl0bGU+
SiBQaHlzaW9sPC9mdWxsLXRpdGxlPjxhYmJyLTE+Sm91cm5hbCBvZiBQaHlzaW9sb2d5PC9hYmJy
LTE+PGFiYnItMj5KIFBoeXNpb2w8L2FiYnItMj48YWJici0zPkouIFBoeXNpb2wuPC9hYmJyLTM+
PC9hbHQtcGVyaW9kaWNhbD48cGFnZXM+NTUzLTY0PC9wYWdlcz48dm9sdW1lPjEyMzwvdm9sdW1l
PjxudW1iZXI+MzwvbnVtYmVyPjxlZGl0aW9uPjE5NTQvMDMvMjk8L2VkaXRpb24+PGtleXdvcmRz
PjxrZXl3b3JkPipGYXRpZ3VlPC9rZXl3b3JkPjxrZXl3b3JkPk11c2NsZXMvKnBoeXNpb2xvZ3k8
L2tleXdvcmQ+PGtleXdvcmQ+V29yay8qcGh5c2lvbG9neTwva2V5d29yZD48L2tleXdvcmRzPjxk
YXRlcz48eWVhcj4xOTU0PC95ZWFyPjxwdWItZGF0ZXM+PGRhdGU+TWFyIDI5PC9kYXRlPjwvcHVi
LWRhdGVzPjwvZGF0ZXM+PGlzYm4+MDAyMi0zNzUxIChQcmludCkmI3hEOzAwMjItMzc1MSAoTGlu
a2luZyk8L2lzYm4+PGFjY2Vzc2lvbi1udW0+MTMxNTI2OTg8L2FjY2Vzc2lvbi1udW0+PHVybHM+
PHJlbGF0ZWQtdXJscz48dXJsPmh0dHA6Ly93d3cubmNiaS5ubG0ubmloLmdvdi9wdWJtZWQvMTMx
NTI2OTg8L3VybD48L3JlbGF0ZWQtdXJscz48L3VybHM+PGN1c3RvbTI+MTM2NjIyNTwvY3VzdG9t
Mj48bGFuZ3VhZ2U+ZW5nPC9sYW5ndWFnZT48L3JlY29yZD48L0NpdGU+PENpdGU+PEF1dGhvcj5H
b29kYWxsPC9BdXRob3I+PFllYXI+MjAwOTwvWWVhcj48UmVjTnVtPjYxMDwvUmVjTnVtPjxyZWNv
cmQ+PHJlYy1udW1iZXI+NjEwPC9yZWMtbnVtYmVyPjxmb3JlaWduLWtleXM+PGtleSBhcHA9IkVO
IiBkYi1pZD0iZXRlenZ4ZnBrenYyOWllMmZ6a3gyenR4NTlld3I1YWF4ZnRwIiB0aW1lc3RhbXA9
IjEzNTk5OTA4ODEiPjYxMDwva2V5PjwvZm9yZWlnbi1rZXlzPjxyZWYtdHlwZSBuYW1lPSJKb3Vy
bmFsIEFydGljbGUiPjE3PC9yZWYtdHlwZT48Y29udHJpYnV0b3JzPjxhdXRob3JzPjxhdXRob3I+
R29vZGFsbCwgUy48L2F1dGhvcj48YXV0aG9yPlJvbWVyLCBMLiBNLjwvYXV0aG9yPjxhdXRob3I+
Um9zcywgRS4gWi48L2F1dGhvcj48L2F1dGhvcnM+PC9jb250cmlidXRvcnM+PGF1dGgtYWRkcmVz
cz5DZW50cmUgZm9yIFNwb3J0cyBNZWRpY2luZSBhbmQgSHVtYW4gUGVyZm9ybWFuY2UsIEJydW5l
bCBVbml2ZXJzaXR5LCBVeGJyaWRnZSwgVUsuPC9hdXRoLWFkZHJlc3M+PHRpdGxlcz48dGl0bGU+
Vm9sdW50YXJ5IGFjdGl2YXRpb24gb2YgaHVtYW4ga25lZSBleHRlbnNvcnMgbWVhc3VyZWQgdXNp
bmcgdHJhbnNjcmFuaWFsIG1hZ25ldGljIHN0aW11bGF0aW9uPC90aXRsZT48c2Vjb25kYXJ5LXRp
dGxlPkV4cGVyaW1lbnRhbCBwaHlzaW9sb2d5PC9zZWNvbmRhcnktdGl0bGU+PGFsdC10aXRsZT5F
eHAgUGh5c2lvbDwvYWx0LXRpdGxlPjwvdGl0bGVzPjxwZXJpb2RpY2FsPjxmdWxsLXRpdGxlPkV4
cGVyaW1lbnRhbCBwaHlzaW9sb2d5PC9mdWxsLXRpdGxlPjxhYmJyLTE+RXhwIFBoeXNpb2w8L2Fi
YnItMT48YWJici0yPkV4cCBQaHlzaW9sPC9hYmJyLTI+PGFiYnItMz5FeHAuIFBoeXNpb2wuPC9h
YmJyLTM+PC9wZXJpb2RpY2FsPjxhbHQtcGVyaW9kaWNhbD48ZnVsbC10aXRsZT5FeHBlcmltZW50
YWwgcGh5c2lvbG9neTwvZnVsbC10aXRsZT48YWJici0xPkV4cCBQaHlzaW9sPC9hYmJyLTE+PGFi
YnItMj5FeHAgUGh5c2lvbDwvYWJici0yPjxhYmJyLTM+RXhwLiBQaHlzaW9sLjwvYWJici0zPjwv
YWx0LXBlcmlvZGljYWw+PHBhZ2VzPjk5NS0xMDA0PC9wYWdlcz48dm9sdW1lPjk0PC92b2x1bWU+
PG51bWJlcj45PC9udW1iZXI+PGVkaXRpb24+MjAwOS8wNi8zMDwvZWRpdGlvbj48a2V5d29yZHM+
PGtleXdvcmQ+QWRvbGVzY2VudDwva2V5d29yZD48a2V5d29yZD5BZHVsdDwva2V5d29yZD48a2V5
d29yZD5FbGVjdHJvbXlvZ3JhcGh5PC9rZXl3b3JkPjxrZXl3b3JkPkV2b2tlZCBQb3RlbnRpYWxz
LCBNb3Rvci9waHlzaW9sb2d5PC9rZXl3b3JkPjxrZXl3b3JkPkZlbW9yYWwgTmVydmUvcGh5c2lv
bG9neTwva2V5d29yZD48a2V5d29yZD5IdW1hbnM8L2tleXdvcmQ+PGtleXdvcmQ+SXNvbWV0cmlj
IENvbnRyYWN0aW9uL3BoeXNpb2xvZ3k8L2tleXdvcmQ+PGtleXdvcmQ+S25lZSBKb2ludC9pbm5l
cnZhdGlvbi8qcGh5c2lvbG9neTwva2V5d29yZD48a2V5d29yZD5NYWxlPC9rZXl3b3JkPjxrZXl3
b3JkPk1vdG9yIENvcnRleC9waHlzaW9sb2d5PC9rZXl3b3JkPjxrZXl3b3JkPk11c2NsZSwgU2tl
bGV0YWwvaW5uZXJ2YXRpb24vKnBoeXNpb2xvZ3k8L2tleXdvcmQ+PGtleXdvcmQ+VHJhbnNjcmFu
aWFsIE1hZ25ldGljIFN0aW11bGF0aW9uLyptZXRob2RzPC9rZXl3b3JkPjxrZXl3b3JkPllvdW5n
IEFkdWx0PC9rZXl3b3JkPjwva2V5d29yZHM+PGRhdGVzPjx5ZWFyPjIwMDk8L3llYXI+PHB1Yi1k
YXRlcz48ZGF0ZT5TZXA8L2RhdGU+PC9wdWItZGF0ZXM+PC9kYXRlcz48aXNibj4xNDY5LTQ0NVgg
KEVsZWN0cm9uaWMpJiN4RDswOTU4LTA2NzAgKExpbmtpbmcpPC9pc2JuPjxhY2Nlc3Npb24tbnVt
PjE5NTYxMTQyPC9hY2Nlc3Npb24tbnVtPjx1cmxzPjxyZWxhdGVkLXVybHM+PHVybD5odHRwOi8v
d3d3Lm5jYmkubmxtLm5paC5nb3YvcHVibWVkLzE5NTYxMTQyPC91cmw+PC9yZWxhdGVkLXVybHM+
PC91cmxzPjxlbGVjdHJvbmljLXJlc291cmNlLW51bT4xMC4xMTEzL2V4cHBoeXNpb2wuMjAwOS4w
NDc5MDI8L2VsZWN0cm9uaWMtcmVzb3VyY2UtbnVtPjxsYW5ndWFnZT5lbmc8L2xhbmd1YWdlPjwv
cmVjb3JkPjwvQ2l0ZT48L0VuZE5vdGU+AG==
</w:fldData>
        </w:fldChar>
      </w:r>
      <w:r w:rsidR="00C76FC2" w:rsidRPr="00D22628">
        <w:rPr>
          <w:rStyle w:val="Emphasis"/>
        </w:rPr>
        <w:instrText xml:space="preserve"> ADDIN EN.CITE.DATA </w:instrText>
      </w:r>
      <w:r w:rsidR="00C76FC2" w:rsidRPr="00D22628">
        <w:rPr>
          <w:rStyle w:val="Emphasis"/>
        </w:rPr>
      </w:r>
      <w:r w:rsidR="00C76FC2" w:rsidRPr="00D22628">
        <w:rPr>
          <w:rStyle w:val="Emphasis"/>
        </w:rPr>
        <w:fldChar w:fldCharType="end"/>
      </w:r>
      <w:r w:rsidR="005A0D6E" w:rsidRPr="00D22628">
        <w:rPr>
          <w:rStyle w:val="Emphasis"/>
        </w:rPr>
      </w:r>
      <w:r w:rsidR="005A0D6E" w:rsidRPr="00D22628">
        <w:rPr>
          <w:rStyle w:val="Emphasis"/>
        </w:rPr>
        <w:fldChar w:fldCharType="separate"/>
      </w:r>
      <w:r w:rsidR="00C76FC2" w:rsidRPr="00D22628">
        <w:rPr>
          <w:rStyle w:val="Emphasis"/>
          <w:noProof/>
        </w:rPr>
        <w:t>(14, 22)</w:t>
      </w:r>
      <w:r w:rsidR="005A0D6E" w:rsidRPr="00D22628">
        <w:rPr>
          <w:rStyle w:val="Emphasis"/>
        </w:rPr>
        <w:fldChar w:fldCharType="end"/>
      </w:r>
      <w:r w:rsidR="00AF4D7A" w:rsidRPr="00D22628">
        <w:rPr>
          <w:rStyle w:val="Emphasis"/>
        </w:rPr>
        <w:t xml:space="preserve"> and allow an assessment of voluntary and involuntary force capacity, and the magnitude of</w:t>
      </w:r>
      <w:r w:rsidR="00E62D42" w:rsidRPr="00D22628">
        <w:rPr>
          <w:rStyle w:val="Emphasis"/>
        </w:rPr>
        <w:t xml:space="preserve"> central and peripheral </w:t>
      </w:r>
      <w:r w:rsidR="007C11E6" w:rsidRPr="00D22628">
        <w:rPr>
          <w:rStyle w:val="Emphasis"/>
        </w:rPr>
        <w:t xml:space="preserve">neuromuscular </w:t>
      </w:r>
      <w:r w:rsidR="00E62D42" w:rsidRPr="00D22628">
        <w:rPr>
          <w:rStyle w:val="Emphasis"/>
        </w:rPr>
        <w:t>fatigue. H</w:t>
      </w:r>
      <w:r w:rsidR="00AF4D7A" w:rsidRPr="00D22628">
        <w:rPr>
          <w:rStyle w:val="Emphasis"/>
        </w:rPr>
        <w:t>owever</w:t>
      </w:r>
      <w:r w:rsidR="00F02142" w:rsidRPr="00D22628">
        <w:rPr>
          <w:rStyle w:val="Emphasis"/>
        </w:rPr>
        <w:t>,</w:t>
      </w:r>
      <w:r w:rsidR="00AF4D7A" w:rsidRPr="00D22628">
        <w:rPr>
          <w:rStyle w:val="Emphasis"/>
        </w:rPr>
        <w:t xml:space="preserve"> the fatigue elicited by the physical demands of </w:t>
      </w:r>
      <w:r w:rsidR="00B703B4" w:rsidRPr="00D22628">
        <w:rPr>
          <w:rStyle w:val="Emphasis"/>
        </w:rPr>
        <w:t>soccer</w:t>
      </w:r>
      <w:r w:rsidR="00AF4D7A" w:rsidRPr="00D22628">
        <w:rPr>
          <w:rStyle w:val="Emphasis"/>
        </w:rPr>
        <w:t xml:space="preserve">, </w:t>
      </w:r>
      <w:r w:rsidR="006E1C33" w:rsidRPr="00D22628">
        <w:rPr>
          <w:rStyle w:val="Emphasis"/>
        </w:rPr>
        <w:t>which requires</w:t>
      </w:r>
      <w:r w:rsidR="00AF4D7A" w:rsidRPr="00D22628">
        <w:rPr>
          <w:rStyle w:val="Emphasis"/>
        </w:rPr>
        <w:t xml:space="preserve"> complex</w:t>
      </w:r>
      <w:r w:rsidR="002E3A25" w:rsidRPr="00D22628">
        <w:rPr>
          <w:rStyle w:val="Emphasis"/>
        </w:rPr>
        <w:t xml:space="preserve"> whole-</w:t>
      </w:r>
      <w:r w:rsidR="00AF4D7A" w:rsidRPr="00D22628">
        <w:rPr>
          <w:rStyle w:val="Emphasis"/>
        </w:rPr>
        <w:t xml:space="preserve">body </w:t>
      </w:r>
      <w:r w:rsidR="006E1C33" w:rsidRPr="00D22628">
        <w:rPr>
          <w:rStyle w:val="Emphasis"/>
        </w:rPr>
        <w:t xml:space="preserve">maximal and submaximal </w:t>
      </w:r>
      <w:r w:rsidR="00AF4D7A" w:rsidRPr="00D22628">
        <w:rPr>
          <w:rStyle w:val="Emphasis"/>
        </w:rPr>
        <w:t>multi-directional movements, might not be fully elucidated by studying the fatigue of a single muscle group in a si</w:t>
      </w:r>
      <w:r w:rsidR="002E3A25" w:rsidRPr="00D22628">
        <w:rPr>
          <w:rStyle w:val="Emphasis"/>
        </w:rPr>
        <w:t>ngle-limb isometric contraction</w:t>
      </w:r>
      <w:r w:rsidR="00AF4D7A" w:rsidRPr="00D22628">
        <w:rPr>
          <w:rStyle w:val="Emphasis"/>
        </w:rPr>
        <w:t xml:space="preserve">. Additionally, there is a significant cognitive component to successful </w:t>
      </w:r>
      <w:r w:rsidR="00B703B4" w:rsidRPr="00D22628">
        <w:rPr>
          <w:rStyle w:val="Emphasis"/>
        </w:rPr>
        <w:t>soccer</w:t>
      </w:r>
      <w:r w:rsidR="00AF4D7A" w:rsidRPr="00D22628">
        <w:rPr>
          <w:rStyle w:val="Emphasis"/>
        </w:rPr>
        <w:t xml:space="preserve"> performance that is not present in a simulated match</w:t>
      </w:r>
      <w:r w:rsidR="00CF7EB0" w:rsidRPr="00D22628">
        <w:rPr>
          <w:rStyle w:val="Emphasis"/>
        </w:rPr>
        <w:t xml:space="preserve">, which </w:t>
      </w:r>
      <w:r w:rsidR="00EF0610" w:rsidRPr="00D22628">
        <w:rPr>
          <w:rStyle w:val="Emphasis"/>
        </w:rPr>
        <w:t>could contribute to impairments in performance by increasing mental fatigue and the perception of effort required during</w:t>
      </w:r>
      <w:r w:rsidR="00E44016" w:rsidRPr="00D22628">
        <w:rPr>
          <w:rStyle w:val="Emphasis"/>
        </w:rPr>
        <w:t xml:space="preserve"> a match</w:t>
      </w:r>
      <w:r w:rsidR="00270ABC" w:rsidRPr="00D22628">
        <w:rPr>
          <w:rStyle w:val="Emphasis"/>
        </w:rPr>
        <w:t xml:space="preserve"> </w:t>
      </w:r>
      <w:r w:rsidR="005A0D6E" w:rsidRPr="00D22628">
        <w:rPr>
          <w:rStyle w:val="Emphasis"/>
        </w:rPr>
        <w:fldChar w:fldCharType="begin"/>
      </w:r>
      <w:r w:rsidR="00C76FC2" w:rsidRPr="00D22628">
        <w:rPr>
          <w:rStyle w:val="Emphasis"/>
        </w:rPr>
        <w:instrText xml:space="preserve"> ADDIN EN.CITE &lt;EndNote&gt;&lt;Cite&gt;&lt;Author&gt;Smith&lt;/Author&gt;&lt;Year&gt;2015&lt;/Year&gt;&lt;RecNum&gt;1444&lt;/RecNum&gt;&lt;DisplayText&gt;(40)&lt;/DisplayText&gt;&lt;record&gt;&lt;rec-number&gt;1444&lt;/rec-number&gt;&lt;foreign-keys&gt;&lt;key app="EN" db-id="etezvxfpkzv29ie2fzkx2ztx59ewr5aaxftp" timestamp="1473405410"&gt;1444&lt;/key&gt;&lt;/foreign-keys&gt;&lt;ref-type name="Journal Article"&gt;17&lt;/ref-type&gt;&lt;contributors&gt;&lt;authors&gt;&lt;author&gt;Smith, M. R.&lt;/author&gt;&lt;author&gt;Marcora, S. M.&lt;/author&gt;&lt;author&gt;Coutts, A. J.&lt;/author&gt;&lt;/authors&gt;&lt;/contributors&gt;&lt;auth-address&gt;1Sport and Exercise Discipline Group, Faculty of Health, University of Technology Sydney, AUSTRALIA; and 2Endurance Research Group, School of Sport and Exercise Sciences, University of Kent at Medway, UNITED KINGDOM.&lt;/auth-address&gt;&lt;titles&gt;&lt;title&gt;Mental Fatigue Impairs Intermittent Running Performance&lt;/title&gt;&lt;secondary-title&gt;Med Sci Sports Exerc&lt;/secondary-title&gt;&lt;/titles&gt;&lt;periodical&gt;&lt;full-title&gt;Med Sci Sports Exerc&lt;/full-title&gt;&lt;abbr-1&gt;Medicine and Science in Sports and Exercise&lt;/abbr-1&gt;&lt;abbr-2&gt;Med Sci Sports Exerc&lt;/abbr-2&gt;&lt;abbr-3&gt;Med. Sci. Sports Exerc.&lt;/abbr-3&gt;&lt;/periodical&gt;&lt;pages&gt;1682-90&lt;/pages&gt;&lt;volume&gt;47&lt;/volume&gt;&lt;number&gt;8&lt;/number&gt;&lt;keywords&gt;&lt;keyword&gt;Athletic Performance/*psychology&lt;/keyword&gt;&lt;keyword&gt;Cross-Over Studies&lt;/keyword&gt;&lt;keyword&gt;Humans&lt;/keyword&gt;&lt;keyword&gt;Male&lt;/keyword&gt;&lt;keyword&gt;*Mental Fatigue&lt;/keyword&gt;&lt;keyword&gt;Running/*psychology&lt;/keyword&gt;&lt;keyword&gt;Sports&lt;/keyword&gt;&lt;keyword&gt;Young Adult&lt;/keyword&gt;&lt;/keywords&gt;&lt;dates&gt;&lt;year&gt;2015&lt;/year&gt;&lt;pub-dates&gt;&lt;date&gt;Aug&lt;/date&gt;&lt;/pub-dates&gt;&lt;/dates&gt;&lt;isbn&gt;1530-0315 (Electronic)&amp;#xD;0195-9131 (Linking)&lt;/isbn&gt;&lt;accession-num&gt;25494389&lt;/accession-num&gt;&lt;urls&gt;&lt;related-urls&gt;&lt;url&gt;http://www.ncbi.nlm.nih.gov/pubmed/25494389&lt;/url&gt;&lt;/related-urls&gt;&lt;/urls&gt;&lt;electronic-resource-num&gt;10.1249/MSS.0000000000000592&lt;/electronic-resource-num&gt;&lt;/record&gt;&lt;/Cite&gt;&lt;/EndNote&gt;</w:instrText>
      </w:r>
      <w:r w:rsidR="005A0D6E" w:rsidRPr="00D22628">
        <w:rPr>
          <w:rStyle w:val="Emphasis"/>
        </w:rPr>
        <w:fldChar w:fldCharType="separate"/>
      </w:r>
      <w:r w:rsidR="00C76FC2" w:rsidRPr="00D22628">
        <w:rPr>
          <w:rStyle w:val="Emphasis"/>
          <w:noProof/>
        </w:rPr>
        <w:t>(40)</w:t>
      </w:r>
      <w:r w:rsidR="005A0D6E" w:rsidRPr="00D22628">
        <w:rPr>
          <w:rStyle w:val="Emphasis"/>
        </w:rPr>
        <w:fldChar w:fldCharType="end"/>
      </w:r>
      <w:r w:rsidR="00EF0610" w:rsidRPr="00D22628">
        <w:rPr>
          <w:rStyle w:val="Emphasis"/>
        </w:rPr>
        <w:t>.</w:t>
      </w:r>
      <w:r w:rsidR="00AF4D7A" w:rsidRPr="00D22628">
        <w:rPr>
          <w:rStyle w:val="Emphasis"/>
        </w:rPr>
        <w:t xml:space="preserve"> </w:t>
      </w:r>
      <w:r w:rsidR="00F61CC9" w:rsidRPr="00D22628">
        <w:rPr>
          <w:rStyle w:val="Emphasis"/>
        </w:rPr>
        <w:t>N</w:t>
      </w:r>
      <w:r w:rsidR="00AF4D7A" w:rsidRPr="00D22628">
        <w:rPr>
          <w:rStyle w:val="Emphasis"/>
        </w:rPr>
        <w:t>otwithstanding, the significant and prolonged neuromuscular fatigue</w:t>
      </w:r>
      <w:r w:rsidR="009B700F" w:rsidRPr="00D22628">
        <w:rPr>
          <w:rStyle w:val="Emphasis"/>
        </w:rPr>
        <w:t xml:space="preserve"> and associated</w:t>
      </w:r>
      <w:r w:rsidR="00AF4D7A" w:rsidRPr="00D22628">
        <w:rPr>
          <w:rStyle w:val="Emphasis"/>
        </w:rPr>
        <w:t xml:space="preserve"> </w:t>
      </w:r>
      <w:r w:rsidR="009B700F" w:rsidRPr="00D22628">
        <w:rPr>
          <w:rStyle w:val="Emphasis"/>
        </w:rPr>
        <w:t>decrements in physical function</w:t>
      </w:r>
      <w:r w:rsidR="00AF4D7A" w:rsidRPr="00D22628">
        <w:rPr>
          <w:rStyle w:val="Emphasis"/>
        </w:rPr>
        <w:t xml:space="preserve"> provide support for the usefulness of the methods employed in revealing new information </w:t>
      </w:r>
      <w:r w:rsidR="009B700F" w:rsidRPr="00D22628">
        <w:rPr>
          <w:rStyle w:val="Emphasis"/>
        </w:rPr>
        <w:t xml:space="preserve">on the </w:t>
      </w:r>
      <w:proofErr w:type="spellStart"/>
      <w:r w:rsidR="009B700F" w:rsidRPr="00D22628">
        <w:rPr>
          <w:rStyle w:val="Emphasis"/>
        </w:rPr>
        <w:t>etiology</w:t>
      </w:r>
      <w:proofErr w:type="spellEnd"/>
      <w:r w:rsidR="009B700F" w:rsidRPr="00D22628">
        <w:rPr>
          <w:rStyle w:val="Emphasis"/>
        </w:rPr>
        <w:t xml:space="preserve"> and recovery of fatigue after</w:t>
      </w:r>
      <w:r w:rsidR="00AF4D7A" w:rsidRPr="00D22628">
        <w:rPr>
          <w:rStyle w:val="Emphasis"/>
        </w:rPr>
        <w:t xml:space="preserve"> </w:t>
      </w:r>
      <w:r w:rsidR="00B703B4" w:rsidRPr="00D22628">
        <w:rPr>
          <w:rStyle w:val="Emphasis"/>
        </w:rPr>
        <w:t>soccer</w:t>
      </w:r>
      <w:r w:rsidR="009B700F" w:rsidRPr="00D22628">
        <w:rPr>
          <w:rStyle w:val="Emphasis"/>
        </w:rPr>
        <w:t xml:space="preserve"> match-play</w:t>
      </w:r>
      <w:r w:rsidR="00AF4D7A" w:rsidRPr="00D22628">
        <w:rPr>
          <w:rStyle w:val="Emphasis"/>
        </w:rPr>
        <w:t xml:space="preserve">. </w:t>
      </w:r>
      <w:r w:rsidR="007C11E6" w:rsidRPr="00D22628">
        <w:rPr>
          <w:rStyle w:val="Emphasis"/>
        </w:rPr>
        <w:t>Further research is required with real soccer matches in order to further corroborate these findings in a more ecologically valid model.</w:t>
      </w:r>
    </w:p>
    <w:p w14:paraId="3818912E" w14:textId="77777777" w:rsidR="009C05CB" w:rsidRPr="00D22628" w:rsidRDefault="009C05CB" w:rsidP="00E81378">
      <w:pPr>
        <w:spacing w:line="480" w:lineRule="auto"/>
        <w:rPr>
          <w:rStyle w:val="Emphasis"/>
        </w:rPr>
      </w:pPr>
    </w:p>
    <w:p w14:paraId="3B4C23BE" w14:textId="77777777" w:rsidR="00007EB8" w:rsidRPr="00D22628" w:rsidRDefault="00007EB8" w:rsidP="00E81378">
      <w:pPr>
        <w:pStyle w:val="Heading1"/>
        <w:spacing w:line="480" w:lineRule="auto"/>
      </w:pPr>
      <w:bookmarkStart w:id="15" w:name="_Toc320803135"/>
      <w:r w:rsidRPr="00D22628">
        <w:t>Conclusions</w:t>
      </w:r>
      <w:bookmarkEnd w:id="15"/>
    </w:p>
    <w:p w14:paraId="730402AB" w14:textId="0C6398E8" w:rsidR="007B094B" w:rsidRPr="00D22628" w:rsidRDefault="007B094B" w:rsidP="00E81378">
      <w:pPr>
        <w:spacing w:line="480" w:lineRule="auto"/>
      </w:pPr>
      <w:r w:rsidRPr="00D22628">
        <w:t xml:space="preserve">Simulated </w:t>
      </w:r>
      <w:r w:rsidR="00B703B4" w:rsidRPr="00D22628">
        <w:t>soccer</w:t>
      </w:r>
      <w:r w:rsidRPr="00D22628">
        <w:t xml:space="preserve"> </w:t>
      </w:r>
      <w:proofErr w:type="gramStart"/>
      <w:r w:rsidRPr="00D22628">
        <w:t>match-play</w:t>
      </w:r>
      <w:proofErr w:type="gramEnd"/>
      <w:r w:rsidRPr="00D22628">
        <w:rPr>
          <w:b/>
        </w:rPr>
        <w:t xml:space="preserve"> </w:t>
      </w:r>
      <w:r w:rsidR="004A5814" w:rsidRPr="00D22628">
        <w:t>induced</w:t>
      </w:r>
      <w:r w:rsidRPr="00D22628">
        <w:t xml:space="preserve"> significant</w:t>
      </w:r>
      <w:r w:rsidR="00F25CA0" w:rsidRPr="00D22628">
        <w:t xml:space="preserve"> neuromuscular</w:t>
      </w:r>
      <w:r w:rsidR="004A5814" w:rsidRPr="00D22628">
        <w:t xml:space="preserve"> fatigue that wa</w:t>
      </w:r>
      <w:r w:rsidRPr="00D22628">
        <w:t>s both central and pe</w:t>
      </w:r>
      <w:r w:rsidR="004A5814" w:rsidRPr="00D22628">
        <w:t>ripheral in origin, and persisted</w:t>
      </w:r>
      <w:r w:rsidRPr="00D22628">
        <w:t xml:space="preserve"> for up to 72 h </w:t>
      </w:r>
      <w:r w:rsidR="000E01D5" w:rsidRPr="00D22628">
        <w:t>post-exercise</w:t>
      </w:r>
      <w:r w:rsidRPr="00D22628">
        <w:t xml:space="preserve">. </w:t>
      </w:r>
      <w:r w:rsidR="002830B3" w:rsidRPr="00D22628">
        <w:t>C</w:t>
      </w:r>
      <w:r w:rsidR="004A5814" w:rsidRPr="00D22628">
        <w:t xml:space="preserve">entral processes contribute significantly to the </w:t>
      </w:r>
      <w:r w:rsidR="00F25CA0" w:rsidRPr="00D22628">
        <w:t xml:space="preserve">neuromuscular </w:t>
      </w:r>
      <w:r w:rsidR="004A5814" w:rsidRPr="00D22628">
        <w:t xml:space="preserve">fatigue experienced in the days </w:t>
      </w:r>
      <w:r w:rsidR="000E01D5" w:rsidRPr="00D22628">
        <w:t>post-</w:t>
      </w:r>
      <w:r w:rsidR="00621C5F" w:rsidRPr="00D22628">
        <w:t>exercise</w:t>
      </w:r>
      <w:r w:rsidR="004A5814" w:rsidRPr="00D22628">
        <w:t>, but the magnitude and slower recovery</w:t>
      </w:r>
      <w:r w:rsidR="002F30D6" w:rsidRPr="00D22628">
        <w:t xml:space="preserve"> of peripheral fatigue indicates</w:t>
      </w:r>
      <w:r w:rsidR="00621C5F" w:rsidRPr="00D22628">
        <w:t xml:space="preserve"> that</w:t>
      </w:r>
      <w:r w:rsidR="004A5814" w:rsidRPr="00D22628">
        <w:t xml:space="preserve"> processes </w:t>
      </w:r>
      <w:r w:rsidR="00621C5F" w:rsidRPr="00D22628">
        <w:t>relating to</w:t>
      </w:r>
      <w:r w:rsidR="002F30D6" w:rsidRPr="00D22628">
        <w:t xml:space="preserve"> the resolution of</w:t>
      </w:r>
      <w:r w:rsidR="00621C5F" w:rsidRPr="00D22628">
        <w:t xml:space="preserve"> muscle function</w:t>
      </w:r>
      <w:r w:rsidR="004A5814" w:rsidRPr="00D22628">
        <w:t xml:space="preserve"> </w:t>
      </w:r>
      <w:r w:rsidR="002F30D6" w:rsidRPr="00D22628">
        <w:t>primarily explain the recovery</w:t>
      </w:r>
      <w:r w:rsidR="004A5814" w:rsidRPr="00D22628">
        <w:t xml:space="preserve"> of </w:t>
      </w:r>
      <w:r w:rsidR="00F25CA0" w:rsidRPr="00D22628">
        <w:t xml:space="preserve">neuromuscular </w:t>
      </w:r>
      <w:r w:rsidR="004A5814" w:rsidRPr="00D22628">
        <w:t>f</w:t>
      </w:r>
      <w:r w:rsidR="00007EB8" w:rsidRPr="00D22628">
        <w:t>atigue after games</w:t>
      </w:r>
      <w:r w:rsidR="004A5814" w:rsidRPr="00D22628">
        <w:t xml:space="preserve">. </w:t>
      </w:r>
      <w:r w:rsidR="009C05CB" w:rsidRPr="00D22628">
        <w:t xml:space="preserve">That </w:t>
      </w:r>
      <w:r w:rsidR="00621C5F" w:rsidRPr="00D22628">
        <w:t>the recovery of neuromuscular fatigue</w:t>
      </w:r>
      <w:r w:rsidR="009C05CB" w:rsidRPr="00D22628">
        <w:t xml:space="preserve"> can persist for up to 72 h post-match has significant practical implications for </w:t>
      </w:r>
      <w:r w:rsidR="00D91399" w:rsidRPr="00D22628">
        <w:t xml:space="preserve">the training process and </w:t>
      </w:r>
      <w:r w:rsidR="009C05CB" w:rsidRPr="00D22628">
        <w:t>the scheduling of matches</w:t>
      </w:r>
      <w:r w:rsidR="002F30D6" w:rsidRPr="00D22628">
        <w:t xml:space="preserve">, </w:t>
      </w:r>
      <w:r w:rsidR="002F30D6" w:rsidRPr="00D22628">
        <w:lastRenderedPageBreak/>
        <w:t>particularly during congested fixture periods</w:t>
      </w:r>
      <w:r w:rsidR="009C05CB" w:rsidRPr="00D22628">
        <w:t>. T</w:t>
      </w:r>
      <w:r w:rsidR="004A5814" w:rsidRPr="00D22628">
        <w:t>he assessment of fast stretch- shortening-cycle function via measurement</w:t>
      </w:r>
      <w:r w:rsidR="009C05CB" w:rsidRPr="00D22628">
        <w:t xml:space="preserve"> of the reactive strength index</w:t>
      </w:r>
      <w:r w:rsidR="004A5814" w:rsidRPr="00D22628">
        <w:t xml:space="preserve"> provides a promising surrogate measurement of neuromuscular fatigue, but it is recommended practitioners use a range of tools</w:t>
      </w:r>
      <w:r w:rsidR="009C05CB" w:rsidRPr="00D22628">
        <w:t xml:space="preserve">, including simple assessments of perceived recovery, </w:t>
      </w:r>
      <w:r w:rsidR="00D91399" w:rsidRPr="00D22628">
        <w:t>when assessing recovery status</w:t>
      </w:r>
      <w:r w:rsidR="009C05CB" w:rsidRPr="00D22628">
        <w:t xml:space="preserve">. </w:t>
      </w:r>
      <w:r w:rsidR="004A5814" w:rsidRPr="00D22628">
        <w:t xml:space="preserve"> </w:t>
      </w:r>
    </w:p>
    <w:p w14:paraId="7BE7415E" w14:textId="77777777" w:rsidR="008B66A3" w:rsidRPr="00D22628" w:rsidRDefault="008B66A3" w:rsidP="00E81378">
      <w:pPr>
        <w:spacing w:line="480" w:lineRule="auto"/>
        <w:rPr>
          <w:b/>
        </w:rPr>
      </w:pPr>
    </w:p>
    <w:p w14:paraId="71C3BF09" w14:textId="77777777" w:rsidR="00007EB8" w:rsidRPr="00D22628" w:rsidRDefault="00007EB8" w:rsidP="00E81378">
      <w:pPr>
        <w:pStyle w:val="Heading2"/>
        <w:spacing w:line="480" w:lineRule="auto"/>
      </w:pPr>
    </w:p>
    <w:p w14:paraId="7D84C144" w14:textId="77777777" w:rsidR="008B66A3" w:rsidRPr="00D22628" w:rsidRDefault="008B66A3" w:rsidP="00E81378">
      <w:pPr>
        <w:pStyle w:val="Heading2"/>
        <w:spacing w:line="480" w:lineRule="auto"/>
      </w:pPr>
      <w:bookmarkStart w:id="16" w:name="_Toc320803136"/>
      <w:r w:rsidRPr="00D22628">
        <w:t>Acknowledgements</w:t>
      </w:r>
      <w:bookmarkEnd w:id="16"/>
    </w:p>
    <w:p w14:paraId="2D343FAE" w14:textId="0A24A7EF" w:rsidR="00323FDB" w:rsidRPr="00D22628" w:rsidRDefault="001A6A1F" w:rsidP="00E81378">
      <w:pPr>
        <w:pStyle w:val="Heading2"/>
        <w:spacing w:line="480" w:lineRule="auto"/>
        <w:jc w:val="both"/>
        <w:rPr>
          <w:b w:val="0"/>
          <w:lang w:val="en-US"/>
        </w:rPr>
      </w:pPr>
      <w:r w:rsidRPr="00D22628">
        <w:rPr>
          <w:b w:val="0"/>
        </w:rPr>
        <w:t xml:space="preserve">The study was funded by the UEFA Research grant programme. </w:t>
      </w:r>
      <w:r w:rsidR="008B66A3" w:rsidRPr="00D22628">
        <w:rPr>
          <w:b w:val="0"/>
        </w:rPr>
        <w:t>The authors would like to thank Mr Paul Parker, Mr Chris Ferriter, Mr Ryan Stewart and Mr John Benz for their assistance during data collection.</w:t>
      </w:r>
      <w:r w:rsidR="00323FDB" w:rsidRPr="00D22628">
        <w:rPr>
          <w:b w:val="0"/>
        </w:rPr>
        <w:t xml:space="preserve"> </w:t>
      </w:r>
      <w:r w:rsidR="00323FDB" w:rsidRPr="00D22628">
        <w:rPr>
          <w:b w:val="0"/>
          <w:lang w:val="en-US"/>
        </w:rPr>
        <w:t xml:space="preserve">The authors have no competing interests to declare. </w:t>
      </w:r>
      <w:r w:rsidR="00820B70" w:rsidRPr="00D22628">
        <w:rPr>
          <w:b w:val="0"/>
          <w:lang w:val="en-US"/>
        </w:rPr>
        <w:t xml:space="preserve">The results of the study are presented clearly, honestly, and without fabrication, falsification, or inappropriate data manipulation. </w:t>
      </w:r>
      <w:r w:rsidR="00323FDB" w:rsidRPr="00D22628">
        <w:rPr>
          <w:b w:val="0"/>
          <w:lang w:val="en-US"/>
        </w:rPr>
        <w:t>The results of the study do not constitute endorsement by ACSM</w:t>
      </w:r>
    </w:p>
    <w:p w14:paraId="68F7376D" w14:textId="0E494DA4" w:rsidR="008B66A3" w:rsidRPr="00256143" w:rsidRDefault="008B66A3" w:rsidP="00E81378">
      <w:pPr>
        <w:spacing w:line="480" w:lineRule="auto"/>
      </w:pPr>
    </w:p>
    <w:p w14:paraId="6F1635D3" w14:textId="77777777" w:rsidR="002C5313" w:rsidRPr="00256143" w:rsidRDefault="002C5313" w:rsidP="00E81378">
      <w:pPr>
        <w:spacing w:line="480" w:lineRule="auto"/>
      </w:pPr>
    </w:p>
    <w:p w14:paraId="421BC8B4" w14:textId="77777777" w:rsidR="00007EB8" w:rsidRPr="00256143" w:rsidRDefault="00007EB8" w:rsidP="00E81378">
      <w:pPr>
        <w:spacing w:line="480" w:lineRule="auto"/>
        <w:jc w:val="left"/>
        <w:rPr>
          <w:rFonts w:eastAsia="Times New Roman"/>
          <w:b/>
          <w:bCs/>
          <w:iCs/>
          <w:szCs w:val="28"/>
          <w:lang w:val="x-none"/>
        </w:rPr>
      </w:pPr>
      <w:r w:rsidRPr="00256143">
        <w:br w:type="page"/>
      </w:r>
    </w:p>
    <w:p w14:paraId="2D067F4B" w14:textId="347F439C" w:rsidR="00044FD1" w:rsidRPr="00256143" w:rsidRDefault="00337442" w:rsidP="00E81378">
      <w:pPr>
        <w:spacing w:line="480" w:lineRule="auto"/>
        <w:jc w:val="center"/>
      </w:pPr>
      <w:r w:rsidRPr="00256143">
        <w:rPr>
          <w:b/>
        </w:rPr>
        <w:lastRenderedPageBreak/>
        <w:t>References</w:t>
      </w:r>
    </w:p>
    <w:p w14:paraId="6B70A2AC" w14:textId="77777777" w:rsidR="00044FD1" w:rsidRPr="00256143" w:rsidRDefault="00044FD1" w:rsidP="00E81378">
      <w:pPr>
        <w:spacing w:line="480" w:lineRule="auto"/>
      </w:pPr>
    </w:p>
    <w:p w14:paraId="296CFE08" w14:textId="77777777" w:rsidR="00A053A4" w:rsidRPr="00256143" w:rsidRDefault="00044FD1" w:rsidP="00A053A4">
      <w:pPr>
        <w:pStyle w:val="EndNoteBibliography"/>
        <w:ind w:left="720" w:hanging="720"/>
      </w:pPr>
      <w:r w:rsidRPr="00256143">
        <w:fldChar w:fldCharType="begin"/>
      </w:r>
      <w:r w:rsidRPr="00256143">
        <w:instrText xml:space="preserve"> ADDIN EN.REFLIST </w:instrText>
      </w:r>
      <w:r w:rsidRPr="00256143">
        <w:fldChar w:fldCharType="separate"/>
      </w:r>
      <w:r w:rsidR="00A053A4" w:rsidRPr="00256143">
        <w:t>1.</w:t>
      </w:r>
      <w:r w:rsidR="00A053A4" w:rsidRPr="00256143">
        <w:tab/>
        <w:t xml:space="preserve">Akenhead R, Hayes PR, Thompson KG, French D. Diminutions of acceleration and deceleration output during professional football match play. </w:t>
      </w:r>
      <w:r w:rsidR="00A053A4" w:rsidRPr="00256143">
        <w:rPr>
          <w:i/>
        </w:rPr>
        <w:t>J Sci Med Sport</w:t>
      </w:r>
      <w:r w:rsidR="00A053A4" w:rsidRPr="00256143">
        <w:t>. 2013;16(6):556-561.</w:t>
      </w:r>
    </w:p>
    <w:p w14:paraId="0295D88D" w14:textId="77777777" w:rsidR="00A053A4" w:rsidRPr="00256143" w:rsidRDefault="00A053A4" w:rsidP="00A053A4">
      <w:pPr>
        <w:pStyle w:val="EndNoteBibliography"/>
      </w:pPr>
    </w:p>
    <w:p w14:paraId="5E7CFC80" w14:textId="77777777" w:rsidR="00A053A4" w:rsidRPr="00256143" w:rsidRDefault="00A053A4" w:rsidP="00A053A4">
      <w:pPr>
        <w:pStyle w:val="EndNoteBibliography"/>
        <w:ind w:left="720" w:hanging="720"/>
      </w:pPr>
      <w:r w:rsidRPr="00256143">
        <w:t>2.</w:t>
      </w:r>
      <w:r w:rsidRPr="00256143">
        <w:tab/>
        <w:t xml:space="preserve">Andersson H, Raastad T, Nilsson J, Paulsen G, Garthe I, Kadi F. Neuromuscular fatigue and recovery in elite female soccer: effects of active recovery. </w:t>
      </w:r>
      <w:r w:rsidRPr="00256143">
        <w:rPr>
          <w:i/>
        </w:rPr>
        <w:t>Med Sci Sports Exerc</w:t>
      </w:r>
      <w:r w:rsidRPr="00256143">
        <w:t>. 2008;40(2):372-380.</w:t>
      </w:r>
    </w:p>
    <w:p w14:paraId="3611261E" w14:textId="77777777" w:rsidR="00A053A4" w:rsidRPr="00256143" w:rsidRDefault="00A053A4" w:rsidP="00A053A4">
      <w:pPr>
        <w:pStyle w:val="EndNoteBibliography"/>
      </w:pPr>
    </w:p>
    <w:p w14:paraId="03AF43D3" w14:textId="77777777" w:rsidR="00A053A4" w:rsidRPr="00256143" w:rsidRDefault="00A053A4" w:rsidP="00A053A4">
      <w:pPr>
        <w:pStyle w:val="EndNoteBibliography"/>
        <w:ind w:left="720" w:hanging="720"/>
      </w:pPr>
      <w:r w:rsidRPr="00256143">
        <w:t>3.</w:t>
      </w:r>
      <w:r w:rsidRPr="00256143">
        <w:tab/>
        <w:t xml:space="preserve">Ascensao A, Rebelo A, Oliveira E, Marques F, Pereira L, Magalhaes J. Biochemical impact of a soccer match - analysis of oxidative stress and muscle damage markers throughout recovery. </w:t>
      </w:r>
      <w:r w:rsidRPr="00256143">
        <w:rPr>
          <w:i/>
        </w:rPr>
        <w:t>Clin Biochem</w:t>
      </w:r>
      <w:r w:rsidRPr="00256143">
        <w:t>. 2008;41(10-11):841-851.</w:t>
      </w:r>
    </w:p>
    <w:p w14:paraId="55C8D8E2" w14:textId="77777777" w:rsidR="00A053A4" w:rsidRPr="00256143" w:rsidRDefault="00A053A4" w:rsidP="00A053A4">
      <w:pPr>
        <w:pStyle w:val="EndNoteBibliography"/>
      </w:pPr>
    </w:p>
    <w:p w14:paraId="624A4CA8" w14:textId="77777777" w:rsidR="00A053A4" w:rsidRPr="00256143" w:rsidRDefault="00A053A4" w:rsidP="00A053A4">
      <w:pPr>
        <w:pStyle w:val="EndNoteBibliography"/>
        <w:ind w:left="720" w:hanging="720"/>
      </w:pPr>
      <w:r w:rsidRPr="00256143">
        <w:t>4.</w:t>
      </w:r>
      <w:r w:rsidRPr="00256143">
        <w:tab/>
        <w:t xml:space="preserve">Beck S, Taube W, Gruber M, Amtage F, Gollhofer A, Schubert M. Task-specific changes in motor evoked potentials of lower limb muscles after different training interventions. </w:t>
      </w:r>
      <w:r w:rsidRPr="00256143">
        <w:rPr>
          <w:i/>
        </w:rPr>
        <w:t>Brain Res</w:t>
      </w:r>
      <w:r w:rsidRPr="00256143">
        <w:t>. 2007;1179:51-60.</w:t>
      </w:r>
    </w:p>
    <w:p w14:paraId="57F7EF50" w14:textId="77777777" w:rsidR="00A053A4" w:rsidRPr="00256143" w:rsidRDefault="00A053A4" w:rsidP="00A053A4">
      <w:pPr>
        <w:pStyle w:val="EndNoteBibliography"/>
      </w:pPr>
    </w:p>
    <w:p w14:paraId="10507D84" w14:textId="77777777" w:rsidR="00A053A4" w:rsidRPr="00256143" w:rsidRDefault="00A053A4" w:rsidP="00A053A4">
      <w:pPr>
        <w:pStyle w:val="EndNoteBibliography"/>
        <w:ind w:left="720" w:hanging="720"/>
      </w:pPr>
      <w:r w:rsidRPr="00256143">
        <w:t>5.</w:t>
      </w:r>
      <w:r w:rsidRPr="00256143">
        <w:tab/>
        <w:t xml:space="preserve">Bestmann S, Krakauer JW. The uses and interpretations of the motor-evoked potential for understanding behaviour. </w:t>
      </w:r>
      <w:r w:rsidRPr="00256143">
        <w:rPr>
          <w:i/>
        </w:rPr>
        <w:t>Exp Brain Res</w:t>
      </w:r>
      <w:r w:rsidRPr="00256143">
        <w:t>. 2015;233(3):679-689.</w:t>
      </w:r>
    </w:p>
    <w:p w14:paraId="48F4671F" w14:textId="77777777" w:rsidR="00A053A4" w:rsidRPr="00256143" w:rsidRDefault="00A053A4" w:rsidP="00A053A4">
      <w:pPr>
        <w:pStyle w:val="EndNoteBibliography"/>
      </w:pPr>
    </w:p>
    <w:p w14:paraId="35A4EF0A" w14:textId="77777777" w:rsidR="00A053A4" w:rsidRPr="00256143" w:rsidRDefault="00A053A4" w:rsidP="00A053A4">
      <w:pPr>
        <w:pStyle w:val="EndNoteBibliography"/>
        <w:ind w:left="720" w:hanging="720"/>
      </w:pPr>
      <w:r w:rsidRPr="00256143">
        <w:t>6.</w:t>
      </w:r>
      <w:r w:rsidRPr="00256143">
        <w:tab/>
        <w:t xml:space="preserve">Butler JE, Taylor JL, Gandevia SC. Responses of human motoneurons to corticospinal stimulation during maximal voluntary contractions and ischemia. </w:t>
      </w:r>
      <w:r w:rsidRPr="00256143">
        <w:rPr>
          <w:i/>
        </w:rPr>
        <w:t>J Neurosci</w:t>
      </w:r>
      <w:r w:rsidRPr="00256143">
        <w:t>. 2003;23(32):10224-10230.</w:t>
      </w:r>
    </w:p>
    <w:p w14:paraId="41DA6E05" w14:textId="77777777" w:rsidR="00A053A4" w:rsidRPr="00256143" w:rsidRDefault="00A053A4" w:rsidP="00A053A4">
      <w:pPr>
        <w:pStyle w:val="EndNoteBibliography"/>
      </w:pPr>
    </w:p>
    <w:p w14:paraId="663A98D8" w14:textId="77777777" w:rsidR="00A053A4" w:rsidRPr="00256143" w:rsidRDefault="00A053A4" w:rsidP="00A053A4">
      <w:pPr>
        <w:pStyle w:val="EndNoteBibliography"/>
        <w:ind w:left="720" w:hanging="720"/>
      </w:pPr>
      <w:r w:rsidRPr="00256143">
        <w:t>7.</w:t>
      </w:r>
      <w:r w:rsidRPr="00256143">
        <w:tab/>
        <w:t xml:space="preserve">Carling C, McCall A, Le Gall F, Dupont G. The impact of short periods of match congestion on injury risk and patterns in an elite football club. </w:t>
      </w:r>
      <w:r w:rsidRPr="00256143">
        <w:rPr>
          <w:i/>
        </w:rPr>
        <w:t>Br J Sports Med</w:t>
      </w:r>
      <w:r w:rsidRPr="00256143">
        <w:t>. 2016;50(12):764-768.</w:t>
      </w:r>
    </w:p>
    <w:p w14:paraId="1F4E9587" w14:textId="77777777" w:rsidR="00A053A4" w:rsidRPr="00256143" w:rsidRDefault="00A053A4" w:rsidP="00A053A4">
      <w:pPr>
        <w:pStyle w:val="EndNoteBibliography"/>
      </w:pPr>
    </w:p>
    <w:p w14:paraId="28F84A50" w14:textId="77777777" w:rsidR="00A053A4" w:rsidRPr="00256143" w:rsidRDefault="00A053A4" w:rsidP="00A053A4">
      <w:pPr>
        <w:pStyle w:val="EndNoteBibliography"/>
        <w:ind w:left="720" w:hanging="720"/>
      </w:pPr>
      <w:r w:rsidRPr="00256143">
        <w:t>8.</w:t>
      </w:r>
      <w:r w:rsidRPr="00256143">
        <w:tab/>
        <w:t xml:space="preserve">Carroll TJ, Selvanayagam VS, Riek S, Semmler JG. Neural adaptations to strength training: moving beyond transcranial magnetic stimulation and reflex studies. </w:t>
      </w:r>
      <w:r w:rsidRPr="00256143">
        <w:rPr>
          <w:i/>
        </w:rPr>
        <w:t>Acta Physiol</w:t>
      </w:r>
      <w:r w:rsidRPr="00256143">
        <w:t>. 2011;202(2):119-140.</w:t>
      </w:r>
    </w:p>
    <w:p w14:paraId="5187B35C" w14:textId="77777777" w:rsidR="00A053A4" w:rsidRPr="00256143" w:rsidRDefault="00A053A4" w:rsidP="00A053A4">
      <w:pPr>
        <w:pStyle w:val="EndNoteBibliography"/>
      </w:pPr>
    </w:p>
    <w:p w14:paraId="264CCDA9" w14:textId="77777777" w:rsidR="00A053A4" w:rsidRPr="00256143" w:rsidRDefault="00A053A4" w:rsidP="00A053A4">
      <w:pPr>
        <w:pStyle w:val="EndNoteBibliography"/>
        <w:ind w:left="720" w:hanging="720"/>
      </w:pPr>
      <w:r w:rsidRPr="00256143">
        <w:t>9.</w:t>
      </w:r>
      <w:r w:rsidRPr="00256143">
        <w:tab/>
        <w:t xml:space="preserve">Chen R. Excitatory and Inhibitory Effects of Transcranial Magnetic Stimulation. </w:t>
      </w:r>
      <w:r w:rsidRPr="00256143">
        <w:rPr>
          <w:i/>
        </w:rPr>
        <w:t>Biocybernetics and Biomedical Engineering</w:t>
      </w:r>
      <w:r w:rsidRPr="00256143">
        <w:t>. 2011;31(2):93-105.</w:t>
      </w:r>
    </w:p>
    <w:p w14:paraId="5B33FE5F" w14:textId="77777777" w:rsidR="00A053A4" w:rsidRPr="00256143" w:rsidRDefault="00A053A4" w:rsidP="00A053A4">
      <w:pPr>
        <w:pStyle w:val="EndNoteBibliography"/>
      </w:pPr>
    </w:p>
    <w:p w14:paraId="7DB8B023" w14:textId="77777777" w:rsidR="00A053A4" w:rsidRPr="00256143" w:rsidRDefault="00A053A4" w:rsidP="00A053A4">
      <w:pPr>
        <w:pStyle w:val="EndNoteBibliography"/>
        <w:ind w:left="720" w:hanging="720"/>
      </w:pPr>
      <w:r w:rsidRPr="00256143">
        <w:t>10.</w:t>
      </w:r>
      <w:r w:rsidRPr="00256143">
        <w:tab/>
        <w:t xml:space="preserve">Decorte N, Lafaix PA, Millet GY, Wuyam B, Verges S. Central and peripheral fatigue kinetics during exhaustive constant-load cycling. </w:t>
      </w:r>
      <w:r w:rsidRPr="00256143">
        <w:rPr>
          <w:i/>
        </w:rPr>
        <w:t>Scand J Med Sci Sports</w:t>
      </w:r>
      <w:r w:rsidRPr="00256143">
        <w:t>. 2012;22(3):381-391.</w:t>
      </w:r>
    </w:p>
    <w:p w14:paraId="04A94E20" w14:textId="77777777" w:rsidR="00A053A4" w:rsidRPr="00256143" w:rsidRDefault="00A053A4" w:rsidP="00A053A4">
      <w:pPr>
        <w:pStyle w:val="EndNoteBibliography"/>
      </w:pPr>
    </w:p>
    <w:p w14:paraId="140FE308" w14:textId="77777777" w:rsidR="00A053A4" w:rsidRPr="00256143" w:rsidRDefault="00A053A4" w:rsidP="00A053A4">
      <w:pPr>
        <w:pStyle w:val="EndNoteBibliography"/>
        <w:ind w:left="720" w:hanging="720"/>
      </w:pPr>
      <w:r w:rsidRPr="00256143">
        <w:t>11.</w:t>
      </w:r>
      <w:r w:rsidRPr="00256143">
        <w:tab/>
        <w:t xml:space="preserve">Dellal A, Lago-Penas C, Rey E, Chamari K, Orhant E. The effects of a congested fixture period on physical performance, technical activity and injury rate during matches in a professional soccer team. </w:t>
      </w:r>
      <w:r w:rsidRPr="00256143">
        <w:rPr>
          <w:i/>
        </w:rPr>
        <w:t>Br J Sports Med</w:t>
      </w:r>
      <w:r w:rsidRPr="00256143">
        <w:t>. 2015;49(6):390-394.</w:t>
      </w:r>
    </w:p>
    <w:p w14:paraId="578D2813" w14:textId="77777777" w:rsidR="00A053A4" w:rsidRPr="00256143" w:rsidRDefault="00A053A4" w:rsidP="00A053A4">
      <w:pPr>
        <w:pStyle w:val="EndNoteBibliography"/>
      </w:pPr>
    </w:p>
    <w:p w14:paraId="1193F1F7" w14:textId="77777777" w:rsidR="00A053A4" w:rsidRPr="00256143" w:rsidRDefault="00A053A4" w:rsidP="00A053A4">
      <w:pPr>
        <w:pStyle w:val="EndNoteBibliography"/>
        <w:ind w:left="720" w:hanging="720"/>
      </w:pPr>
      <w:r w:rsidRPr="00256143">
        <w:t>12.</w:t>
      </w:r>
      <w:r w:rsidRPr="00256143">
        <w:tab/>
        <w:t xml:space="preserve">Gathercole R, Sporer B, Stellingwerff T, Sleivert G. Alternative countermovement-jump analysis to quantify acute neuromuscular fatigue. </w:t>
      </w:r>
      <w:r w:rsidRPr="00256143">
        <w:rPr>
          <w:i/>
        </w:rPr>
        <w:t>Int J Sports Physiol Perform</w:t>
      </w:r>
      <w:r w:rsidRPr="00256143">
        <w:t>. 2015;10(1):84-92.</w:t>
      </w:r>
    </w:p>
    <w:p w14:paraId="32CDD224" w14:textId="77777777" w:rsidR="00A053A4" w:rsidRPr="00256143" w:rsidRDefault="00A053A4" w:rsidP="00A053A4">
      <w:pPr>
        <w:pStyle w:val="EndNoteBibliography"/>
      </w:pPr>
    </w:p>
    <w:p w14:paraId="6A38DB82" w14:textId="77777777" w:rsidR="00A053A4" w:rsidRPr="00256143" w:rsidRDefault="00A053A4" w:rsidP="00A053A4">
      <w:pPr>
        <w:pStyle w:val="EndNoteBibliography"/>
        <w:ind w:left="720" w:hanging="720"/>
      </w:pPr>
      <w:r w:rsidRPr="00256143">
        <w:lastRenderedPageBreak/>
        <w:t>13.</w:t>
      </w:r>
      <w:r w:rsidRPr="00256143">
        <w:tab/>
        <w:t xml:space="preserve">Goodall S, Charlton K, Howatson G, Thomas K. Neuromuscular fatigability during repeated-sprint exercise in male athletes. </w:t>
      </w:r>
      <w:r w:rsidRPr="00256143">
        <w:rPr>
          <w:i/>
        </w:rPr>
        <w:t>Med Sci Sports Exerc</w:t>
      </w:r>
      <w:r w:rsidRPr="00256143">
        <w:t>. 2015;47(3):528-536.</w:t>
      </w:r>
    </w:p>
    <w:p w14:paraId="0C345E82" w14:textId="77777777" w:rsidR="00A053A4" w:rsidRPr="00256143" w:rsidRDefault="00A053A4" w:rsidP="00A053A4">
      <w:pPr>
        <w:pStyle w:val="EndNoteBibliography"/>
      </w:pPr>
    </w:p>
    <w:p w14:paraId="43785511" w14:textId="77777777" w:rsidR="00A053A4" w:rsidRPr="00256143" w:rsidRDefault="00A053A4" w:rsidP="00A053A4">
      <w:pPr>
        <w:pStyle w:val="EndNoteBibliography"/>
        <w:ind w:left="720" w:hanging="720"/>
      </w:pPr>
      <w:r w:rsidRPr="00256143">
        <w:t>14.</w:t>
      </w:r>
      <w:r w:rsidRPr="00256143">
        <w:tab/>
        <w:t xml:space="preserve">Goodall S, Romer LM, Ross EZ. Voluntary activation of human knee extensors measured using transcranial magnetic stimulation. </w:t>
      </w:r>
      <w:r w:rsidRPr="00256143">
        <w:rPr>
          <w:i/>
        </w:rPr>
        <w:t>Exp Physiol</w:t>
      </w:r>
      <w:r w:rsidRPr="00256143">
        <w:t>. 2009;94(9):995-1004.</w:t>
      </w:r>
    </w:p>
    <w:p w14:paraId="765B1B39" w14:textId="77777777" w:rsidR="00A053A4" w:rsidRPr="00256143" w:rsidRDefault="00A053A4" w:rsidP="00A053A4">
      <w:pPr>
        <w:pStyle w:val="EndNoteBibliography"/>
      </w:pPr>
    </w:p>
    <w:p w14:paraId="77F0A8AB" w14:textId="77777777" w:rsidR="00A053A4" w:rsidRPr="00256143" w:rsidRDefault="00A053A4" w:rsidP="00A053A4">
      <w:pPr>
        <w:pStyle w:val="EndNoteBibliography"/>
        <w:ind w:left="720" w:hanging="720"/>
      </w:pPr>
      <w:r w:rsidRPr="00256143">
        <w:t>15.</w:t>
      </w:r>
      <w:r w:rsidRPr="00256143">
        <w:tab/>
        <w:t xml:space="preserve">Heroux ME, Taylor JL, Gandevia SC. The Use and Abuse of Transcranial Magnetic Stimulation to Modulate Corticospinal Excitability in Humans. </w:t>
      </w:r>
      <w:r w:rsidRPr="00256143">
        <w:rPr>
          <w:i/>
        </w:rPr>
        <w:t>PLoS One</w:t>
      </w:r>
      <w:r w:rsidRPr="00256143">
        <w:t>. 2015;10(12):e0144151.</w:t>
      </w:r>
    </w:p>
    <w:p w14:paraId="61060AB1" w14:textId="77777777" w:rsidR="00A053A4" w:rsidRPr="00256143" w:rsidRDefault="00A053A4" w:rsidP="00A053A4">
      <w:pPr>
        <w:pStyle w:val="EndNoteBibliography"/>
      </w:pPr>
    </w:p>
    <w:p w14:paraId="400DE782" w14:textId="77777777" w:rsidR="00A053A4" w:rsidRPr="00256143" w:rsidRDefault="00A053A4" w:rsidP="00A053A4">
      <w:pPr>
        <w:pStyle w:val="EndNoteBibliography"/>
        <w:ind w:left="720" w:hanging="720"/>
      </w:pPr>
      <w:r w:rsidRPr="00256143">
        <w:t>16.</w:t>
      </w:r>
      <w:r w:rsidRPr="00256143">
        <w:tab/>
        <w:t xml:space="preserve">Howatson G, Milak A. Exercise-induced muscle damage following a bout of sport specific repeated sprints. </w:t>
      </w:r>
      <w:r w:rsidRPr="00256143">
        <w:rPr>
          <w:i/>
        </w:rPr>
        <w:t>J Str Cond Res</w:t>
      </w:r>
      <w:r w:rsidRPr="00256143">
        <w:t>. 2009;23(8):2419-2424.</w:t>
      </w:r>
    </w:p>
    <w:p w14:paraId="2BDB8716" w14:textId="77777777" w:rsidR="00A053A4" w:rsidRPr="00256143" w:rsidRDefault="00A053A4" w:rsidP="00A053A4">
      <w:pPr>
        <w:pStyle w:val="EndNoteBibliography"/>
      </w:pPr>
    </w:p>
    <w:p w14:paraId="7A37584C" w14:textId="77777777" w:rsidR="00A053A4" w:rsidRPr="00256143" w:rsidRDefault="00A053A4" w:rsidP="00A053A4">
      <w:pPr>
        <w:pStyle w:val="EndNoteBibliography"/>
        <w:ind w:left="720" w:hanging="720"/>
      </w:pPr>
      <w:r w:rsidRPr="00256143">
        <w:t>17.</w:t>
      </w:r>
      <w:r w:rsidRPr="00256143">
        <w:tab/>
        <w:t xml:space="preserve">Ispirlidis I, Fatouros IG, Jamurtas AZ et al. Time-course of changes in inflammatory and performance responses following a soccer game. </w:t>
      </w:r>
      <w:r w:rsidRPr="00256143">
        <w:rPr>
          <w:i/>
        </w:rPr>
        <w:t>Clinical Journal of Sport Medicine</w:t>
      </w:r>
      <w:r w:rsidRPr="00256143">
        <w:t>. 2008;18(5):423-431.</w:t>
      </w:r>
    </w:p>
    <w:p w14:paraId="0BE0E3D5" w14:textId="77777777" w:rsidR="00A053A4" w:rsidRPr="00256143" w:rsidRDefault="00A053A4" w:rsidP="00A053A4">
      <w:pPr>
        <w:pStyle w:val="EndNoteBibliography"/>
      </w:pPr>
    </w:p>
    <w:p w14:paraId="5208E3D7" w14:textId="77777777" w:rsidR="00A053A4" w:rsidRPr="00256143" w:rsidRDefault="00A053A4" w:rsidP="00A053A4">
      <w:pPr>
        <w:pStyle w:val="EndNoteBibliography"/>
        <w:ind w:left="720" w:hanging="720"/>
      </w:pPr>
      <w:r w:rsidRPr="00256143">
        <w:t>18.</w:t>
      </w:r>
      <w:r w:rsidRPr="00256143">
        <w:tab/>
        <w:t xml:space="preserve">Leeder JD, van Someren KA, Gaze D et al. Recovery and adaptation from repeated intermittent-sprint exercise. </w:t>
      </w:r>
      <w:r w:rsidRPr="00256143">
        <w:rPr>
          <w:i/>
        </w:rPr>
        <w:t>Int J Sport Physiol Perform</w:t>
      </w:r>
      <w:r w:rsidRPr="00256143">
        <w:t>. 2014;9(3):489-496.</w:t>
      </w:r>
    </w:p>
    <w:p w14:paraId="047BB17D" w14:textId="77777777" w:rsidR="00A053A4" w:rsidRPr="00256143" w:rsidRDefault="00A053A4" w:rsidP="00A053A4">
      <w:pPr>
        <w:pStyle w:val="EndNoteBibliography"/>
      </w:pPr>
    </w:p>
    <w:p w14:paraId="70C55B18" w14:textId="77777777" w:rsidR="00A053A4" w:rsidRPr="00256143" w:rsidRDefault="00A053A4" w:rsidP="00A053A4">
      <w:pPr>
        <w:pStyle w:val="EndNoteBibliography"/>
        <w:ind w:left="720" w:hanging="720"/>
      </w:pPr>
      <w:r w:rsidRPr="00256143">
        <w:t>19.</w:t>
      </w:r>
      <w:r w:rsidRPr="00256143">
        <w:tab/>
        <w:t xml:space="preserve">Magalhaes J, Rebelo A, Oliveira E, Silva JR, Marques F, Ascensao A. Impact of Loughborough Intermittent Shuttle Test versus soccer match on physiological, biochemical and neuromuscular parameters. </w:t>
      </w:r>
      <w:r w:rsidRPr="00256143">
        <w:rPr>
          <w:i/>
        </w:rPr>
        <w:t>Eur J Appl Physiol</w:t>
      </w:r>
      <w:r w:rsidRPr="00256143">
        <w:t>. 2010;108(1):39-48.</w:t>
      </w:r>
    </w:p>
    <w:p w14:paraId="07F3FCA0" w14:textId="77777777" w:rsidR="00A053A4" w:rsidRPr="00256143" w:rsidRDefault="00A053A4" w:rsidP="00A053A4">
      <w:pPr>
        <w:pStyle w:val="EndNoteBibliography"/>
      </w:pPr>
    </w:p>
    <w:p w14:paraId="76DF9128" w14:textId="77777777" w:rsidR="00A053A4" w:rsidRPr="00256143" w:rsidRDefault="00A053A4" w:rsidP="00A053A4">
      <w:pPr>
        <w:pStyle w:val="EndNoteBibliography"/>
        <w:ind w:left="720" w:hanging="720"/>
      </w:pPr>
      <w:r w:rsidRPr="00256143">
        <w:t>20.</w:t>
      </w:r>
      <w:r w:rsidRPr="00256143">
        <w:tab/>
        <w:t xml:space="preserve">Martin V, Kerherve H, Messonnier LA et al. Central and peripheral contributions to neuromuscular fatigue induced by a 24-h treadmill run. </w:t>
      </w:r>
      <w:r w:rsidRPr="00256143">
        <w:rPr>
          <w:i/>
        </w:rPr>
        <w:t>J Appl Physiol</w:t>
      </w:r>
      <w:r w:rsidRPr="00256143">
        <w:t>. 2010;108(5):1224-1233.</w:t>
      </w:r>
    </w:p>
    <w:p w14:paraId="5193487F" w14:textId="77777777" w:rsidR="00A053A4" w:rsidRPr="00256143" w:rsidRDefault="00A053A4" w:rsidP="00A053A4">
      <w:pPr>
        <w:pStyle w:val="EndNoteBibliography"/>
      </w:pPr>
    </w:p>
    <w:p w14:paraId="3CC1354B" w14:textId="77777777" w:rsidR="00A053A4" w:rsidRPr="00256143" w:rsidRDefault="00A053A4" w:rsidP="00A053A4">
      <w:pPr>
        <w:pStyle w:val="EndNoteBibliography"/>
        <w:ind w:left="720" w:hanging="720"/>
      </w:pPr>
      <w:r w:rsidRPr="00256143">
        <w:t>21.</w:t>
      </w:r>
      <w:r w:rsidRPr="00256143">
        <w:tab/>
        <w:t xml:space="preserve">Maruyama A, Matsunaga K, Tanaka N, Rothwell JC. Muscle fatigue decreases short-interval intracortical inhibition after exhaustive intermittent tasks. </w:t>
      </w:r>
      <w:r w:rsidRPr="00256143">
        <w:rPr>
          <w:i/>
        </w:rPr>
        <w:t>Clin Neurophysiol</w:t>
      </w:r>
      <w:r w:rsidRPr="00256143">
        <w:t>. 2006;117(4):864-870.</w:t>
      </w:r>
    </w:p>
    <w:p w14:paraId="693373FB" w14:textId="77777777" w:rsidR="00A053A4" w:rsidRPr="00256143" w:rsidRDefault="00A053A4" w:rsidP="00A053A4">
      <w:pPr>
        <w:pStyle w:val="EndNoteBibliography"/>
      </w:pPr>
    </w:p>
    <w:p w14:paraId="5FC036AA" w14:textId="77777777" w:rsidR="00A053A4" w:rsidRPr="00256143" w:rsidRDefault="00A053A4" w:rsidP="00A053A4">
      <w:pPr>
        <w:pStyle w:val="EndNoteBibliography"/>
        <w:ind w:left="720" w:hanging="720"/>
      </w:pPr>
      <w:r w:rsidRPr="00256143">
        <w:t>22.</w:t>
      </w:r>
      <w:r w:rsidRPr="00256143">
        <w:tab/>
        <w:t xml:space="preserve">Merton PA. Voluntary strength and fatigue. </w:t>
      </w:r>
      <w:r w:rsidRPr="00256143">
        <w:rPr>
          <w:i/>
        </w:rPr>
        <w:t>J Physiol</w:t>
      </w:r>
      <w:r w:rsidRPr="00256143">
        <w:t>. 1954;123(3):553-564.</w:t>
      </w:r>
    </w:p>
    <w:p w14:paraId="0AB3EF08" w14:textId="77777777" w:rsidR="00A053A4" w:rsidRPr="00256143" w:rsidRDefault="00A053A4" w:rsidP="00A053A4">
      <w:pPr>
        <w:pStyle w:val="EndNoteBibliography"/>
      </w:pPr>
    </w:p>
    <w:p w14:paraId="28793D01" w14:textId="77777777" w:rsidR="00A053A4" w:rsidRPr="00256143" w:rsidRDefault="00A053A4" w:rsidP="00A053A4">
      <w:pPr>
        <w:pStyle w:val="EndNoteBibliography"/>
        <w:ind w:left="720" w:hanging="720"/>
      </w:pPr>
      <w:r w:rsidRPr="00256143">
        <w:t>23.</w:t>
      </w:r>
      <w:r w:rsidRPr="00256143">
        <w:tab/>
        <w:t xml:space="preserve">Minett GM, Duffield R. Is recovery driven by central or peripheral factors? A role for the brain in recovery following intermittent-sprint exercise. </w:t>
      </w:r>
      <w:r w:rsidRPr="00256143">
        <w:rPr>
          <w:i/>
        </w:rPr>
        <w:t>Front Physiol</w:t>
      </w:r>
      <w:r w:rsidRPr="00256143">
        <w:t>. 2014;5:24.</w:t>
      </w:r>
    </w:p>
    <w:p w14:paraId="24BA9319" w14:textId="77777777" w:rsidR="00A053A4" w:rsidRPr="00256143" w:rsidRDefault="00A053A4" w:rsidP="00A053A4">
      <w:pPr>
        <w:pStyle w:val="EndNoteBibliography"/>
      </w:pPr>
    </w:p>
    <w:p w14:paraId="7DEDA7D2" w14:textId="77777777" w:rsidR="00A053A4" w:rsidRPr="00256143" w:rsidRDefault="00A053A4" w:rsidP="00A053A4">
      <w:pPr>
        <w:pStyle w:val="EndNoteBibliography"/>
        <w:ind w:left="720" w:hanging="720"/>
      </w:pPr>
      <w:r w:rsidRPr="00256143">
        <w:t>24.</w:t>
      </w:r>
      <w:r w:rsidRPr="00256143">
        <w:tab/>
        <w:t xml:space="preserve">Minett GM, Duffield R, Billaut F, Cannon J, Portus MR, Marino FE. Cold-water immersion decreases cerebral oxygenation but improves recovery after intermittent-sprint exercise in the heat. </w:t>
      </w:r>
      <w:r w:rsidRPr="00256143">
        <w:rPr>
          <w:i/>
        </w:rPr>
        <w:t>Scand J Med Sci Sports</w:t>
      </w:r>
      <w:r w:rsidRPr="00256143">
        <w:t>. 2014;24(4):656-666.</w:t>
      </w:r>
    </w:p>
    <w:p w14:paraId="02FFD33F" w14:textId="77777777" w:rsidR="00A053A4" w:rsidRPr="00256143" w:rsidRDefault="00A053A4" w:rsidP="00A053A4">
      <w:pPr>
        <w:pStyle w:val="EndNoteBibliography"/>
      </w:pPr>
    </w:p>
    <w:p w14:paraId="1CE8D031" w14:textId="77777777" w:rsidR="00A053A4" w:rsidRPr="00256143" w:rsidRDefault="00A053A4" w:rsidP="00A053A4">
      <w:pPr>
        <w:pStyle w:val="EndNoteBibliography"/>
        <w:ind w:left="720" w:hanging="720"/>
      </w:pPr>
      <w:r w:rsidRPr="00256143">
        <w:t>25.</w:t>
      </w:r>
      <w:r w:rsidRPr="00256143">
        <w:tab/>
        <w:t xml:space="preserve">Nedelec M, McCall A, Carling C, Legall F, Berthoin S, Dupont G. The influence of soccer playing actions on the recovery kinetics after a soccer match. </w:t>
      </w:r>
      <w:r w:rsidRPr="00256143">
        <w:rPr>
          <w:i/>
        </w:rPr>
        <w:t>J Strength Cond Res</w:t>
      </w:r>
      <w:r w:rsidRPr="00256143">
        <w:t>. 2014;28(6):1517-1523.</w:t>
      </w:r>
    </w:p>
    <w:p w14:paraId="32FD3AB2" w14:textId="77777777" w:rsidR="00A053A4" w:rsidRPr="00256143" w:rsidRDefault="00A053A4" w:rsidP="00A053A4">
      <w:pPr>
        <w:pStyle w:val="EndNoteBibliography"/>
      </w:pPr>
    </w:p>
    <w:p w14:paraId="14F0ED7C" w14:textId="77777777" w:rsidR="00A053A4" w:rsidRPr="00256143" w:rsidRDefault="00A053A4" w:rsidP="00A053A4">
      <w:pPr>
        <w:pStyle w:val="EndNoteBibliography"/>
        <w:ind w:left="720" w:hanging="720"/>
      </w:pPr>
      <w:r w:rsidRPr="00256143">
        <w:t>26.</w:t>
      </w:r>
      <w:r w:rsidRPr="00256143">
        <w:tab/>
        <w:t xml:space="preserve">Nédélec M, McCall A, Carling C, Legall F, Berthoin S, Dupont G. Recovery in Soccer. </w:t>
      </w:r>
      <w:r w:rsidRPr="00256143">
        <w:rPr>
          <w:i/>
        </w:rPr>
        <w:t>Sports Med</w:t>
      </w:r>
      <w:r w:rsidRPr="00256143">
        <w:t>. 2012;42(12):997-1015.</w:t>
      </w:r>
    </w:p>
    <w:p w14:paraId="3D374484" w14:textId="77777777" w:rsidR="00A053A4" w:rsidRPr="00256143" w:rsidRDefault="00A053A4" w:rsidP="00A053A4">
      <w:pPr>
        <w:pStyle w:val="EndNoteBibliography"/>
      </w:pPr>
    </w:p>
    <w:p w14:paraId="5882AEAA" w14:textId="77777777" w:rsidR="00A053A4" w:rsidRPr="00256143" w:rsidRDefault="00A053A4" w:rsidP="00A053A4">
      <w:pPr>
        <w:pStyle w:val="EndNoteBibliography"/>
        <w:ind w:left="720" w:hanging="720"/>
      </w:pPr>
      <w:r w:rsidRPr="00256143">
        <w:t>27.</w:t>
      </w:r>
      <w:r w:rsidRPr="00256143">
        <w:tab/>
        <w:t xml:space="preserve">Newell J, Aitchison T, Grant S. </w:t>
      </w:r>
      <w:r w:rsidRPr="00256143">
        <w:rPr>
          <w:i/>
        </w:rPr>
        <w:t>Statistics for Sports and Exercise Science: A practical approach</w:t>
      </w:r>
      <w:r w:rsidRPr="00256143">
        <w:t xml:space="preserve">. Harlow: Pearson Education; 2010. 427 </w:t>
      </w:r>
    </w:p>
    <w:p w14:paraId="7638844F" w14:textId="77777777" w:rsidR="00A053A4" w:rsidRPr="00256143" w:rsidRDefault="00A053A4" w:rsidP="00A053A4">
      <w:pPr>
        <w:pStyle w:val="EndNoteBibliography"/>
      </w:pPr>
    </w:p>
    <w:p w14:paraId="27AAD5AC" w14:textId="77777777" w:rsidR="00A053A4" w:rsidRPr="00256143" w:rsidRDefault="00A053A4" w:rsidP="00A053A4">
      <w:pPr>
        <w:pStyle w:val="EndNoteBibliography"/>
        <w:ind w:left="720" w:hanging="720"/>
      </w:pPr>
      <w:r w:rsidRPr="00256143">
        <w:t>28.</w:t>
      </w:r>
      <w:r w:rsidRPr="00256143">
        <w:tab/>
        <w:t xml:space="preserve">Nicholas CW, Nuttall FE, Williams C. The Loughborough Intermittent Shuttle Test: a field test that simulates the activity pattern of soccer. </w:t>
      </w:r>
      <w:r w:rsidRPr="00256143">
        <w:rPr>
          <w:i/>
        </w:rPr>
        <w:t>J Sports Sci</w:t>
      </w:r>
      <w:r w:rsidRPr="00256143">
        <w:t>. 2000;18(2):97-104.</w:t>
      </w:r>
    </w:p>
    <w:p w14:paraId="630A2169" w14:textId="77777777" w:rsidR="00A053A4" w:rsidRPr="00256143" w:rsidRDefault="00A053A4" w:rsidP="00A053A4">
      <w:pPr>
        <w:pStyle w:val="EndNoteBibliography"/>
      </w:pPr>
    </w:p>
    <w:p w14:paraId="4040F514" w14:textId="77777777" w:rsidR="00A053A4" w:rsidRPr="00256143" w:rsidRDefault="00A053A4" w:rsidP="00A053A4">
      <w:pPr>
        <w:pStyle w:val="EndNoteBibliography"/>
        <w:ind w:left="720" w:hanging="720"/>
      </w:pPr>
      <w:r w:rsidRPr="00256143">
        <w:t>29.</w:t>
      </w:r>
      <w:r w:rsidRPr="00256143">
        <w:tab/>
        <w:t xml:space="preserve">Nuzzo JL, Barry BK, Gandevia SC, Taylor JL. Acute Strength Training Increases Responses to Stimulation of Corticospinal Axons. </w:t>
      </w:r>
      <w:r w:rsidRPr="00256143">
        <w:rPr>
          <w:i/>
        </w:rPr>
        <w:t>Med Sci Sports Exerc</w:t>
      </w:r>
      <w:r w:rsidRPr="00256143">
        <w:t>. 2016;48(1):139-150.</w:t>
      </w:r>
    </w:p>
    <w:p w14:paraId="7F1A9642" w14:textId="77777777" w:rsidR="00A053A4" w:rsidRPr="00256143" w:rsidRDefault="00A053A4" w:rsidP="00A053A4">
      <w:pPr>
        <w:pStyle w:val="EndNoteBibliography"/>
      </w:pPr>
    </w:p>
    <w:p w14:paraId="141148B3" w14:textId="77777777" w:rsidR="00A053A4" w:rsidRPr="00256143" w:rsidRDefault="00A053A4" w:rsidP="00A053A4">
      <w:pPr>
        <w:pStyle w:val="EndNoteBibliography"/>
        <w:ind w:left="720" w:hanging="720"/>
      </w:pPr>
      <w:r w:rsidRPr="00256143">
        <w:t>30.</w:t>
      </w:r>
      <w:r w:rsidRPr="00256143">
        <w:tab/>
        <w:t xml:space="preserve">Pointon M, Duffield R, Cannon J, Marino FE. Cold water immersion recovery following intermittent-sprint exercise in the heat. </w:t>
      </w:r>
      <w:r w:rsidRPr="00256143">
        <w:rPr>
          <w:i/>
        </w:rPr>
        <w:t>Eur J Appl Physiol</w:t>
      </w:r>
      <w:r w:rsidRPr="00256143">
        <w:t>. 2012;112(7):2483-2494.</w:t>
      </w:r>
    </w:p>
    <w:p w14:paraId="1189A301" w14:textId="77777777" w:rsidR="00A053A4" w:rsidRPr="00256143" w:rsidRDefault="00A053A4" w:rsidP="00A053A4">
      <w:pPr>
        <w:pStyle w:val="EndNoteBibliography"/>
      </w:pPr>
    </w:p>
    <w:p w14:paraId="5886C1FB" w14:textId="77777777" w:rsidR="00A053A4" w:rsidRPr="00256143" w:rsidRDefault="00A053A4" w:rsidP="00A053A4">
      <w:pPr>
        <w:pStyle w:val="EndNoteBibliography"/>
        <w:ind w:left="720" w:hanging="720"/>
      </w:pPr>
      <w:r w:rsidRPr="00256143">
        <w:t>31.</w:t>
      </w:r>
      <w:r w:rsidRPr="00256143">
        <w:tab/>
        <w:t xml:space="preserve">Rampinini E, Bosio A, Ferraresi I, Petruolo A, Morelli A, Sassi A. Match-related fatigue in soccer players. </w:t>
      </w:r>
      <w:r w:rsidRPr="00256143">
        <w:rPr>
          <w:i/>
        </w:rPr>
        <w:t>Med Sci Sports Exerc</w:t>
      </w:r>
      <w:r w:rsidRPr="00256143">
        <w:t>. 2011;43(11):2161-2170.</w:t>
      </w:r>
    </w:p>
    <w:p w14:paraId="789F2D1B" w14:textId="77777777" w:rsidR="00A053A4" w:rsidRPr="00256143" w:rsidRDefault="00A053A4" w:rsidP="00A053A4">
      <w:pPr>
        <w:pStyle w:val="EndNoteBibliography"/>
      </w:pPr>
    </w:p>
    <w:p w14:paraId="224A5989" w14:textId="77777777" w:rsidR="00A053A4" w:rsidRPr="00256143" w:rsidRDefault="00A053A4" w:rsidP="00A053A4">
      <w:pPr>
        <w:pStyle w:val="EndNoteBibliography"/>
        <w:ind w:left="720" w:hanging="720"/>
      </w:pPr>
      <w:r w:rsidRPr="00256143">
        <w:t>32.</w:t>
      </w:r>
      <w:r w:rsidRPr="00256143">
        <w:tab/>
        <w:t xml:space="preserve">Rattray B, Argus C, Martin K, Northey J, Driller M. Is it time to turn our attention toward central mechanisms for post-exertional recovery strategies and performance? </w:t>
      </w:r>
      <w:r w:rsidRPr="00256143">
        <w:rPr>
          <w:i/>
        </w:rPr>
        <w:t>Front Physiol</w:t>
      </w:r>
      <w:r w:rsidRPr="00256143">
        <w:t>. 2015;6:79.</w:t>
      </w:r>
    </w:p>
    <w:p w14:paraId="1DBA3EA5" w14:textId="77777777" w:rsidR="00A053A4" w:rsidRPr="00256143" w:rsidRDefault="00A053A4" w:rsidP="00A053A4">
      <w:pPr>
        <w:pStyle w:val="EndNoteBibliography"/>
      </w:pPr>
    </w:p>
    <w:p w14:paraId="679DF9F4" w14:textId="77777777" w:rsidR="00A053A4" w:rsidRPr="00256143" w:rsidRDefault="00A053A4" w:rsidP="00A053A4">
      <w:pPr>
        <w:pStyle w:val="EndNoteBibliography"/>
        <w:ind w:left="720" w:hanging="720"/>
      </w:pPr>
      <w:r w:rsidRPr="00256143">
        <w:t>33.</w:t>
      </w:r>
      <w:r w:rsidRPr="00256143">
        <w:tab/>
        <w:t xml:space="preserve">Ross EZ, Goodall S, Stevens A, Harris I. Time course of neuromuscular changes during running in well-trained subjects. </w:t>
      </w:r>
      <w:r w:rsidRPr="00256143">
        <w:rPr>
          <w:i/>
        </w:rPr>
        <w:t>Med Sci Sports Exerc</w:t>
      </w:r>
      <w:r w:rsidRPr="00256143">
        <w:t>. 2010;42(6):1184-1190.</w:t>
      </w:r>
    </w:p>
    <w:p w14:paraId="19FBE630" w14:textId="77777777" w:rsidR="00A053A4" w:rsidRPr="00256143" w:rsidRDefault="00A053A4" w:rsidP="00A053A4">
      <w:pPr>
        <w:pStyle w:val="EndNoteBibliography"/>
      </w:pPr>
    </w:p>
    <w:p w14:paraId="37AD2CBA" w14:textId="77777777" w:rsidR="00A053A4" w:rsidRPr="00256143" w:rsidRDefault="00A053A4" w:rsidP="00A053A4">
      <w:pPr>
        <w:pStyle w:val="EndNoteBibliography"/>
        <w:ind w:left="720" w:hanging="720"/>
      </w:pPr>
      <w:r w:rsidRPr="00256143">
        <w:t>34.</w:t>
      </w:r>
      <w:r w:rsidRPr="00256143">
        <w:tab/>
        <w:t xml:space="preserve">Rossman MJ, Garten RS, Venturelli M, Amann M, Richardson RS. The role of active muscle mass in determining the magnitude of peripheral fatigue during dynamic exercise. </w:t>
      </w:r>
      <w:r w:rsidRPr="00256143">
        <w:rPr>
          <w:i/>
        </w:rPr>
        <w:t>Am J Physiol</w:t>
      </w:r>
      <w:r w:rsidRPr="00256143">
        <w:t>. 2014;306(12):R394-340.</w:t>
      </w:r>
    </w:p>
    <w:p w14:paraId="677B3E34" w14:textId="77777777" w:rsidR="00A053A4" w:rsidRPr="00256143" w:rsidRDefault="00A053A4" w:rsidP="00A053A4">
      <w:pPr>
        <w:pStyle w:val="EndNoteBibliography"/>
      </w:pPr>
    </w:p>
    <w:p w14:paraId="04F98687" w14:textId="77777777" w:rsidR="00A053A4" w:rsidRPr="00256143" w:rsidRDefault="00A053A4" w:rsidP="00A053A4">
      <w:pPr>
        <w:pStyle w:val="EndNoteBibliography"/>
        <w:ind w:left="720" w:hanging="720"/>
      </w:pPr>
      <w:r w:rsidRPr="00256143">
        <w:t>35.</w:t>
      </w:r>
      <w:r w:rsidRPr="00256143">
        <w:tab/>
        <w:t xml:space="preserve">Rossman MJ, Venturelli M, McDaniel J, Amann M, Richardson RS. Muscle mass and peripheral fatigue: a potential role for afferent feedback? </w:t>
      </w:r>
      <w:r w:rsidRPr="00256143">
        <w:rPr>
          <w:i/>
        </w:rPr>
        <w:t>Acta Physiol</w:t>
      </w:r>
      <w:r w:rsidRPr="00256143">
        <w:t>. 2012;206(4):242-250.</w:t>
      </w:r>
    </w:p>
    <w:p w14:paraId="70B9C937" w14:textId="77777777" w:rsidR="00A053A4" w:rsidRPr="00256143" w:rsidRDefault="00A053A4" w:rsidP="00A053A4">
      <w:pPr>
        <w:pStyle w:val="EndNoteBibliography"/>
      </w:pPr>
    </w:p>
    <w:p w14:paraId="24BC58C2" w14:textId="77777777" w:rsidR="00A053A4" w:rsidRPr="00256143" w:rsidRDefault="00A053A4" w:rsidP="00A053A4">
      <w:pPr>
        <w:pStyle w:val="EndNoteBibliography"/>
        <w:ind w:left="720" w:hanging="720"/>
      </w:pPr>
      <w:r w:rsidRPr="00256143">
        <w:t>36.</w:t>
      </w:r>
      <w:r w:rsidRPr="00256143">
        <w:tab/>
        <w:t xml:space="preserve">Saw AE, Main LC, Gastin PB. Monitoring the athlete training response: subjective self-reported measures trump commonly used objective measures: a systematic review. </w:t>
      </w:r>
      <w:r w:rsidRPr="00256143">
        <w:rPr>
          <w:i/>
        </w:rPr>
        <w:t>Br J Sports Med</w:t>
      </w:r>
      <w:r w:rsidRPr="00256143">
        <w:t>. 2016;50(5):281-291.</w:t>
      </w:r>
    </w:p>
    <w:p w14:paraId="3EBC0E88" w14:textId="77777777" w:rsidR="00A053A4" w:rsidRPr="00256143" w:rsidRDefault="00A053A4" w:rsidP="00A053A4">
      <w:pPr>
        <w:pStyle w:val="EndNoteBibliography"/>
      </w:pPr>
    </w:p>
    <w:p w14:paraId="02DCF655" w14:textId="77777777" w:rsidR="00A053A4" w:rsidRPr="00256143" w:rsidRDefault="00A053A4" w:rsidP="00A053A4">
      <w:pPr>
        <w:pStyle w:val="EndNoteBibliography"/>
        <w:ind w:left="720" w:hanging="720"/>
      </w:pPr>
      <w:r w:rsidRPr="00256143">
        <w:t>37.</w:t>
      </w:r>
      <w:r w:rsidRPr="00256143">
        <w:tab/>
        <w:t xml:space="preserve">Sidhu SK, Cresswell AG, Carroll TJ. Motor cortex excitability does not increase during sustained cycling exercise to volitional exhaustion. </w:t>
      </w:r>
      <w:r w:rsidRPr="00256143">
        <w:rPr>
          <w:i/>
        </w:rPr>
        <w:t>J Appl Physiol</w:t>
      </w:r>
      <w:r w:rsidRPr="00256143">
        <w:t>. 2012;113(3):401-409.</w:t>
      </w:r>
    </w:p>
    <w:p w14:paraId="26387D8B" w14:textId="77777777" w:rsidR="00A053A4" w:rsidRPr="00256143" w:rsidRDefault="00A053A4" w:rsidP="00A053A4">
      <w:pPr>
        <w:pStyle w:val="EndNoteBibliography"/>
      </w:pPr>
    </w:p>
    <w:p w14:paraId="6DB0A83A" w14:textId="77777777" w:rsidR="00A053A4" w:rsidRPr="00256143" w:rsidRDefault="00A053A4" w:rsidP="00A053A4">
      <w:pPr>
        <w:pStyle w:val="EndNoteBibliography"/>
        <w:ind w:left="720" w:hanging="720"/>
      </w:pPr>
      <w:r w:rsidRPr="00256143">
        <w:t>38.</w:t>
      </w:r>
      <w:r w:rsidRPr="00256143">
        <w:tab/>
        <w:t xml:space="preserve">Sidhu SK, Lauber B, Cresswell AG, Carroll TJ. Sustained cycling exercise increases intracortical inhibition. </w:t>
      </w:r>
      <w:r w:rsidRPr="00256143">
        <w:rPr>
          <w:i/>
        </w:rPr>
        <w:t>Med Sci Sports Exerc</w:t>
      </w:r>
      <w:r w:rsidRPr="00256143">
        <w:t>. 2013;45(4):654-662.</w:t>
      </w:r>
    </w:p>
    <w:p w14:paraId="0948FA3D" w14:textId="77777777" w:rsidR="00A053A4" w:rsidRPr="00256143" w:rsidRDefault="00A053A4" w:rsidP="00A053A4">
      <w:pPr>
        <w:pStyle w:val="EndNoteBibliography"/>
      </w:pPr>
    </w:p>
    <w:p w14:paraId="7BB562CE" w14:textId="77777777" w:rsidR="00A053A4" w:rsidRPr="00256143" w:rsidRDefault="00A053A4" w:rsidP="00A053A4">
      <w:pPr>
        <w:pStyle w:val="EndNoteBibliography"/>
        <w:ind w:left="720" w:hanging="720"/>
      </w:pPr>
      <w:r w:rsidRPr="00256143">
        <w:t>39.</w:t>
      </w:r>
      <w:r w:rsidRPr="00256143">
        <w:tab/>
        <w:t>Sidhu SK, Weavil JC, Venturelli M et al. Spinal μ</w:t>
      </w:r>
      <w:r w:rsidRPr="00256143">
        <w:rPr>
          <w:rFonts w:ascii="Cambria Math" w:hAnsi="Cambria Math" w:cs="Cambria Math"/>
        </w:rPr>
        <w:t>‐</w:t>
      </w:r>
      <w:r w:rsidRPr="00256143">
        <w:t>opioid receptor</w:t>
      </w:r>
      <w:r w:rsidRPr="00256143">
        <w:rPr>
          <w:rFonts w:ascii="Cambria Math" w:hAnsi="Cambria Math" w:cs="Cambria Math"/>
        </w:rPr>
        <w:t>‐</w:t>
      </w:r>
      <w:r w:rsidRPr="00256143">
        <w:t xml:space="preserve">sensitive lower limb muscle afferents determine corticospinal responsiveness and promote central fatigue in upper limb muscle. </w:t>
      </w:r>
      <w:r w:rsidRPr="00256143">
        <w:rPr>
          <w:i/>
        </w:rPr>
        <w:t>J Physiol</w:t>
      </w:r>
      <w:r w:rsidRPr="00256143">
        <w:t>. 2014;592(22):5011-5024.</w:t>
      </w:r>
    </w:p>
    <w:p w14:paraId="26328280" w14:textId="77777777" w:rsidR="00A053A4" w:rsidRPr="00256143" w:rsidRDefault="00A053A4" w:rsidP="00A053A4">
      <w:pPr>
        <w:pStyle w:val="EndNoteBibliography"/>
      </w:pPr>
    </w:p>
    <w:p w14:paraId="5B721D06" w14:textId="77777777" w:rsidR="00A053A4" w:rsidRPr="00256143" w:rsidRDefault="00A053A4" w:rsidP="00A053A4">
      <w:pPr>
        <w:pStyle w:val="EndNoteBibliography"/>
        <w:ind w:left="720" w:hanging="720"/>
      </w:pPr>
      <w:r w:rsidRPr="00256143">
        <w:t>40.</w:t>
      </w:r>
      <w:r w:rsidRPr="00256143">
        <w:tab/>
        <w:t xml:space="preserve">Smith MR, Marcora SM, Coutts AJ. Mental Fatigue Impairs Intermittent Running Performance. </w:t>
      </w:r>
      <w:r w:rsidRPr="00256143">
        <w:rPr>
          <w:i/>
        </w:rPr>
        <w:t>Med Sci Sports Exerc</w:t>
      </w:r>
      <w:r w:rsidRPr="00256143">
        <w:t>. 2015;47(8):1682-1690.</w:t>
      </w:r>
    </w:p>
    <w:p w14:paraId="2B1D7901" w14:textId="77777777" w:rsidR="00A053A4" w:rsidRPr="00256143" w:rsidRDefault="00A053A4" w:rsidP="00A053A4">
      <w:pPr>
        <w:pStyle w:val="EndNoteBibliography"/>
      </w:pPr>
    </w:p>
    <w:p w14:paraId="3D60FEEE" w14:textId="77777777" w:rsidR="00A053A4" w:rsidRPr="00256143" w:rsidRDefault="00A053A4" w:rsidP="00A053A4">
      <w:pPr>
        <w:pStyle w:val="EndNoteBibliography"/>
        <w:ind w:left="720" w:hanging="720"/>
      </w:pPr>
      <w:r w:rsidRPr="00256143">
        <w:t>41.</w:t>
      </w:r>
      <w:r w:rsidRPr="00256143">
        <w:tab/>
        <w:t xml:space="preserve">Taylor JL. Stimulation at the cervicomedullary junction in human subjects. </w:t>
      </w:r>
      <w:r w:rsidRPr="00256143">
        <w:rPr>
          <w:i/>
        </w:rPr>
        <w:t>J Electromyogr Kinesiol</w:t>
      </w:r>
      <w:r w:rsidRPr="00256143">
        <w:t>. 2006;16(3):215-223.</w:t>
      </w:r>
    </w:p>
    <w:p w14:paraId="7C48D14C" w14:textId="77777777" w:rsidR="00A053A4" w:rsidRPr="00256143" w:rsidRDefault="00A053A4" w:rsidP="00A053A4">
      <w:pPr>
        <w:pStyle w:val="EndNoteBibliography"/>
      </w:pPr>
    </w:p>
    <w:p w14:paraId="02217259" w14:textId="77777777" w:rsidR="00A053A4" w:rsidRPr="00256143" w:rsidRDefault="00A053A4" w:rsidP="00A053A4">
      <w:pPr>
        <w:pStyle w:val="EndNoteBibliography"/>
        <w:ind w:left="720" w:hanging="720"/>
      </w:pPr>
      <w:r w:rsidRPr="00256143">
        <w:t>42.</w:t>
      </w:r>
      <w:r w:rsidRPr="00256143">
        <w:tab/>
        <w:t xml:space="preserve">Temesi J, Rupp T, Martin V et al. Central fatigue assessed by transcranial magnetic stimulation in ultratrail running. </w:t>
      </w:r>
      <w:r w:rsidRPr="00256143">
        <w:rPr>
          <w:i/>
        </w:rPr>
        <w:t>Med Sci Sports Exerc</w:t>
      </w:r>
      <w:r w:rsidRPr="00256143">
        <w:t>. 2014;46(6):1166-1175.</w:t>
      </w:r>
    </w:p>
    <w:p w14:paraId="3D60927E" w14:textId="77777777" w:rsidR="00A053A4" w:rsidRPr="00256143" w:rsidRDefault="00A053A4" w:rsidP="00A053A4">
      <w:pPr>
        <w:pStyle w:val="EndNoteBibliography"/>
      </w:pPr>
    </w:p>
    <w:p w14:paraId="4E522899" w14:textId="77777777" w:rsidR="00A053A4" w:rsidRPr="00256143" w:rsidRDefault="00A053A4" w:rsidP="00A053A4">
      <w:pPr>
        <w:pStyle w:val="EndNoteBibliography"/>
        <w:ind w:left="720" w:hanging="720"/>
      </w:pPr>
      <w:r w:rsidRPr="00256143">
        <w:t>43.</w:t>
      </w:r>
      <w:r w:rsidRPr="00256143">
        <w:tab/>
        <w:t xml:space="preserve">Thomas K, Elmeua M, Howatson G, Goodall S. Intensity-Dependent Contribution of Neuromuscular Fatigue after Constant-Load Cycling. </w:t>
      </w:r>
      <w:r w:rsidRPr="00256143">
        <w:rPr>
          <w:i/>
        </w:rPr>
        <w:t>Med Sci Sports Exerc</w:t>
      </w:r>
      <w:r w:rsidRPr="00256143">
        <w:t>. 2016;48(9):1751-1760.</w:t>
      </w:r>
    </w:p>
    <w:p w14:paraId="46D1DB56" w14:textId="77777777" w:rsidR="00A053A4" w:rsidRPr="00256143" w:rsidRDefault="00A053A4" w:rsidP="00A053A4">
      <w:pPr>
        <w:pStyle w:val="EndNoteBibliography"/>
      </w:pPr>
    </w:p>
    <w:p w14:paraId="64157220" w14:textId="77777777" w:rsidR="00A053A4" w:rsidRPr="00256143" w:rsidRDefault="00A053A4" w:rsidP="00A053A4">
      <w:pPr>
        <w:pStyle w:val="EndNoteBibliography"/>
        <w:ind w:left="720" w:hanging="720"/>
      </w:pPr>
      <w:r w:rsidRPr="00256143">
        <w:t>44.</w:t>
      </w:r>
      <w:r w:rsidRPr="00256143">
        <w:tab/>
        <w:t xml:space="preserve">Thomas K, Goodall S, Stone M, Howatson G, St Clair Gibson A, Ansley L. Central and peripheral fatigue in male cyclists after 4-, 20-, and 40-km time trials. </w:t>
      </w:r>
      <w:r w:rsidRPr="00256143">
        <w:rPr>
          <w:i/>
        </w:rPr>
        <w:t>Med Sci Sports Exerc</w:t>
      </w:r>
      <w:r w:rsidRPr="00256143">
        <w:t>. 2015;47(3):537-546.</w:t>
      </w:r>
    </w:p>
    <w:p w14:paraId="0C7DFAED" w14:textId="77777777" w:rsidR="00A053A4" w:rsidRPr="00256143" w:rsidRDefault="00A053A4" w:rsidP="00A053A4">
      <w:pPr>
        <w:pStyle w:val="EndNoteBibliography"/>
      </w:pPr>
    </w:p>
    <w:p w14:paraId="786C13AB" w14:textId="77777777" w:rsidR="00A053A4" w:rsidRPr="00256143" w:rsidRDefault="00A053A4" w:rsidP="00A053A4">
      <w:pPr>
        <w:pStyle w:val="EndNoteBibliography"/>
        <w:ind w:left="720" w:hanging="720"/>
      </w:pPr>
      <w:r w:rsidRPr="00256143">
        <w:t>45.</w:t>
      </w:r>
      <w:r w:rsidRPr="00256143">
        <w:tab/>
        <w:t xml:space="preserve">Weier AT, Pearce AJ, Kidgell DJ. Strength training reduces intracortical inhibition. </w:t>
      </w:r>
      <w:r w:rsidRPr="00256143">
        <w:rPr>
          <w:i/>
        </w:rPr>
        <w:t>Acta Physiol (Oxf)</w:t>
      </w:r>
      <w:r w:rsidRPr="00256143">
        <w:t>. 2012;206(2):109-119.</w:t>
      </w:r>
    </w:p>
    <w:p w14:paraId="3758F1C3" w14:textId="77777777" w:rsidR="00A053A4" w:rsidRPr="00256143" w:rsidRDefault="00A053A4" w:rsidP="00A053A4">
      <w:pPr>
        <w:pStyle w:val="EndNoteBibliography"/>
      </w:pPr>
    </w:p>
    <w:p w14:paraId="2699AE37" w14:textId="77777777" w:rsidR="00A053A4" w:rsidRPr="00256143" w:rsidRDefault="00A053A4" w:rsidP="00A053A4">
      <w:pPr>
        <w:pStyle w:val="EndNoteBibliography"/>
        <w:ind w:left="720" w:hanging="720"/>
      </w:pPr>
      <w:r w:rsidRPr="00256143">
        <w:t>46.</w:t>
      </w:r>
      <w:r w:rsidRPr="00256143">
        <w:tab/>
        <w:t xml:space="preserve">Williams PS, Hoffman RL, Clark BC. Cortical and spinal mechanisms of task failure of sustained submaximal fatiguing contractions. </w:t>
      </w:r>
      <w:r w:rsidRPr="00256143">
        <w:rPr>
          <w:i/>
        </w:rPr>
        <w:t>PLoS One</w:t>
      </w:r>
      <w:r w:rsidRPr="00256143">
        <w:t>. 2014;9(3):e93284.</w:t>
      </w:r>
    </w:p>
    <w:p w14:paraId="25826F73" w14:textId="77777777" w:rsidR="00A053A4" w:rsidRPr="00256143" w:rsidRDefault="00A053A4" w:rsidP="00A053A4">
      <w:pPr>
        <w:pStyle w:val="EndNoteBibliography"/>
      </w:pPr>
    </w:p>
    <w:p w14:paraId="1CDBC1FE" w14:textId="77777777" w:rsidR="00A053A4" w:rsidRPr="00256143" w:rsidRDefault="00A053A4" w:rsidP="00A053A4">
      <w:pPr>
        <w:pStyle w:val="EndNoteBibliography"/>
        <w:ind w:left="720" w:hanging="720"/>
      </w:pPr>
      <w:r w:rsidRPr="00256143">
        <w:t>47.</w:t>
      </w:r>
      <w:r w:rsidRPr="00256143">
        <w:tab/>
        <w:t xml:space="preserve">Zult T, Goodall S, Thomas K, Hortobágyi T, Howatson G. Mirror illusion reduces motor cortical inhibition in the ipsilateral primary motor cortex during forceful unilateral muscle contractions. </w:t>
      </w:r>
      <w:r w:rsidRPr="00256143">
        <w:rPr>
          <w:i/>
        </w:rPr>
        <w:t>J Neurophysiol</w:t>
      </w:r>
      <w:r w:rsidRPr="00256143">
        <w:t>. 2015;113(7):2262-2270.</w:t>
      </w:r>
    </w:p>
    <w:p w14:paraId="6D069B3A" w14:textId="77777777" w:rsidR="00A053A4" w:rsidRPr="00256143" w:rsidRDefault="00A053A4" w:rsidP="00A053A4">
      <w:pPr>
        <w:pStyle w:val="EndNoteBibliography"/>
      </w:pPr>
    </w:p>
    <w:p w14:paraId="4506818C" w14:textId="35ADF116" w:rsidR="005D71DC" w:rsidRPr="00256143" w:rsidRDefault="00044FD1" w:rsidP="00E81378">
      <w:pPr>
        <w:spacing w:line="480" w:lineRule="auto"/>
      </w:pPr>
      <w:r w:rsidRPr="00256143">
        <w:fldChar w:fldCharType="end"/>
      </w:r>
    </w:p>
    <w:p w14:paraId="0C1BEA8A" w14:textId="0DA37238" w:rsidR="008B7B19" w:rsidRPr="00256143" w:rsidRDefault="008B7B19" w:rsidP="00E81378">
      <w:pPr>
        <w:spacing w:line="480" w:lineRule="auto"/>
      </w:pPr>
    </w:p>
    <w:p w14:paraId="442A2508" w14:textId="77777777" w:rsidR="006A6011" w:rsidRPr="00256143" w:rsidRDefault="006A6011">
      <w:pPr>
        <w:spacing w:line="240" w:lineRule="auto"/>
        <w:jc w:val="left"/>
        <w:rPr>
          <w:b/>
          <w:szCs w:val="24"/>
          <w:lang w:eastAsia="en-GB"/>
        </w:rPr>
      </w:pPr>
      <w:r w:rsidRPr="00256143">
        <w:rPr>
          <w:b/>
          <w:szCs w:val="24"/>
          <w:lang w:eastAsia="en-GB"/>
        </w:rPr>
        <w:br w:type="page"/>
      </w:r>
    </w:p>
    <w:p w14:paraId="3E08221E" w14:textId="21B5527C" w:rsidR="001B083F" w:rsidRPr="00256143" w:rsidRDefault="001B083F" w:rsidP="00E81378">
      <w:pPr>
        <w:spacing w:line="480" w:lineRule="auto"/>
        <w:jc w:val="center"/>
        <w:rPr>
          <w:b/>
          <w:szCs w:val="24"/>
          <w:lang w:eastAsia="en-GB"/>
        </w:rPr>
      </w:pPr>
      <w:r w:rsidRPr="00256143">
        <w:rPr>
          <w:b/>
          <w:szCs w:val="24"/>
          <w:lang w:eastAsia="en-GB"/>
        </w:rPr>
        <w:lastRenderedPageBreak/>
        <w:t>Figures</w:t>
      </w:r>
    </w:p>
    <w:p w14:paraId="5911B941" w14:textId="77777777" w:rsidR="001B083F" w:rsidRPr="00256143" w:rsidRDefault="001B083F" w:rsidP="00E81378">
      <w:pPr>
        <w:spacing w:line="480" w:lineRule="auto"/>
        <w:rPr>
          <w:b/>
          <w:szCs w:val="24"/>
          <w:lang w:eastAsia="en-GB"/>
        </w:rPr>
      </w:pPr>
    </w:p>
    <w:p w14:paraId="17FCE315" w14:textId="77777777" w:rsidR="001B083F" w:rsidRPr="00256143" w:rsidRDefault="001B083F" w:rsidP="00E81378">
      <w:pPr>
        <w:spacing w:line="480" w:lineRule="auto"/>
        <w:rPr>
          <w:szCs w:val="24"/>
          <w:lang w:eastAsia="en-GB"/>
        </w:rPr>
      </w:pPr>
      <w:r w:rsidRPr="00256143">
        <w:rPr>
          <w:b/>
          <w:szCs w:val="24"/>
          <w:lang w:eastAsia="en-GB"/>
        </w:rPr>
        <w:t>Figure 1.</w:t>
      </w:r>
      <w:r w:rsidRPr="00256143">
        <w:rPr>
          <w:szCs w:val="24"/>
          <w:lang w:eastAsia="en-GB"/>
        </w:rPr>
        <w:t xml:space="preserve"> Fatigue (A) and perceptions of passive muscle soreness (B) and active muscle soreness (C) and fatigue (C) measured using visual analogue scales pre-, immediately post- and at 24, 48 and 72 h post- simulated soccer match-play (n = 15). </w:t>
      </w:r>
      <w:r w:rsidRPr="00256143">
        <w:t xml:space="preserve">Values are mean </w:t>
      </w:r>
      <w:r w:rsidRPr="00256143">
        <w:rPr>
          <w:lang w:eastAsia="en-GB"/>
        </w:rPr>
        <w:t>± SD</w:t>
      </w:r>
      <w:r w:rsidRPr="00256143">
        <w:rPr>
          <w:szCs w:val="24"/>
          <w:lang w:eastAsia="en-GB"/>
        </w:rPr>
        <w:t xml:space="preserve">. Significant differences in comparison to baseline indicated by ** = </w:t>
      </w:r>
      <w:r w:rsidRPr="00256143">
        <w:rPr>
          <w:i/>
          <w:szCs w:val="24"/>
          <w:lang w:eastAsia="en-GB"/>
        </w:rPr>
        <w:t xml:space="preserve">P </w:t>
      </w:r>
      <w:r w:rsidRPr="00256143">
        <w:rPr>
          <w:szCs w:val="24"/>
          <w:lang w:eastAsia="en-GB"/>
        </w:rPr>
        <w:t xml:space="preserve">≤ 0.01, *** </w:t>
      </w:r>
      <w:r w:rsidRPr="00256143">
        <w:rPr>
          <w:i/>
          <w:szCs w:val="24"/>
          <w:lang w:eastAsia="en-GB"/>
        </w:rPr>
        <w:t xml:space="preserve">P </w:t>
      </w:r>
      <w:r w:rsidRPr="00256143">
        <w:rPr>
          <w:szCs w:val="24"/>
          <w:lang w:eastAsia="en-GB"/>
        </w:rPr>
        <w:t>≤ 0.001.</w:t>
      </w:r>
    </w:p>
    <w:p w14:paraId="5BA068C1" w14:textId="77777777" w:rsidR="001B083F" w:rsidRPr="00256143" w:rsidRDefault="001B083F" w:rsidP="00E81378">
      <w:pPr>
        <w:spacing w:line="480" w:lineRule="auto"/>
        <w:jc w:val="left"/>
        <w:rPr>
          <w:szCs w:val="24"/>
        </w:rPr>
      </w:pPr>
    </w:p>
    <w:p w14:paraId="33DFA2EF" w14:textId="77777777" w:rsidR="001B083F" w:rsidRPr="00256143" w:rsidRDefault="001B083F" w:rsidP="00E81378">
      <w:pPr>
        <w:spacing w:line="480" w:lineRule="auto"/>
        <w:rPr>
          <w:szCs w:val="24"/>
          <w:lang w:eastAsia="en-GB"/>
        </w:rPr>
      </w:pPr>
      <w:r w:rsidRPr="00256143">
        <w:rPr>
          <w:b/>
          <w:szCs w:val="24"/>
          <w:lang w:eastAsia="en-GB"/>
        </w:rPr>
        <w:t xml:space="preserve">Figure 2. </w:t>
      </w:r>
      <w:r w:rsidRPr="00256143">
        <w:rPr>
          <w:szCs w:val="24"/>
          <w:lang w:eastAsia="en-GB"/>
        </w:rPr>
        <w:t>Maximum voluntary contraction force (MVC, A), voluntary activation measured with femoral nerve stimulation (B), voluntary activation measured using motor cortical stimulation (C) and quadriceps potentiated twitch force (</w:t>
      </w:r>
      <w:proofErr w:type="spellStart"/>
      <w:r w:rsidRPr="00256143">
        <w:rPr>
          <w:szCs w:val="24"/>
          <w:lang w:eastAsia="en-GB"/>
        </w:rPr>
        <w:t>Q</w:t>
      </w:r>
      <w:r w:rsidRPr="00256143">
        <w:rPr>
          <w:bCs/>
          <w:szCs w:val="24"/>
          <w:vertAlign w:val="subscript"/>
          <w:lang w:eastAsia="en-GB"/>
        </w:rPr>
        <w:t>tw</w:t>
      </w:r>
      <w:proofErr w:type="gramStart"/>
      <w:r w:rsidRPr="00256143">
        <w:rPr>
          <w:bCs/>
          <w:szCs w:val="24"/>
          <w:vertAlign w:val="subscript"/>
          <w:lang w:eastAsia="en-GB"/>
        </w:rPr>
        <w:t>,pot</w:t>
      </w:r>
      <w:proofErr w:type="spellEnd"/>
      <w:proofErr w:type="gramEnd"/>
      <w:r w:rsidRPr="00256143">
        <w:rPr>
          <w:szCs w:val="24"/>
          <w:lang w:eastAsia="en-GB"/>
        </w:rPr>
        <w:t xml:space="preserve">, D) measured pre-, immediately post- and at 24, 48 and 72 h post- simulated soccer match-play (n = 15). </w:t>
      </w:r>
      <w:r w:rsidRPr="00256143">
        <w:t xml:space="preserve">Values are mean </w:t>
      </w:r>
      <w:r w:rsidRPr="00256143">
        <w:rPr>
          <w:lang w:eastAsia="en-GB"/>
        </w:rPr>
        <w:t>± SD.</w:t>
      </w:r>
      <w:r w:rsidRPr="00256143">
        <w:rPr>
          <w:szCs w:val="24"/>
          <w:lang w:eastAsia="en-GB"/>
        </w:rPr>
        <w:t xml:space="preserve"> Significant differences in comparison to baseline indicated by * = </w:t>
      </w:r>
      <w:r w:rsidRPr="00256143">
        <w:rPr>
          <w:i/>
          <w:szCs w:val="24"/>
          <w:lang w:eastAsia="en-GB"/>
        </w:rPr>
        <w:t xml:space="preserve">P </w:t>
      </w:r>
      <w:r w:rsidRPr="00256143">
        <w:rPr>
          <w:szCs w:val="24"/>
          <w:lang w:eastAsia="en-GB"/>
        </w:rPr>
        <w:t xml:space="preserve">≤ 0.05, ** = </w:t>
      </w:r>
      <w:r w:rsidRPr="00256143">
        <w:rPr>
          <w:i/>
          <w:szCs w:val="24"/>
          <w:lang w:eastAsia="en-GB"/>
        </w:rPr>
        <w:t xml:space="preserve">P </w:t>
      </w:r>
      <w:r w:rsidRPr="00256143">
        <w:rPr>
          <w:szCs w:val="24"/>
          <w:lang w:eastAsia="en-GB"/>
        </w:rPr>
        <w:t xml:space="preserve">≤ 0.01, *** </w:t>
      </w:r>
      <w:r w:rsidRPr="00256143">
        <w:rPr>
          <w:i/>
          <w:szCs w:val="24"/>
          <w:lang w:eastAsia="en-GB"/>
        </w:rPr>
        <w:t xml:space="preserve">P </w:t>
      </w:r>
      <w:r w:rsidRPr="00256143">
        <w:rPr>
          <w:szCs w:val="24"/>
          <w:lang w:eastAsia="en-GB"/>
        </w:rPr>
        <w:t>≤ 0.001.</w:t>
      </w:r>
    </w:p>
    <w:p w14:paraId="257A771A" w14:textId="77777777" w:rsidR="001B083F" w:rsidRPr="00256143" w:rsidRDefault="001B083F" w:rsidP="00E81378">
      <w:pPr>
        <w:spacing w:line="480" w:lineRule="auto"/>
        <w:jc w:val="left"/>
        <w:rPr>
          <w:szCs w:val="24"/>
        </w:rPr>
      </w:pPr>
    </w:p>
    <w:p w14:paraId="6637F6D6" w14:textId="77777777" w:rsidR="001B083F" w:rsidRPr="00256143" w:rsidRDefault="001B083F" w:rsidP="00E81378">
      <w:pPr>
        <w:spacing w:line="480" w:lineRule="auto"/>
        <w:rPr>
          <w:szCs w:val="24"/>
          <w:lang w:eastAsia="en-GB"/>
        </w:rPr>
      </w:pPr>
      <w:r w:rsidRPr="00256143">
        <w:rPr>
          <w:b/>
          <w:szCs w:val="24"/>
          <w:lang w:eastAsia="en-GB"/>
        </w:rPr>
        <w:t>Figure 3.</w:t>
      </w:r>
      <w:r w:rsidRPr="00256143">
        <w:rPr>
          <w:szCs w:val="24"/>
          <w:lang w:eastAsia="en-GB"/>
        </w:rPr>
        <w:t xml:space="preserve"> Short-</w:t>
      </w:r>
      <w:proofErr w:type="spellStart"/>
      <w:r w:rsidRPr="00256143">
        <w:rPr>
          <w:szCs w:val="24"/>
          <w:lang w:eastAsia="en-GB"/>
        </w:rPr>
        <w:t>intracortical</w:t>
      </w:r>
      <w:proofErr w:type="spellEnd"/>
      <w:r w:rsidRPr="00256143">
        <w:rPr>
          <w:szCs w:val="24"/>
          <w:lang w:eastAsia="en-GB"/>
        </w:rPr>
        <w:t xml:space="preserve"> inhibition (SICI, A) and </w:t>
      </w:r>
      <w:proofErr w:type="spellStart"/>
      <w:r w:rsidRPr="00256143">
        <w:rPr>
          <w:szCs w:val="24"/>
          <w:lang w:eastAsia="en-GB"/>
        </w:rPr>
        <w:t>corticospinal</w:t>
      </w:r>
      <w:proofErr w:type="spellEnd"/>
      <w:r w:rsidRPr="00256143">
        <w:rPr>
          <w:szCs w:val="24"/>
          <w:lang w:eastAsia="en-GB"/>
        </w:rPr>
        <w:t xml:space="preserve"> excitability (Unconditioned MEP/</w:t>
      </w:r>
      <w:proofErr w:type="spellStart"/>
      <w:r w:rsidRPr="00256143">
        <w:rPr>
          <w:szCs w:val="24"/>
          <w:lang w:eastAsia="en-GB"/>
        </w:rPr>
        <w:t>Mmax</w:t>
      </w:r>
      <w:proofErr w:type="spellEnd"/>
      <w:r w:rsidRPr="00256143">
        <w:rPr>
          <w:szCs w:val="24"/>
          <w:lang w:eastAsia="en-GB"/>
        </w:rPr>
        <w:t xml:space="preserve">, B) pre-, immediately post- and at 24, 48 and 72 h post-simulated soccer </w:t>
      </w:r>
      <w:proofErr w:type="gramStart"/>
      <w:r w:rsidRPr="00256143">
        <w:rPr>
          <w:szCs w:val="24"/>
          <w:lang w:eastAsia="en-GB"/>
        </w:rPr>
        <w:t>match-play</w:t>
      </w:r>
      <w:proofErr w:type="gramEnd"/>
      <w:r w:rsidRPr="00256143">
        <w:rPr>
          <w:szCs w:val="24"/>
          <w:lang w:eastAsia="en-GB"/>
        </w:rPr>
        <w:t xml:space="preserve"> (n = 15). Black bars represent measurements elicited during a contraction equivalent to 10% of relative (measured daily) maximum voluntary contraction force. White bars represent measurements elicited during a contraction equivalent to 10% of the absolute, non-fatigued MVC measured on day 1. Values are mean + SD. Significant differences in comparison to baseline indicated by * = </w:t>
      </w:r>
      <w:r w:rsidRPr="00256143">
        <w:rPr>
          <w:i/>
          <w:szCs w:val="24"/>
          <w:lang w:eastAsia="en-GB"/>
        </w:rPr>
        <w:t xml:space="preserve">P </w:t>
      </w:r>
      <w:r w:rsidRPr="00256143">
        <w:rPr>
          <w:szCs w:val="24"/>
          <w:lang w:eastAsia="en-GB"/>
        </w:rPr>
        <w:t>≤ 0.05.</w:t>
      </w:r>
    </w:p>
    <w:p w14:paraId="0C055A25" w14:textId="77777777" w:rsidR="001B083F" w:rsidRPr="00256143" w:rsidRDefault="001B083F" w:rsidP="00E81378">
      <w:pPr>
        <w:spacing w:line="480" w:lineRule="auto"/>
        <w:jc w:val="left"/>
        <w:rPr>
          <w:szCs w:val="24"/>
        </w:rPr>
      </w:pPr>
    </w:p>
    <w:p w14:paraId="445FEE38" w14:textId="77777777" w:rsidR="001B083F" w:rsidRPr="00256143" w:rsidRDefault="001B083F" w:rsidP="00E81378">
      <w:pPr>
        <w:spacing w:line="480" w:lineRule="auto"/>
        <w:rPr>
          <w:szCs w:val="24"/>
          <w:lang w:eastAsia="en-GB"/>
        </w:rPr>
      </w:pPr>
      <w:r w:rsidRPr="00256143">
        <w:rPr>
          <w:b/>
          <w:szCs w:val="24"/>
          <w:lang w:eastAsia="en-GB"/>
        </w:rPr>
        <w:t>Figure 4.</w:t>
      </w:r>
      <w:r w:rsidRPr="00256143">
        <w:rPr>
          <w:szCs w:val="24"/>
          <w:lang w:eastAsia="en-GB"/>
        </w:rPr>
        <w:t xml:space="preserve"> Countermovement jump (CMJ, A), reactive strength index (RSI, B) and broad jump (C) measured pre-, immediately post- and at 24, 48 and 72 h post- simulated soccer </w:t>
      </w:r>
      <w:proofErr w:type="gramStart"/>
      <w:r w:rsidRPr="00256143">
        <w:rPr>
          <w:szCs w:val="24"/>
          <w:lang w:eastAsia="en-GB"/>
        </w:rPr>
        <w:lastRenderedPageBreak/>
        <w:t>match-play</w:t>
      </w:r>
      <w:proofErr w:type="gramEnd"/>
      <w:r w:rsidRPr="00256143">
        <w:rPr>
          <w:szCs w:val="24"/>
          <w:lang w:eastAsia="en-GB"/>
        </w:rPr>
        <w:t xml:space="preserve"> (n = 15). Significant differences in comparison to baseline indicated by * = </w:t>
      </w:r>
      <w:r w:rsidRPr="00256143">
        <w:rPr>
          <w:i/>
          <w:szCs w:val="24"/>
          <w:lang w:eastAsia="en-GB"/>
        </w:rPr>
        <w:t xml:space="preserve">P </w:t>
      </w:r>
      <w:r w:rsidRPr="00256143">
        <w:rPr>
          <w:szCs w:val="24"/>
          <w:lang w:eastAsia="en-GB"/>
        </w:rPr>
        <w:t xml:space="preserve">≤ 0.05, ** = </w:t>
      </w:r>
      <w:r w:rsidRPr="00256143">
        <w:rPr>
          <w:i/>
          <w:szCs w:val="24"/>
          <w:lang w:eastAsia="en-GB"/>
        </w:rPr>
        <w:t xml:space="preserve">P </w:t>
      </w:r>
      <w:r w:rsidRPr="00256143">
        <w:rPr>
          <w:szCs w:val="24"/>
          <w:lang w:eastAsia="en-GB"/>
        </w:rPr>
        <w:t xml:space="preserve">≤ 0.01, *** </w:t>
      </w:r>
      <w:r w:rsidRPr="00256143">
        <w:rPr>
          <w:i/>
          <w:szCs w:val="24"/>
          <w:lang w:eastAsia="en-GB"/>
        </w:rPr>
        <w:t xml:space="preserve">P </w:t>
      </w:r>
      <w:r w:rsidRPr="00256143">
        <w:rPr>
          <w:szCs w:val="24"/>
          <w:lang w:eastAsia="en-GB"/>
        </w:rPr>
        <w:t>≤ 0.001.</w:t>
      </w:r>
    </w:p>
    <w:p w14:paraId="2F42BDB3" w14:textId="77777777" w:rsidR="001B083F" w:rsidRPr="00256143" w:rsidRDefault="001B083F" w:rsidP="00E81378">
      <w:pPr>
        <w:spacing w:line="480" w:lineRule="auto"/>
        <w:rPr>
          <w:szCs w:val="24"/>
          <w:lang w:eastAsia="en-GB"/>
        </w:rPr>
      </w:pPr>
    </w:p>
    <w:p w14:paraId="2E745053" w14:textId="77777777" w:rsidR="001B083F" w:rsidRPr="00256143" w:rsidRDefault="001B083F" w:rsidP="00E81378">
      <w:pPr>
        <w:spacing w:line="480" w:lineRule="auto"/>
        <w:jc w:val="center"/>
        <w:rPr>
          <w:b/>
          <w:szCs w:val="24"/>
          <w:lang w:eastAsia="en-GB"/>
        </w:rPr>
      </w:pPr>
      <w:r w:rsidRPr="00256143">
        <w:rPr>
          <w:b/>
          <w:szCs w:val="24"/>
          <w:lang w:eastAsia="en-GB"/>
        </w:rPr>
        <w:t>Tables</w:t>
      </w:r>
    </w:p>
    <w:p w14:paraId="3F3A40E4" w14:textId="77777777" w:rsidR="001B083F" w:rsidRPr="00256143" w:rsidRDefault="001B083F" w:rsidP="00E81378">
      <w:pPr>
        <w:spacing w:line="480" w:lineRule="auto"/>
        <w:rPr>
          <w:szCs w:val="24"/>
          <w:lang w:eastAsia="en-GB"/>
        </w:rPr>
      </w:pPr>
    </w:p>
    <w:p w14:paraId="38D84245" w14:textId="77777777" w:rsidR="001B083F" w:rsidRPr="00256143" w:rsidRDefault="001B083F" w:rsidP="00E81378">
      <w:pPr>
        <w:spacing w:line="480" w:lineRule="auto"/>
      </w:pPr>
      <w:r w:rsidRPr="00256143">
        <w:rPr>
          <w:b/>
        </w:rPr>
        <w:t>Table 1.</w:t>
      </w:r>
      <w:r w:rsidRPr="00256143">
        <w:t xml:space="preserve"> </w:t>
      </w:r>
      <w:proofErr w:type="gramStart"/>
      <w:r w:rsidRPr="00256143">
        <w:t xml:space="preserve">Surface </w:t>
      </w:r>
      <w:proofErr w:type="spellStart"/>
      <w:r w:rsidRPr="00256143">
        <w:t>electromyographic</w:t>
      </w:r>
      <w:proofErr w:type="spellEnd"/>
      <w:r w:rsidRPr="00256143">
        <w:t xml:space="preserve"> responses to </w:t>
      </w:r>
      <w:proofErr w:type="spellStart"/>
      <w:r w:rsidRPr="00256143">
        <w:t>transcranial</w:t>
      </w:r>
      <w:proofErr w:type="spellEnd"/>
      <w:r w:rsidRPr="00256143">
        <w:t xml:space="preserve"> magnetic stimulation and electrical stimulation of the femoral nerve at rest and during contraction (n = 15).</w:t>
      </w:r>
      <w:proofErr w:type="gramEnd"/>
      <w:r w:rsidRPr="00256143">
        <w:t xml:space="preserve"> Evoked responses were recorded from </w:t>
      </w:r>
      <w:r w:rsidRPr="00256143">
        <w:rPr>
          <w:i/>
        </w:rPr>
        <w:t xml:space="preserve">rectus </w:t>
      </w:r>
      <w:proofErr w:type="spellStart"/>
      <w:r w:rsidRPr="00256143">
        <w:rPr>
          <w:i/>
        </w:rPr>
        <w:t>femoris</w:t>
      </w:r>
      <w:proofErr w:type="spellEnd"/>
      <w:r w:rsidRPr="00256143">
        <w:t xml:space="preserve">. Unconditioned motor evoked potentials are reported for weak contraction (10% of relative MVC measured daily (relative), and 10% of MVC measured at baseline (absolute)), and for strong contractions (100, 75 &amp; 50% MVC during measurement of voluntary activation with TMS). The average pre-stimulation root mean square EMG amplitude and force for each MEP configuration was equivalent within trial. Values are mean </w:t>
      </w:r>
      <w:r w:rsidRPr="00256143">
        <w:rPr>
          <w:lang w:eastAsia="en-GB"/>
        </w:rPr>
        <w:t>± SD</w:t>
      </w:r>
      <w:r w:rsidRPr="00256143">
        <w:t>.</w:t>
      </w:r>
    </w:p>
    <w:p w14:paraId="49CA39C3" w14:textId="77777777" w:rsidR="008B7B19" w:rsidRPr="00256143" w:rsidRDefault="008B7B19" w:rsidP="005D71DC"/>
    <w:p w14:paraId="7959EB77" w14:textId="77777777" w:rsidR="00D22628" w:rsidRDefault="00D22628" w:rsidP="005D71DC">
      <w:pPr>
        <w:sectPr w:rsidR="00D22628" w:rsidSect="006A6011">
          <w:headerReference w:type="default" r:id="rId11"/>
          <w:pgSz w:w="11906" w:h="16838"/>
          <w:pgMar w:top="1440" w:right="1440" w:bottom="1440" w:left="1440" w:header="680" w:footer="708" w:gutter="0"/>
          <w:lnNumType w:countBy="1" w:restart="continuous"/>
          <w:cols w:space="708"/>
          <w:docGrid w:linePitch="360"/>
        </w:sectPr>
      </w:pPr>
    </w:p>
    <w:p w14:paraId="6E16D8FC" w14:textId="79271939" w:rsidR="00D22628" w:rsidRDefault="00D22628" w:rsidP="005D71DC">
      <w:r>
        <w:rPr>
          <w:noProof/>
          <w:lang w:val="en-US"/>
        </w:rPr>
        <w:lastRenderedPageBreak/>
        <w:drawing>
          <wp:inline distT="0" distB="0" distL="0" distR="0" wp14:anchorId="50032972" wp14:editId="288DF8D6">
            <wp:extent cx="4357165" cy="8135007"/>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f"/>
                    <pic:cNvPicPr/>
                  </pic:nvPicPr>
                  <pic:blipFill>
                    <a:blip r:embed="rId12" cstate="screen">
                      <a:extLst>
                        <a:ext uri="{28A0092B-C50C-407E-A947-70E740481C1C}">
                          <a14:useLocalDpi xmlns:a14="http://schemas.microsoft.com/office/drawing/2010/main"/>
                        </a:ext>
                      </a:extLst>
                    </a:blip>
                    <a:stretch>
                      <a:fillRect/>
                    </a:stretch>
                  </pic:blipFill>
                  <pic:spPr>
                    <a:xfrm>
                      <a:off x="0" y="0"/>
                      <a:ext cx="4357165" cy="8135007"/>
                    </a:xfrm>
                    <a:prstGeom prst="rect">
                      <a:avLst/>
                    </a:prstGeom>
                  </pic:spPr>
                </pic:pic>
              </a:graphicData>
            </a:graphic>
          </wp:inline>
        </w:drawing>
      </w:r>
    </w:p>
    <w:p w14:paraId="6BFF8EE6" w14:textId="75993F08" w:rsidR="008B7B19" w:rsidRDefault="00D22628" w:rsidP="00D22628">
      <w:pPr>
        <w:jc w:val="left"/>
      </w:pPr>
      <w:r>
        <w:t>Figure 1.</w:t>
      </w:r>
    </w:p>
    <w:p w14:paraId="37DFEB26" w14:textId="77777777" w:rsidR="00D22628" w:rsidRDefault="00D22628" w:rsidP="00D22628">
      <w:pPr>
        <w:jc w:val="left"/>
      </w:pPr>
    </w:p>
    <w:p w14:paraId="7C6ED45C" w14:textId="3F7D8338" w:rsidR="00D22628" w:rsidRDefault="00D22628" w:rsidP="00D22628">
      <w:pPr>
        <w:jc w:val="left"/>
      </w:pPr>
      <w:r>
        <w:rPr>
          <w:noProof/>
          <w:lang w:val="en-US"/>
        </w:rPr>
        <w:lastRenderedPageBreak/>
        <w:drawing>
          <wp:inline distT="0" distB="0" distL="0" distR="0" wp14:anchorId="35DB721A" wp14:editId="32E63818">
            <wp:extent cx="3245433" cy="8071945"/>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3" cstate="screen">
                      <a:extLst>
                        <a:ext uri="{28A0092B-C50C-407E-A947-70E740481C1C}">
                          <a14:useLocalDpi xmlns:a14="http://schemas.microsoft.com/office/drawing/2010/main"/>
                        </a:ext>
                      </a:extLst>
                    </a:blip>
                    <a:stretch>
                      <a:fillRect/>
                    </a:stretch>
                  </pic:blipFill>
                  <pic:spPr>
                    <a:xfrm>
                      <a:off x="0" y="0"/>
                      <a:ext cx="3245433" cy="8071945"/>
                    </a:xfrm>
                    <a:prstGeom prst="rect">
                      <a:avLst/>
                    </a:prstGeom>
                  </pic:spPr>
                </pic:pic>
              </a:graphicData>
            </a:graphic>
          </wp:inline>
        </w:drawing>
      </w:r>
    </w:p>
    <w:p w14:paraId="4D1FCFB6" w14:textId="2E257A41" w:rsidR="00D22628" w:rsidRDefault="00D22628" w:rsidP="00D22628">
      <w:r>
        <w:t>Figure 2</w:t>
      </w:r>
    </w:p>
    <w:p w14:paraId="2268EBA9" w14:textId="77777777" w:rsidR="00D22628" w:rsidRDefault="00D22628" w:rsidP="00D22628"/>
    <w:p w14:paraId="7720E6FE" w14:textId="430E0021" w:rsidR="00D22628" w:rsidRDefault="00D22628" w:rsidP="00D22628">
      <w:r>
        <w:rPr>
          <w:noProof/>
          <w:lang w:val="en-US"/>
        </w:rPr>
        <w:lastRenderedPageBreak/>
        <w:drawing>
          <wp:inline distT="0" distB="0" distL="0" distR="0" wp14:anchorId="05D61530" wp14:editId="1EBC493E">
            <wp:extent cx="5085437" cy="69210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4" cstate="screen">
                      <a:extLst>
                        <a:ext uri="{28A0092B-C50C-407E-A947-70E740481C1C}">
                          <a14:useLocalDpi xmlns:a14="http://schemas.microsoft.com/office/drawing/2010/main"/>
                        </a:ext>
                      </a:extLst>
                    </a:blip>
                    <a:stretch>
                      <a:fillRect/>
                    </a:stretch>
                  </pic:blipFill>
                  <pic:spPr>
                    <a:xfrm>
                      <a:off x="0" y="0"/>
                      <a:ext cx="5085437" cy="6921062"/>
                    </a:xfrm>
                    <a:prstGeom prst="rect">
                      <a:avLst/>
                    </a:prstGeom>
                  </pic:spPr>
                </pic:pic>
              </a:graphicData>
            </a:graphic>
          </wp:inline>
        </w:drawing>
      </w:r>
    </w:p>
    <w:p w14:paraId="0B27C10B" w14:textId="0F256850" w:rsidR="00D22628" w:rsidRDefault="00D22628" w:rsidP="00D22628"/>
    <w:p w14:paraId="291F8A13" w14:textId="3A56B412" w:rsidR="00D22628" w:rsidRDefault="00D22628" w:rsidP="00D22628">
      <w:pPr>
        <w:ind w:firstLine="720"/>
      </w:pPr>
      <w:r>
        <w:t>Figure 3</w:t>
      </w:r>
    </w:p>
    <w:p w14:paraId="2348C913" w14:textId="77777777" w:rsidR="00D22628" w:rsidRDefault="00D22628" w:rsidP="00D22628">
      <w:pPr>
        <w:ind w:firstLine="720"/>
      </w:pPr>
    </w:p>
    <w:p w14:paraId="070489BD" w14:textId="77777777" w:rsidR="00D22628" w:rsidRDefault="00D22628" w:rsidP="00D22628">
      <w:pPr>
        <w:ind w:firstLine="720"/>
      </w:pPr>
    </w:p>
    <w:p w14:paraId="097B473B" w14:textId="77777777" w:rsidR="00D22628" w:rsidRDefault="00D22628" w:rsidP="00D22628">
      <w:pPr>
        <w:ind w:firstLine="720"/>
      </w:pPr>
    </w:p>
    <w:p w14:paraId="6AEB21D0" w14:textId="77777777" w:rsidR="00D22628" w:rsidRDefault="00D22628" w:rsidP="00D22628">
      <w:pPr>
        <w:ind w:firstLine="720"/>
      </w:pPr>
    </w:p>
    <w:p w14:paraId="415FF57A" w14:textId="77777777" w:rsidR="00D22628" w:rsidRDefault="00D22628" w:rsidP="00D22628">
      <w:pPr>
        <w:ind w:firstLine="720"/>
      </w:pPr>
    </w:p>
    <w:p w14:paraId="0A393EB4" w14:textId="4FA20DE3" w:rsidR="00D22628" w:rsidRDefault="00D22628" w:rsidP="00D22628">
      <w:pPr>
        <w:ind w:firstLine="720"/>
      </w:pPr>
      <w:r>
        <w:rPr>
          <w:noProof/>
          <w:lang w:val="en-US"/>
        </w:rPr>
        <w:lastRenderedPageBreak/>
        <w:drawing>
          <wp:inline distT="0" distB="0" distL="0" distR="0" wp14:anchorId="013778F0" wp14:editId="44EF3A6E">
            <wp:extent cx="4491297" cy="7961586"/>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5" cstate="screen">
                      <a:extLst>
                        <a:ext uri="{28A0092B-C50C-407E-A947-70E740481C1C}">
                          <a14:useLocalDpi xmlns:a14="http://schemas.microsoft.com/office/drawing/2010/main"/>
                        </a:ext>
                      </a:extLst>
                    </a:blip>
                    <a:stretch>
                      <a:fillRect/>
                    </a:stretch>
                  </pic:blipFill>
                  <pic:spPr>
                    <a:xfrm>
                      <a:off x="0" y="0"/>
                      <a:ext cx="4491297" cy="7961586"/>
                    </a:xfrm>
                    <a:prstGeom prst="rect">
                      <a:avLst/>
                    </a:prstGeom>
                  </pic:spPr>
                </pic:pic>
              </a:graphicData>
            </a:graphic>
          </wp:inline>
        </w:drawing>
      </w:r>
    </w:p>
    <w:p w14:paraId="16FBA8FD" w14:textId="4F8EBE7C" w:rsidR="00D22628" w:rsidRDefault="00D22628" w:rsidP="00D22628"/>
    <w:p w14:paraId="322E8D50" w14:textId="41BBCCC7" w:rsidR="00D22628" w:rsidRDefault="00D22628" w:rsidP="00D22628">
      <w:pPr>
        <w:tabs>
          <w:tab w:val="left" w:pos="1291"/>
        </w:tabs>
      </w:pPr>
      <w:r>
        <w:tab/>
        <w:t>Figure 4.</w:t>
      </w:r>
    </w:p>
    <w:p w14:paraId="317CD020" w14:textId="77777777" w:rsidR="00D22628" w:rsidRDefault="00D22628" w:rsidP="00D22628">
      <w:pPr>
        <w:tabs>
          <w:tab w:val="left" w:pos="1291"/>
        </w:tabs>
        <w:sectPr w:rsidR="00D22628" w:rsidSect="006A6011">
          <w:pgSz w:w="11906" w:h="16838"/>
          <w:pgMar w:top="1440" w:right="1440" w:bottom="1440" w:left="1440" w:header="680" w:footer="708" w:gutter="0"/>
          <w:lnNumType w:countBy="1" w:restart="continuous"/>
          <w:cols w:space="708"/>
          <w:docGrid w:linePitch="360"/>
        </w:sectPr>
      </w:pPr>
    </w:p>
    <w:p w14:paraId="3EBF08A7" w14:textId="7812D1C3" w:rsidR="00D22628" w:rsidRDefault="00D22628" w:rsidP="00D22628">
      <w:pPr>
        <w:tabs>
          <w:tab w:val="left" w:pos="1291"/>
        </w:tabs>
      </w:pPr>
      <w:r>
        <w:lastRenderedPageBreak/>
        <w:t>Table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2"/>
        <w:gridCol w:w="768"/>
        <w:gridCol w:w="420"/>
        <w:gridCol w:w="768"/>
        <w:gridCol w:w="768"/>
        <w:gridCol w:w="420"/>
        <w:gridCol w:w="768"/>
        <w:gridCol w:w="768"/>
        <w:gridCol w:w="420"/>
        <w:gridCol w:w="768"/>
        <w:gridCol w:w="768"/>
        <w:gridCol w:w="420"/>
        <w:gridCol w:w="768"/>
        <w:gridCol w:w="768"/>
        <w:gridCol w:w="420"/>
        <w:gridCol w:w="760"/>
      </w:tblGrid>
      <w:tr w:rsidR="00D22628" w14:paraId="25A12C14" w14:textId="77777777" w:rsidTr="0070041F">
        <w:tc>
          <w:tcPr>
            <w:tcW w:w="1553" w:type="pct"/>
            <w:tcBorders>
              <w:top w:val="single" w:sz="4" w:space="0" w:color="auto"/>
              <w:bottom w:val="single" w:sz="4" w:space="0" w:color="auto"/>
            </w:tcBorders>
          </w:tcPr>
          <w:p w14:paraId="7BE2A376" w14:textId="77777777" w:rsidR="00D22628" w:rsidRDefault="00D22628" w:rsidP="0070041F">
            <w:pPr>
              <w:spacing w:line="240" w:lineRule="auto"/>
            </w:pPr>
          </w:p>
        </w:tc>
        <w:tc>
          <w:tcPr>
            <w:tcW w:w="690" w:type="pct"/>
            <w:gridSpan w:val="3"/>
            <w:tcBorders>
              <w:top w:val="single" w:sz="4" w:space="0" w:color="auto"/>
              <w:bottom w:val="single" w:sz="4" w:space="0" w:color="auto"/>
            </w:tcBorders>
          </w:tcPr>
          <w:p w14:paraId="40A5DD3A" w14:textId="77777777" w:rsidR="00D22628" w:rsidRDefault="00D22628" w:rsidP="0070041F">
            <w:pPr>
              <w:spacing w:line="240" w:lineRule="auto"/>
              <w:jc w:val="center"/>
            </w:pPr>
            <w:r>
              <w:t>Pre-</w:t>
            </w:r>
          </w:p>
        </w:tc>
        <w:tc>
          <w:tcPr>
            <w:tcW w:w="690" w:type="pct"/>
            <w:gridSpan w:val="3"/>
            <w:tcBorders>
              <w:top w:val="single" w:sz="4" w:space="0" w:color="auto"/>
              <w:bottom w:val="single" w:sz="4" w:space="0" w:color="auto"/>
            </w:tcBorders>
          </w:tcPr>
          <w:p w14:paraId="3624E18C" w14:textId="77777777" w:rsidR="00D22628" w:rsidRDefault="00D22628" w:rsidP="0070041F">
            <w:pPr>
              <w:spacing w:line="240" w:lineRule="auto"/>
              <w:jc w:val="center"/>
            </w:pPr>
            <w:r>
              <w:t>Post</w:t>
            </w:r>
          </w:p>
        </w:tc>
        <w:tc>
          <w:tcPr>
            <w:tcW w:w="690" w:type="pct"/>
            <w:gridSpan w:val="3"/>
            <w:tcBorders>
              <w:top w:val="single" w:sz="4" w:space="0" w:color="auto"/>
              <w:bottom w:val="single" w:sz="4" w:space="0" w:color="auto"/>
            </w:tcBorders>
          </w:tcPr>
          <w:p w14:paraId="3FED8BC8" w14:textId="77777777" w:rsidR="00D22628" w:rsidRDefault="00D22628" w:rsidP="0070041F">
            <w:pPr>
              <w:spacing w:line="240" w:lineRule="auto"/>
              <w:jc w:val="center"/>
            </w:pPr>
            <w:r>
              <w:t>24 h</w:t>
            </w:r>
          </w:p>
        </w:tc>
        <w:tc>
          <w:tcPr>
            <w:tcW w:w="690" w:type="pct"/>
            <w:gridSpan w:val="3"/>
            <w:tcBorders>
              <w:top w:val="single" w:sz="4" w:space="0" w:color="auto"/>
              <w:bottom w:val="single" w:sz="4" w:space="0" w:color="auto"/>
            </w:tcBorders>
          </w:tcPr>
          <w:p w14:paraId="17183BEB" w14:textId="77777777" w:rsidR="00D22628" w:rsidRDefault="00D22628" w:rsidP="0070041F">
            <w:pPr>
              <w:spacing w:line="240" w:lineRule="auto"/>
              <w:jc w:val="center"/>
            </w:pPr>
            <w:r>
              <w:t>48 h</w:t>
            </w:r>
          </w:p>
        </w:tc>
        <w:tc>
          <w:tcPr>
            <w:tcW w:w="687" w:type="pct"/>
            <w:gridSpan w:val="3"/>
            <w:tcBorders>
              <w:top w:val="single" w:sz="4" w:space="0" w:color="auto"/>
              <w:bottom w:val="single" w:sz="4" w:space="0" w:color="auto"/>
            </w:tcBorders>
          </w:tcPr>
          <w:p w14:paraId="17BF6C0F" w14:textId="77777777" w:rsidR="00D22628" w:rsidRDefault="00D22628" w:rsidP="0070041F">
            <w:pPr>
              <w:spacing w:line="240" w:lineRule="auto"/>
              <w:jc w:val="center"/>
            </w:pPr>
            <w:r>
              <w:t>72 h</w:t>
            </w:r>
          </w:p>
        </w:tc>
      </w:tr>
      <w:tr w:rsidR="00D22628" w14:paraId="3AB5028E" w14:textId="77777777" w:rsidTr="0070041F">
        <w:tc>
          <w:tcPr>
            <w:tcW w:w="1553" w:type="pct"/>
          </w:tcPr>
          <w:p w14:paraId="3324D0AF" w14:textId="77777777" w:rsidR="00D22628" w:rsidRPr="002F7183" w:rsidRDefault="00D22628" w:rsidP="0070041F">
            <w:pPr>
              <w:spacing w:line="240" w:lineRule="auto"/>
              <w:jc w:val="left"/>
              <w:rPr>
                <w:i/>
              </w:rPr>
            </w:pPr>
            <w:r w:rsidRPr="002F7183">
              <w:rPr>
                <w:i/>
              </w:rPr>
              <w:t>Evoked amplitudes</w:t>
            </w:r>
            <w:r>
              <w:rPr>
                <w:i/>
              </w:rPr>
              <w:t xml:space="preserve"> </w:t>
            </w:r>
            <w:r w:rsidRPr="002F7183">
              <w:t>(mV)</w:t>
            </w:r>
          </w:p>
        </w:tc>
        <w:tc>
          <w:tcPr>
            <w:tcW w:w="271" w:type="pct"/>
          </w:tcPr>
          <w:p w14:paraId="2666A61D" w14:textId="77777777" w:rsidR="00D22628" w:rsidRDefault="00D22628" w:rsidP="0070041F">
            <w:pPr>
              <w:spacing w:line="240" w:lineRule="auto"/>
              <w:jc w:val="right"/>
            </w:pPr>
          </w:p>
        </w:tc>
        <w:tc>
          <w:tcPr>
            <w:tcW w:w="148" w:type="pct"/>
          </w:tcPr>
          <w:p w14:paraId="4AFF6686" w14:textId="77777777" w:rsidR="00D22628" w:rsidRDefault="00D22628" w:rsidP="0070041F">
            <w:pPr>
              <w:spacing w:line="240" w:lineRule="auto"/>
              <w:jc w:val="center"/>
            </w:pPr>
          </w:p>
        </w:tc>
        <w:tc>
          <w:tcPr>
            <w:tcW w:w="271" w:type="pct"/>
          </w:tcPr>
          <w:p w14:paraId="430D012A" w14:textId="77777777" w:rsidR="00D22628" w:rsidRDefault="00D22628" w:rsidP="0070041F">
            <w:pPr>
              <w:spacing w:line="240" w:lineRule="auto"/>
            </w:pPr>
          </w:p>
        </w:tc>
        <w:tc>
          <w:tcPr>
            <w:tcW w:w="271" w:type="pct"/>
          </w:tcPr>
          <w:p w14:paraId="64F283F8" w14:textId="77777777" w:rsidR="00D22628" w:rsidRDefault="00D22628" w:rsidP="0070041F">
            <w:pPr>
              <w:spacing w:line="240" w:lineRule="auto"/>
              <w:jc w:val="right"/>
            </w:pPr>
          </w:p>
        </w:tc>
        <w:tc>
          <w:tcPr>
            <w:tcW w:w="148" w:type="pct"/>
          </w:tcPr>
          <w:p w14:paraId="46BDA785" w14:textId="77777777" w:rsidR="00D22628" w:rsidRDefault="00D22628" w:rsidP="0070041F">
            <w:pPr>
              <w:spacing w:line="240" w:lineRule="auto"/>
              <w:jc w:val="center"/>
            </w:pPr>
          </w:p>
        </w:tc>
        <w:tc>
          <w:tcPr>
            <w:tcW w:w="271" w:type="pct"/>
          </w:tcPr>
          <w:p w14:paraId="74D07EC4" w14:textId="77777777" w:rsidR="00D22628" w:rsidRDefault="00D22628" w:rsidP="0070041F">
            <w:pPr>
              <w:spacing w:line="240" w:lineRule="auto"/>
            </w:pPr>
          </w:p>
        </w:tc>
        <w:tc>
          <w:tcPr>
            <w:tcW w:w="271" w:type="pct"/>
          </w:tcPr>
          <w:p w14:paraId="7D9C2327" w14:textId="77777777" w:rsidR="00D22628" w:rsidRDefault="00D22628" w:rsidP="0070041F">
            <w:pPr>
              <w:spacing w:line="240" w:lineRule="auto"/>
              <w:jc w:val="right"/>
            </w:pPr>
          </w:p>
        </w:tc>
        <w:tc>
          <w:tcPr>
            <w:tcW w:w="148" w:type="pct"/>
          </w:tcPr>
          <w:p w14:paraId="69FD9C68" w14:textId="77777777" w:rsidR="00D22628" w:rsidRDefault="00D22628" w:rsidP="0070041F">
            <w:pPr>
              <w:spacing w:line="240" w:lineRule="auto"/>
              <w:jc w:val="center"/>
            </w:pPr>
          </w:p>
        </w:tc>
        <w:tc>
          <w:tcPr>
            <w:tcW w:w="271" w:type="pct"/>
          </w:tcPr>
          <w:p w14:paraId="41662AC2" w14:textId="77777777" w:rsidR="00D22628" w:rsidRDefault="00D22628" w:rsidP="0070041F">
            <w:pPr>
              <w:spacing w:line="240" w:lineRule="auto"/>
            </w:pPr>
          </w:p>
        </w:tc>
        <w:tc>
          <w:tcPr>
            <w:tcW w:w="271" w:type="pct"/>
          </w:tcPr>
          <w:p w14:paraId="07831A50" w14:textId="77777777" w:rsidR="00D22628" w:rsidRDefault="00D22628" w:rsidP="0070041F">
            <w:pPr>
              <w:spacing w:line="240" w:lineRule="auto"/>
              <w:jc w:val="right"/>
            </w:pPr>
          </w:p>
        </w:tc>
        <w:tc>
          <w:tcPr>
            <w:tcW w:w="148" w:type="pct"/>
          </w:tcPr>
          <w:p w14:paraId="4B952DA1" w14:textId="77777777" w:rsidR="00D22628" w:rsidRDefault="00D22628" w:rsidP="0070041F">
            <w:pPr>
              <w:spacing w:line="240" w:lineRule="auto"/>
              <w:jc w:val="center"/>
            </w:pPr>
          </w:p>
        </w:tc>
        <w:tc>
          <w:tcPr>
            <w:tcW w:w="271" w:type="pct"/>
          </w:tcPr>
          <w:p w14:paraId="350446AA" w14:textId="77777777" w:rsidR="00D22628" w:rsidRDefault="00D22628" w:rsidP="0070041F">
            <w:pPr>
              <w:spacing w:line="240" w:lineRule="auto"/>
            </w:pPr>
          </w:p>
        </w:tc>
        <w:tc>
          <w:tcPr>
            <w:tcW w:w="271" w:type="pct"/>
          </w:tcPr>
          <w:p w14:paraId="0017C50C" w14:textId="77777777" w:rsidR="00D22628" w:rsidRDefault="00D22628" w:rsidP="0070041F">
            <w:pPr>
              <w:spacing w:line="240" w:lineRule="auto"/>
              <w:jc w:val="right"/>
            </w:pPr>
          </w:p>
        </w:tc>
        <w:tc>
          <w:tcPr>
            <w:tcW w:w="148" w:type="pct"/>
          </w:tcPr>
          <w:p w14:paraId="2AEF164E" w14:textId="77777777" w:rsidR="00D22628" w:rsidRDefault="00D22628" w:rsidP="0070041F">
            <w:pPr>
              <w:spacing w:line="240" w:lineRule="auto"/>
              <w:jc w:val="center"/>
            </w:pPr>
          </w:p>
        </w:tc>
        <w:tc>
          <w:tcPr>
            <w:tcW w:w="268" w:type="pct"/>
          </w:tcPr>
          <w:p w14:paraId="313789FA" w14:textId="77777777" w:rsidR="00D22628" w:rsidRDefault="00D22628" w:rsidP="0070041F">
            <w:pPr>
              <w:spacing w:line="240" w:lineRule="auto"/>
            </w:pPr>
          </w:p>
        </w:tc>
      </w:tr>
      <w:tr w:rsidR="00D22628" w14:paraId="642BFB9C" w14:textId="77777777" w:rsidTr="0070041F">
        <w:tc>
          <w:tcPr>
            <w:tcW w:w="1553" w:type="pct"/>
          </w:tcPr>
          <w:p w14:paraId="4D2FC70B" w14:textId="77777777" w:rsidR="00D22628" w:rsidRDefault="00D22628" w:rsidP="0070041F">
            <w:pPr>
              <w:spacing w:line="240" w:lineRule="auto"/>
              <w:ind w:firstLine="142"/>
              <w:jc w:val="left"/>
            </w:pPr>
            <w:proofErr w:type="spellStart"/>
            <w:r>
              <w:t>M</w:t>
            </w:r>
            <w:r w:rsidRPr="00E85A57">
              <w:rPr>
                <w:szCs w:val="24"/>
                <w:vertAlign w:val="subscript"/>
              </w:rPr>
              <w:t>max</w:t>
            </w:r>
            <w:proofErr w:type="spellEnd"/>
            <w:r w:rsidRPr="00E85A57">
              <w:rPr>
                <w:szCs w:val="24"/>
                <w:vertAlign w:val="subscript"/>
              </w:rPr>
              <w:t xml:space="preserve"> </w:t>
            </w:r>
          </w:p>
        </w:tc>
        <w:tc>
          <w:tcPr>
            <w:tcW w:w="271" w:type="pct"/>
          </w:tcPr>
          <w:p w14:paraId="3CF3D972" w14:textId="77777777" w:rsidR="00D22628" w:rsidRDefault="00D22628" w:rsidP="0070041F">
            <w:pPr>
              <w:spacing w:line="240" w:lineRule="auto"/>
              <w:jc w:val="right"/>
            </w:pPr>
            <w:r>
              <w:t>5.84</w:t>
            </w:r>
          </w:p>
        </w:tc>
        <w:tc>
          <w:tcPr>
            <w:tcW w:w="148" w:type="pct"/>
          </w:tcPr>
          <w:p w14:paraId="71E9CC31" w14:textId="77777777" w:rsidR="00D22628" w:rsidRDefault="00D22628" w:rsidP="0070041F">
            <w:pPr>
              <w:spacing w:line="240" w:lineRule="auto"/>
              <w:jc w:val="center"/>
            </w:pPr>
            <w:r>
              <w:t>±</w:t>
            </w:r>
          </w:p>
        </w:tc>
        <w:tc>
          <w:tcPr>
            <w:tcW w:w="271" w:type="pct"/>
          </w:tcPr>
          <w:p w14:paraId="314B7594" w14:textId="77777777" w:rsidR="00D22628" w:rsidRDefault="00D22628" w:rsidP="0070041F">
            <w:pPr>
              <w:spacing w:line="240" w:lineRule="auto"/>
            </w:pPr>
            <w:r>
              <w:t>2.08</w:t>
            </w:r>
          </w:p>
        </w:tc>
        <w:tc>
          <w:tcPr>
            <w:tcW w:w="271" w:type="pct"/>
          </w:tcPr>
          <w:p w14:paraId="36EA7952" w14:textId="77777777" w:rsidR="00D22628" w:rsidRDefault="00D22628" w:rsidP="0070041F">
            <w:pPr>
              <w:spacing w:line="240" w:lineRule="auto"/>
              <w:jc w:val="right"/>
            </w:pPr>
            <w:r>
              <w:t>5.74</w:t>
            </w:r>
          </w:p>
        </w:tc>
        <w:tc>
          <w:tcPr>
            <w:tcW w:w="148" w:type="pct"/>
          </w:tcPr>
          <w:p w14:paraId="5C3D0E5D" w14:textId="77777777" w:rsidR="00D22628" w:rsidRDefault="00D22628" w:rsidP="0070041F">
            <w:pPr>
              <w:spacing w:line="240" w:lineRule="auto"/>
              <w:jc w:val="center"/>
            </w:pPr>
            <w:r>
              <w:t>±</w:t>
            </w:r>
          </w:p>
        </w:tc>
        <w:tc>
          <w:tcPr>
            <w:tcW w:w="271" w:type="pct"/>
          </w:tcPr>
          <w:p w14:paraId="2D5CDBE1" w14:textId="77777777" w:rsidR="00D22628" w:rsidRDefault="00D22628" w:rsidP="0070041F">
            <w:pPr>
              <w:spacing w:line="240" w:lineRule="auto"/>
            </w:pPr>
            <w:r>
              <w:t>1.99</w:t>
            </w:r>
          </w:p>
        </w:tc>
        <w:tc>
          <w:tcPr>
            <w:tcW w:w="271" w:type="pct"/>
          </w:tcPr>
          <w:p w14:paraId="5E6C1543" w14:textId="77777777" w:rsidR="00D22628" w:rsidRDefault="00D22628" w:rsidP="0070041F">
            <w:pPr>
              <w:spacing w:line="240" w:lineRule="auto"/>
              <w:jc w:val="right"/>
            </w:pPr>
            <w:r>
              <w:t>6.18</w:t>
            </w:r>
          </w:p>
        </w:tc>
        <w:tc>
          <w:tcPr>
            <w:tcW w:w="148" w:type="pct"/>
          </w:tcPr>
          <w:p w14:paraId="737892F6" w14:textId="77777777" w:rsidR="00D22628" w:rsidRDefault="00D22628" w:rsidP="0070041F">
            <w:pPr>
              <w:spacing w:line="240" w:lineRule="auto"/>
              <w:jc w:val="center"/>
            </w:pPr>
            <w:r>
              <w:t>±</w:t>
            </w:r>
          </w:p>
        </w:tc>
        <w:tc>
          <w:tcPr>
            <w:tcW w:w="271" w:type="pct"/>
          </w:tcPr>
          <w:p w14:paraId="73AAEF96" w14:textId="77777777" w:rsidR="00D22628" w:rsidRDefault="00D22628" w:rsidP="0070041F">
            <w:pPr>
              <w:spacing w:line="240" w:lineRule="auto"/>
            </w:pPr>
            <w:r>
              <w:t>2.00</w:t>
            </w:r>
          </w:p>
        </w:tc>
        <w:tc>
          <w:tcPr>
            <w:tcW w:w="271" w:type="pct"/>
          </w:tcPr>
          <w:p w14:paraId="7FB63005" w14:textId="77777777" w:rsidR="00D22628" w:rsidRDefault="00D22628" w:rsidP="0070041F">
            <w:pPr>
              <w:spacing w:line="240" w:lineRule="auto"/>
              <w:jc w:val="right"/>
            </w:pPr>
            <w:r>
              <w:t>6.15</w:t>
            </w:r>
          </w:p>
        </w:tc>
        <w:tc>
          <w:tcPr>
            <w:tcW w:w="148" w:type="pct"/>
          </w:tcPr>
          <w:p w14:paraId="0B5D2AA1" w14:textId="77777777" w:rsidR="00D22628" w:rsidRDefault="00D22628" w:rsidP="0070041F">
            <w:pPr>
              <w:spacing w:line="240" w:lineRule="auto"/>
              <w:jc w:val="center"/>
            </w:pPr>
            <w:r>
              <w:t>±</w:t>
            </w:r>
          </w:p>
        </w:tc>
        <w:tc>
          <w:tcPr>
            <w:tcW w:w="271" w:type="pct"/>
          </w:tcPr>
          <w:p w14:paraId="10390AE1" w14:textId="77777777" w:rsidR="00D22628" w:rsidRDefault="00D22628" w:rsidP="0070041F">
            <w:pPr>
              <w:spacing w:line="240" w:lineRule="auto"/>
            </w:pPr>
            <w:r>
              <w:t>2.14</w:t>
            </w:r>
          </w:p>
        </w:tc>
        <w:tc>
          <w:tcPr>
            <w:tcW w:w="271" w:type="pct"/>
          </w:tcPr>
          <w:p w14:paraId="7763098A" w14:textId="77777777" w:rsidR="00D22628" w:rsidRDefault="00D22628" w:rsidP="0070041F">
            <w:pPr>
              <w:spacing w:line="240" w:lineRule="auto"/>
              <w:jc w:val="right"/>
            </w:pPr>
            <w:r>
              <w:t>5.99</w:t>
            </w:r>
          </w:p>
        </w:tc>
        <w:tc>
          <w:tcPr>
            <w:tcW w:w="148" w:type="pct"/>
          </w:tcPr>
          <w:p w14:paraId="2D71EEFE" w14:textId="77777777" w:rsidR="00D22628" w:rsidRDefault="00D22628" w:rsidP="0070041F">
            <w:pPr>
              <w:spacing w:line="240" w:lineRule="auto"/>
              <w:jc w:val="center"/>
            </w:pPr>
            <w:r>
              <w:t>±</w:t>
            </w:r>
          </w:p>
        </w:tc>
        <w:tc>
          <w:tcPr>
            <w:tcW w:w="268" w:type="pct"/>
          </w:tcPr>
          <w:p w14:paraId="06EA437E" w14:textId="77777777" w:rsidR="00D22628" w:rsidRDefault="00D22628" w:rsidP="0070041F">
            <w:pPr>
              <w:spacing w:line="240" w:lineRule="auto"/>
            </w:pPr>
            <w:r>
              <w:t>2.33</w:t>
            </w:r>
          </w:p>
        </w:tc>
      </w:tr>
      <w:tr w:rsidR="00D22628" w14:paraId="7296C529" w14:textId="77777777" w:rsidTr="0070041F">
        <w:tc>
          <w:tcPr>
            <w:tcW w:w="1553" w:type="pct"/>
          </w:tcPr>
          <w:p w14:paraId="06606A6A" w14:textId="77777777" w:rsidR="00D22628" w:rsidRDefault="00D22628" w:rsidP="0070041F">
            <w:pPr>
              <w:spacing w:line="240" w:lineRule="auto"/>
              <w:ind w:firstLine="142"/>
              <w:jc w:val="left"/>
            </w:pPr>
            <w:r>
              <w:t>Unconditioned MEP (absolute)</w:t>
            </w:r>
          </w:p>
        </w:tc>
        <w:tc>
          <w:tcPr>
            <w:tcW w:w="271" w:type="pct"/>
          </w:tcPr>
          <w:p w14:paraId="3BDF16B6" w14:textId="77777777" w:rsidR="00D22628" w:rsidRDefault="00D22628" w:rsidP="0070041F">
            <w:pPr>
              <w:spacing w:line="240" w:lineRule="auto"/>
              <w:jc w:val="right"/>
            </w:pPr>
            <w:r>
              <w:t>1.99</w:t>
            </w:r>
          </w:p>
        </w:tc>
        <w:tc>
          <w:tcPr>
            <w:tcW w:w="148" w:type="pct"/>
          </w:tcPr>
          <w:p w14:paraId="7877126A" w14:textId="77777777" w:rsidR="00D22628" w:rsidRDefault="00D22628" w:rsidP="0070041F">
            <w:pPr>
              <w:spacing w:line="240" w:lineRule="auto"/>
              <w:jc w:val="center"/>
            </w:pPr>
            <w:r w:rsidRPr="00A87624">
              <w:t>±</w:t>
            </w:r>
          </w:p>
        </w:tc>
        <w:tc>
          <w:tcPr>
            <w:tcW w:w="271" w:type="pct"/>
          </w:tcPr>
          <w:p w14:paraId="0B0A6598" w14:textId="77777777" w:rsidR="00D22628" w:rsidRDefault="00D22628" w:rsidP="0070041F">
            <w:pPr>
              <w:spacing w:line="240" w:lineRule="auto"/>
            </w:pPr>
            <w:r>
              <w:t>0.78</w:t>
            </w:r>
          </w:p>
        </w:tc>
        <w:tc>
          <w:tcPr>
            <w:tcW w:w="271" w:type="pct"/>
          </w:tcPr>
          <w:p w14:paraId="28E84014" w14:textId="77777777" w:rsidR="00D22628" w:rsidRDefault="00D22628" w:rsidP="0070041F">
            <w:pPr>
              <w:spacing w:line="240" w:lineRule="auto"/>
              <w:jc w:val="right"/>
            </w:pPr>
            <w:r>
              <w:t>2.15</w:t>
            </w:r>
          </w:p>
        </w:tc>
        <w:tc>
          <w:tcPr>
            <w:tcW w:w="148" w:type="pct"/>
          </w:tcPr>
          <w:p w14:paraId="70EEFA28" w14:textId="77777777" w:rsidR="00D22628" w:rsidRDefault="00D22628" w:rsidP="0070041F">
            <w:pPr>
              <w:spacing w:line="240" w:lineRule="auto"/>
              <w:jc w:val="center"/>
            </w:pPr>
            <w:r w:rsidRPr="00A87624">
              <w:t>±</w:t>
            </w:r>
          </w:p>
        </w:tc>
        <w:tc>
          <w:tcPr>
            <w:tcW w:w="271" w:type="pct"/>
          </w:tcPr>
          <w:p w14:paraId="1AFFC7E5" w14:textId="77777777" w:rsidR="00D22628" w:rsidRDefault="00D22628" w:rsidP="0070041F">
            <w:pPr>
              <w:spacing w:line="240" w:lineRule="auto"/>
            </w:pPr>
            <w:r>
              <w:t>1.10</w:t>
            </w:r>
          </w:p>
        </w:tc>
        <w:tc>
          <w:tcPr>
            <w:tcW w:w="271" w:type="pct"/>
          </w:tcPr>
          <w:p w14:paraId="61A45D4D" w14:textId="77777777" w:rsidR="00D22628" w:rsidRDefault="00D22628" w:rsidP="0070041F">
            <w:pPr>
              <w:spacing w:line="240" w:lineRule="auto"/>
              <w:jc w:val="right"/>
            </w:pPr>
            <w:r>
              <w:t>1.72</w:t>
            </w:r>
          </w:p>
        </w:tc>
        <w:tc>
          <w:tcPr>
            <w:tcW w:w="148" w:type="pct"/>
          </w:tcPr>
          <w:p w14:paraId="799C4D41" w14:textId="77777777" w:rsidR="00D22628" w:rsidRDefault="00D22628" w:rsidP="0070041F">
            <w:pPr>
              <w:spacing w:line="240" w:lineRule="auto"/>
              <w:jc w:val="center"/>
            </w:pPr>
            <w:r w:rsidRPr="00A87624">
              <w:t>±</w:t>
            </w:r>
          </w:p>
        </w:tc>
        <w:tc>
          <w:tcPr>
            <w:tcW w:w="271" w:type="pct"/>
          </w:tcPr>
          <w:p w14:paraId="7C4CA13C" w14:textId="77777777" w:rsidR="00D22628" w:rsidRDefault="00D22628" w:rsidP="0070041F">
            <w:pPr>
              <w:spacing w:line="240" w:lineRule="auto"/>
            </w:pPr>
            <w:r>
              <w:t>0.63</w:t>
            </w:r>
          </w:p>
        </w:tc>
        <w:tc>
          <w:tcPr>
            <w:tcW w:w="271" w:type="pct"/>
          </w:tcPr>
          <w:p w14:paraId="22D266EC" w14:textId="77777777" w:rsidR="00D22628" w:rsidRDefault="00D22628" w:rsidP="0070041F">
            <w:pPr>
              <w:spacing w:line="240" w:lineRule="auto"/>
              <w:jc w:val="right"/>
            </w:pPr>
            <w:r>
              <w:t>1.74</w:t>
            </w:r>
          </w:p>
        </w:tc>
        <w:tc>
          <w:tcPr>
            <w:tcW w:w="148" w:type="pct"/>
          </w:tcPr>
          <w:p w14:paraId="7CC32367" w14:textId="77777777" w:rsidR="00D22628" w:rsidRDefault="00D22628" w:rsidP="0070041F">
            <w:pPr>
              <w:spacing w:line="240" w:lineRule="auto"/>
              <w:jc w:val="center"/>
            </w:pPr>
            <w:r w:rsidRPr="00A87624">
              <w:t>±</w:t>
            </w:r>
          </w:p>
        </w:tc>
        <w:tc>
          <w:tcPr>
            <w:tcW w:w="271" w:type="pct"/>
          </w:tcPr>
          <w:p w14:paraId="6532250B" w14:textId="77777777" w:rsidR="00D22628" w:rsidRDefault="00D22628" w:rsidP="0070041F">
            <w:pPr>
              <w:spacing w:line="240" w:lineRule="auto"/>
            </w:pPr>
            <w:r>
              <w:t>0.76</w:t>
            </w:r>
          </w:p>
        </w:tc>
        <w:tc>
          <w:tcPr>
            <w:tcW w:w="271" w:type="pct"/>
          </w:tcPr>
          <w:p w14:paraId="4FC4164C" w14:textId="77777777" w:rsidR="00D22628" w:rsidRDefault="00D22628" w:rsidP="0070041F">
            <w:pPr>
              <w:spacing w:line="240" w:lineRule="auto"/>
              <w:jc w:val="right"/>
            </w:pPr>
            <w:r>
              <w:t>1.95</w:t>
            </w:r>
          </w:p>
        </w:tc>
        <w:tc>
          <w:tcPr>
            <w:tcW w:w="148" w:type="pct"/>
          </w:tcPr>
          <w:p w14:paraId="309852C1" w14:textId="77777777" w:rsidR="00D22628" w:rsidRDefault="00D22628" w:rsidP="0070041F">
            <w:pPr>
              <w:spacing w:line="240" w:lineRule="auto"/>
              <w:jc w:val="center"/>
            </w:pPr>
            <w:r w:rsidRPr="00A87624">
              <w:t>±</w:t>
            </w:r>
          </w:p>
        </w:tc>
        <w:tc>
          <w:tcPr>
            <w:tcW w:w="268" w:type="pct"/>
          </w:tcPr>
          <w:p w14:paraId="5EAB743A" w14:textId="77777777" w:rsidR="00D22628" w:rsidRDefault="00D22628" w:rsidP="0070041F">
            <w:pPr>
              <w:spacing w:line="240" w:lineRule="auto"/>
            </w:pPr>
            <w:r>
              <w:t>0.94</w:t>
            </w:r>
          </w:p>
        </w:tc>
      </w:tr>
      <w:tr w:rsidR="00D22628" w14:paraId="33B980BE" w14:textId="77777777" w:rsidTr="0070041F">
        <w:tc>
          <w:tcPr>
            <w:tcW w:w="1553" w:type="pct"/>
          </w:tcPr>
          <w:p w14:paraId="1D16ABE9" w14:textId="77777777" w:rsidR="00D22628" w:rsidRPr="00965C5D" w:rsidRDefault="00D22628" w:rsidP="0070041F">
            <w:pPr>
              <w:spacing w:line="240" w:lineRule="auto"/>
              <w:ind w:firstLine="142"/>
              <w:jc w:val="left"/>
            </w:pPr>
            <w:r>
              <w:t>Unconditioned MEP (relative)</w:t>
            </w:r>
          </w:p>
        </w:tc>
        <w:tc>
          <w:tcPr>
            <w:tcW w:w="271" w:type="pct"/>
          </w:tcPr>
          <w:p w14:paraId="09CDC06C" w14:textId="77777777" w:rsidR="00D22628" w:rsidRDefault="00D22628" w:rsidP="0070041F">
            <w:pPr>
              <w:spacing w:line="240" w:lineRule="auto"/>
              <w:jc w:val="right"/>
            </w:pPr>
          </w:p>
        </w:tc>
        <w:tc>
          <w:tcPr>
            <w:tcW w:w="148" w:type="pct"/>
          </w:tcPr>
          <w:p w14:paraId="355B9A3F" w14:textId="77777777" w:rsidR="00D22628" w:rsidRDefault="00D22628" w:rsidP="0070041F">
            <w:pPr>
              <w:spacing w:line="240" w:lineRule="auto"/>
              <w:jc w:val="center"/>
            </w:pPr>
          </w:p>
        </w:tc>
        <w:tc>
          <w:tcPr>
            <w:tcW w:w="271" w:type="pct"/>
          </w:tcPr>
          <w:p w14:paraId="16392068" w14:textId="77777777" w:rsidR="00D22628" w:rsidRDefault="00D22628" w:rsidP="0070041F">
            <w:pPr>
              <w:spacing w:line="240" w:lineRule="auto"/>
            </w:pPr>
          </w:p>
        </w:tc>
        <w:tc>
          <w:tcPr>
            <w:tcW w:w="271" w:type="pct"/>
          </w:tcPr>
          <w:p w14:paraId="289CEE21" w14:textId="77777777" w:rsidR="00D22628" w:rsidRDefault="00D22628" w:rsidP="0070041F">
            <w:pPr>
              <w:spacing w:line="240" w:lineRule="auto"/>
              <w:jc w:val="right"/>
            </w:pPr>
            <w:r>
              <w:t>2.07</w:t>
            </w:r>
          </w:p>
        </w:tc>
        <w:tc>
          <w:tcPr>
            <w:tcW w:w="148" w:type="pct"/>
          </w:tcPr>
          <w:p w14:paraId="2768323E" w14:textId="77777777" w:rsidR="00D22628" w:rsidRDefault="00D22628" w:rsidP="0070041F">
            <w:pPr>
              <w:spacing w:line="240" w:lineRule="auto"/>
              <w:jc w:val="center"/>
            </w:pPr>
            <w:r w:rsidRPr="00A87624">
              <w:t>±</w:t>
            </w:r>
          </w:p>
        </w:tc>
        <w:tc>
          <w:tcPr>
            <w:tcW w:w="271" w:type="pct"/>
          </w:tcPr>
          <w:p w14:paraId="635C4E96" w14:textId="77777777" w:rsidR="00D22628" w:rsidRDefault="00D22628" w:rsidP="0070041F">
            <w:pPr>
              <w:spacing w:line="240" w:lineRule="auto"/>
            </w:pPr>
            <w:r>
              <w:t>1.06</w:t>
            </w:r>
          </w:p>
        </w:tc>
        <w:tc>
          <w:tcPr>
            <w:tcW w:w="271" w:type="pct"/>
          </w:tcPr>
          <w:p w14:paraId="673FB711" w14:textId="77777777" w:rsidR="00D22628" w:rsidRDefault="00D22628" w:rsidP="0070041F">
            <w:pPr>
              <w:spacing w:line="240" w:lineRule="auto"/>
              <w:jc w:val="right"/>
            </w:pPr>
            <w:r>
              <w:t>1.65</w:t>
            </w:r>
          </w:p>
        </w:tc>
        <w:tc>
          <w:tcPr>
            <w:tcW w:w="148" w:type="pct"/>
          </w:tcPr>
          <w:p w14:paraId="125EFA92" w14:textId="77777777" w:rsidR="00D22628" w:rsidRDefault="00D22628" w:rsidP="0070041F">
            <w:pPr>
              <w:spacing w:line="240" w:lineRule="auto"/>
              <w:jc w:val="center"/>
            </w:pPr>
            <w:r w:rsidRPr="00A87624">
              <w:t>±</w:t>
            </w:r>
          </w:p>
        </w:tc>
        <w:tc>
          <w:tcPr>
            <w:tcW w:w="271" w:type="pct"/>
          </w:tcPr>
          <w:p w14:paraId="60BF5C06" w14:textId="77777777" w:rsidR="00D22628" w:rsidRDefault="00D22628" w:rsidP="0070041F">
            <w:pPr>
              <w:spacing w:line="240" w:lineRule="auto"/>
            </w:pPr>
            <w:r>
              <w:t>0.67</w:t>
            </w:r>
          </w:p>
        </w:tc>
        <w:tc>
          <w:tcPr>
            <w:tcW w:w="271" w:type="pct"/>
          </w:tcPr>
          <w:p w14:paraId="283A39BB" w14:textId="77777777" w:rsidR="00D22628" w:rsidRDefault="00D22628" w:rsidP="0070041F">
            <w:pPr>
              <w:spacing w:line="240" w:lineRule="auto"/>
              <w:jc w:val="right"/>
            </w:pPr>
            <w:r>
              <w:t>1.69</w:t>
            </w:r>
          </w:p>
        </w:tc>
        <w:tc>
          <w:tcPr>
            <w:tcW w:w="148" w:type="pct"/>
          </w:tcPr>
          <w:p w14:paraId="5CC595D2" w14:textId="77777777" w:rsidR="00D22628" w:rsidRDefault="00D22628" w:rsidP="0070041F">
            <w:pPr>
              <w:spacing w:line="240" w:lineRule="auto"/>
              <w:jc w:val="center"/>
            </w:pPr>
            <w:r w:rsidRPr="00A87624">
              <w:t>±</w:t>
            </w:r>
          </w:p>
        </w:tc>
        <w:tc>
          <w:tcPr>
            <w:tcW w:w="271" w:type="pct"/>
          </w:tcPr>
          <w:p w14:paraId="23117FCB" w14:textId="77777777" w:rsidR="00D22628" w:rsidRDefault="00D22628" w:rsidP="0070041F">
            <w:pPr>
              <w:spacing w:line="240" w:lineRule="auto"/>
            </w:pPr>
            <w:r>
              <w:t>0.74</w:t>
            </w:r>
          </w:p>
        </w:tc>
        <w:tc>
          <w:tcPr>
            <w:tcW w:w="271" w:type="pct"/>
          </w:tcPr>
          <w:p w14:paraId="716054CD" w14:textId="77777777" w:rsidR="00D22628" w:rsidRDefault="00D22628" w:rsidP="0070041F">
            <w:pPr>
              <w:spacing w:line="240" w:lineRule="auto"/>
              <w:jc w:val="right"/>
            </w:pPr>
            <w:r>
              <w:t>1.92</w:t>
            </w:r>
          </w:p>
        </w:tc>
        <w:tc>
          <w:tcPr>
            <w:tcW w:w="148" w:type="pct"/>
          </w:tcPr>
          <w:p w14:paraId="17A2364F" w14:textId="77777777" w:rsidR="00D22628" w:rsidRDefault="00D22628" w:rsidP="0070041F">
            <w:pPr>
              <w:spacing w:line="240" w:lineRule="auto"/>
              <w:jc w:val="center"/>
            </w:pPr>
            <w:r w:rsidRPr="00A87624">
              <w:t>±</w:t>
            </w:r>
          </w:p>
        </w:tc>
        <w:tc>
          <w:tcPr>
            <w:tcW w:w="268" w:type="pct"/>
          </w:tcPr>
          <w:p w14:paraId="450A35A9" w14:textId="77777777" w:rsidR="00D22628" w:rsidRDefault="00D22628" w:rsidP="0070041F">
            <w:pPr>
              <w:spacing w:line="240" w:lineRule="auto"/>
            </w:pPr>
            <w:r>
              <w:t>0.90</w:t>
            </w:r>
          </w:p>
        </w:tc>
      </w:tr>
      <w:tr w:rsidR="00D22628" w14:paraId="2ED32431" w14:textId="77777777" w:rsidTr="0070041F">
        <w:tc>
          <w:tcPr>
            <w:tcW w:w="1553" w:type="pct"/>
          </w:tcPr>
          <w:p w14:paraId="6E8CC586" w14:textId="77777777" w:rsidR="00D22628" w:rsidRDefault="00D22628" w:rsidP="0070041F">
            <w:pPr>
              <w:spacing w:line="240" w:lineRule="auto"/>
              <w:ind w:firstLine="142"/>
              <w:jc w:val="left"/>
            </w:pPr>
            <w:r>
              <w:t>Conditioned (SICI) MEP (absolute)</w:t>
            </w:r>
          </w:p>
        </w:tc>
        <w:tc>
          <w:tcPr>
            <w:tcW w:w="271" w:type="pct"/>
          </w:tcPr>
          <w:p w14:paraId="298290FB" w14:textId="77777777" w:rsidR="00D22628" w:rsidRDefault="00D22628" w:rsidP="0070041F">
            <w:pPr>
              <w:spacing w:line="240" w:lineRule="auto"/>
              <w:jc w:val="right"/>
            </w:pPr>
            <w:r>
              <w:t>0.97</w:t>
            </w:r>
          </w:p>
        </w:tc>
        <w:tc>
          <w:tcPr>
            <w:tcW w:w="148" w:type="pct"/>
          </w:tcPr>
          <w:p w14:paraId="1100A4DC" w14:textId="77777777" w:rsidR="00D22628" w:rsidRDefault="00D22628" w:rsidP="0070041F">
            <w:pPr>
              <w:spacing w:line="240" w:lineRule="auto"/>
              <w:jc w:val="center"/>
            </w:pPr>
            <w:r w:rsidRPr="00A87624">
              <w:t>±</w:t>
            </w:r>
          </w:p>
        </w:tc>
        <w:tc>
          <w:tcPr>
            <w:tcW w:w="271" w:type="pct"/>
          </w:tcPr>
          <w:p w14:paraId="60C13DD3" w14:textId="77777777" w:rsidR="00D22628" w:rsidRDefault="00D22628" w:rsidP="0070041F">
            <w:pPr>
              <w:spacing w:line="240" w:lineRule="auto"/>
            </w:pPr>
            <w:r>
              <w:t>0.44</w:t>
            </w:r>
          </w:p>
        </w:tc>
        <w:tc>
          <w:tcPr>
            <w:tcW w:w="271" w:type="pct"/>
          </w:tcPr>
          <w:p w14:paraId="706DA071" w14:textId="77777777" w:rsidR="00D22628" w:rsidRDefault="00D22628" w:rsidP="0070041F">
            <w:pPr>
              <w:spacing w:line="240" w:lineRule="auto"/>
              <w:jc w:val="right"/>
            </w:pPr>
            <w:r>
              <w:t>1.29</w:t>
            </w:r>
          </w:p>
        </w:tc>
        <w:tc>
          <w:tcPr>
            <w:tcW w:w="148" w:type="pct"/>
          </w:tcPr>
          <w:p w14:paraId="38B0F242" w14:textId="77777777" w:rsidR="00D22628" w:rsidRDefault="00D22628" w:rsidP="0070041F">
            <w:pPr>
              <w:spacing w:line="240" w:lineRule="auto"/>
              <w:jc w:val="center"/>
            </w:pPr>
            <w:r w:rsidRPr="00A87624">
              <w:t>±</w:t>
            </w:r>
          </w:p>
        </w:tc>
        <w:tc>
          <w:tcPr>
            <w:tcW w:w="271" w:type="pct"/>
          </w:tcPr>
          <w:p w14:paraId="774A9455" w14:textId="77777777" w:rsidR="00D22628" w:rsidRDefault="00D22628" w:rsidP="0070041F">
            <w:pPr>
              <w:spacing w:line="240" w:lineRule="auto"/>
            </w:pPr>
            <w:r>
              <w:t>0.84</w:t>
            </w:r>
          </w:p>
        </w:tc>
        <w:tc>
          <w:tcPr>
            <w:tcW w:w="271" w:type="pct"/>
          </w:tcPr>
          <w:p w14:paraId="0329703A" w14:textId="77777777" w:rsidR="00D22628" w:rsidRDefault="00D22628" w:rsidP="0070041F">
            <w:pPr>
              <w:spacing w:line="240" w:lineRule="auto"/>
              <w:jc w:val="right"/>
            </w:pPr>
            <w:r>
              <w:t>0.91</w:t>
            </w:r>
          </w:p>
        </w:tc>
        <w:tc>
          <w:tcPr>
            <w:tcW w:w="148" w:type="pct"/>
          </w:tcPr>
          <w:p w14:paraId="67C3118C" w14:textId="77777777" w:rsidR="00D22628" w:rsidRDefault="00D22628" w:rsidP="0070041F">
            <w:pPr>
              <w:spacing w:line="240" w:lineRule="auto"/>
              <w:jc w:val="center"/>
            </w:pPr>
            <w:r w:rsidRPr="00A87624">
              <w:t>±</w:t>
            </w:r>
          </w:p>
        </w:tc>
        <w:tc>
          <w:tcPr>
            <w:tcW w:w="271" w:type="pct"/>
          </w:tcPr>
          <w:p w14:paraId="418515B5" w14:textId="77777777" w:rsidR="00D22628" w:rsidRDefault="00D22628" w:rsidP="0070041F">
            <w:pPr>
              <w:spacing w:line="240" w:lineRule="auto"/>
            </w:pPr>
            <w:r>
              <w:t>0.33</w:t>
            </w:r>
          </w:p>
        </w:tc>
        <w:tc>
          <w:tcPr>
            <w:tcW w:w="271" w:type="pct"/>
          </w:tcPr>
          <w:p w14:paraId="299E962D" w14:textId="77777777" w:rsidR="00D22628" w:rsidRDefault="00D22628" w:rsidP="0070041F">
            <w:pPr>
              <w:spacing w:line="240" w:lineRule="auto"/>
              <w:jc w:val="right"/>
            </w:pPr>
            <w:r>
              <w:t>0.84</w:t>
            </w:r>
          </w:p>
        </w:tc>
        <w:tc>
          <w:tcPr>
            <w:tcW w:w="148" w:type="pct"/>
          </w:tcPr>
          <w:p w14:paraId="43F3F285" w14:textId="77777777" w:rsidR="00D22628" w:rsidRDefault="00D22628" w:rsidP="0070041F">
            <w:pPr>
              <w:spacing w:line="240" w:lineRule="auto"/>
              <w:jc w:val="center"/>
            </w:pPr>
            <w:r w:rsidRPr="00A87624">
              <w:t>±</w:t>
            </w:r>
          </w:p>
        </w:tc>
        <w:tc>
          <w:tcPr>
            <w:tcW w:w="271" w:type="pct"/>
          </w:tcPr>
          <w:p w14:paraId="00ABBEAC" w14:textId="77777777" w:rsidR="00D22628" w:rsidRDefault="00D22628" w:rsidP="0070041F">
            <w:pPr>
              <w:spacing w:line="240" w:lineRule="auto"/>
            </w:pPr>
            <w:r>
              <w:t>0.36</w:t>
            </w:r>
          </w:p>
        </w:tc>
        <w:tc>
          <w:tcPr>
            <w:tcW w:w="271" w:type="pct"/>
          </w:tcPr>
          <w:p w14:paraId="57BE849B" w14:textId="77777777" w:rsidR="00D22628" w:rsidRDefault="00D22628" w:rsidP="0070041F">
            <w:pPr>
              <w:spacing w:line="240" w:lineRule="auto"/>
              <w:jc w:val="right"/>
            </w:pPr>
            <w:r>
              <w:t>0.95</w:t>
            </w:r>
          </w:p>
        </w:tc>
        <w:tc>
          <w:tcPr>
            <w:tcW w:w="148" w:type="pct"/>
          </w:tcPr>
          <w:p w14:paraId="42F20A06" w14:textId="77777777" w:rsidR="00D22628" w:rsidRDefault="00D22628" w:rsidP="0070041F">
            <w:pPr>
              <w:spacing w:line="240" w:lineRule="auto"/>
              <w:jc w:val="center"/>
            </w:pPr>
            <w:r w:rsidRPr="00A87624">
              <w:t>±</w:t>
            </w:r>
          </w:p>
        </w:tc>
        <w:tc>
          <w:tcPr>
            <w:tcW w:w="268" w:type="pct"/>
          </w:tcPr>
          <w:p w14:paraId="5A7753B5" w14:textId="77777777" w:rsidR="00D22628" w:rsidRDefault="00D22628" w:rsidP="0070041F">
            <w:pPr>
              <w:spacing w:line="240" w:lineRule="auto"/>
            </w:pPr>
            <w:r>
              <w:t>0.45</w:t>
            </w:r>
          </w:p>
        </w:tc>
      </w:tr>
      <w:tr w:rsidR="00D22628" w14:paraId="3EC2823B" w14:textId="77777777" w:rsidTr="0070041F">
        <w:tc>
          <w:tcPr>
            <w:tcW w:w="1553" w:type="pct"/>
          </w:tcPr>
          <w:p w14:paraId="752032AE" w14:textId="77777777" w:rsidR="00D22628" w:rsidRPr="00A87624" w:rsidRDefault="00D22628" w:rsidP="0070041F">
            <w:pPr>
              <w:spacing w:line="240" w:lineRule="auto"/>
              <w:ind w:firstLine="142"/>
              <w:jc w:val="left"/>
            </w:pPr>
            <w:r>
              <w:t>Conditioned (SICI) MEP (relative)</w:t>
            </w:r>
          </w:p>
        </w:tc>
        <w:tc>
          <w:tcPr>
            <w:tcW w:w="271" w:type="pct"/>
          </w:tcPr>
          <w:p w14:paraId="6F4536F8" w14:textId="77777777" w:rsidR="00D22628" w:rsidRPr="00A87624" w:rsidRDefault="00D22628" w:rsidP="0070041F">
            <w:pPr>
              <w:spacing w:line="240" w:lineRule="auto"/>
              <w:jc w:val="right"/>
            </w:pPr>
          </w:p>
        </w:tc>
        <w:tc>
          <w:tcPr>
            <w:tcW w:w="148" w:type="pct"/>
          </w:tcPr>
          <w:p w14:paraId="4D5AA860" w14:textId="77777777" w:rsidR="00D22628" w:rsidRPr="00A87624" w:rsidRDefault="00D22628" w:rsidP="0070041F">
            <w:pPr>
              <w:spacing w:line="240" w:lineRule="auto"/>
              <w:jc w:val="center"/>
            </w:pPr>
          </w:p>
        </w:tc>
        <w:tc>
          <w:tcPr>
            <w:tcW w:w="271" w:type="pct"/>
          </w:tcPr>
          <w:p w14:paraId="29FA5473" w14:textId="77777777" w:rsidR="00D22628" w:rsidRPr="00A87624" w:rsidRDefault="00D22628" w:rsidP="0070041F">
            <w:pPr>
              <w:spacing w:line="240" w:lineRule="auto"/>
            </w:pPr>
          </w:p>
        </w:tc>
        <w:tc>
          <w:tcPr>
            <w:tcW w:w="271" w:type="pct"/>
          </w:tcPr>
          <w:p w14:paraId="038696FF" w14:textId="77777777" w:rsidR="00D22628" w:rsidRPr="00A87624" w:rsidRDefault="00D22628" w:rsidP="0070041F">
            <w:pPr>
              <w:spacing w:line="240" w:lineRule="auto"/>
              <w:jc w:val="right"/>
            </w:pPr>
            <w:r>
              <w:t>1.14</w:t>
            </w:r>
          </w:p>
        </w:tc>
        <w:tc>
          <w:tcPr>
            <w:tcW w:w="148" w:type="pct"/>
          </w:tcPr>
          <w:p w14:paraId="5D5B7898" w14:textId="77777777" w:rsidR="00D22628" w:rsidRPr="00A87624" w:rsidRDefault="00D22628" w:rsidP="0070041F">
            <w:pPr>
              <w:spacing w:line="240" w:lineRule="auto"/>
              <w:jc w:val="center"/>
            </w:pPr>
            <w:r w:rsidRPr="00A87624">
              <w:t>±</w:t>
            </w:r>
          </w:p>
        </w:tc>
        <w:tc>
          <w:tcPr>
            <w:tcW w:w="271" w:type="pct"/>
          </w:tcPr>
          <w:p w14:paraId="192E55C2" w14:textId="77777777" w:rsidR="00D22628" w:rsidRPr="00A87624" w:rsidRDefault="00D22628" w:rsidP="0070041F">
            <w:pPr>
              <w:spacing w:line="240" w:lineRule="auto"/>
            </w:pPr>
            <w:r>
              <w:t>0.69</w:t>
            </w:r>
          </w:p>
        </w:tc>
        <w:tc>
          <w:tcPr>
            <w:tcW w:w="271" w:type="pct"/>
          </w:tcPr>
          <w:p w14:paraId="219CB497" w14:textId="77777777" w:rsidR="00D22628" w:rsidRPr="00A87624" w:rsidRDefault="00D22628" w:rsidP="0070041F">
            <w:pPr>
              <w:spacing w:line="240" w:lineRule="auto"/>
              <w:jc w:val="right"/>
            </w:pPr>
            <w:r>
              <w:t>0.86</w:t>
            </w:r>
          </w:p>
        </w:tc>
        <w:tc>
          <w:tcPr>
            <w:tcW w:w="148" w:type="pct"/>
          </w:tcPr>
          <w:p w14:paraId="13C8D8C7" w14:textId="77777777" w:rsidR="00D22628" w:rsidRPr="00A87624" w:rsidRDefault="00D22628" w:rsidP="0070041F">
            <w:pPr>
              <w:spacing w:line="240" w:lineRule="auto"/>
              <w:jc w:val="center"/>
            </w:pPr>
            <w:r w:rsidRPr="00A87624">
              <w:t>±</w:t>
            </w:r>
          </w:p>
        </w:tc>
        <w:tc>
          <w:tcPr>
            <w:tcW w:w="271" w:type="pct"/>
          </w:tcPr>
          <w:p w14:paraId="1B310E8E" w14:textId="77777777" w:rsidR="00D22628" w:rsidRPr="00A87624" w:rsidRDefault="00D22628" w:rsidP="0070041F">
            <w:pPr>
              <w:spacing w:line="240" w:lineRule="auto"/>
            </w:pPr>
            <w:r>
              <w:t>0.30</w:t>
            </w:r>
          </w:p>
        </w:tc>
        <w:tc>
          <w:tcPr>
            <w:tcW w:w="271" w:type="pct"/>
          </w:tcPr>
          <w:p w14:paraId="44082345" w14:textId="77777777" w:rsidR="00D22628" w:rsidRDefault="00D22628" w:rsidP="0070041F">
            <w:pPr>
              <w:spacing w:line="240" w:lineRule="auto"/>
              <w:jc w:val="right"/>
            </w:pPr>
            <w:r>
              <w:t>0.78</w:t>
            </w:r>
          </w:p>
        </w:tc>
        <w:tc>
          <w:tcPr>
            <w:tcW w:w="148" w:type="pct"/>
          </w:tcPr>
          <w:p w14:paraId="073DE510" w14:textId="77777777" w:rsidR="00D22628" w:rsidRDefault="00D22628" w:rsidP="0070041F">
            <w:pPr>
              <w:spacing w:line="240" w:lineRule="auto"/>
              <w:jc w:val="center"/>
            </w:pPr>
            <w:r w:rsidRPr="00A87624">
              <w:t>±</w:t>
            </w:r>
          </w:p>
        </w:tc>
        <w:tc>
          <w:tcPr>
            <w:tcW w:w="271" w:type="pct"/>
          </w:tcPr>
          <w:p w14:paraId="6C8945DD" w14:textId="77777777" w:rsidR="00D22628" w:rsidRDefault="00D22628" w:rsidP="0070041F">
            <w:pPr>
              <w:spacing w:line="240" w:lineRule="auto"/>
            </w:pPr>
            <w:r>
              <w:t>0.33</w:t>
            </w:r>
          </w:p>
        </w:tc>
        <w:tc>
          <w:tcPr>
            <w:tcW w:w="271" w:type="pct"/>
          </w:tcPr>
          <w:p w14:paraId="694A322F" w14:textId="77777777" w:rsidR="00D22628" w:rsidRDefault="00D22628" w:rsidP="0070041F">
            <w:pPr>
              <w:spacing w:line="240" w:lineRule="auto"/>
              <w:jc w:val="right"/>
            </w:pPr>
            <w:r>
              <w:t>0.91</w:t>
            </w:r>
          </w:p>
        </w:tc>
        <w:tc>
          <w:tcPr>
            <w:tcW w:w="148" w:type="pct"/>
          </w:tcPr>
          <w:p w14:paraId="5E741B80" w14:textId="77777777" w:rsidR="00D22628" w:rsidRDefault="00D22628" w:rsidP="0070041F">
            <w:pPr>
              <w:spacing w:line="240" w:lineRule="auto"/>
              <w:jc w:val="center"/>
            </w:pPr>
            <w:r w:rsidRPr="00A87624">
              <w:t>±</w:t>
            </w:r>
          </w:p>
        </w:tc>
        <w:tc>
          <w:tcPr>
            <w:tcW w:w="268" w:type="pct"/>
          </w:tcPr>
          <w:p w14:paraId="274FE2F4" w14:textId="77777777" w:rsidR="00D22628" w:rsidRDefault="00D22628" w:rsidP="0070041F">
            <w:pPr>
              <w:spacing w:line="240" w:lineRule="auto"/>
            </w:pPr>
            <w:r>
              <w:t>0.41</w:t>
            </w:r>
          </w:p>
        </w:tc>
      </w:tr>
      <w:tr w:rsidR="00D22628" w14:paraId="4F94B2E0" w14:textId="77777777" w:rsidTr="0070041F">
        <w:tc>
          <w:tcPr>
            <w:tcW w:w="1553" w:type="pct"/>
          </w:tcPr>
          <w:p w14:paraId="470AF83C" w14:textId="77777777" w:rsidR="00D22628" w:rsidRPr="00A87624" w:rsidRDefault="00D22628" w:rsidP="0070041F">
            <w:pPr>
              <w:spacing w:line="240" w:lineRule="auto"/>
              <w:jc w:val="left"/>
            </w:pPr>
            <w:r w:rsidRPr="00F04618">
              <w:rPr>
                <w:i/>
              </w:rPr>
              <w:t>EMG</w:t>
            </w:r>
            <w:r w:rsidRPr="00F04618">
              <w:rPr>
                <w:i/>
                <w:szCs w:val="24"/>
                <w:vertAlign w:val="subscript"/>
              </w:rPr>
              <w:t>RMS</w:t>
            </w:r>
            <w:r>
              <w:t xml:space="preserve"> (mV)</w:t>
            </w:r>
          </w:p>
        </w:tc>
        <w:tc>
          <w:tcPr>
            <w:tcW w:w="271" w:type="pct"/>
          </w:tcPr>
          <w:p w14:paraId="0AE1F7BB" w14:textId="77777777" w:rsidR="00D22628" w:rsidRPr="00A87624" w:rsidRDefault="00D22628" w:rsidP="0070041F">
            <w:pPr>
              <w:spacing w:line="240" w:lineRule="auto"/>
              <w:jc w:val="right"/>
            </w:pPr>
          </w:p>
        </w:tc>
        <w:tc>
          <w:tcPr>
            <w:tcW w:w="148" w:type="pct"/>
          </w:tcPr>
          <w:p w14:paraId="19E983EC" w14:textId="77777777" w:rsidR="00D22628" w:rsidRPr="00A87624" w:rsidRDefault="00D22628" w:rsidP="0070041F">
            <w:pPr>
              <w:spacing w:line="240" w:lineRule="auto"/>
              <w:jc w:val="center"/>
            </w:pPr>
          </w:p>
        </w:tc>
        <w:tc>
          <w:tcPr>
            <w:tcW w:w="271" w:type="pct"/>
          </w:tcPr>
          <w:p w14:paraId="2E76B70C" w14:textId="77777777" w:rsidR="00D22628" w:rsidRPr="00A87624" w:rsidRDefault="00D22628" w:rsidP="0070041F">
            <w:pPr>
              <w:spacing w:line="240" w:lineRule="auto"/>
            </w:pPr>
          </w:p>
        </w:tc>
        <w:tc>
          <w:tcPr>
            <w:tcW w:w="271" w:type="pct"/>
          </w:tcPr>
          <w:p w14:paraId="1B5917AF" w14:textId="77777777" w:rsidR="00D22628" w:rsidRPr="00A87624" w:rsidRDefault="00D22628" w:rsidP="0070041F">
            <w:pPr>
              <w:spacing w:line="240" w:lineRule="auto"/>
              <w:jc w:val="right"/>
            </w:pPr>
          </w:p>
        </w:tc>
        <w:tc>
          <w:tcPr>
            <w:tcW w:w="148" w:type="pct"/>
          </w:tcPr>
          <w:p w14:paraId="43EE63A0" w14:textId="77777777" w:rsidR="00D22628" w:rsidRPr="00A87624" w:rsidRDefault="00D22628" w:rsidP="0070041F">
            <w:pPr>
              <w:spacing w:line="240" w:lineRule="auto"/>
              <w:jc w:val="center"/>
            </w:pPr>
          </w:p>
        </w:tc>
        <w:tc>
          <w:tcPr>
            <w:tcW w:w="271" w:type="pct"/>
          </w:tcPr>
          <w:p w14:paraId="2B70BCCE" w14:textId="77777777" w:rsidR="00D22628" w:rsidRPr="00A87624" w:rsidRDefault="00D22628" w:rsidP="0070041F">
            <w:pPr>
              <w:spacing w:line="240" w:lineRule="auto"/>
            </w:pPr>
          </w:p>
        </w:tc>
        <w:tc>
          <w:tcPr>
            <w:tcW w:w="271" w:type="pct"/>
          </w:tcPr>
          <w:p w14:paraId="1F07EFD9" w14:textId="77777777" w:rsidR="00D22628" w:rsidRPr="00A87624" w:rsidRDefault="00D22628" w:rsidP="0070041F">
            <w:pPr>
              <w:spacing w:line="240" w:lineRule="auto"/>
              <w:jc w:val="right"/>
            </w:pPr>
          </w:p>
        </w:tc>
        <w:tc>
          <w:tcPr>
            <w:tcW w:w="148" w:type="pct"/>
          </w:tcPr>
          <w:p w14:paraId="0E89167A" w14:textId="77777777" w:rsidR="00D22628" w:rsidRPr="00A87624" w:rsidRDefault="00D22628" w:rsidP="0070041F">
            <w:pPr>
              <w:spacing w:line="240" w:lineRule="auto"/>
              <w:jc w:val="center"/>
            </w:pPr>
          </w:p>
        </w:tc>
        <w:tc>
          <w:tcPr>
            <w:tcW w:w="271" w:type="pct"/>
          </w:tcPr>
          <w:p w14:paraId="3C2FF41A" w14:textId="77777777" w:rsidR="00D22628" w:rsidRPr="00A87624" w:rsidRDefault="00D22628" w:rsidP="0070041F">
            <w:pPr>
              <w:spacing w:line="240" w:lineRule="auto"/>
            </w:pPr>
          </w:p>
        </w:tc>
        <w:tc>
          <w:tcPr>
            <w:tcW w:w="271" w:type="pct"/>
          </w:tcPr>
          <w:p w14:paraId="16B4629D" w14:textId="77777777" w:rsidR="00D22628" w:rsidRDefault="00D22628" w:rsidP="0070041F">
            <w:pPr>
              <w:spacing w:line="240" w:lineRule="auto"/>
              <w:jc w:val="right"/>
            </w:pPr>
          </w:p>
        </w:tc>
        <w:tc>
          <w:tcPr>
            <w:tcW w:w="148" w:type="pct"/>
          </w:tcPr>
          <w:p w14:paraId="2137DA5C" w14:textId="77777777" w:rsidR="00D22628" w:rsidRDefault="00D22628" w:rsidP="0070041F">
            <w:pPr>
              <w:spacing w:line="240" w:lineRule="auto"/>
              <w:jc w:val="center"/>
            </w:pPr>
          </w:p>
        </w:tc>
        <w:tc>
          <w:tcPr>
            <w:tcW w:w="271" w:type="pct"/>
          </w:tcPr>
          <w:p w14:paraId="76C0AD2C" w14:textId="77777777" w:rsidR="00D22628" w:rsidRDefault="00D22628" w:rsidP="0070041F">
            <w:pPr>
              <w:spacing w:line="240" w:lineRule="auto"/>
            </w:pPr>
          </w:p>
        </w:tc>
        <w:tc>
          <w:tcPr>
            <w:tcW w:w="271" w:type="pct"/>
          </w:tcPr>
          <w:p w14:paraId="58C06233" w14:textId="77777777" w:rsidR="00D22628" w:rsidRDefault="00D22628" w:rsidP="0070041F">
            <w:pPr>
              <w:spacing w:line="240" w:lineRule="auto"/>
              <w:jc w:val="right"/>
            </w:pPr>
          </w:p>
        </w:tc>
        <w:tc>
          <w:tcPr>
            <w:tcW w:w="148" w:type="pct"/>
          </w:tcPr>
          <w:p w14:paraId="67842A0C" w14:textId="77777777" w:rsidR="00D22628" w:rsidRDefault="00D22628" w:rsidP="0070041F">
            <w:pPr>
              <w:spacing w:line="240" w:lineRule="auto"/>
              <w:jc w:val="center"/>
            </w:pPr>
          </w:p>
        </w:tc>
        <w:tc>
          <w:tcPr>
            <w:tcW w:w="268" w:type="pct"/>
          </w:tcPr>
          <w:p w14:paraId="544E014C" w14:textId="77777777" w:rsidR="00D22628" w:rsidRDefault="00D22628" w:rsidP="0070041F">
            <w:pPr>
              <w:spacing w:line="240" w:lineRule="auto"/>
            </w:pPr>
          </w:p>
        </w:tc>
      </w:tr>
      <w:tr w:rsidR="00D22628" w14:paraId="79862227" w14:textId="77777777" w:rsidTr="0070041F">
        <w:tc>
          <w:tcPr>
            <w:tcW w:w="1553" w:type="pct"/>
          </w:tcPr>
          <w:p w14:paraId="169F154B" w14:textId="77777777" w:rsidR="00D22628" w:rsidRDefault="00D22628" w:rsidP="0070041F">
            <w:pPr>
              <w:spacing w:line="240" w:lineRule="auto"/>
              <w:ind w:firstLine="142"/>
              <w:jc w:val="left"/>
            </w:pPr>
            <w:r>
              <w:t>Unconditioned MEP (absolute)</w:t>
            </w:r>
          </w:p>
        </w:tc>
        <w:tc>
          <w:tcPr>
            <w:tcW w:w="271" w:type="pct"/>
          </w:tcPr>
          <w:p w14:paraId="70009085" w14:textId="77777777" w:rsidR="00D22628" w:rsidRDefault="00D22628" w:rsidP="0070041F">
            <w:pPr>
              <w:spacing w:line="240" w:lineRule="auto"/>
              <w:jc w:val="right"/>
            </w:pPr>
            <w:r>
              <w:t>0.064</w:t>
            </w:r>
          </w:p>
        </w:tc>
        <w:tc>
          <w:tcPr>
            <w:tcW w:w="148" w:type="pct"/>
          </w:tcPr>
          <w:p w14:paraId="60B539F2" w14:textId="77777777" w:rsidR="00D22628" w:rsidRDefault="00D22628" w:rsidP="0070041F">
            <w:pPr>
              <w:spacing w:line="240" w:lineRule="auto"/>
              <w:jc w:val="center"/>
            </w:pPr>
            <w:r>
              <w:t>±</w:t>
            </w:r>
          </w:p>
        </w:tc>
        <w:tc>
          <w:tcPr>
            <w:tcW w:w="271" w:type="pct"/>
          </w:tcPr>
          <w:p w14:paraId="237CEE07" w14:textId="77777777" w:rsidR="00D22628" w:rsidRDefault="00D22628" w:rsidP="0070041F">
            <w:pPr>
              <w:spacing w:line="240" w:lineRule="auto"/>
            </w:pPr>
            <w:r>
              <w:t>0.007</w:t>
            </w:r>
          </w:p>
        </w:tc>
        <w:tc>
          <w:tcPr>
            <w:tcW w:w="271" w:type="pct"/>
          </w:tcPr>
          <w:p w14:paraId="0AC458B7" w14:textId="77777777" w:rsidR="00D22628" w:rsidRDefault="00D22628" w:rsidP="0070041F">
            <w:pPr>
              <w:spacing w:line="240" w:lineRule="auto"/>
              <w:jc w:val="right"/>
            </w:pPr>
            <w:r>
              <w:t>0.063</w:t>
            </w:r>
          </w:p>
        </w:tc>
        <w:tc>
          <w:tcPr>
            <w:tcW w:w="148" w:type="pct"/>
          </w:tcPr>
          <w:p w14:paraId="298C139D" w14:textId="77777777" w:rsidR="00D22628" w:rsidRDefault="00D22628" w:rsidP="0070041F">
            <w:pPr>
              <w:spacing w:line="240" w:lineRule="auto"/>
              <w:jc w:val="center"/>
            </w:pPr>
            <w:r>
              <w:t>±</w:t>
            </w:r>
          </w:p>
        </w:tc>
        <w:tc>
          <w:tcPr>
            <w:tcW w:w="271" w:type="pct"/>
          </w:tcPr>
          <w:p w14:paraId="7DD92B2C" w14:textId="77777777" w:rsidR="00D22628" w:rsidRDefault="00D22628" w:rsidP="0070041F">
            <w:pPr>
              <w:spacing w:line="240" w:lineRule="auto"/>
            </w:pPr>
            <w:r>
              <w:t>0.010</w:t>
            </w:r>
          </w:p>
        </w:tc>
        <w:tc>
          <w:tcPr>
            <w:tcW w:w="271" w:type="pct"/>
          </w:tcPr>
          <w:p w14:paraId="0F5A3F95" w14:textId="77777777" w:rsidR="00D22628" w:rsidRDefault="00D22628" w:rsidP="0070041F">
            <w:pPr>
              <w:spacing w:line="240" w:lineRule="auto"/>
              <w:jc w:val="right"/>
            </w:pPr>
            <w:r>
              <w:t>0.063</w:t>
            </w:r>
          </w:p>
        </w:tc>
        <w:tc>
          <w:tcPr>
            <w:tcW w:w="148" w:type="pct"/>
          </w:tcPr>
          <w:p w14:paraId="1445EFB4" w14:textId="77777777" w:rsidR="00D22628" w:rsidRDefault="00D22628" w:rsidP="0070041F">
            <w:pPr>
              <w:spacing w:line="240" w:lineRule="auto"/>
              <w:jc w:val="center"/>
            </w:pPr>
            <w:r>
              <w:t>±</w:t>
            </w:r>
          </w:p>
        </w:tc>
        <w:tc>
          <w:tcPr>
            <w:tcW w:w="271" w:type="pct"/>
          </w:tcPr>
          <w:p w14:paraId="5A09852F" w14:textId="77777777" w:rsidR="00D22628" w:rsidRDefault="00D22628" w:rsidP="0070041F">
            <w:pPr>
              <w:spacing w:line="240" w:lineRule="auto"/>
            </w:pPr>
            <w:r>
              <w:t>0.005</w:t>
            </w:r>
          </w:p>
        </w:tc>
        <w:tc>
          <w:tcPr>
            <w:tcW w:w="271" w:type="pct"/>
          </w:tcPr>
          <w:p w14:paraId="3A475024" w14:textId="77777777" w:rsidR="00D22628" w:rsidRDefault="00D22628" w:rsidP="0070041F">
            <w:pPr>
              <w:spacing w:line="240" w:lineRule="auto"/>
              <w:jc w:val="right"/>
            </w:pPr>
            <w:r>
              <w:t>0.061</w:t>
            </w:r>
          </w:p>
        </w:tc>
        <w:tc>
          <w:tcPr>
            <w:tcW w:w="148" w:type="pct"/>
          </w:tcPr>
          <w:p w14:paraId="5CDA366A" w14:textId="77777777" w:rsidR="00D22628" w:rsidRDefault="00D22628" w:rsidP="0070041F">
            <w:pPr>
              <w:spacing w:line="240" w:lineRule="auto"/>
              <w:jc w:val="center"/>
            </w:pPr>
            <w:r>
              <w:t>±</w:t>
            </w:r>
          </w:p>
        </w:tc>
        <w:tc>
          <w:tcPr>
            <w:tcW w:w="271" w:type="pct"/>
          </w:tcPr>
          <w:p w14:paraId="3A666955" w14:textId="77777777" w:rsidR="00D22628" w:rsidRDefault="00D22628" w:rsidP="0070041F">
            <w:pPr>
              <w:spacing w:line="240" w:lineRule="auto"/>
            </w:pPr>
            <w:r>
              <w:t>0.006</w:t>
            </w:r>
          </w:p>
        </w:tc>
        <w:tc>
          <w:tcPr>
            <w:tcW w:w="271" w:type="pct"/>
          </w:tcPr>
          <w:p w14:paraId="05E3C024" w14:textId="77777777" w:rsidR="00D22628" w:rsidRDefault="00D22628" w:rsidP="0070041F">
            <w:pPr>
              <w:spacing w:line="240" w:lineRule="auto"/>
              <w:jc w:val="right"/>
            </w:pPr>
            <w:r>
              <w:t>0.061</w:t>
            </w:r>
          </w:p>
        </w:tc>
        <w:tc>
          <w:tcPr>
            <w:tcW w:w="148" w:type="pct"/>
          </w:tcPr>
          <w:p w14:paraId="0D4EEBE4" w14:textId="77777777" w:rsidR="00D22628" w:rsidRDefault="00D22628" w:rsidP="0070041F">
            <w:pPr>
              <w:spacing w:line="240" w:lineRule="auto"/>
              <w:jc w:val="center"/>
            </w:pPr>
            <w:r>
              <w:t>±</w:t>
            </w:r>
          </w:p>
        </w:tc>
        <w:tc>
          <w:tcPr>
            <w:tcW w:w="268" w:type="pct"/>
          </w:tcPr>
          <w:p w14:paraId="27BC2FE5" w14:textId="77777777" w:rsidR="00D22628" w:rsidRDefault="00D22628" w:rsidP="0070041F">
            <w:pPr>
              <w:spacing w:line="240" w:lineRule="auto"/>
            </w:pPr>
            <w:r>
              <w:t>0.007</w:t>
            </w:r>
          </w:p>
        </w:tc>
      </w:tr>
      <w:tr w:rsidR="00D22628" w14:paraId="4CA73EDF" w14:textId="77777777" w:rsidTr="0070041F">
        <w:tc>
          <w:tcPr>
            <w:tcW w:w="1553" w:type="pct"/>
          </w:tcPr>
          <w:p w14:paraId="29D93AB0" w14:textId="77777777" w:rsidR="00D22628" w:rsidRPr="00965C5D" w:rsidRDefault="00D22628" w:rsidP="0070041F">
            <w:pPr>
              <w:spacing w:line="240" w:lineRule="auto"/>
              <w:ind w:firstLine="142"/>
              <w:jc w:val="left"/>
              <w:rPr>
                <w:i/>
              </w:rPr>
            </w:pPr>
            <w:r>
              <w:t>Unconditioned MEP (relative)</w:t>
            </w:r>
          </w:p>
        </w:tc>
        <w:tc>
          <w:tcPr>
            <w:tcW w:w="271" w:type="pct"/>
          </w:tcPr>
          <w:p w14:paraId="0DAD49FB" w14:textId="77777777" w:rsidR="00D22628" w:rsidRDefault="00D22628" w:rsidP="0070041F">
            <w:pPr>
              <w:spacing w:line="240" w:lineRule="auto"/>
              <w:jc w:val="right"/>
            </w:pPr>
          </w:p>
        </w:tc>
        <w:tc>
          <w:tcPr>
            <w:tcW w:w="148" w:type="pct"/>
          </w:tcPr>
          <w:p w14:paraId="4BFBE611" w14:textId="77777777" w:rsidR="00D22628" w:rsidRDefault="00D22628" w:rsidP="0070041F">
            <w:pPr>
              <w:spacing w:line="240" w:lineRule="auto"/>
              <w:jc w:val="center"/>
            </w:pPr>
          </w:p>
        </w:tc>
        <w:tc>
          <w:tcPr>
            <w:tcW w:w="271" w:type="pct"/>
          </w:tcPr>
          <w:p w14:paraId="19B609BF" w14:textId="77777777" w:rsidR="00D22628" w:rsidRDefault="00D22628" w:rsidP="0070041F">
            <w:pPr>
              <w:spacing w:line="240" w:lineRule="auto"/>
            </w:pPr>
          </w:p>
        </w:tc>
        <w:tc>
          <w:tcPr>
            <w:tcW w:w="271" w:type="pct"/>
          </w:tcPr>
          <w:p w14:paraId="77A0A99E" w14:textId="77777777" w:rsidR="00D22628" w:rsidRDefault="00D22628" w:rsidP="0070041F">
            <w:pPr>
              <w:spacing w:line="240" w:lineRule="auto"/>
              <w:jc w:val="right"/>
            </w:pPr>
            <w:r>
              <w:t>0.062</w:t>
            </w:r>
          </w:p>
        </w:tc>
        <w:tc>
          <w:tcPr>
            <w:tcW w:w="148" w:type="pct"/>
          </w:tcPr>
          <w:p w14:paraId="69980C4E" w14:textId="77777777" w:rsidR="00D22628" w:rsidRDefault="00D22628" w:rsidP="0070041F">
            <w:pPr>
              <w:spacing w:line="240" w:lineRule="auto"/>
              <w:jc w:val="center"/>
            </w:pPr>
            <w:r w:rsidRPr="00A87624">
              <w:t>±</w:t>
            </w:r>
          </w:p>
        </w:tc>
        <w:tc>
          <w:tcPr>
            <w:tcW w:w="271" w:type="pct"/>
          </w:tcPr>
          <w:p w14:paraId="091CFA8F" w14:textId="77777777" w:rsidR="00D22628" w:rsidRDefault="00D22628" w:rsidP="0070041F">
            <w:pPr>
              <w:spacing w:line="240" w:lineRule="auto"/>
            </w:pPr>
            <w:r>
              <w:t>0.008</w:t>
            </w:r>
          </w:p>
        </w:tc>
        <w:tc>
          <w:tcPr>
            <w:tcW w:w="271" w:type="pct"/>
          </w:tcPr>
          <w:p w14:paraId="37C4FAD8" w14:textId="77777777" w:rsidR="00D22628" w:rsidRDefault="00D22628" w:rsidP="0070041F">
            <w:pPr>
              <w:spacing w:line="240" w:lineRule="auto"/>
              <w:jc w:val="right"/>
            </w:pPr>
            <w:r>
              <w:t>0.063</w:t>
            </w:r>
          </w:p>
        </w:tc>
        <w:tc>
          <w:tcPr>
            <w:tcW w:w="148" w:type="pct"/>
          </w:tcPr>
          <w:p w14:paraId="1AD80178" w14:textId="77777777" w:rsidR="00D22628" w:rsidRDefault="00D22628" w:rsidP="0070041F">
            <w:pPr>
              <w:spacing w:line="240" w:lineRule="auto"/>
              <w:jc w:val="center"/>
            </w:pPr>
            <w:r w:rsidRPr="00A87624">
              <w:t>±</w:t>
            </w:r>
          </w:p>
        </w:tc>
        <w:tc>
          <w:tcPr>
            <w:tcW w:w="271" w:type="pct"/>
          </w:tcPr>
          <w:p w14:paraId="6BBD19A1" w14:textId="77777777" w:rsidR="00D22628" w:rsidRDefault="00D22628" w:rsidP="0070041F">
            <w:pPr>
              <w:spacing w:line="240" w:lineRule="auto"/>
            </w:pPr>
            <w:r>
              <w:t>0.005</w:t>
            </w:r>
          </w:p>
        </w:tc>
        <w:tc>
          <w:tcPr>
            <w:tcW w:w="271" w:type="pct"/>
          </w:tcPr>
          <w:p w14:paraId="508D28CD" w14:textId="77777777" w:rsidR="00D22628" w:rsidRDefault="00D22628" w:rsidP="0070041F">
            <w:pPr>
              <w:spacing w:line="240" w:lineRule="auto"/>
              <w:jc w:val="right"/>
            </w:pPr>
            <w:r>
              <w:t>0.061</w:t>
            </w:r>
          </w:p>
        </w:tc>
        <w:tc>
          <w:tcPr>
            <w:tcW w:w="148" w:type="pct"/>
          </w:tcPr>
          <w:p w14:paraId="52632F4A" w14:textId="77777777" w:rsidR="00D22628" w:rsidRDefault="00D22628" w:rsidP="0070041F">
            <w:pPr>
              <w:spacing w:line="240" w:lineRule="auto"/>
              <w:jc w:val="center"/>
            </w:pPr>
            <w:r w:rsidRPr="00A87624">
              <w:t>±</w:t>
            </w:r>
          </w:p>
        </w:tc>
        <w:tc>
          <w:tcPr>
            <w:tcW w:w="271" w:type="pct"/>
          </w:tcPr>
          <w:p w14:paraId="421A1C86" w14:textId="77777777" w:rsidR="00D22628" w:rsidRDefault="00D22628" w:rsidP="0070041F">
            <w:pPr>
              <w:spacing w:line="240" w:lineRule="auto"/>
            </w:pPr>
            <w:r>
              <w:t>0.006</w:t>
            </w:r>
          </w:p>
        </w:tc>
        <w:tc>
          <w:tcPr>
            <w:tcW w:w="271" w:type="pct"/>
          </w:tcPr>
          <w:p w14:paraId="7EC51712" w14:textId="77777777" w:rsidR="00D22628" w:rsidRDefault="00D22628" w:rsidP="0070041F">
            <w:pPr>
              <w:spacing w:line="240" w:lineRule="auto"/>
              <w:jc w:val="right"/>
            </w:pPr>
            <w:r>
              <w:t>0.061</w:t>
            </w:r>
          </w:p>
        </w:tc>
        <w:tc>
          <w:tcPr>
            <w:tcW w:w="148" w:type="pct"/>
          </w:tcPr>
          <w:p w14:paraId="6A12F7EF" w14:textId="77777777" w:rsidR="00D22628" w:rsidRDefault="00D22628" w:rsidP="0070041F">
            <w:pPr>
              <w:spacing w:line="240" w:lineRule="auto"/>
              <w:jc w:val="center"/>
            </w:pPr>
            <w:r w:rsidRPr="00A87624">
              <w:t>±</w:t>
            </w:r>
          </w:p>
        </w:tc>
        <w:tc>
          <w:tcPr>
            <w:tcW w:w="268" w:type="pct"/>
          </w:tcPr>
          <w:p w14:paraId="74BE8954" w14:textId="77777777" w:rsidR="00D22628" w:rsidRDefault="00D22628" w:rsidP="0070041F">
            <w:pPr>
              <w:spacing w:line="240" w:lineRule="auto"/>
            </w:pPr>
            <w:r>
              <w:t>0.007</w:t>
            </w:r>
          </w:p>
        </w:tc>
      </w:tr>
      <w:tr w:rsidR="00D22628" w14:paraId="58B9CC62" w14:textId="77777777" w:rsidTr="0070041F">
        <w:tc>
          <w:tcPr>
            <w:tcW w:w="1553" w:type="pct"/>
          </w:tcPr>
          <w:p w14:paraId="4723C575" w14:textId="77777777" w:rsidR="00D22628" w:rsidRDefault="00D22628" w:rsidP="0070041F">
            <w:pPr>
              <w:spacing w:line="240" w:lineRule="auto"/>
              <w:ind w:left="142"/>
              <w:jc w:val="left"/>
            </w:pPr>
            <w:r>
              <w:t>Conditioned (SICI) MEP (absolute)</w:t>
            </w:r>
          </w:p>
        </w:tc>
        <w:tc>
          <w:tcPr>
            <w:tcW w:w="271" w:type="pct"/>
          </w:tcPr>
          <w:p w14:paraId="425AE82E" w14:textId="77777777" w:rsidR="00D22628" w:rsidRDefault="00D22628" w:rsidP="0070041F">
            <w:pPr>
              <w:spacing w:line="240" w:lineRule="auto"/>
              <w:jc w:val="right"/>
            </w:pPr>
            <w:r>
              <w:t>0.064</w:t>
            </w:r>
          </w:p>
        </w:tc>
        <w:tc>
          <w:tcPr>
            <w:tcW w:w="148" w:type="pct"/>
          </w:tcPr>
          <w:p w14:paraId="3489FBE9" w14:textId="77777777" w:rsidR="00D22628" w:rsidRDefault="00D22628" w:rsidP="0070041F">
            <w:pPr>
              <w:spacing w:line="240" w:lineRule="auto"/>
              <w:jc w:val="center"/>
            </w:pPr>
            <w:r w:rsidRPr="00A87624">
              <w:t>±</w:t>
            </w:r>
          </w:p>
        </w:tc>
        <w:tc>
          <w:tcPr>
            <w:tcW w:w="271" w:type="pct"/>
          </w:tcPr>
          <w:p w14:paraId="2C91F343" w14:textId="77777777" w:rsidR="00D22628" w:rsidRDefault="00D22628" w:rsidP="0070041F">
            <w:pPr>
              <w:spacing w:line="240" w:lineRule="auto"/>
            </w:pPr>
            <w:r>
              <w:t>0.007</w:t>
            </w:r>
          </w:p>
        </w:tc>
        <w:tc>
          <w:tcPr>
            <w:tcW w:w="271" w:type="pct"/>
          </w:tcPr>
          <w:p w14:paraId="762E0E1B" w14:textId="77777777" w:rsidR="00D22628" w:rsidRDefault="00D22628" w:rsidP="0070041F">
            <w:pPr>
              <w:spacing w:line="240" w:lineRule="auto"/>
              <w:jc w:val="right"/>
            </w:pPr>
            <w:r>
              <w:t>0.063</w:t>
            </w:r>
          </w:p>
        </w:tc>
        <w:tc>
          <w:tcPr>
            <w:tcW w:w="148" w:type="pct"/>
          </w:tcPr>
          <w:p w14:paraId="5FE0078F" w14:textId="77777777" w:rsidR="00D22628" w:rsidRDefault="00D22628" w:rsidP="0070041F">
            <w:pPr>
              <w:spacing w:line="240" w:lineRule="auto"/>
              <w:jc w:val="center"/>
            </w:pPr>
            <w:r w:rsidRPr="00A87624">
              <w:t>±</w:t>
            </w:r>
          </w:p>
        </w:tc>
        <w:tc>
          <w:tcPr>
            <w:tcW w:w="271" w:type="pct"/>
          </w:tcPr>
          <w:p w14:paraId="308EEC91" w14:textId="77777777" w:rsidR="00D22628" w:rsidRDefault="00D22628" w:rsidP="0070041F">
            <w:pPr>
              <w:spacing w:line="240" w:lineRule="auto"/>
            </w:pPr>
            <w:r>
              <w:t>0.012</w:t>
            </w:r>
          </w:p>
        </w:tc>
        <w:tc>
          <w:tcPr>
            <w:tcW w:w="271" w:type="pct"/>
          </w:tcPr>
          <w:p w14:paraId="76163490" w14:textId="77777777" w:rsidR="00D22628" w:rsidRDefault="00D22628" w:rsidP="0070041F">
            <w:pPr>
              <w:spacing w:line="240" w:lineRule="auto"/>
              <w:jc w:val="right"/>
            </w:pPr>
            <w:r>
              <w:t>0.064</w:t>
            </w:r>
          </w:p>
        </w:tc>
        <w:tc>
          <w:tcPr>
            <w:tcW w:w="148" w:type="pct"/>
          </w:tcPr>
          <w:p w14:paraId="4CEB79DD" w14:textId="77777777" w:rsidR="00D22628" w:rsidRDefault="00D22628" w:rsidP="0070041F">
            <w:pPr>
              <w:spacing w:line="240" w:lineRule="auto"/>
              <w:jc w:val="center"/>
            </w:pPr>
            <w:r w:rsidRPr="00A87624">
              <w:t>±</w:t>
            </w:r>
          </w:p>
        </w:tc>
        <w:tc>
          <w:tcPr>
            <w:tcW w:w="271" w:type="pct"/>
          </w:tcPr>
          <w:p w14:paraId="00AEEF60" w14:textId="77777777" w:rsidR="00D22628" w:rsidRDefault="00D22628" w:rsidP="0070041F">
            <w:pPr>
              <w:spacing w:line="240" w:lineRule="auto"/>
            </w:pPr>
            <w:r>
              <w:t>0.006</w:t>
            </w:r>
          </w:p>
        </w:tc>
        <w:tc>
          <w:tcPr>
            <w:tcW w:w="271" w:type="pct"/>
          </w:tcPr>
          <w:p w14:paraId="5221F26B" w14:textId="77777777" w:rsidR="00D22628" w:rsidRDefault="00D22628" w:rsidP="0070041F">
            <w:pPr>
              <w:spacing w:line="240" w:lineRule="auto"/>
              <w:jc w:val="right"/>
            </w:pPr>
            <w:r>
              <w:t>0.061</w:t>
            </w:r>
          </w:p>
        </w:tc>
        <w:tc>
          <w:tcPr>
            <w:tcW w:w="148" w:type="pct"/>
          </w:tcPr>
          <w:p w14:paraId="7B5DC3B7" w14:textId="77777777" w:rsidR="00D22628" w:rsidRDefault="00D22628" w:rsidP="0070041F">
            <w:pPr>
              <w:spacing w:line="240" w:lineRule="auto"/>
              <w:jc w:val="center"/>
            </w:pPr>
            <w:r w:rsidRPr="00A87624">
              <w:t>±</w:t>
            </w:r>
          </w:p>
        </w:tc>
        <w:tc>
          <w:tcPr>
            <w:tcW w:w="271" w:type="pct"/>
          </w:tcPr>
          <w:p w14:paraId="572A4EC5" w14:textId="77777777" w:rsidR="00D22628" w:rsidRDefault="00D22628" w:rsidP="0070041F">
            <w:pPr>
              <w:spacing w:line="240" w:lineRule="auto"/>
            </w:pPr>
            <w:r>
              <w:t>0.006</w:t>
            </w:r>
          </w:p>
        </w:tc>
        <w:tc>
          <w:tcPr>
            <w:tcW w:w="271" w:type="pct"/>
          </w:tcPr>
          <w:p w14:paraId="0D1CCF2F" w14:textId="77777777" w:rsidR="00D22628" w:rsidRDefault="00D22628" w:rsidP="0070041F">
            <w:pPr>
              <w:spacing w:line="240" w:lineRule="auto"/>
              <w:jc w:val="right"/>
            </w:pPr>
            <w:r>
              <w:t>0.060</w:t>
            </w:r>
          </w:p>
        </w:tc>
        <w:tc>
          <w:tcPr>
            <w:tcW w:w="148" w:type="pct"/>
          </w:tcPr>
          <w:p w14:paraId="2544FBF8" w14:textId="77777777" w:rsidR="00D22628" w:rsidRDefault="00D22628" w:rsidP="0070041F">
            <w:pPr>
              <w:spacing w:line="240" w:lineRule="auto"/>
              <w:jc w:val="center"/>
            </w:pPr>
            <w:r w:rsidRPr="00A87624">
              <w:t>±</w:t>
            </w:r>
          </w:p>
        </w:tc>
        <w:tc>
          <w:tcPr>
            <w:tcW w:w="268" w:type="pct"/>
          </w:tcPr>
          <w:p w14:paraId="62830DEB" w14:textId="77777777" w:rsidR="00D22628" w:rsidRDefault="00D22628" w:rsidP="0070041F">
            <w:pPr>
              <w:spacing w:line="240" w:lineRule="auto"/>
            </w:pPr>
            <w:r>
              <w:t>0.006</w:t>
            </w:r>
          </w:p>
        </w:tc>
      </w:tr>
      <w:tr w:rsidR="00D22628" w14:paraId="329AE361" w14:textId="77777777" w:rsidTr="0070041F">
        <w:tc>
          <w:tcPr>
            <w:tcW w:w="1553" w:type="pct"/>
          </w:tcPr>
          <w:p w14:paraId="6AE2A789" w14:textId="77777777" w:rsidR="00D22628" w:rsidRDefault="00D22628" w:rsidP="0070041F">
            <w:pPr>
              <w:spacing w:line="240" w:lineRule="auto"/>
              <w:ind w:left="142"/>
              <w:jc w:val="left"/>
            </w:pPr>
            <w:r>
              <w:t>Conditioned (SICI) MEP (relative)</w:t>
            </w:r>
          </w:p>
        </w:tc>
        <w:tc>
          <w:tcPr>
            <w:tcW w:w="271" w:type="pct"/>
          </w:tcPr>
          <w:p w14:paraId="14422E1B" w14:textId="77777777" w:rsidR="00D22628" w:rsidRDefault="00D22628" w:rsidP="0070041F">
            <w:pPr>
              <w:spacing w:line="240" w:lineRule="auto"/>
              <w:jc w:val="right"/>
            </w:pPr>
          </w:p>
        </w:tc>
        <w:tc>
          <w:tcPr>
            <w:tcW w:w="148" w:type="pct"/>
          </w:tcPr>
          <w:p w14:paraId="49EF74AF" w14:textId="77777777" w:rsidR="00D22628" w:rsidRDefault="00D22628" w:rsidP="0070041F">
            <w:pPr>
              <w:spacing w:line="240" w:lineRule="auto"/>
              <w:jc w:val="center"/>
            </w:pPr>
          </w:p>
        </w:tc>
        <w:tc>
          <w:tcPr>
            <w:tcW w:w="271" w:type="pct"/>
          </w:tcPr>
          <w:p w14:paraId="025C443B" w14:textId="77777777" w:rsidR="00D22628" w:rsidRDefault="00D22628" w:rsidP="0070041F">
            <w:pPr>
              <w:spacing w:line="240" w:lineRule="auto"/>
            </w:pPr>
          </w:p>
        </w:tc>
        <w:tc>
          <w:tcPr>
            <w:tcW w:w="271" w:type="pct"/>
          </w:tcPr>
          <w:p w14:paraId="28B23911" w14:textId="77777777" w:rsidR="00D22628" w:rsidRDefault="00D22628" w:rsidP="0070041F">
            <w:pPr>
              <w:spacing w:line="240" w:lineRule="auto"/>
              <w:jc w:val="right"/>
            </w:pPr>
            <w:r>
              <w:t>0.062</w:t>
            </w:r>
          </w:p>
        </w:tc>
        <w:tc>
          <w:tcPr>
            <w:tcW w:w="148" w:type="pct"/>
          </w:tcPr>
          <w:p w14:paraId="58440C68" w14:textId="77777777" w:rsidR="00D22628" w:rsidRDefault="00D22628" w:rsidP="0070041F">
            <w:pPr>
              <w:spacing w:line="240" w:lineRule="auto"/>
              <w:jc w:val="center"/>
            </w:pPr>
            <w:r w:rsidRPr="00A87624">
              <w:t>±</w:t>
            </w:r>
          </w:p>
        </w:tc>
        <w:tc>
          <w:tcPr>
            <w:tcW w:w="271" w:type="pct"/>
          </w:tcPr>
          <w:p w14:paraId="459CCA59" w14:textId="77777777" w:rsidR="00D22628" w:rsidRDefault="00D22628" w:rsidP="0070041F">
            <w:pPr>
              <w:spacing w:line="240" w:lineRule="auto"/>
            </w:pPr>
            <w:r>
              <w:t>0.010</w:t>
            </w:r>
          </w:p>
        </w:tc>
        <w:tc>
          <w:tcPr>
            <w:tcW w:w="271" w:type="pct"/>
          </w:tcPr>
          <w:p w14:paraId="2B0B86A2" w14:textId="77777777" w:rsidR="00D22628" w:rsidRDefault="00D22628" w:rsidP="0070041F">
            <w:pPr>
              <w:spacing w:line="240" w:lineRule="auto"/>
              <w:jc w:val="right"/>
            </w:pPr>
            <w:r>
              <w:t>0.063</w:t>
            </w:r>
          </w:p>
        </w:tc>
        <w:tc>
          <w:tcPr>
            <w:tcW w:w="148" w:type="pct"/>
          </w:tcPr>
          <w:p w14:paraId="7438C792" w14:textId="77777777" w:rsidR="00D22628" w:rsidRDefault="00D22628" w:rsidP="0070041F">
            <w:pPr>
              <w:spacing w:line="240" w:lineRule="auto"/>
              <w:jc w:val="center"/>
            </w:pPr>
            <w:r w:rsidRPr="00A87624">
              <w:t>±</w:t>
            </w:r>
          </w:p>
        </w:tc>
        <w:tc>
          <w:tcPr>
            <w:tcW w:w="271" w:type="pct"/>
          </w:tcPr>
          <w:p w14:paraId="414D1A42" w14:textId="77777777" w:rsidR="00D22628" w:rsidRDefault="00D22628" w:rsidP="0070041F">
            <w:pPr>
              <w:spacing w:line="240" w:lineRule="auto"/>
            </w:pPr>
            <w:r>
              <w:t>0.006</w:t>
            </w:r>
          </w:p>
        </w:tc>
        <w:tc>
          <w:tcPr>
            <w:tcW w:w="271" w:type="pct"/>
          </w:tcPr>
          <w:p w14:paraId="45F5374F" w14:textId="77777777" w:rsidR="00D22628" w:rsidRDefault="00D22628" w:rsidP="0070041F">
            <w:pPr>
              <w:spacing w:line="240" w:lineRule="auto"/>
              <w:jc w:val="right"/>
            </w:pPr>
            <w:r>
              <w:t>0.061</w:t>
            </w:r>
          </w:p>
        </w:tc>
        <w:tc>
          <w:tcPr>
            <w:tcW w:w="148" w:type="pct"/>
          </w:tcPr>
          <w:p w14:paraId="6B57A9AA" w14:textId="77777777" w:rsidR="00D22628" w:rsidRDefault="00D22628" w:rsidP="0070041F">
            <w:pPr>
              <w:spacing w:line="240" w:lineRule="auto"/>
              <w:jc w:val="center"/>
            </w:pPr>
            <w:r w:rsidRPr="00A87624">
              <w:t>±</w:t>
            </w:r>
          </w:p>
        </w:tc>
        <w:tc>
          <w:tcPr>
            <w:tcW w:w="271" w:type="pct"/>
          </w:tcPr>
          <w:p w14:paraId="1D14C20A" w14:textId="77777777" w:rsidR="00D22628" w:rsidRDefault="00D22628" w:rsidP="0070041F">
            <w:pPr>
              <w:spacing w:line="240" w:lineRule="auto"/>
            </w:pPr>
            <w:r>
              <w:t>0.006</w:t>
            </w:r>
          </w:p>
        </w:tc>
        <w:tc>
          <w:tcPr>
            <w:tcW w:w="271" w:type="pct"/>
          </w:tcPr>
          <w:p w14:paraId="4064C709" w14:textId="77777777" w:rsidR="00D22628" w:rsidRDefault="00D22628" w:rsidP="0070041F">
            <w:pPr>
              <w:spacing w:line="240" w:lineRule="auto"/>
              <w:jc w:val="right"/>
            </w:pPr>
            <w:r>
              <w:t>0.060</w:t>
            </w:r>
          </w:p>
        </w:tc>
        <w:tc>
          <w:tcPr>
            <w:tcW w:w="148" w:type="pct"/>
          </w:tcPr>
          <w:p w14:paraId="75347018" w14:textId="77777777" w:rsidR="00D22628" w:rsidRDefault="00D22628" w:rsidP="0070041F">
            <w:pPr>
              <w:spacing w:line="240" w:lineRule="auto"/>
              <w:jc w:val="center"/>
            </w:pPr>
            <w:r w:rsidRPr="00A87624">
              <w:t>±</w:t>
            </w:r>
          </w:p>
        </w:tc>
        <w:tc>
          <w:tcPr>
            <w:tcW w:w="268" w:type="pct"/>
          </w:tcPr>
          <w:p w14:paraId="77BD4206" w14:textId="77777777" w:rsidR="00D22628" w:rsidRDefault="00D22628" w:rsidP="0070041F">
            <w:pPr>
              <w:spacing w:line="240" w:lineRule="auto"/>
            </w:pPr>
            <w:r>
              <w:t>0.006</w:t>
            </w:r>
          </w:p>
        </w:tc>
      </w:tr>
      <w:tr w:rsidR="00D22628" w14:paraId="415A1C27" w14:textId="77777777" w:rsidTr="0070041F">
        <w:tc>
          <w:tcPr>
            <w:tcW w:w="1553" w:type="pct"/>
          </w:tcPr>
          <w:p w14:paraId="7B11DC2C" w14:textId="77777777" w:rsidR="00D22628" w:rsidRDefault="00D22628" w:rsidP="0070041F">
            <w:pPr>
              <w:spacing w:line="240" w:lineRule="auto"/>
              <w:jc w:val="left"/>
            </w:pPr>
            <w:r w:rsidRPr="00F04618">
              <w:rPr>
                <w:i/>
              </w:rPr>
              <w:t>Force</w:t>
            </w:r>
            <w:r>
              <w:t xml:space="preserve"> (N)</w:t>
            </w:r>
          </w:p>
        </w:tc>
        <w:tc>
          <w:tcPr>
            <w:tcW w:w="271" w:type="pct"/>
          </w:tcPr>
          <w:p w14:paraId="77387F50" w14:textId="77777777" w:rsidR="00D22628" w:rsidRDefault="00D22628" w:rsidP="0070041F">
            <w:pPr>
              <w:spacing w:line="240" w:lineRule="auto"/>
              <w:jc w:val="right"/>
            </w:pPr>
          </w:p>
        </w:tc>
        <w:tc>
          <w:tcPr>
            <w:tcW w:w="148" w:type="pct"/>
          </w:tcPr>
          <w:p w14:paraId="4D791FAA" w14:textId="77777777" w:rsidR="00D22628" w:rsidRDefault="00D22628" w:rsidP="0070041F">
            <w:pPr>
              <w:spacing w:line="240" w:lineRule="auto"/>
              <w:jc w:val="center"/>
            </w:pPr>
          </w:p>
        </w:tc>
        <w:tc>
          <w:tcPr>
            <w:tcW w:w="271" w:type="pct"/>
          </w:tcPr>
          <w:p w14:paraId="3AC0A37C" w14:textId="77777777" w:rsidR="00D22628" w:rsidRDefault="00D22628" w:rsidP="0070041F">
            <w:pPr>
              <w:spacing w:line="240" w:lineRule="auto"/>
            </w:pPr>
          </w:p>
        </w:tc>
        <w:tc>
          <w:tcPr>
            <w:tcW w:w="271" w:type="pct"/>
          </w:tcPr>
          <w:p w14:paraId="0B4CA703" w14:textId="77777777" w:rsidR="00D22628" w:rsidRDefault="00D22628" w:rsidP="0070041F">
            <w:pPr>
              <w:spacing w:line="240" w:lineRule="auto"/>
              <w:jc w:val="right"/>
            </w:pPr>
          </w:p>
        </w:tc>
        <w:tc>
          <w:tcPr>
            <w:tcW w:w="148" w:type="pct"/>
          </w:tcPr>
          <w:p w14:paraId="16AFE533" w14:textId="77777777" w:rsidR="00D22628" w:rsidRDefault="00D22628" w:rsidP="0070041F">
            <w:pPr>
              <w:spacing w:line="240" w:lineRule="auto"/>
              <w:jc w:val="center"/>
            </w:pPr>
          </w:p>
        </w:tc>
        <w:tc>
          <w:tcPr>
            <w:tcW w:w="271" w:type="pct"/>
          </w:tcPr>
          <w:p w14:paraId="74F89776" w14:textId="77777777" w:rsidR="00D22628" w:rsidRDefault="00D22628" w:rsidP="0070041F">
            <w:pPr>
              <w:spacing w:line="240" w:lineRule="auto"/>
            </w:pPr>
          </w:p>
        </w:tc>
        <w:tc>
          <w:tcPr>
            <w:tcW w:w="271" w:type="pct"/>
          </w:tcPr>
          <w:p w14:paraId="7FD78412" w14:textId="77777777" w:rsidR="00D22628" w:rsidRDefault="00D22628" w:rsidP="0070041F">
            <w:pPr>
              <w:spacing w:line="240" w:lineRule="auto"/>
              <w:jc w:val="right"/>
            </w:pPr>
          </w:p>
        </w:tc>
        <w:tc>
          <w:tcPr>
            <w:tcW w:w="148" w:type="pct"/>
          </w:tcPr>
          <w:p w14:paraId="09F2B0A3" w14:textId="77777777" w:rsidR="00D22628" w:rsidRDefault="00D22628" w:rsidP="0070041F">
            <w:pPr>
              <w:spacing w:line="240" w:lineRule="auto"/>
              <w:jc w:val="center"/>
            </w:pPr>
          </w:p>
        </w:tc>
        <w:tc>
          <w:tcPr>
            <w:tcW w:w="271" w:type="pct"/>
          </w:tcPr>
          <w:p w14:paraId="3E6F07B3" w14:textId="77777777" w:rsidR="00D22628" w:rsidRDefault="00D22628" w:rsidP="0070041F">
            <w:pPr>
              <w:spacing w:line="240" w:lineRule="auto"/>
            </w:pPr>
          </w:p>
        </w:tc>
        <w:tc>
          <w:tcPr>
            <w:tcW w:w="271" w:type="pct"/>
          </w:tcPr>
          <w:p w14:paraId="4487377E" w14:textId="77777777" w:rsidR="00D22628" w:rsidRDefault="00D22628" w:rsidP="0070041F">
            <w:pPr>
              <w:spacing w:line="240" w:lineRule="auto"/>
              <w:jc w:val="right"/>
            </w:pPr>
          </w:p>
        </w:tc>
        <w:tc>
          <w:tcPr>
            <w:tcW w:w="148" w:type="pct"/>
          </w:tcPr>
          <w:p w14:paraId="1268B1F8" w14:textId="77777777" w:rsidR="00D22628" w:rsidRDefault="00D22628" w:rsidP="0070041F">
            <w:pPr>
              <w:spacing w:line="240" w:lineRule="auto"/>
              <w:jc w:val="center"/>
            </w:pPr>
          </w:p>
        </w:tc>
        <w:tc>
          <w:tcPr>
            <w:tcW w:w="271" w:type="pct"/>
          </w:tcPr>
          <w:p w14:paraId="55803EB9" w14:textId="77777777" w:rsidR="00D22628" w:rsidRDefault="00D22628" w:rsidP="0070041F">
            <w:pPr>
              <w:spacing w:line="240" w:lineRule="auto"/>
            </w:pPr>
          </w:p>
        </w:tc>
        <w:tc>
          <w:tcPr>
            <w:tcW w:w="271" w:type="pct"/>
          </w:tcPr>
          <w:p w14:paraId="33F331EC" w14:textId="77777777" w:rsidR="00D22628" w:rsidRDefault="00D22628" w:rsidP="0070041F">
            <w:pPr>
              <w:spacing w:line="240" w:lineRule="auto"/>
              <w:jc w:val="right"/>
            </w:pPr>
          </w:p>
        </w:tc>
        <w:tc>
          <w:tcPr>
            <w:tcW w:w="148" w:type="pct"/>
          </w:tcPr>
          <w:p w14:paraId="13CF0819" w14:textId="77777777" w:rsidR="00D22628" w:rsidRDefault="00D22628" w:rsidP="0070041F">
            <w:pPr>
              <w:spacing w:line="240" w:lineRule="auto"/>
              <w:jc w:val="center"/>
            </w:pPr>
          </w:p>
        </w:tc>
        <w:tc>
          <w:tcPr>
            <w:tcW w:w="268" w:type="pct"/>
          </w:tcPr>
          <w:p w14:paraId="08766700" w14:textId="77777777" w:rsidR="00D22628" w:rsidRDefault="00D22628" w:rsidP="0070041F">
            <w:pPr>
              <w:spacing w:line="240" w:lineRule="auto"/>
            </w:pPr>
          </w:p>
        </w:tc>
      </w:tr>
      <w:tr w:rsidR="00D22628" w14:paraId="5E08E153" w14:textId="77777777" w:rsidTr="0070041F">
        <w:tc>
          <w:tcPr>
            <w:tcW w:w="1553" w:type="pct"/>
          </w:tcPr>
          <w:p w14:paraId="38F6E401" w14:textId="77777777" w:rsidR="00D22628" w:rsidRDefault="00D22628" w:rsidP="0070041F">
            <w:pPr>
              <w:spacing w:line="240" w:lineRule="auto"/>
              <w:ind w:firstLine="142"/>
              <w:jc w:val="left"/>
            </w:pPr>
            <w:r>
              <w:t>Unconditioned MEP (absolute)</w:t>
            </w:r>
          </w:p>
        </w:tc>
        <w:tc>
          <w:tcPr>
            <w:tcW w:w="271" w:type="pct"/>
          </w:tcPr>
          <w:p w14:paraId="7295BA0D" w14:textId="77777777" w:rsidR="00D22628" w:rsidRDefault="00D22628" w:rsidP="0070041F">
            <w:pPr>
              <w:spacing w:line="240" w:lineRule="auto"/>
              <w:jc w:val="right"/>
            </w:pPr>
            <w:r>
              <w:t>63.0</w:t>
            </w:r>
          </w:p>
        </w:tc>
        <w:tc>
          <w:tcPr>
            <w:tcW w:w="148" w:type="pct"/>
          </w:tcPr>
          <w:p w14:paraId="750F6DB2" w14:textId="77777777" w:rsidR="00D22628" w:rsidRDefault="00D22628" w:rsidP="0070041F">
            <w:pPr>
              <w:spacing w:line="240" w:lineRule="auto"/>
              <w:jc w:val="center"/>
            </w:pPr>
            <w:r>
              <w:t>±</w:t>
            </w:r>
          </w:p>
        </w:tc>
        <w:tc>
          <w:tcPr>
            <w:tcW w:w="271" w:type="pct"/>
          </w:tcPr>
          <w:p w14:paraId="6BF031EF" w14:textId="77777777" w:rsidR="00D22628" w:rsidRDefault="00D22628" w:rsidP="0070041F">
            <w:pPr>
              <w:spacing w:line="240" w:lineRule="auto"/>
            </w:pPr>
            <w:r>
              <w:t>6.1</w:t>
            </w:r>
          </w:p>
        </w:tc>
        <w:tc>
          <w:tcPr>
            <w:tcW w:w="271" w:type="pct"/>
          </w:tcPr>
          <w:p w14:paraId="78B889CB" w14:textId="77777777" w:rsidR="00D22628" w:rsidRDefault="00D22628" w:rsidP="0070041F">
            <w:pPr>
              <w:spacing w:line="240" w:lineRule="auto"/>
              <w:jc w:val="right"/>
            </w:pPr>
            <w:r>
              <w:t>62.3</w:t>
            </w:r>
          </w:p>
        </w:tc>
        <w:tc>
          <w:tcPr>
            <w:tcW w:w="148" w:type="pct"/>
          </w:tcPr>
          <w:p w14:paraId="5A8B2735" w14:textId="77777777" w:rsidR="00D22628" w:rsidRDefault="00D22628" w:rsidP="0070041F">
            <w:pPr>
              <w:spacing w:line="240" w:lineRule="auto"/>
              <w:jc w:val="center"/>
            </w:pPr>
            <w:r>
              <w:t>±</w:t>
            </w:r>
          </w:p>
        </w:tc>
        <w:tc>
          <w:tcPr>
            <w:tcW w:w="271" w:type="pct"/>
          </w:tcPr>
          <w:p w14:paraId="276BFCD7" w14:textId="77777777" w:rsidR="00D22628" w:rsidRDefault="00D22628" w:rsidP="0070041F">
            <w:pPr>
              <w:spacing w:line="240" w:lineRule="auto"/>
            </w:pPr>
            <w:r>
              <w:t>6.5</w:t>
            </w:r>
          </w:p>
        </w:tc>
        <w:tc>
          <w:tcPr>
            <w:tcW w:w="271" w:type="pct"/>
          </w:tcPr>
          <w:p w14:paraId="74CF7CC0" w14:textId="77777777" w:rsidR="00D22628" w:rsidRDefault="00D22628" w:rsidP="0070041F">
            <w:pPr>
              <w:spacing w:line="240" w:lineRule="auto"/>
              <w:jc w:val="right"/>
            </w:pPr>
            <w:r>
              <w:t>63.0</w:t>
            </w:r>
          </w:p>
        </w:tc>
        <w:tc>
          <w:tcPr>
            <w:tcW w:w="148" w:type="pct"/>
          </w:tcPr>
          <w:p w14:paraId="56F1B7E0" w14:textId="77777777" w:rsidR="00D22628" w:rsidRDefault="00D22628" w:rsidP="0070041F">
            <w:pPr>
              <w:spacing w:line="240" w:lineRule="auto"/>
              <w:jc w:val="center"/>
            </w:pPr>
            <w:r>
              <w:t>±</w:t>
            </w:r>
          </w:p>
        </w:tc>
        <w:tc>
          <w:tcPr>
            <w:tcW w:w="271" w:type="pct"/>
          </w:tcPr>
          <w:p w14:paraId="1227FC65" w14:textId="77777777" w:rsidR="00D22628" w:rsidRDefault="00D22628" w:rsidP="0070041F">
            <w:pPr>
              <w:spacing w:line="240" w:lineRule="auto"/>
            </w:pPr>
            <w:r>
              <w:t>6.8</w:t>
            </w:r>
          </w:p>
        </w:tc>
        <w:tc>
          <w:tcPr>
            <w:tcW w:w="271" w:type="pct"/>
          </w:tcPr>
          <w:p w14:paraId="230A7760" w14:textId="77777777" w:rsidR="00D22628" w:rsidRDefault="00D22628" w:rsidP="0070041F">
            <w:pPr>
              <w:spacing w:line="240" w:lineRule="auto"/>
              <w:jc w:val="right"/>
            </w:pPr>
            <w:r>
              <w:t>62.0</w:t>
            </w:r>
          </w:p>
        </w:tc>
        <w:tc>
          <w:tcPr>
            <w:tcW w:w="148" w:type="pct"/>
          </w:tcPr>
          <w:p w14:paraId="639258B1" w14:textId="77777777" w:rsidR="00D22628" w:rsidRDefault="00D22628" w:rsidP="0070041F">
            <w:pPr>
              <w:spacing w:line="240" w:lineRule="auto"/>
              <w:jc w:val="center"/>
            </w:pPr>
            <w:r>
              <w:t>±</w:t>
            </w:r>
          </w:p>
        </w:tc>
        <w:tc>
          <w:tcPr>
            <w:tcW w:w="271" w:type="pct"/>
          </w:tcPr>
          <w:p w14:paraId="00616EB3" w14:textId="77777777" w:rsidR="00D22628" w:rsidRDefault="00D22628" w:rsidP="0070041F">
            <w:pPr>
              <w:spacing w:line="240" w:lineRule="auto"/>
            </w:pPr>
            <w:r>
              <w:t>7.0</w:t>
            </w:r>
          </w:p>
        </w:tc>
        <w:tc>
          <w:tcPr>
            <w:tcW w:w="271" w:type="pct"/>
          </w:tcPr>
          <w:p w14:paraId="34E067D3" w14:textId="77777777" w:rsidR="00D22628" w:rsidRDefault="00D22628" w:rsidP="0070041F">
            <w:pPr>
              <w:spacing w:line="240" w:lineRule="auto"/>
              <w:jc w:val="right"/>
            </w:pPr>
            <w:r>
              <w:t>61.7</w:t>
            </w:r>
          </w:p>
        </w:tc>
        <w:tc>
          <w:tcPr>
            <w:tcW w:w="148" w:type="pct"/>
          </w:tcPr>
          <w:p w14:paraId="1FFBD63C" w14:textId="77777777" w:rsidR="00D22628" w:rsidRDefault="00D22628" w:rsidP="0070041F">
            <w:pPr>
              <w:spacing w:line="240" w:lineRule="auto"/>
              <w:jc w:val="center"/>
            </w:pPr>
            <w:r>
              <w:t>±</w:t>
            </w:r>
          </w:p>
        </w:tc>
        <w:tc>
          <w:tcPr>
            <w:tcW w:w="268" w:type="pct"/>
          </w:tcPr>
          <w:p w14:paraId="1B566FBA" w14:textId="77777777" w:rsidR="00D22628" w:rsidRDefault="00D22628" w:rsidP="0070041F">
            <w:pPr>
              <w:spacing w:line="240" w:lineRule="auto"/>
            </w:pPr>
            <w:r>
              <w:t>5.7</w:t>
            </w:r>
          </w:p>
        </w:tc>
      </w:tr>
      <w:tr w:rsidR="00D22628" w14:paraId="59E938A2" w14:textId="77777777" w:rsidTr="0070041F">
        <w:tc>
          <w:tcPr>
            <w:tcW w:w="1553" w:type="pct"/>
          </w:tcPr>
          <w:p w14:paraId="15B9142F" w14:textId="77777777" w:rsidR="00D22628" w:rsidRDefault="00D22628" w:rsidP="0070041F">
            <w:pPr>
              <w:spacing w:line="240" w:lineRule="auto"/>
              <w:ind w:left="142"/>
              <w:jc w:val="left"/>
            </w:pPr>
            <w:r>
              <w:t>Unconditioned MEP (relative)</w:t>
            </w:r>
          </w:p>
        </w:tc>
        <w:tc>
          <w:tcPr>
            <w:tcW w:w="271" w:type="pct"/>
          </w:tcPr>
          <w:p w14:paraId="7847F92E" w14:textId="77777777" w:rsidR="00D22628" w:rsidRDefault="00D22628" w:rsidP="0070041F">
            <w:pPr>
              <w:spacing w:line="240" w:lineRule="auto"/>
              <w:jc w:val="right"/>
            </w:pPr>
          </w:p>
        </w:tc>
        <w:tc>
          <w:tcPr>
            <w:tcW w:w="148" w:type="pct"/>
          </w:tcPr>
          <w:p w14:paraId="7C2F5D0F" w14:textId="77777777" w:rsidR="00D22628" w:rsidRDefault="00D22628" w:rsidP="0070041F">
            <w:pPr>
              <w:spacing w:line="240" w:lineRule="auto"/>
              <w:jc w:val="center"/>
            </w:pPr>
          </w:p>
        </w:tc>
        <w:tc>
          <w:tcPr>
            <w:tcW w:w="271" w:type="pct"/>
          </w:tcPr>
          <w:p w14:paraId="4011F253" w14:textId="77777777" w:rsidR="00D22628" w:rsidRDefault="00D22628" w:rsidP="0070041F">
            <w:pPr>
              <w:spacing w:line="240" w:lineRule="auto"/>
            </w:pPr>
          </w:p>
        </w:tc>
        <w:tc>
          <w:tcPr>
            <w:tcW w:w="271" w:type="pct"/>
          </w:tcPr>
          <w:p w14:paraId="0B8A26F5" w14:textId="77777777" w:rsidR="00D22628" w:rsidRDefault="00D22628" w:rsidP="0070041F">
            <w:pPr>
              <w:spacing w:line="240" w:lineRule="auto"/>
              <w:jc w:val="right"/>
            </w:pPr>
            <w:r>
              <w:t>54.3</w:t>
            </w:r>
          </w:p>
        </w:tc>
        <w:tc>
          <w:tcPr>
            <w:tcW w:w="148" w:type="pct"/>
          </w:tcPr>
          <w:p w14:paraId="4E053F73" w14:textId="77777777" w:rsidR="00D22628" w:rsidRDefault="00D22628" w:rsidP="0070041F">
            <w:pPr>
              <w:spacing w:line="240" w:lineRule="auto"/>
              <w:jc w:val="center"/>
            </w:pPr>
            <w:r w:rsidRPr="00A87624">
              <w:t>±</w:t>
            </w:r>
          </w:p>
        </w:tc>
        <w:tc>
          <w:tcPr>
            <w:tcW w:w="271" w:type="pct"/>
          </w:tcPr>
          <w:p w14:paraId="3A5FEC54" w14:textId="77777777" w:rsidR="00D22628" w:rsidRDefault="00D22628" w:rsidP="0070041F">
            <w:pPr>
              <w:spacing w:line="240" w:lineRule="auto"/>
            </w:pPr>
            <w:r>
              <w:t>6.3</w:t>
            </w:r>
          </w:p>
        </w:tc>
        <w:tc>
          <w:tcPr>
            <w:tcW w:w="271" w:type="pct"/>
          </w:tcPr>
          <w:p w14:paraId="0CFA2C48" w14:textId="77777777" w:rsidR="00D22628" w:rsidRDefault="00D22628" w:rsidP="0070041F">
            <w:pPr>
              <w:spacing w:line="240" w:lineRule="auto"/>
              <w:jc w:val="right"/>
            </w:pPr>
            <w:r>
              <w:t>58.3</w:t>
            </w:r>
          </w:p>
        </w:tc>
        <w:tc>
          <w:tcPr>
            <w:tcW w:w="148" w:type="pct"/>
          </w:tcPr>
          <w:p w14:paraId="748190DB" w14:textId="77777777" w:rsidR="00D22628" w:rsidRDefault="00D22628" w:rsidP="0070041F">
            <w:pPr>
              <w:spacing w:line="240" w:lineRule="auto"/>
              <w:jc w:val="center"/>
            </w:pPr>
            <w:r w:rsidRPr="00A87624">
              <w:t>±</w:t>
            </w:r>
          </w:p>
        </w:tc>
        <w:tc>
          <w:tcPr>
            <w:tcW w:w="271" w:type="pct"/>
          </w:tcPr>
          <w:p w14:paraId="299F256F" w14:textId="77777777" w:rsidR="00D22628" w:rsidRDefault="00D22628" w:rsidP="0070041F">
            <w:pPr>
              <w:spacing w:line="240" w:lineRule="auto"/>
            </w:pPr>
            <w:r>
              <w:t>5.1</w:t>
            </w:r>
          </w:p>
        </w:tc>
        <w:tc>
          <w:tcPr>
            <w:tcW w:w="271" w:type="pct"/>
          </w:tcPr>
          <w:p w14:paraId="596BE12C" w14:textId="77777777" w:rsidR="00D22628" w:rsidRDefault="00D22628" w:rsidP="0070041F">
            <w:pPr>
              <w:spacing w:line="240" w:lineRule="auto"/>
              <w:jc w:val="right"/>
            </w:pPr>
            <w:r>
              <w:t>59.3</w:t>
            </w:r>
          </w:p>
        </w:tc>
        <w:tc>
          <w:tcPr>
            <w:tcW w:w="148" w:type="pct"/>
          </w:tcPr>
          <w:p w14:paraId="1AAA4AA0" w14:textId="77777777" w:rsidR="00D22628" w:rsidRDefault="00D22628" w:rsidP="0070041F">
            <w:pPr>
              <w:spacing w:line="240" w:lineRule="auto"/>
              <w:jc w:val="center"/>
            </w:pPr>
            <w:r w:rsidRPr="00A87624">
              <w:t>±</w:t>
            </w:r>
          </w:p>
        </w:tc>
        <w:tc>
          <w:tcPr>
            <w:tcW w:w="271" w:type="pct"/>
          </w:tcPr>
          <w:p w14:paraId="11FD9659" w14:textId="77777777" w:rsidR="00D22628" w:rsidRDefault="00D22628" w:rsidP="0070041F">
            <w:pPr>
              <w:spacing w:line="240" w:lineRule="auto"/>
            </w:pPr>
            <w:r>
              <w:t>5.5</w:t>
            </w:r>
          </w:p>
        </w:tc>
        <w:tc>
          <w:tcPr>
            <w:tcW w:w="271" w:type="pct"/>
          </w:tcPr>
          <w:p w14:paraId="487D8CFA" w14:textId="77777777" w:rsidR="00D22628" w:rsidRDefault="00D22628" w:rsidP="0070041F">
            <w:pPr>
              <w:spacing w:line="240" w:lineRule="auto"/>
              <w:jc w:val="right"/>
            </w:pPr>
            <w:r>
              <w:t>61.3</w:t>
            </w:r>
          </w:p>
        </w:tc>
        <w:tc>
          <w:tcPr>
            <w:tcW w:w="148" w:type="pct"/>
          </w:tcPr>
          <w:p w14:paraId="139638F3" w14:textId="77777777" w:rsidR="00D22628" w:rsidRDefault="00D22628" w:rsidP="0070041F">
            <w:pPr>
              <w:spacing w:line="240" w:lineRule="auto"/>
              <w:jc w:val="center"/>
            </w:pPr>
            <w:r w:rsidRPr="00A87624">
              <w:t>±</w:t>
            </w:r>
          </w:p>
        </w:tc>
        <w:tc>
          <w:tcPr>
            <w:tcW w:w="268" w:type="pct"/>
          </w:tcPr>
          <w:p w14:paraId="05138BDC" w14:textId="77777777" w:rsidR="00D22628" w:rsidRDefault="00D22628" w:rsidP="0070041F">
            <w:pPr>
              <w:spacing w:line="240" w:lineRule="auto"/>
            </w:pPr>
            <w:r>
              <w:t>5.1</w:t>
            </w:r>
          </w:p>
        </w:tc>
      </w:tr>
      <w:tr w:rsidR="00D22628" w14:paraId="13C3335A" w14:textId="77777777" w:rsidTr="0070041F">
        <w:tc>
          <w:tcPr>
            <w:tcW w:w="1553" w:type="pct"/>
          </w:tcPr>
          <w:p w14:paraId="632E8427" w14:textId="77777777" w:rsidR="00D22628" w:rsidRDefault="00D22628" w:rsidP="0070041F">
            <w:pPr>
              <w:spacing w:line="240" w:lineRule="auto"/>
              <w:ind w:left="142"/>
              <w:jc w:val="left"/>
            </w:pPr>
            <w:r>
              <w:t>Conditioned (SICI) MEP (absolute)</w:t>
            </w:r>
          </w:p>
        </w:tc>
        <w:tc>
          <w:tcPr>
            <w:tcW w:w="271" w:type="pct"/>
          </w:tcPr>
          <w:p w14:paraId="0A90BC30" w14:textId="77777777" w:rsidR="00D22628" w:rsidRDefault="00D22628" w:rsidP="0070041F">
            <w:pPr>
              <w:spacing w:line="240" w:lineRule="auto"/>
              <w:jc w:val="right"/>
            </w:pPr>
            <w:r>
              <w:t>63.2</w:t>
            </w:r>
          </w:p>
        </w:tc>
        <w:tc>
          <w:tcPr>
            <w:tcW w:w="148" w:type="pct"/>
          </w:tcPr>
          <w:p w14:paraId="6D90461E" w14:textId="77777777" w:rsidR="00D22628" w:rsidRDefault="00D22628" w:rsidP="0070041F">
            <w:pPr>
              <w:spacing w:line="240" w:lineRule="auto"/>
              <w:jc w:val="center"/>
            </w:pPr>
            <w:r w:rsidRPr="00A87624">
              <w:t>±</w:t>
            </w:r>
          </w:p>
        </w:tc>
        <w:tc>
          <w:tcPr>
            <w:tcW w:w="271" w:type="pct"/>
          </w:tcPr>
          <w:p w14:paraId="52DECE14" w14:textId="77777777" w:rsidR="00D22628" w:rsidRDefault="00D22628" w:rsidP="0070041F">
            <w:pPr>
              <w:spacing w:line="240" w:lineRule="auto"/>
            </w:pPr>
            <w:r>
              <w:t>6.1</w:t>
            </w:r>
          </w:p>
        </w:tc>
        <w:tc>
          <w:tcPr>
            <w:tcW w:w="271" w:type="pct"/>
          </w:tcPr>
          <w:p w14:paraId="4894C5BC" w14:textId="77777777" w:rsidR="00D22628" w:rsidRDefault="00D22628" w:rsidP="0070041F">
            <w:pPr>
              <w:spacing w:line="240" w:lineRule="auto"/>
              <w:jc w:val="right"/>
            </w:pPr>
            <w:r>
              <w:t>62.0</w:t>
            </w:r>
          </w:p>
        </w:tc>
        <w:tc>
          <w:tcPr>
            <w:tcW w:w="148" w:type="pct"/>
          </w:tcPr>
          <w:p w14:paraId="0E72896D" w14:textId="77777777" w:rsidR="00D22628" w:rsidRDefault="00D22628" w:rsidP="0070041F">
            <w:pPr>
              <w:spacing w:line="240" w:lineRule="auto"/>
              <w:jc w:val="center"/>
            </w:pPr>
            <w:r w:rsidRPr="00A87624">
              <w:t>±</w:t>
            </w:r>
          </w:p>
        </w:tc>
        <w:tc>
          <w:tcPr>
            <w:tcW w:w="271" w:type="pct"/>
          </w:tcPr>
          <w:p w14:paraId="5B0EE30D" w14:textId="77777777" w:rsidR="00D22628" w:rsidRDefault="00D22628" w:rsidP="0070041F">
            <w:pPr>
              <w:spacing w:line="240" w:lineRule="auto"/>
            </w:pPr>
            <w:r>
              <w:t>5.9</w:t>
            </w:r>
          </w:p>
        </w:tc>
        <w:tc>
          <w:tcPr>
            <w:tcW w:w="271" w:type="pct"/>
          </w:tcPr>
          <w:p w14:paraId="65295C5C" w14:textId="77777777" w:rsidR="00D22628" w:rsidRDefault="00D22628" w:rsidP="0070041F">
            <w:pPr>
              <w:spacing w:line="240" w:lineRule="auto"/>
              <w:jc w:val="right"/>
            </w:pPr>
            <w:r>
              <w:t>63.2</w:t>
            </w:r>
          </w:p>
        </w:tc>
        <w:tc>
          <w:tcPr>
            <w:tcW w:w="148" w:type="pct"/>
          </w:tcPr>
          <w:p w14:paraId="7EC9322D" w14:textId="77777777" w:rsidR="00D22628" w:rsidRDefault="00D22628" w:rsidP="0070041F">
            <w:pPr>
              <w:spacing w:line="240" w:lineRule="auto"/>
              <w:jc w:val="center"/>
            </w:pPr>
            <w:r w:rsidRPr="00A87624">
              <w:t>±</w:t>
            </w:r>
          </w:p>
        </w:tc>
        <w:tc>
          <w:tcPr>
            <w:tcW w:w="271" w:type="pct"/>
          </w:tcPr>
          <w:p w14:paraId="0796D2C0" w14:textId="77777777" w:rsidR="00D22628" w:rsidRDefault="00D22628" w:rsidP="0070041F">
            <w:pPr>
              <w:spacing w:line="240" w:lineRule="auto"/>
            </w:pPr>
            <w:r>
              <w:t>6.4</w:t>
            </w:r>
          </w:p>
        </w:tc>
        <w:tc>
          <w:tcPr>
            <w:tcW w:w="271" w:type="pct"/>
          </w:tcPr>
          <w:p w14:paraId="401FC087" w14:textId="77777777" w:rsidR="00D22628" w:rsidRDefault="00D22628" w:rsidP="0070041F">
            <w:pPr>
              <w:spacing w:line="240" w:lineRule="auto"/>
              <w:jc w:val="right"/>
            </w:pPr>
            <w:r>
              <w:t>61.8</w:t>
            </w:r>
          </w:p>
        </w:tc>
        <w:tc>
          <w:tcPr>
            <w:tcW w:w="148" w:type="pct"/>
          </w:tcPr>
          <w:p w14:paraId="1D29DE66" w14:textId="77777777" w:rsidR="00D22628" w:rsidRDefault="00D22628" w:rsidP="0070041F">
            <w:pPr>
              <w:spacing w:line="240" w:lineRule="auto"/>
              <w:jc w:val="center"/>
            </w:pPr>
            <w:r w:rsidRPr="00A87624">
              <w:t>±</w:t>
            </w:r>
          </w:p>
        </w:tc>
        <w:tc>
          <w:tcPr>
            <w:tcW w:w="271" w:type="pct"/>
          </w:tcPr>
          <w:p w14:paraId="6A45C359" w14:textId="77777777" w:rsidR="00D22628" w:rsidRDefault="00D22628" w:rsidP="0070041F">
            <w:pPr>
              <w:spacing w:line="240" w:lineRule="auto"/>
            </w:pPr>
            <w:r>
              <w:t>6.8</w:t>
            </w:r>
          </w:p>
        </w:tc>
        <w:tc>
          <w:tcPr>
            <w:tcW w:w="271" w:type="pct"/>
          </w:tcPr>
          <w:p w14:paraId="11641470" w14:textId="77777777" w:rsidR="00D22628" w:rsidRDefault="00D22628" w:rsidP="0070041F">
            <w:pPr>
              <w:spacing w:line="240" w:lineRule="auto"/>
              <w:jc w:val="right"/>
            </w:pPr>
            <w:r>
              <w:t>61.9</w:t>
            </w:r>
          </w:p>
        </w:tc>
        <w:tc>
          <w:tcPr>
            <w:tcW w:w="148" w:type="pct"/>
          </w:tcPr>
          <w:p w14:paraId="4770BDC4" w14:textId="77777777" w:rsidR="00D22628" w:rsidRDefault="00D22628" w:rsidP="0070041F">
            <w:pPr>
              <w:spacing w:line="240" w:lineRule="auto"/>
              <w:jc w:val="center"/>
            </w:pPr>
            <w:r w:rsidRPr="00A87624">
              <w:t>±</w:t>
            </w:r>
          </w:p>
        </w:tc>
        <w:tc>
          <w:tcPr>
            <w:tcW w:w="268" w:type="pct"/>
          </w:tcPr>
          <w:p w14:paraId="4B2CE111" w14:textId="77777777" w:rsidR="00D22628" w:rsidRDefault="00D22628" w:rsidP="0070041F">
            <w:pPr>
              <w:spacing w:line="240" w:lineRule="auto"/>
            </w:pPr>
            <w:r>
              <w:t>5.3</w:t>
            </w:r>
          </w:p>
        </w:tc>
      </w:tr>
      <w:tr w:rsidR="00D22628" w14:paraId="7E2735D2" w14:textId="77777777" w:rsidTr="0070041F">
        <w:tc>
          <w:tcPr>
            <w:tcW w:w="1553" w:type="pct"/>
          </w:tcPr>
          <w:p w14:paraId="4295C5EF" w14:textId="77777777" w:rsidR="00D22628" w:rsidRDefault="00D22628" w:rsidP="0070041F">
            <w:pPr>
              <w:spacing w:line="240" w:lineRule="auto"/>
              <w:ind w:firstLine="142"/>
              <w:jc w:val="left"/>
            </w:pPr>
            <w:r>
              <w:t>Conditioned (SICI) MEP (relative)</w:t>
            </w:r>
          </w:p>
        </w:tc>
        <w:tc>
          <w:tcPr>
            <w:tcW w:w="271" w:type="pct"/>
          </w:tcPr>
          <w:p w14:paraId="06D72B2F" w14:textId="77777777" w:rsidR="00D22628" w:rsidRDefault="00D22628" w:rsidP="0070041F">
            <w:pPr>
              <w:spacing w:line="240" w:lineRule="auto"/>
              <w:jc w:val="right"/>
            </w:pPr>
          </w:p>
        </w:tc>
        <w:tc>
          <w:tcPr>
            <w:tcW w:w="148" w:type="pct"/>
          </w:tcPr>
          <w:p w14:paraId="07A056E3" w14:textId="77777777" w:rsidR="00D22628" w:rsidRDefault="00D22628" w:rsidP="0070041F">
            <w:pPr>
              <w:spacing w:line="240" w:lineRule="auto"/>
              <w:jc w:val="center"/>
            </w:pPr>
          </w:p>
        </w:tc>
        <w:tc>
          <w:tcPr>
            <w:tcW w:w="271" w:type="pct"/>
          </w:tcPr>
          <w:p w14:paraId="2D31E768" w14:textId="77777777" w:rsidR="00D22628" w:rsidRDefault="00D22628" w:rsidP="0070041F">
            <w:pPr>
              <w:spacing w:line="240" w:lineRule="auto"/>
            </w:pPr>
          </w:p>
        </w:tc>
        <w:tc>
          <w:tcPr>
            <w:tcW w:w="271" w:type="pct"/>
          </w:tcPr>
          <w:p w14:paraId="6E87494F" w14:textId="77777777" w:rsidR="00D22628" w:rsidRDefault="00D22628" w:rsidP="0070041F">
            <w:pPr>
              <w:spacing w:line="240" w:lineRule="auto"/>
              <w:jc w:val="right"/>
            </w:pPr>
            <w:r>
              <w:t>54.4</w:t>
            </w:r>
          </w:p>
        </w:tc>
        <w:tc>
          <w:tcPr>
            <w:tcW w:w="148" w:type="pct"/>
          </w:tcPr>
          <w:p w14:paraId="5714554F" w14:textId="77777777" w:rsidR="00D22628" w:rsidRDefault="00D22628" w:rsidP="0070041F">
            <w:pPr>
              <w:spacing w:line="240" w:lineRule="auto"/>
              <w:jc w:val="center"/>
            </w:pPr>
            <w:r w:rsidRPr="00A87624">
              <w:t>±</w:t>
            </w:r>
          </w:p>
        </w:tc>
        <w:tc>
          <w:tcPr>
            <w:tcW w:w="271" w:type="pct"/>
          </w:tcPr>
          <w:p w14:paraId="42198A0C" w14:textId="77777777" w:rsidR="00D22628" w:rsidRDefault="00D22628" w:rsidP="0070041F">
            <w:pPr>
              <w:spacing w:line="240" w:lineRule="auto"/>
            </w:pPr>
            <w:r>
              <w:t>6.3</w:t>
            </w:r>
          </w:p>
        </w:tc>
        <w:tc>
          <w:tcPr>
            <w:tcW w:w="271" w:type="pct"/>
          </w:tcPr>
          <w:p w14:paraId="68D1B9BC" w14:textId="77777777" w:rsidR="00D22628" w:rsidRDefault="00D22628" w:rsidP="0070041F">
            <w:pPr>
              <w:spacing w:line="240" w:lineRule="auto"/>
              <w:jc w:val="right"/>
            </w:pPr>
            <w:r>
              <w:t>58.5</w:t>
            </w:r>
          </w:p>
        </w:tc>
        <w:tc>
          <w:tcPr>
            <w:tcW w:w="148" w:type="pct"/>
          </w:tcPr>
          <w:p w14:paraId="50CF5729" w14:textId="77777777" w:rsidR="00D22628" w:rsidRDefault="00D22628" w:rsidP="0070041F">
            <w:pPr>
              <w:spacing w:line="240" w:lineRule="auto"/>
              <w:jc w:val="center"/>
            </w:pPr>
            <w:r w:rsidRPr="00A87624">
              <w:t>±</w:t>
            </w:r>
          </w:p>
        </w:tc>
        <w:tc>
          <w:tcPr>
            <w:tcW w:w="271" w:type="pct"/>
          </w:tcPr>
          <w:p w14:paraId="3D4F8F05" w14:textId="77777777" w:rsidR="00D22628" w:rsidRDefault="00D22628" w:rsidP="0070041F">
            <w:pPr>
              <w:spacing w:line="240" w:lineRule="auto"/>
            </w:pPr>
            <w:r>
              <w:t>5.2</w:t>
            </w:r>
          </w:p>
        </w:tc>
        <w:tc>
          <w:tcPr>
            <w:tcW w:w="271" w:type="pct"/>
          </w:tcPr>
          <w:p w14:paraId="302E8577" w14:textId="77777777" w:rsidR="00D22628" w:rsidRDefault="00D22628" w:rsidP="0070041F">
            <w:pPr>
              <w:spacing w:line="240" w:lineRule="auto"/>
              <w:jc w:val="right"/>
            </w:pPr>
            <w:r>
              <w:t>59.2</w:t>
            </w:r>
          </w:p>
        </w:tc>
        <w:tc>
          <w:tcPr>
            <w:tcW w:w="148" w:type="pct"/>
          </w:tcPr>
          <w:p w14:paraId="03C2E71F" w14:textId="77777777" w:rsidR="00D22628" w:rsidRDefault="00D22628" w:rsidP="0070041F">
            <w:pPr>
              <w:spacing w:line="240" w:lineRule="auto"/>
              <w:jc w:val="center"/>
            </w:pPr>
            <w:r w:rsidRPr="00A87624">
              <w:t>±</w:t>
            </w:r>
          </w:p>
        </w:tc>
        <w:tc>
          <w:tcPr>
            <w:tcW w:w="271" w:type="pct"/>
          </w:tcPr>
          <w:p w14:paraId="67294F46" w14:textId="77777777" w:rsidR="00D22628" w:rsidRDefault="00D22628" w:rsidP="0070041F">
            <w:pPr>
              <w:spacing w:line="240" w:lineRule="auto"/>
            </w:pPr>
            <w:r>
              <w:t>5.7</w:t>
            </w:r>
          </w:p>
        </w:tc>
        <w:tc>
          <w:tcPr>
            <w:tcW w:w="271" w:type="pct"/>
          </w:tcPr>
          <w:p w14:paraId="36D3276B" w14:textId="77777777" w:rsidR="00D22628" w:rsidRDefault="00D22628" w:rsidP="0070041F">
            <w:pPr>
              <w:spacing w:line="240" w:lineRule="auto"/>
              <w:jc w:val="right"/>
            </w:pPr>
            <w:r>
              <w:t>61.3</w:t>
            </w:r>
          </w:p>
        </w:tc>
        <w:tc>
          <w:tcPr>
            <w:tcW w:w="148" w:type="pct"/>
          </w:tcPr>
          <w:p w14:paraId="5D9BF86E" w14:textId="77777777" w:rsidR="00D22628" w:rsidRDefault="00D22628" w:rsidP="0070041F">
            <w:pPr>
              <w:spacing w:line="240" w:lineRule="auto"/>
              <w:jc w:val="center"/>
            </w:pPr>
            <w:r w:rsidRPr="00A87624">
              <w:t>±</w:t>
            </w:r>
          </w:p>
        </w:tc>
        <w:tc>
          <w:tcPr>
            <w:tcW w:w="268" w:type="pct"/>
          </w:tcPr>
          <w:p w14:paraId="43967585" w14:textId="77777777" w:rsidR="00D22628" w:rsidRDefault="00D22628" w:rsidP="0070041F">
            <w:pPr>
              <w:spacing w:line="240" w:lineRule="auto"/>
            </w:pPr>
            <w:r>
              <w:t>4.6</w:t>
            </w:r>
          </w:p>
        </w:tc>
      </w:tr>
      <w:tr w:rsidR="00D22628" w14:paraId="10B38F50" w14:textId="77777777" w:rsidTr="0070041F">
        <w:tc>
          <w:tcPr>
            <w:tcW w:w="1553" w:type="pct"/>
          </w:tcPr>
          <w:p w14:paraId="4148B692" w14:textId="77777777" w:rsidR="00D22628" w:rsidRDefault="00D22628" w:rsidP="0070041F">
            <w:pPr>
              <w:spacing w:line="240" w:lineRule="auto"/>
              <w:jc w:val="left"/>
            </w:pPr>
            <w:r>
              <w:rPr>
                <w:i/>
              </w:rPr>
              <w:t xml:space="preserve">Evoked MEPs </w:t>
            </w:r>
            <w:r>
              <w:t>(mV)</w:t>
            </w:r>
          </w:p>
        </w:tc>
        <w:tc>
          <w:tcPr>
            <w:tcW w:w="271" w:type="pct"/>
          </w:tcPr>
          <w:p w14:paraId="1D90CD7E" w14:textId="77777777" w:rsidR="00D22628" w:rsidRDefault="00D22628" w:rsidP="0070041F">
            <w:pPr>
              <w:spacing w:line="240" w:lineRule="auto"/>
              <w:jc w:val="right"/>
            </w:pPr>
          </w:p>
        </w:tc>
        <w:tc>
          <w:tcPr>
            <w:tcW w:w="148" w:type="pct"/>
          </w:tcPr>
          <w:p w14:paraId="57281511" w14:textId="77777777" w:rsidR="00D22628" w:rsidRDefault="00D22628" w:rsidP="0070041F">
            <w:pPr>
              <w:spacing w:line="240" w:lineRule="auto"/>
              <w:jc w:val="center"/>
            </w:pPr>
          </w:p>
        </w:tc>
        <w:tc>
          <w:tcPr>
            <w:tcW w:w="271" w:type="pct"/>
          </w:tcPr>
          <w:p w14:paraId="37BD1327" w14:textId="77777777" w:rsidR="00D22628" w:rsidRDefault="00D22628" w:rsidP="0070041F">
            <w:pPr>
              <w:spacing w:line="240" w:lineRule="auto"/>
            </w:pPr>
          </w:p>
        </w:tc>
        <w:tc>
          <w:tcPr>
            <w:tcW w:w="271" w:type="pct"/>
          </w:tcPr>
          <w:p w14:paraId="6B94A12C" w14:textId="77777777" w:rsidR="00D22628" w:rsidRDefault="00D22628" w:rsidP="0070041F">
            <w:pPr>
              <w:spacing w:line="240" w:lineRule="auto"/>
              <w:jc w:val="right"/>
            </w:pPr>
          </w:p>
        </w:tc>
        <w:tc>
          <w:tcPr>
            <w:tcW w:w="148" w:type="pct"/>
          </w:tcPr>
          <w:p w14:paraId="3FF8054D" w14:textId="77777777" w:rsidR="00D22628" w:rsidRDefault="00D22628" w:rsidP="0070041F">
            <w:pPr>
              <w:spacing w:line="240" w:lineRule="auto"/>
              <w:jc w:val="center"/>
            </w:pPr>
          </w:p>
        </w:tc>
        <w:tc>
          <w:tcPr>
            <w:tcW w:w="271" w:type="pct"/>
          </w:tcPr>
          <w:p w14:paraId="28F03F9A" w14:textId="77777777" w:rsidR="00D22628" w:rsidRDefault="00D22628" w:rsidP="0070041F">
            <w:pPr>
              <w:spacing w:line="240" w:lineRule="auto"/>
            </w:pPr>
          </w:p>
        </w:tc>
        <w:tc>
          <w:tcPr>
            <w:tcW w:w="271" w:type="pct"/>
          </w:tcPr>
          <w:p w14:paraId="23C4CE9D" w14:textId="77777777" w:rsidR="00D22628" w:rsidRDefault="00D22628" w:rsidP="0070041F">
            <w:pPr>
              <w:spacing w:line="240" w:lineRule="auto"/>
              <w:jc w:val="right"/>
            </w:pPr>
          </w:p>
        </w:tc>
        <w:tc>
          <w:tcPr>
            <w:tcW w:w="148" w:type="pct"/>
          </w:tcPr>
          <w:p w14:paraId="50372471" w14:textId="77777777" w:rsidR="00D22628" w:rsidRDefault="00D22628" w:rsidP="0070041F">
            <w:pPr>
              <w:spacing w:line="240" w:lineRule="auto"/>
              <w:jc w:val="center"/>
            </w:pPr>
          </w:p>
        </w:tc>
        <w:tc>
          <w:tcPr>
            <w:tcW w:w="271" w:type="pct"/>
          </w:tcPr>
          <w:p w14:paraId="6E7DE0DC" w14:textId="77777777" w:rsidR="00D22628" w:rsidRDefault="00D22628" w:rsidP="0070041F">
            <w:pPr>
              <w:spacing w:line="240" w:lineRule="auto"/>
            </w:pPr>
          </w:p>
        </w:tc>
        <w:tc>
          <w:tcPr>
            <w:tcW w:w="271" w:type="pct"/>
          </w:tcPr>
          <w:p w14:paraId="6E2841A5" w14:textId="77777777" w:rsidR="00D22628" w:rsidRDefault="00D22628" w:rsidP="0070041F">
            <w:pPr>
              <w:spacing w:line="240" w:lineRule="auto"/>
            </w:pPr>
          </w:p>
        </w:tc>
        <w:tc>
          <w:tcPr>
            <w:tcW w:w="148" w:type="pct"/>
          </w:tcPr>
          <w:p w14:paraId="196B3C2C" w14:textId="77777777" w:rsidR="00D22628" w:rsidRDefault="00D22628" w:rsidP="0070041F">
            <w:pPr>
              <w:spacing w:line="240" w:lineRule="auto"/>
              <w:jc w:val="center"/>
            </w:pPr>
          </w:p>
        </w:tc>
        <w:tc>
          <w:tcPr>
            <w:tcW w:w="271" w:type="pct"/>
          </w:tcPr>
          <w:p w14:paraId="41F026BF" w14:textId="77777777" w:rsidR="00D22628" w:rsidRDefault="00D22628" w:rsidP="0070041F">
            <w:pPr>
              <w:spacing w:line="240" w:lineRule="auto"/>
            </w:pPr>
          </w:p>
        </w:tc>
        <w:tc>
          <w:tcPr>
            <w:tcW w:w="271" w:type="pct"/>
          </w:tcPr>
          <w:p w14:paraId="350B4128" w14:textId="77777777" w:rsidR="00D22628" w:rsidRDefault="00D22628" w:rsidP="0070041F">
            <w:pPr>
              <w:spacing w:line="240" w:lineRule="auto"/>
              <w:jc w:val="right"/>
            </w:pPr>
          </w:p>
        </w:tc>
        <w:tc>
          <w:tcPr>
            <w:tcW w:w="148" w:type="pct"/>
          </w:tcPr>
          <w:p w14:paraId="0BCF7839" w14:textId="77777777" w:rsidR="00D22628" w:rsidRDefault="00D22628" w:rsidP="0070041F">
            <w:pPr>
              <w:spacing w:line="240" w:lineRule="auto"/>
              <w:jc w:val="center"/>
            </w:pPr>
          </w:p>
        </w:tc>
        <w:tc>
          <w:tcPr>
            <w:tcW w:w="268" w:type="pct"/>
          </w:tcPr>
          <w:p w14:paraId="3143CA45" w14:textId="77777777" w:rsidR="00D22628" w:rsidRDefault="00D22628" w:rsidP="0070041F">
            <w:pPr>
              <w:spacing w:line="240" w:lineRule="auto"/>
            </w:pPr>
          </w:p>
        </w:tc>
      </w:tr>
      <w:tr w:rsidR="00D22628" w14:paraId="6E317FD2" w14:textId="77777777" w:rsidTr="0070041F">
        <w:tc>
          <w:tcPr>
            <w:tcW w:w="1553" w:type="pct"/>
          </w:tcPr>
          <w:p w14:paraId="538DA629" w14:textId="77777777" w:rsidR="00D22628" w:rsidRDefault="00D22628" w:rsidP="0070041F">
            <w:pPr>
              <w:spacing w:line="240" w:lineRule="auto"/>
              <w:ind w:firstLine="142"/>
              <w:jc w:val="left"/>
            </w:pPr>
            <w:r>
              <w:t>100% MVC</w:t>
            </w:r>
          </w:p>
        </w:tc>
        <w:tc>
          <w:tcPr>
            <w:tcW w:w="271" w:type="pct"/>
          </w:tcPr>
          <w:p w14:paraId="7C2C5246" w14:textId="77777777" w:rsidR="00D22628" w:rsidRDefault="00D22628" w:rsidP="0070041F">
            <w:pPr>
              <w:spacing w:line="240" w:lineRule="auto"/>
              <w:jc w:val="right"/>
            </w:pPr>
            <w:r>
              <w:t>2.96</w:t>
            </w:r>
          </w:p>
        </w:tc>
        <w:tc>
          <w:tcPr>
            <w:tcW w:w="148" w:type="pct"/>
          </w:tcPr>
          <w:p w14:paraId="4B5D5066" w14:textId="77777777" w:rsidR="00D22628" w:rsidRDefault="00D22628" w:rsidP="0070041F">
            <w:pPr>
              <w:spacing w:line="240" w:lineRule="auto"/>
              <w:jc w:val="center"/>
            </w:pPr>
            <w:r>
              <w:t>±</w:t>
            </w:r>
          </w:p>
        </w:tc>
        <w:tc>
          <w:tcPr>
            <w:tcW w:w="271" w:type="pct"/>
          </w:tcPr>
          <w:p w14:paraId="55E23464" w14:textId="77777777" w:rsidR="00D22628" w:rsidRDefault="00D22628" w:rsidP="0070041F">
            <w:pPr>
              <w:spacing w:line="240" w:lineRule="auto"/>
            </w:pPr>
            <w:r>
              <w:t>1.14</w:t>
            </w:r>
          </w:p>
        </w:tc>
        <w:tc>
          <w:tcPr>
            <w:tcW w:w="271" w:type="pct"/>
          </w:tcPr>
          <w:p w14:paraId="6200CA46" w14:textId="77777777" w:rsidR="00D22628" w:rsidRDefault="00D22628" w:rsidP="0070041F">
            <w:pPr>
              <w:spacing w:line="240" w:lineRule="auto"/>
              <w:jc w:val="right"/>
            </w:pPr>
            <w:r>
              <w:t>3.31</w:t>
            </w:r>
          </w:p>
        </w:tc>
        <w:tc>
          <w:tcPr>
            <w:tcW w:w="148" w:type="pct"/>
          </w:tcPr>
          <w:p w14:paraId="535CD97D" w14:textId="77777777" w:rsidR="00D22628" w:rsidRDefault="00D22628" w:rsidP="0070041F">
            <w:pPr>
              <w:spacing w:line="240" w:lineRule="auto"/>
              <w:jc w:val="center"/>
            </w:pPr>
            <w:r>
              <w:t>±</w:t>
            </w:r>
          </w:p>
        </w:tc>
        <w:tc>
          <w:tcPr>
            <w:tcW w:w="271" w:type="pct"/>
          </w:tcPr>
          <w:p w14:paraId="2C106621" w14:textId="77777777" w:rsidR="00D22628" w:rsidRDefault="00D22628" w:rsidP="0070041F">
            <w:pPr>
              <w:spacing w:line="240" w:lineRule="auto"/>
            </w:pPr>
            <w:r>
              <w:t>1.27</w:t>
            </w:r>
          </w:p>
        </w:tc>
        <w:tc>
          <w:tcPr>
            <w:tcW w:w="271" w:type="pct"/>
          </w:tcPr>
          <w:p w14:paraId="0C2AD20A" w14:textId="77777777" w:rsidR="00D22628" w:rsidRDefault="00D22628" w:rsidP="0070041F">
            <w:pPr>
              <w:spacing w:line="240" w:lineRule="auto"/>
              <w:jc w:val="right"/>
            </w:pPr>
            <w:r>
              <w:t>2.98</w:t>
            </w:r>
          </w:p>
        </w:tc>
        <w:tc>
          <w:tcPr>
            <w:tcW w:w="148" w:type="pct"/>
          </w:tcPr>
          <w:p w14:paraId="61C87923" w14:textId="77777777" w:rsidR="00D22628" w:rsidRDefault="00D22628" w:rsidP="0070041F">
            <w:pPr>
              <w:spacing w:line="240" w:lineRule="auto"/>
              <w:jc w:val="center"/>
            </w:pPr>
            <w:r>
              <w:t>±</w:t>
            </w:r>
          </w:p>
        </w:tc>
        <w:tc>
          <w:tcPr>
            <w:tcW w:w="271" w:type="pct"/>
          </w:tcPr>
          <w:p w14:paraId="62DC13B2" w14:textId="77777777" w:rsidR="00D22628" w:rsidRDefault="00D22628" w:rsidP="0070041F">
            <w:pPr>
              <w:spacing w:line="240" w:lineRule="auto"/>
            </w:pPr>
            <w:r>
              <w:t>1.02</w:t>
            </w:r>
          </w:p>
        </w:tc>
        <w:tc>
          <w:tcPr>
            <w:tcW w:w="271" w:type="pct"/>
          </w:tcPr>
          <w:p w14:paraId="2FEC87A8" w14:textId="77777777" w:rsidR="00D22628" w:rsidRDefault="00D22628" w:rsidP="0070041F">
            <w:pPr>
              <w:spacing w:line="240" w:lineRule="auto"/>
            </w:pPr>
            <w:r>
              <w:t>3.01</w:t>
            </w:r>
          </w:p>
        </w:tc>
        <w:tc>
          <w:tcPr>
            <w:tcW w:w="148" w:type="pct"/>
          </w:tcPr>
          <w:p w14:paraId="201CF267" w14:textId="77777777" w:rsidR="00D22628" w:rsidRDefault="00D22628" w:rsidP="0070041F">
            <w:pPr>
              <w:spacing w:line="240" w:lineRule="auto"/>
              <w:jc w:val="center"/>
            </w:pPr>
            <w:r>
              <w:t>±</w:t>
            </w:r>
          </w:p>
        </w:tc>
        <w:tc>
          <w:tcPr>
            <w:tcW w:w="271" w:type="pct"/>
          </w:tcPr>
          <w:p w14:paraId="118C2001" w14:textId="77777777" w:rsidR="00D22628" w:rsidRDefault="00D22628" w:rsidP="0070041F">
            <w:pPr>
              <w:spacing w:line="240" w:lineRule="auto"/>
            </w:pPr>
            <w:r>
              <w:t>1.20</w:t>
            </w:r>
          </w:p>
        </w:tc>
        <w:tc>
          <w:tcPr>
            <w:tcW w:w="271" w:type="pct"/>
          </w:tcPr>
          <w:p w14:paraId="47B47DE3" w14:textId="77777777" w:rsidR="00D22628" w:rsidRDefault="00D22628" w:rsidP="0070041F">
            <w:pPr>
              <w:spacing w:line="240" w:lineRule="auto"/>
              <w:jc w:val="right"/>
            </w:pPr>
            <w:r>
              <w:t>2.96</w:t>
            </w:r>
          </w:p>
        </w:tc>
        <w:tc>
          <w:tcPr>
            <w:tcW w:w="148" w:type="pct"/>
          </w:tcPr>
          <w:p w14:paraId="724E37CA" w14:textId="77777777" w:rsidR="00D22628" w:rsidRDefault="00D22628" w:rsidP="0070041F">
            <w:pPr>
              <w:spacing w:line="240" w:lineRule="auto"/>
              <w:jc w:val="center"/>
            </w:pPr>
            <w:r>
              <w:t>±</w:t>
            </w:r>
          </w:p>
        </w:tc>
        <w:tc>
          <w:tcPr>
            <w:tcW w:w="268" w:type="pct"/>
          </w:tcPr>
          <w:p w14:paraId="3DBF47C7" w14:textId="77777777" w:rsidR="00D22628" w:rsidRDefault="00D22628" w:rsidP="0070041F">
            <w:pPr>
              <w:spacing w:line="240" w:lineRule="auto"/>
            </w:pPr>
            <w:r>
              <w:t>1.13</w:t>
            </w:r>
          </w:p>
        </w:tc>
      </w:tr>
      <w:tr w:rsidR="00D22628" w14:paraId="0FFD1B40" w14:textId="77777777" w:rsidTr="0070041F">
        <w:tc>
          <w:tcPr>
            <w:tcW w:w="1553" w:type="pct"/>
          </w:tcPr>
          <w:p w14:paraId="7C019605" w14:textId="77777777" w:rsidR="00D22628" w:rsidRDefault="00D22628" w:rsidP="0070041F">
            <w:pPr>
              <w:spacing w:line="240" w:lineRule="auto"/>
              <w:ind w:firstLine="142"/>
              <w:jc w:val="left"/>
            </w:pPr>
            <w:r>
              <w:t>75% MVC</w:t>
            </w:r>
          </w:p>
        </w:tc>
        <w:tc>
          <w:tcPr>
            <w:tcW w:w="271" w:type="pct"/>
          </w:tcPr>
          <w:p w14:paraId="63E52C09" w14:textId="77777777" w:rsidR="00D22628" w:rsidRDefault="00D22628" w:rsidP="0070041F">
            <w:pPr>
              <w:spacing w:line="240" w:lineRule="auto"/>
              <w:jc w:val="right"/>
            </w:pPr>
            <w:r>
              <w:t>3.17</w:t>
            </w:r>
          </w:p>
        </w:tc>
        <w:tc>
          <w:tcPr>
            <w:tcW w:w="148" w:type="pct"/>
          </w:tcPr>
          <w:p w14:paraId="69D73699" w14:textId="77777777" w:rsidR="00D22628" w:rsidRDefault="00D22628" w:rsidP="0070041F">
            <w:pPr>
              <w:spacing w:line="240" w:lineRule="auto"/>
              <w:jc w:val="center"/>
            </w:pPr>
            <w:r>
              <w:t>±</w:t>
            </w:r>
          </w:p>
        </w:tc>
        <w:tc>
          <w:tcPr>
            <w:tcW w:w="271" w:type="pct"/>
          </w:tcPr>
          <w:p w14:paraId="005689EA" w14:textId="77777777" w:rsidR="00D22628" w:rsidRDefault="00D22628" w:rsidP="0070041F">
            <w:pPr>
              <w:spacing w:line="240" w:lineRule="auto"/>
            </w:pPr>
            <w:r>
              <w:t>1.20</w:t>
            </w:r>
          </w:p>
        </w:tc>
        <w:tc>
          <w:tcPr>
            <w:tcW w:w="271" w:type="pct"/>
          </w:tcPr>
          <w:p w14:paraId="12F592ED" w14:textId="77777777" w:rsidR="00D22628" w:rsidRDefault="00D22628" w:rsidP="0070041F">
            <w:pPr>
              <w:spacing w:line="240" w:lineRule="auto"/>
              <w:jc w:val="right"/>
            </w:pPr>
            <w:r>
              <w:t>3.35</w:t>
            </w:r>
          </w:p>
        </w:tc>
        <w:tc>
          <w:tcPr>
            <w:tcW w:w="148" w:type="pct"/>
          </w:tcPr>
          <w:p w14:paraId="72125B6C" w14:textId="77777777" w:rsidR="00D22628" w:rsidRDefault="00D22628" w:rsidP="0070041F">
            <w:pPr>
              <w:spacing w:line="240" w:lineRule="auto"/>
              <w:jc w:val="center"/>
            </w:pPr>
            <w:r>
              <w:t>±</w:t>
            </w:r>
          </w:p>
        </w:tc>
        <w:tc>
          <w:tcPr>
            <w:tcW w:w="271" w:type="pct"/>
          </w:tcPr>
          <w:p w14:paraId="454A37D3" w14:textId="77777777" w:rsidR="00D22628" w:rsidRDefault="00D22628" w:rsidP="0070041F">
            <w:pPr>
              <w:spacing w:line="240" w:lineRule="auto"/>
            </w:pPr>
            <w:r>
              <w:t>1.19</w:t>
            </w:r>
          </w:p>
        </w:tc>
        <w:tc>
          <w:tcPr>
            <w:tcW w:w="271" w:type="pct"/>
          </w:tcPr>
          <w:p w14:paraId="4B4C73CA" w14:textId="77777777" w:rsidR="00D22628" w:rsidRDefault="00D22628" w:rsidP="0070041F">
            <w:pPr>
              <w:spacing w:line="240" w:lineRule="auto"/>
              <w:jc w:val="right"/>
            </w:pPr>
            <w:r>
              <w:t>3.29</w:t>
            </w:r>
          </w:p>
        </w:tc>
        <w:tc>
          <w:tcPr>
            <w:tcW w:w="148" w:type="pct"/>
          </w:tcPr>
          <w:p w14:paraId="4F02F9ED" w14:textId="77777777" w:rsidR="00D22628" w:rsidRDefault="00D22628" w:rsidP="0070041F">
            <w:pPr>
              <w:spacing w:line="240" w:lineRule="auto"/>
              <w:jc w:val="center"/>
            </w:pPr>
            <w:r>
              <w:t>±</w:t>
            </w:r>
          </w:p>
        </w:tc>
        <w:tc>
          <w:tcPr>
            <w:tcW w:w="271" w:type="pct"/>
          </w:tcPr>
          <w:p w14:paraId="403AE85E" w14:textId="77777777" w:rsidR="00D22628" w:rsidRDefault="00D22628" w:rsidP="0070041F">
            <w:pPr>
              <w:spacing w:line="240" w:lineRule="auto"/>
            </w:pPr>
            <w:r>
              <w:t>1.06</w:t>
            </w:r>
          </w:p>
        </w:tc>
        <w:tc>
          <w:tcPr>
            <w:tcW w:w="271" w:type="pct"/>
          </w:tcPr>
          <w:p w14:paraId="2EF12DE0" w14:textId="77777777" w:rsidR="00D22628" w:rsidRDefault="00D22628" w:rsidP="0070041F">
            <w:pPr>
              <w:spacing w:line="240" w:lineRule="auto"/>
            </w:pPr>
            <w:r>
              <w:t>3.39</w:t>
            </w:r>
          </w:p>
        </w:tc>
        <w:tc>
          <w:tcPr>
            <w:tcW w:w="148" w:type="pct"/>
          </w:tcPr>
          <w:p w14:paraId="7579A80A" w14:textId="77777777" w:rsidR="00D22628" w:rsidRDefault="00D22628" w:rsidP="0070041F">
            <w:pPr>
              <w:spacing w:line="240" w:lineRule="auto"/>
              <w:jc w:val="center"/>
            </w:pPr>
            <w:r>
              <w:t>±</w:t>
            </w:r>
          </w:p>
        </w:tc>
        <w:tc>
          <w:tcPr>
            <w:tcW w:w="271" w:type="pct"/>
          </w:tcPr>
          <w:p w14:paraId="57307447" w14:textId="77777777" w:rsidR="00D22628" w:rsidRDefault="00D22628" w:rsidP="0070041F">
            <w:pPr>
              <w:spacing w:line="240" w:lineRule="auto"/>
            </w:pPr>
            <w:r>
              <w:t>1.21</w:t>
            </w:r>
          </w:p>
        </w:tc>
        <w:tc>
          <w:tcPr>
            <w:tcW w:w="271" w:type="pct"/>
          </w:tcPr>
          <w:p w14:paraId="78E9B051" w14:textId="77777777" w:rsidR="00D22628" w:rsidRDefault="00D22628" w:rsidP="0070041F">
            <w:pPr>
              <w:spacing w:line="240" w:lineRule="auto"/>
              <w:jc w:val="right"/>
            </w:pPr>
            <w:r>
              <w:t>3.44</w:t>
            </w:r>
          </w:p>
        </w:tc>
        <w:tc>
          <w:tcPr>
            <w:tcW w:w="148" w:type="pct"/>
          </w:tcPr>
          <w:p w14:paraId="381DFC2D" w14:textId="77777777" w:rsidR="00D22628" w:rsidRDefault="00D22628" w:rsidP="0070041F">
            <w:pPr>
              <w:spacing w:line="240" w:lineRule="auto"/>
              <w:jc w:val="center"/>
            </w:pPr>
            <w:r>
              <w:t>±</w:t>
            </w:r>
          </w:p>
        </w:tc>
        <w:tc>
          <w:tcPr>
            <w:tcW w:w="268" w:type="pct"/>
          </w:tcPr>
          <w:p w14:paraId="716021C9" w14:textId="77777777" w:rsidR="00D22628" w:rsidRDefault="00D22628" w:rsidP="0070041F">
            <w:pPr>
              <w:spacing w:line="240" w:lineRule="auto"/>
            </w:pPr>
            <w:r>
              <w:t>1.37</w:t>
            </w:r>
          </w:p>
        </w:tc>
      </w:tr>
      <w:tr w:rsidR="00D22628" w14:paraId="41571D14" w14:textId="77777777" w:rsidTr="0070041F">
        <w:tc>
          <w:tcPr>
            <w:tcW w:w="1553" w:type="pct"/>
            <w:tcBorders>
              <w:bottom w:val="single" w:sz="4" w:space="0" w:color="auto"/>
            </w:tcBorders>
          </w:tcPr>
          <w:p w14:paraId="7C0B2A35" w14:textId="77777777" w:rsidR="00D22628" w:rsidRDefault="00D22628" w:rsidP="0070041F">
            <w:pPr>
              <w:spacing w:line="240" w:lineRule="auto"/>
              <w:ind w:firstLine="142"/>
              <w:jc w:val="left"/>
            </w:pPr>
            <w:r>
              <w:t>50% MVC</w:t>
            </w:r>
          </w:p>
        </w:tc>
        <w:tc>
          <w:tcPr>
            <w:tcW w:w="271" w:type="pct"/>
            <w:tcBorders>
              <w:bottom w:val="single" w:sz="4" w:space="0" w:color="auto"/>
            </w:tcBorders>
          </w:tcPr>
          <w:p w14:paraId="535F29CA" w14:textId="77777777" w:rsidR="00D22628" w:rsidRDefault="00D22628" w:rsidP="0070041F">
            <w:pPr>
              <w:spacing w:line="240" w:lineRule="auto"/>
              <w:jc w:val="right"/>
            </w:pPr>
            <w:r>
              <w:t>3.50</w:t>
            </w:r>
          </w:p>
        </w:tc>
        <w:tc>
          <w:tcPr>
            <w:tcW w:w="148" w:type="pct"/>
            <w:tcBorders>
              <w:bottom w:val="single" w:sz="4" w:space="0" w:color="auto"/>
            </w:tcBorders>
          </w:tcPr>
          <w:p w14:paraId="04D31203" w14:textId="77777777" w:rsidR="00D22628" w:rsidRDefault="00D22628" w:rsidP="0070041F">
            <w:pPr>
              <w:spacing w:line="240" w:lineRule="auto"/>
              <w:jc w:val="center"/>
            </w:pPr>
            <w:r>
              <w:t>±</w:t>
            </w:r>
          </w:p>
        </w:tc>
        <w:tc>
          <w:tcPr>
            <w:tcW w:w="271" w:type="pct"/>
            <w:tcBorders>
              <w:bottom w:val="single" w:sz="4" w:space="0" w:color="auto"/>
            </w:tcBorders>
          </w:tcPr>
          <w:p w14:paraId="3066B896" w14:textId="77777777" w:rsidR="00D22628" w:rsidRDefault="00D22628" w:rsidP="0070041F">
            <w:pPr>
              <w:spacing w:line="240" w:lineRule="auto"/>
            </w:pPr>
            <w:r>
              <w:t>1.43</w:t>
            </w:r>
          </w:p>
        </w:tc>
        <w:tc>
          <w:tcPr>
            <w:tcW w:w="271" w:type="pct"/>
            <w:tcBorders>
              <w:bottom w:val="single" w:sz="4" w:space="0" w:color="auto"/>
            </w:tcBorders>
          </w:tcPr>
          <w:p w14:paraId="6FC40E82" w14:textId="77777777" w:rsidR="00D22628" w:rsidRDefault="00D22628" w:rsidP="0070041F">
            <w:pPr>
              <w:spacing w:line="240" w:lineRule="auto"/>
              <w:jc w:val="right"/>
            </w:pPr>
            <w:r>
              <w:t>3.26</w:t>
            </w:r>
          </w:p>
        </w:tc>
        <w:tc>
          <w:tcPr>
            <w:tcW w:w="148" w:type="pct"/>
            <w:tcBorders>
              <w:bottom w:val="single" w:sz="4" w:space="0" w:color="auto"/>
            </w:tcBorders>
          </w:tcPr>
          <w:p w14:paraId="4F6D7E06" w14:textId="77777777" w:rsidR="00D22628" w:rsidRDefault="00D22628" w:rsidP="0070041F">
            <w:pPr>
              <w:spacing w:line="240" w:lineRule="auto"/>
              <w:jc w:val="center"/>
            </w:pPr>
            <w:r>
              <w:t>±</w:t>
            </w:r>
          </w:p>
        </w:tc>
        <w:tc>
          <w:tcPr>
            <w:tcW w:w="271" w:type="pct"/>
            <w:tcBorders>
              <w:bottom w:val="single" w:sz="4" w:space="0" w:color="auto"/>
            </w:tcBorders>
          </w:tcPr>
          <w:p w14:paraId="36887C21" w14:textId="77777777" w:rsidR="00D22628" w:rsidRDefault="00D22628" w:rsidP="0070041F">
            <w:pPr>
              <w:spacing w:line="240" w:lineRule="auto"/>
            </w:pPr>
            <w:r>
              <w:t>1.28</w:t>
            </w:r>
          </w:p>
        </w:tc>
        <w:tc>
          <w:tcPr>
            <w:tcW w:w="271" w:type="pct"/>
            <w:tcBorders>
              <w:bottom w:val="single" w:sz="4" w:space="0" w:color="auto"/>
            </w:tcBorders>
          </w:tcPr>
          <w:p w14:paraId="2D0ED090" w14:textId="77777777" w:rsidR="00D22628" w:rsidRDefault="00D22628" w:rsidP="0070041F">
            <w:pPr>
              <w:spacing w:line="240" w:lineRule="auto"/>
              <w:jc w:val="right"/>
            </w:pPr>
            <w:r>
              <w:t>3.59</w:t>
            </w:r>
          </w:p>
        </w:tc>
        <w:tc>
          <w:tcPr>
            <w:tcW w:w="148" w:type="pct"/>
            <w:tcBorders>
              <w:bottom w:val="single" w:sz="4" w:space="0" w:color="auto"/>
            </w:tcBorders>
          </w:tcPr>
          <w:p w14:paraId="2C63DE3C" w14:textId="77777777" w:rsidR="00D22628" w:rsidRDefault="00D22628" w:rsidP="0070041F">
            <w:pPr>
              <w:spacing w:line="240" w:lineRule="auto"/>
              <w:jc w:val="center"/>
            </w:pPr>
            <w:r>
              <w:t>±</w:t>
            </w:r>
          </w:p>
        </w:tc>
        <w:tc>
          <w:tcPr>
            <w:tcW w:w="271" w:type="pct"/>
            <w:tcBorders>
              <w:bottom w:val="single" w:sz="4" w:space="0" w:color="auto"/>
            </w:tcBorders>
          </w:tcPr>
          <w:p w14:paraId="0E5166F0" w14:textId="77777777" w:rsidR="00D22628" w:rsidRDefault="00D22628" w:rsidP="0070041F">
            <w:pPr>
              <w:spacing w:line="240" w:lineRule="auto"/>
            </w:pPr>
            <w:r>
              <w:t>1.21</w:t>
            </w:r>
          </w:p>
        </w:tc>
        <w:tc>
          <w:tcPr>
            <w:tcW w:w="271" w:type="pct"/>
            <w:tcBorders>
              <w:bottom w:val="single" w:sz="4" w:space="0" w:color="auto"/>
            </w:tcBorders>
          </w:tcPr>
          <w:p w14:paraId="63E6AF12" w14:textId="77777777" w:rsidR="00D22628" w:rsidRDefault="00D22628" w:rsidP="0070041F">
            <w:pPr>
              <w:spacing w:line="240" w:lineRule="auto"/>
            </w:pPr>
            <w:r>
              <w:t>3.72</w:t>
            </w:r>
          </w:p>
        </w:tc>
        <w:tc>
          <w:tcPr>
            <w:tcW w:w="148" w:type="pct"/>
            <w:tcBorders>
              <w:bottom w:val="single" w:sz="4" w:space="0" w:color="auto"/>
            </w:tcBorders>
          </w:tcPr>
          <w:p w14:paraId="23D733FC" w14:textId="77777777" w:rsidR="00D22628" w:rsidRDefault="00D22628" w:rsidP="0070041F">
            <w:pPr>
              <w:spacing w:line="240" w:lineRule="auto"/>
              <w:jc w:val="center"/>
            </w:pPr>
            <w:r>
              <w:t>±</w:t>
            </w:r>
          </w:p>
        </w:tc>
        <w:tc>
          <w:tcPr>
            <w:tcW w:w="271" w:type="pct"/>
            <w:tcBorders>
              <w:bottom w:val="single" w:sz="4" w:space="0" w:color="auto"/>
            </w:tcBorders>
          </w:tcPr>
          <w:p w14:paraId="11F21A59" w14:textId="77777777" w:rsidR="00D22628" w:rsidRDefault="00D22628" w:rsidP="0070041F">
            <w:pPr>
              <w:spacing w:line="240" w:lineRule="auto"/>
            </w:pPr>
            <w:r>
              <w:t>1.63</w:t>
            </w:r>
          </w:p>
        </w:tc>
        <w:tc>
          <w:tcPr>
            <w:tcW w:w="271" w:type="pct"/>
            <w:tcBorders>
              <w:bottom w:val="single" w:sz="4" w:space="0" w:color="auto"/>
            </w:tcBorders>
          </w:tcPr>
          <w:p w14:paraId="0FE98CF8" w14:textId="77777777" w:rsidR="00D22628" w:rsidRDefault="00D22628" w:rsidP="0070041F">
            <w:pPr>
              <w:spacing w:line="240" w:lineRule="auto"/>
              <w:jc w:val="right"/>
            </w:pPr>
            <w:r>
              <w:t>3.71</w:t>
            </w:r>
          </w:p>
        </w:tc>
        <w:tc>
          <w:tcPr>
            <w:tcW w:w="148" w:type="pct"/>
            <w:tcBorders>
              <w:bottom w:val="single" w:sz="4" w:space="0" w:color="auto"/>
            </w:tcBorders>
          </w:tcPr>
          <w:p w14:paraId="0DD1C842" w14:textId="77777777" w:rsidR="00D22628" w:rsidRDefault="00D22628" w:rsidP="0070041F">
            <w:pPr>
              <w:spacing w:line="240" w:lineRule="auto"/>
              <w:jc w:val="center"/>
            </w:pPr>
            <w:r>
              <w:t>±</w:t>
            </w:r>
          </w:p>
        </w:tc>
        <w:tc>
          <w:tcPr>
            <w:tcW w:w="268" w:type="pct"/>
            <w:tcBorders>
              <w:bottom w:val="single" w:sz="4" w:space="0" w:color="auto"/>
            </w:tcBorders>
          </w:tcPr>
          <w:p w14:paraId="43FC4E5D" w14:textId="77777777" w:rsidR="00D22628" w:rsidRDefault="00D22628" w:rsidP="0070041F">
            <w:pPr>
              <w:spacing w:line="240" w:lineRule="auto"/>
            </w:pPr>
            <w:r>
              <w:t>1.41</w:t>
            </w:r>
          </w:p>
        </w:tc>
      </w:tr>
    </w:tbl>
    <w:p w14:paraId="29DF56D4" w14:textId="77777777" w:rsidR="00D22628" w:rsidRPr="00D22628" w:rsidRDefault="00D22628" w:rsidP="00D22628">
      <w:pPr>
        <w:tabs>
          <w:tab w:val="left" w:pos="1291"/>
        </w:tabs>
      </w:pPr>
      <w:bookmarkStart w:id="17" w:name="_GoBack"/>
      <w:bookmarkEnd w:id="17"/>
    </w:p>
    <w:sectPr w:rsidR="00D22628" w:rsidRPr="00D22628" w:rsidSect="00D22628">
      <w:pgSz w:w="16838" w:h="11906" w:orient="landscape"/>
      <w:pgMar w:top="1440" w:right="1440" w:bottom="1440" w:left="1440" w:header="680"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A04CD5" w15:done="0"/>
  <w15:commentEx w15:paraId="17C0C83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94EEC" w14:textId="77777777" w:rsidR="000B70E3" w:rsidRDefault="000B70E3" w:rsidP="00A311EC">
      <w:pPr>
        <w:spacing w:line="240" w:lineRule="auto"/>
      </w:pPr>
      <w:r>
        <w:separator/>
      </w:r>
    </w:p>
  </w:endnote>
  <w:endnote w:type="continuationSeparator" w:id="0">
    <w:p w14:paraId="624C1730" w14:textId="77777777" w:rsidR="000B70E3" w:rsidRDefault="000B70E3" w:rsidP="00A311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D402F" w14:textId="22B995C4" w:rsidR="000B70E3" w:rsidRDefault="000B70E3">
    <w:pPr>
      <w:pStyle w:val="Footer"/>
      <w:jc w:val="right"/>
    </w:pPr>
    <w:r>
      <w:fldChar w:fldCharType="begin"/>
    </w:r>
    <w:r>
      <w:instrText xml:space="preserve"> PAGE   \* MERGEFORMAT </w:instrText>
    </w:r>
    <w:r>
      <w:fldChar w:fldCharType="separate"/>
    </w:r>
    <w:r w:rsidR="00774DB1">
      <w:rPr>
        <w:noProof/>
      </w:rPr>
      <w:t>30</w:t>
    </w:r>
    <w:r>
      <w:rPr>
        <w:noProof/>
      </w:rPr>
      <w:fldChar w:fldCharType="end"/>
    </w:r>
  </w:p>
  <w:p w14:paraId="185417A7" w14:textId="77777777" w:rsidR="000B70E3" w:rsidRDefault="000B70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E6ABD" w14:textId="77777777" w:rsidR="000B70E3" w:rsidRDefault="000B70E3" w:rsidP="00A311EC">
      <w:pPr>
        <w:spacing w:line="240" w:lineRule="auto"/>
      </w:pPr>
      <w:r>
        <w:separator/>
      </w:r>
    </w:p>
  </w:footnote>
  <w:footnote w:type="continuationSeparator" w:id="0">
    <w:p w14:paraId="5C85D6B4" w14:textId="77777777" w:rsidR="000B70E3" w:rsidRDefault="000B70E3" w:rsidP="00A311E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D13F3" w14:textId="387AF24E" w:rsidR="000B70E3" w:rsidRDefault="000B70E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9B07B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4161A11"/>
    <w:multiLevelType w:val="hybridMultilevel"/>
    <w:tmpl w:val="CC3811FA"/>
    <w:lvl w:ilvl="0" w:tplc="196C90D6">
      <w:start w:val="130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en-US" w:vendorID="64" w:dllVersion="131078" w:nlCheck="1" w:checkStyle="0"/>
  <w:activeWritingStyle w:appName="MSWord" w:lang="en-GB" w:vendorID="64" w:dllVersion="131078" w:nlCheck="1" w:checkStyle="0"/>
  <w:activeWritingStyle w:appName="MSWord" w:lang="es-ES_tradnl" w:vendorID="64" w:dllVersion="131078" w:nlCheck="1" w:checkStyle="0"/>
  <w:activeWritingStyle w:appName="MSWord" w:lang="es-ES" w:vendorID="64" w:dllVersion="131078" w:nlCheck="1" w:checkStyle="0"/>
  <w:activeWritingStyle w:appName="MSWord" w:lang="fr-FR" w:vendorID="64" w:dllVersion="131078"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d Sci Sports Exerci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ezvxfpkzv29ie2fzkx2ztx59ewr5aaxftp&quot;&gt;references&lt;record-ids&gt;&lt;item&gt;476&lt;/item&gt;&lt;item&gt;524&lt;/item&gt;&lt;item&gt;564&lt;/item&gt;&lt;item&gt;582&lt;/item&gt;&lt;item&gt;601&lt;/item&gt;&lt;item&gt;610&lt;/item&gt;&lt;item&gt;662&lt;/item&gt;&lt;item&gt;861&lt;/item&gt;&lt;item&gt;862&lt;/item&gt;&lt;item&gt;885&lt;/item&gt;&lt;item&gt;1125&lt;/item&gt;&lt;item&gt;1232&lt;/item&gt;&lt;item&gt;1236&lt;/item&gt;&lt;item&gt;1283&lt;/item&gt;&lt;item&gt;1287&lt;/item&gt;&lt;item&gt;1292&lt;/item&gt;&lt;item&gt;1300&lt;/item&gt;&lt;item&gt;1308&lt;/item&gt;&lt;item&gt;1309&lt;/item&gt;&lt;item&gt;1316&lt;/item&gt;&lt;item&gt;1318&lt;/item&gt;&lt;item&gt;1319&lt;/item&gt;&lt;item&gt;1320&lt;/item&gt;&lt;item&gt;1321&lt;/item&gt;&lt;item&gt;1322&lt;/item&gt;&lt;item&gt;1354&lt;/item&gt;&lt;item&gt;1355&lt;/item&gt;&lt;item&gt;1358&lt;/item&gt;&lt;item&gt;1359&lt;/item&gt;&lt;item&gt;1362&lt;/item&gt;&lt;item&gt;1397&lt;/item&gt;&lt;item&gt;1401&lt;/item&gt;&lt;item&gt;1402&lt;/item&gt;&lt;item&gt;1403&lt;/item&gt;&lt;item&gt;1410&lt;/item&gt;&lt;item&gt;1418&lt;/item&gt;&lt;item&gt;1419&lt;/item&gt;&lt;item&gt;1427&lt;/item&gt;&lt;item&gt;1429&lt;/item&gt;&lt;item&gt;1430&lt;/item&gt;&lt;item&gt;1431&lt;/item&gt;&lt;item&gt;1433&lt;/item&gt;&lt;item&gt;1434&lt;/item&gt;&lt;item&gt;1439&lt;/item&gt;&lt;item&gt;1443&lt;/item&gt;&lt;item&gt;1444&lt;/item&gt;&lt;item&gt;1445&lt;/item&gt;&lt;/record-ids&gt;&lt;/item&gt;&lt;/Libraries&gt;"/>
  </w:docVars>
  <w:rsids>
    <w:rsidRoot w:val="00020FE8"/>
    <w:rsid w:val="00007EB8"/>
    <w:rsid w:val="00012F5B"/>
    <w:rsid w:val="000133F5"/>
    <w:rsid w:val="00014AD2"/>
    <w:rsid w:val="00020FE8"/>
    <w:rsid w:val="000271ED"/>
    <w:rsid w:val="00035872"/>
    <w:rsid w:val="000400CC"/>
    <w:rsid w:val="00042C72"/>
    <w:rsid w:val="00044FD1"/>
    <w:rsid w:val="0005225A"/>
    <w:rsid w:val="00052276"/>
    <w:rsid w:val="00053A68"/>
    <w:rsid w:val="0005638C"/>
    <w:rsid w:val="00060733"/>
    <w:rsid w:val="00061CE6"/>
    <w:rsid w:val="00064D41"/>
    <w:rsid w:val="00070D20"/>
    <w:rsid w:val="00073AEA"/>
    <w:rsid w:val="000775CD"/>
    <w:rsid w:val="000802C8"/>
    <w:rsid w:val="00081FB8"/>
    <w:rsid w:val="00083B45"/>
    <w:rsid w:val="000909F0"/>
    <w:rsid w:val="000940DB"/>
    <w:rsid w:val="000948D3"/>
    <w:rsid w:val="00096FA5"/>
    <w:rsid w:val="000A153D"/>
    <w:rsid w:val="000A255D"/>
    <w:rsid w:val="000A3CD5"/>
    <w:rsid w:val="000A7479"/>
    <w:rsid w:val="000B317A"/>
    <w:rsid w:val="000B3FE2"/>
    <w:rsid w:val="000B70E3"/>
    <w:rsid w:val="000B7808"/>
    <w:rsid w:val="000C0CC0"/>
    <w:rsid w:val="000C4FDA"/>
    <w:rsid w:val="000D45E5"/>
    <w:rsid w:val="000D52C2"/>
    <w:rsid w:val="000D66AF"/>
    <w:rsid w:val="000D66B9"/>
    <w:rsid w:val="000D7063"/>
    <w:rsid w:val="000E01D5"/>
    <w:rsid w:val="000E2649"/>
    <w:rsid w:val="000E3D25"/>
    <w:rsid w:val="000E6B1A"/>
    <w:rsid w:val="000E6E65"/>
    <w:rsid w:val="000F17CC"/>
    <w:rsid w:val="000F3BDB"/>
    <w:rsid w:val="000F7C66"/>
    <w:rsid w:val="0010231D"/>
    <w:rsid w:val="00104D52"/>
    <w:rsid w:val="001238E2"/>
    <w:rsid w:val="0012502A"/>
    <w:rsid w:val="00125C8C"/>
    <w:rsid w:val="00126B0D"/>
    <w:rsid w:val="00136F6A"/>
    <w:rsid w:val="00144CD0"/>
    <w:rsid w:val="00150518"/>
    <w:rsid w:val="00152609"/>
    <w:rsid w:val="00152BA5"/>
    <w:rsid w:val="00155D76"/>
    <w:rsid w:val="00156E37"/>
    <w:rsid w:val="00157662"/>
    <w:rsid w:val="00165234"/>
    <w:rsid w:val="00172AAB"/>
    <w:rsid w:val="00181145"/>
    <w:rsid w:val="001834BE"/>
    <w:rsid w:val="00184390"/>
    <w:rsid w:val="001A0A36"/>
    <w:rsid w:val="001A1E9B"/>
    <w:rsid w:val="001A3577"/>
    <w:rsid w:val="001A4B19"/>
    <w:rsid w:val="001A6A1F"/>
    <w:rsid w:val="001B083F"/>
    <w:rsid w:val="001B1120"/>
    <w:rsid w:val="001C1C1B"/>
    <w:rsid w:val="001C5E36"/>
    <w:rsid w:val="001C795D"/>
    <w:rsid w:val="001D2169"/>
    <w:rsid w:val="001D2193"/>
    <w:rsid w:val="001D2FF3"/>
    <w:rsid w:val="001D387B"/>
    <w:rsid w:val="001D4BA1"/>
    <w:rsid w:val="001E103C"/>
    <w:rsid w:val="001E13E8"/>
    <w:rsid w:val="001F366E"/>
    <w:rsid w:val="001F7167"/>
    <w:rsid w:val="001F7747"/>
    <w:rsid w:val="0020135E"/>
    <w:rsid w:val="002026C2"/>
    <w:rsid w:val="0020278C"/>
    <w:rsid w:val="00203DC7"/>
    <w:rsid w:val="002235A0"/>
    <w:rsid w:val="00224FB2"/>
    <w:rsid w:val="00225A70"/>
    <w:rsid w:val="00227F0B"/>
    <w:rsid w:val="00233880"/>
    <w:rsid w:val="002351E5"/>
    <w:rsid w:val="00236D21"/>
    <w:rsid w:val="00240635"/>
    <w:rsid w:val="0024125C"/>
    <w:rsid w:val="002474FE"/>
    <w:rsid w:val="00247F47"/>
    <w:rsid w:val="00250704"/>
    <w:rsid w:val="00256143"/>
    <w:rsid w:val="00256A85"/>
    <w:rsid w:val="00256FB1"/>
    <w:rsid w:val="002574B2"/>
    <w:rsid w:val="00260EA1"/>
    <w:rsid w:val="0026452B"/>
    <w:rsid w:val="00270ABC"/>
    <w:rsid w:val="002830B3"/>
    <w:rsid w:val="00284514"/>
    <w:rsid w:val="002906BF"/>
    <w:rsid w:val="002928BD"/>
    <w:rsid w:val="002933FF"/>
    <w:rsid w:val="00295AC9"/>
    <w:rsid w:val="002A3527"/>
    <w:rsid w:val="002A7C9A"/>
    <w:rsid w:val="002C1E55"/>
    <w:rsid w:val="002C3614"/>
    <w:rsid w:val="002C5313"/>
    <w:rsid w:val="002C62D4"/>
    <w:rsid w:val="002C7309"/>
    <w:rsid w:val="002E3A25"/>
    <w:rsid w:val="002E7F15"/>
    <w:rsid w:val="002F018E"/>
    <w:rsid w:val="002F30D6"/>
    <w:rsid w:val="002F5CF5"/>
    <w:rsid w:val="002F7183"/>
    <w:rsid w:val="00300805"/>
    <w:rsid w:val="003012EB"/>
    <w:rsid w:val="00315777"/>
    <w:rsid w:val="003179A7"/>
    <w:rsid w:val="0032312F"/>
    <w:rsid w:val="00323FDB"/>
    <w:rsid w:val="00326809"/>
    <w:rsid w:val="00333A59"/>
    <w:rsid w:val="00336A0A"/>
    <w:rsid w:val="00337442"/>
    <w:rsid w:val="00340026"/>
    <w:rsid w:val="0034156B"/>
    <w:rsid w:val="0034398F"/>
    <w:rsid w:val="00365907"/>
    <w:rsid w:val="00366114"/>
    <w:rsid w:val="00370702"/>
    <w:rsid w:val="0037284A"/>
    <w:rsid w:val="00373FD0"/>
    <w:rsid w:val="0038234F"/>
    <w:rsid w:val="00386B46"/>
    <w:rsid w:val="0039147C"/>
    <w:rsid w:val="00395948"/>
    <w:rsid w:val="00396644"/>
    <w:rsid w:val="003B160F"/>
    <w:rsid w:val="003B1C3C"/>
    <w:rsid w:val="003B1E71"/>
    <w:rsid w:val="003B34DD"/>
    <w:rsid w:val="003B4698"/>
    <w:rsid w:val="003C2B37"/>
    <w:rsid w:val="003D628B"/>
    <w:rsid w:val="003E0956"/>
    <w:rsid w:val="003F0520"/>
    <w:rsid w:val="003F36BA"/>
    <w:rsid w:val="003F5F2C"/>
    <w:rsid w:val="0041541D"/>
    <w:rsid w:val="00421DE9"/>
    <w:rsid w:val="00422413"/>
    <w:rsid w:val="00423589"/>
    <w:rsid w:val="00430CF7"/>
    <w:rsid w:val="00434873"/>
    <w:rsid w:val="00435F3C"/>
    <w:rsid w:val="00441161"/>
    <w:rsid w:val="00442333"/>
    <w:rsid w:val="00442A6A"/>
    <w:rsid w:val="00442DF9"/>
    <w:rsid w:val="00443391"/>
    <w:rsid w:val="00452C80"/>
    <w:rsid w:val="00457FD3"/>
    <w:rsid w:val="00471B12"/>
    <w:rsid w:val="00476425"/>
    <w:rsid w:val="004912D1"/>
    <w:rsid w:val="0049661B"/>
    <w:rsid w:val="00497433"/>
    <w:rsid w:val="004A15ED"/>
    <w:rsid w:val="004A3BF0"/>
    <w:rsid w:val="004A5814"/>
    <w:rsid w:val="004A60E7"/>
    <w:rsid w:val="004B0693"/>
    <w:rsid w:val="004B6564"/>
    <w:rsid w:val="004B7754"/>
    <w:rsid w:val="004B7B60"/>
    <w:rsid w:val="004C635E"/>
    <w:rsid w:val="004D50A3"/>
    <w:rsid w:val="004E3725"/>
    <w:rsid w:val="00505377"/>
    <w:rsid w:val="005069CF"/>
    <w:rsid w:val="00512F54"/>
    <w:rsid w:val="00513B4C"/>
    <w:rsid w:val="005164E6"/>
    <w:rsid w:val="00522D06"/>
    <w:rsid w:val="00530289"/>
    <w:rsid w:val="005343E4"/>
    <w:rsid w:val="0053481C"/>
    <w:rsid w:val="00535C09"/>
    <w:rsid w:val="0054442E"/>
    <w:rsid w:val="00544B46"/>
    <w:rsid w:val="00556B09"/>
    <w:rsid w:val="005656BF"/>
    <w:rsid w:val="00567B85"/>
    <w:rsid w:val="00581EC2"/>
    <w:rsid w:val="005823A2"/>
    <w:rsid w:val="0058407B"/>
    <w:rsid w:val="005868D0"/>
    <w:rsid w:val="00586EC0"/>
    <w:rsid w:val="00591F67"/>
    <w:rsid w:val="00592D76"/>
    <w:rsid w:val="00593D05"/>
    <w:rsid w:val="00596BB0"/>
    <w:rsid w:val="005A0061"/>
    <w:rsid w:val="005A0709"/>
    <w:rsid w:val="005A0D6E"/>
    <w:rsid w:val="005A12DF"/>
    <w:rsid w:val="005A1FC3"/>
    <w:rsid w:val="005A21B0"/>
    <w:rsid w:val="005A699A"/>
    <w:rsid w:val="005A76C4"/>
    <w:rsid w:val="005B046A"/>
    <w:rsid w:val="005C0797"/>
    <w:rsid w:val="005C1368"/>
    <w:rsid w:val="005C49AF"/>
    <w:rsid w:val="005D220D"/>
    <w:rsid w:val="005D5577"/>
    <w:rsid w:val="005D71DC"/>
    <w:rsid w:val="005E285F"/>
    <w:rsid w:val="005E5326"/>
    <w:rsid w:val="005F1A59"/>
    <w:rsid w:val="005F6AF3"/>
    <w:rsid w:val="00601295"/>
    <w:rsid w:val="00602E6E"/>
    <w:rsid w:val="00604D70"/>
    <w:rsid w:val="00612964"/>
    <w:rsid w:val="0061373B"/>
    <w:rsid w:val="00617BB0"/>
    <w:rsid w:val="00621C5F"/>
    <w:rsid w:val="00627D3B"/>
    <w:rsid w:val="0063661A"/>
    <w:rsid w:val="006405D3"/>
    <w:rsid w:val="006431F7"/>
    <w:rsid w:val="00646C23"/>
    <w:rsid w:val="00654C04"/>
    <w:rsid w:val="00657431"/>
    <w:rsid w:val="00666F09"/>
    <w:rsid w:val="00667E3F"/>
    <w:rsid w:val="006716F1"/>
    <w:rsid w:val="00672323"/>
    <w:rsid w:val="00673724"/>
    <w:rsid w:val="006739E0"/>
    <w:rsid w:val="0068049B"/>
    <w:rsid w:val="00680C55"/>
    <w:rsid w:val="00683249"/>
    <w:rsid w:val="006A093D"/>
    <w:rsid w:val="006A18B5"/>
    <w:rsid w:val="006A2840"/>
    <w:rsid w:val="006A6011"/>
    <w:rsid w:val="006B269D"/>
    <w:rsid w:val="006C181A"/>
    <w:rsid w:val="006C42E3"/>
    <w:rsid w:val="006C45A7"/>
    <w:rsid w:val="006C600F"/>
    <w:rsid w:val="006D3ECE"/>
    <w:rsid w:val="006E0C8E"/>
    <w:rsid w:val="006E1C33"/>
    <w:rsid w:val="006E5810"/>
    <w:rsid w:val="006E6741"/>
    <w:rsid w:val="006F6823"/>
    <w:rsid w:val="00702666"/>
    <w:rsid w:val="00712E9E"/>
    <w:rsid w:val="00722CAA"/>
    <w:rsid w:val="0072351C"/>
    <w:rsid w:val="007238CC"/>
    <w:rsid w:val="00724CCB"/>
    <w:rsid w:val="00726CC6"/>
    <w:rsid w:val="00734466"/>
    <w:rsid w:val="007379DC"/>
    <w:rsid w:val="007405B0"/>
    <w:rsid w:val="00742649"/>
    <w:rsid w:val="00742C49"/>
    <w:rsid w:val="00743268"/>
    <w:rsid w:val="00743A00"/>
    <w:rsid w:val="00746270"/>
    <w:rsid w:val="007470C5"/>
    <w:rsid w:val="007529B1"/>
    <w:rsid w:val="00761459"/>
    <w:rsid w:val="00764A05"/>
    <w:rsid w:val="00766127"/>
    <w:rsid w:val="00766DDC"/>
    <w:rsid w:val="00772697"/>
    <w:rsid w:val="00774DB1"/>
    <w:rsid w:val="00775C90"/>
    <w:rsid w:val="00780D3B"/>
    <w:rsid w:val="00780E0A"/>
    <w:rsid w:val="007843ED"/>
    <w:rsid w:val="007B094B"/>
    <w:rsid w:val="007B3B33"/>
    <w:rsid w:val="007C11E6"/>
    <w:rsid w:val="007C3BF9"/>
    <w:rsid w:val="007D39B1"/>
    <w:rsid w:val="007E0DD7"/>
    <w:rsid w:val="007E1937"/>
    <w:rsid w:val="007E1F5F"/>
    <w:rsid w:val="007F03AC"/>
    <w:rsid w:val="0080141A"/>
    <w:rsid w:val="00804C6B"/>
    <w:rsid w:val="00811F7C"/>
    <w:rsid w:val="008128A2"/>
    <w:rsid w:val="00820B70"/>
    <w:rsid w:val="00822F86"/>
    <w:rsid w:val="008310DA"/>
    <w:rsid w:val="008326A0"/>
    <w:rsid w:val="00836640"/>
    <w:rsid w:val="00871F28"/>
    <w:rsid w:val="008755B0"/>
    <w:rsid w:val="00885CDC"/>
    <w:rsid w:val="00890AC0"/>
    <w:rsid w:val="00891D9C"/>
    <w:rsid w:val="008A4737"/>
    <w:rsid w:val="008A563C"/>
    <w:rsid w:val="008A6FF5"/>
    <w:rsid w:val="008B02B5"/>
    <w:rsid w:val="008B32A8"/>
    <w:rsid w:val="008B66A3"/>
    <w:rsid w:val="008B79A2"/>
    <w:rsid w:val="008B7B19"/>
    <w:rsid w:val="008C07E1"/>
    <w:rsid w:val="008C12CB"/>
    <w:rsid w:val="008C2B2B"/>
    <w:rsid w:val="008C3E56"/>
    <w:rsid w:val="008C4E0B"/>
    <w:rsid w:val="008C7184"/>
    <w:rsid w:val="008C72ED"/>
    <w:rsid w:val="008D2E07"/>
    <w:rsid w:val="008D64C6"/>
    <w:rsid w:val="008E3865"/>
    <w:rsid w:val="008E5554"/>
    <w:rsid w:val="008F6766"/>
    <w:rsid w:val="008F76EA"/>
    <w:rsid w:val="0090094D"/>
    <w:rsid w:val="00901DE9"/>
    <w:rsid w:val="00901E65"/>
    <w:rsid w:val="00906F98"/>
    <w:rsid w:val="009070CB"/>
    <w:rsid w:val="00907E25"/>
    <w:rsid w:val="009112DB"/>
    <w:rsid w:val="00911383"/>
    <w:rsid w:val="009137C1"/>
    <w:rsid w:val="0091577C"/>
    <w:rsid w:val="00925D84"/>
    <w:rsid w:val="00925FF5"/>
    <w:rsid w:val="00927890"/>
    <w:rsid w:val="009331BA"/>
    <w:rsid w:val="00935B15"/>
    <w:rsid w:val="0094136E"/>
    <w:rsid w:val="00950042"/>
    <w:rsid w:val="00963D5D"/>
    <w:rsid w:val="00965C5D"/>
    <w:rsid w:val="0098360B"/>
    <w:rsid w:val="00992497"/>
    <w:rsid w:val="00994521"/>
    <w:rsid w:val="00997254"/>
    <w:rsid w:val="009A2EF8"/>
    <w:rsid w:val="009A71B9"/>
    <w:rsid w:val="009B05F3"/>
    <w:rsid w:val="009B3402"/>
    <w:rsid w:val="009B700F"/>
    <w:rsid w:val="009C05CB"/>
    <w:rsid w:val="009C1CF5"/>
    <w:rsid w:val="009C5243"/>
    <w:rsid w:val="009C610B"/>
    <w:rsid w:val="009D4769"/>
    <w:rsid w:val="009D5723"/>
    <w:rsid w:val="009D69BA"/>
    <w:rsid w:val="009F6FB8"/>
    <w:rsid w:val="009F7723"/>
    <w:rsid w:val="00A0080B"/>
    <w:rsid w:val="00A02D9A"/>
    <w:rsid w:val="00A037B3"/>
    <w:rsid w:val="00A053A4"/>
    <w:rsid w:val="00A07BE7"/>
    <w:rsid w:val="00A1561B"/>
    <w:rsid w:val="00A159CD"/>
    <w:rsid w:val="00A20094"/>
    <w:rsid w:val="00A23B61"/>
    <w:rsid w:val="00A311EC"/>
    <w:rsid w:val="00A320CE"/>
    <w:rsid w:val="00A321FB"/>
    <w:rsid w:val="00A42789"/>
    <w:rsid w:val="00A5516B"/>
    <w:rsid w:val="00A5577E"/>
    <w:rsid w:val="00A56FE8"/>
    <w:rsid w:val="00A63EB4"/>
    <w:rsid w:val="00A67BBB"/>
    <w:rsid w:val="00A7109F"/>
    <w:rsid w:val="00A7366E"/>
    <w:rsid w:val="00A819B4"/>
    <w:rsid w:val="00A90430"/>
    <w:rsid w:val="00A95A1A"/>
    <w:rsid w:val="00A968C9"/>
    <w:rsid w:val="00AA0761"/>
    <w:rsid w:val="00AA2EA8"/>
    <w:rsid w:val="00AB0AB7"/>
    <w:rsid w:val="00AD3A05"/>
    <w:rsid w:val="00AE03A1"/>
    <w:rsid w:val="00AE264D"/>
    <w:rsid w:val="00AE7A6A"/>
    <w:rsid w:val="00AF25A6"/>
    <w:rsid w:val="00AF2D90"/>
    <w:rsid w:val="00AF4D7A"/>
    <w:rsid w:val="00AF701B"/>
    <w:rsid w:val="00AF747D"/>
    <w:rsid w:val="00AF7747"/>
    <w:rsid w:val="00B00B65"/>
    <w:rsid w:val="00B03ECD"/>
    <w:rsid w:val="00B0445A"/>
    <w:rsid w:val="00B07CC8"/>
    <w:rsid w:val="00B07EAD"/>
    <w:rsid w:val="00B1080B"/>
    <w:rsid w:val="00B32C03"/>
    <w:rsid w:val="00B35248"/>
    <w:rsid w:val="00B35C1B"/>
    <w:rsid w:val="00B37F56"/>
    <w:rsid w:val="00B457D0"/>
    <w:rsid w:val="00B621E2"/>
    <w:rsid w:val="00B62890"/>
    <w:rsid w:val="00B63B56"/>
    <w:rsid w:val="00B66100"/>
    <w:rsid w:val="00B7027B"/>
    <w:rsid w:val="00B703B4"/>
    <w:rsid w:val="00B70A27"/>
    <w:rsid w:val="00B73C9A"/>
    <w:rsid w:val="00B85CB2"/>
    <w:rsid w:val="00B86E4F"/>
    <w:rsid w:val="00B933F1"/>
    <w:rsid w:val="00B949D5"/>
    <w:rsid w:val="00B966CD"/>
    <w:rsid w:val="00B978B4"/>
    <w:rsid w:val="00BA0352"/>
    <w:rsid w:val="00BA1269"/>
    <w:rsid w:val="00BA4884"/>
    <w:rsid w:val="00BB6E89"/>
    <w:rsid w:val="00BC5CE8"/>
    <w:rsid w:val="00BC6079"/>
    <w:rsid w:val="00BC693A"/>
    <w:rsid w:val="00BC6951"/>
    <w:rsid w:val="00BD0D0F"/>
    <w:rsid w:val="00BD1813"/>
    <w:rsid w:val="00BD7632"/>
    <w:rsid w:val="00BE1370"/>
    <w:rsid w:val="00BF20A7"/>
    <w:rsid w:val="00BF5F54"/>
    <w:rsid w:val="00BF784D"/>
    <w:rsid w:val="00C015B2"/>
    <w:rsid w:val="00C03B99"/>
    <w:rsid w:val="00C254AF"/>
    <w:rsid w:val="00C3095A"/>
    <w:rsid w:val="00C36D8D"/>
    <w:rsid w:val="00C448D6"/>
    <w:rsid w:val="00C4496C"/>
    <w:rsid w:val="00C45703"/>
    <w:rsid w:val="00C47397"/>
    <w:rsid w:val="00C56EE2"/>
    <w:rsid w:val="00C57F07"/>
    <w:rsid w:val="00C6015F"/>
    <w:rsid w:val="00C6138D"/>
    <w:rsid w:val="00C6215B"/>
    <w:rsid w:val="00C658EA"/>
    <w:rsid w:val="00C66803"/>
    <w:rsid w:val="00C715E6"/>
    <w:rsid w:val="00C73ECC"/>
    <w:rsid w:val="00C76FC2"/>
    <w:rsid w:val="00C77045"/>
    <w:rsid w:val="00C77F47"/>
    <w:rsid w:val="00C80DEE"/>
    <w:rsid w:val="00C839B2"/>
    <w:rsid w:val="00C92830"/>
    <w:rsid w:val="00C9500A"/>
    <w:rsid w:val="00CA30B4"/>
    <w:rsid w:val="00CA6F49"/>
    <w:rsid w:val="00CB4810"/>
    <w:rsid w:val="00CB4A72"/>
    <w:rsid w:val="00CC65F6"/>
    <w:rsid w:val="00CD12B2"/>
    <w:rsid w:val="00CE286F"/>
    <w:rsid w:val="00CE5025"/>
    <w:rsid w:val="00CE6958"/>
    <w:rsid w:val="00CE7F9F"/>
    <w:rsid w:val="00CF2AC3"/>
    <w:rsid w:val="00CF48FE"/>
    <w:rsid w:val="00CF7EB0"/>
    <w:rsid w:val="00D020FA"/>
    <w:rsid w:val="00D03206"/>
    <w:rsid w:val="00D04188"/>
    <w:rsid w:val="00D067F8"/>
    <w:rsid w:val="00D20A09"/>
    <w:rsid w:val="00D22628"/>
    <w:rsid w:val="00D264EF"/>
    <w:rsid w:val="00D33481"/>
    <w:rsid w:val="00D47887"/>
    <w:rsid w:val="00D50835"/>
    <w:rsid w:val="00D5218B"/>
    <w:rsid w:val="00D60777"/>
    <w:rsid w:val="00D61441"/>
    <w:rsid w:val="00D61A81"/>
    <w:rsid w:val="00D6250B"/>
    <w:rsid w:val="00D675FC"/>
    <w:rsid w:val="00D7309E"/>
    <w:rsid w:val="00D751F0"/>
    <w:rsid w:val="00D8575B"/>
    <w:rsid w:val="00D91399"/>
    <w:rsid w:val="00D92136"/>
    <w:rsid w:val="00D925E2"/>
    <w:rsid w:val="00D92AC6"/>
    <w:rsid w:val="00D94684"/>
    <w:rsid w:val="00D96D44"/>
    <w:rsid w:val="00DA02DE"/>
    <w:rsid w:val="00DA1188"/>
    <w:rsid w:val="00DA2844"/>
    <w:rsid w:val="00DA33E8"/>
    <w:rsid w:val="00DA495E"/>
    <w:rsid w:val="00DA5EAE"/>
    <w:rsid w:val="00DB0034"/>
    <w:rsid w:val="00DC03EF"/>
    <w:rsid w:val="00DC1378"/>
    <w:rsid w:val="00DC5DCB"/>
    <w:rsid w:val="00DD24CC"/>
    <w:rsid w:val="00DE5CF4"/>
    <w:rsid w:val="00DF23AA"/>
    <w:rsid w:val="00E02F0A"/>
    <w:rsid w:val="00E04C94"/>
    <w:rsid w:val="00E05780"/>
    <w:rsid w:val="00E107C2"/>
    <w:rsid w:val="00E24622"/>
    <w:rsid w:val="00E30A13"/>
    <w:rsid w:val="00E3305D"/>
    <w:rsid w:val="00E44016"/>
    <w:rsid w:val="00E44691"/>
    <w:rsid w:val="00E45425"/>
    <w:rsid w:val="00E458F5"/>
    <w:rsid w:val="00E51295"/>
    <w:rsid w:val="00E60255"/>
    <w:rsid w:val="00E62D42"/>
    <w:rsid w:val="00E67283"/>
    <w:rsid w:val="00E72F25"/>
    <w:rsid w:val="00E744CC"/>
    <w:rsid w:val="00E76586"/>
    <w:rsid w:val="00E81378"/>
    <w:rsid w:val="00E85A57"/>
    <w:rsid w:val="00E92931"/>
    <w:rsid w:val="00E97DB7"/>
    <w:rsid w:val="00EA3391"/>
    <w:rsid w:val="00EA4F2E"/>
    <w:rsid w:val="00EA51D1"/>
    <w:rsid w:val="00EB0BF8"/>
    <w:rsid w:val="00EB5CBF"/>
    <w:rsid w:val="00EC0E54"/>
    <w:rsid w:val="00EC3DC7"/>
    <w:rsid w:val="00ED08E5"/>
    <w:rsid w:val="00ED165D"/>
    <w:rsid w:val="00ED6780"/>
    <w:rsid w:val="00ED7DE9"/>
    <w:rsid w:val="00EE18FE"/>
    <w:rsid w:val="00EE1A45"/>
    <w:rsid w:val="00EE26AD"/>
    <w:rsid w:val="00EF003D"/>
    <w:rsid w:val="00EF0610"/>
    <w:rsid w:val="00EF2138"/>
    <w:rsid w:val="00EF6DE1"/>
    <w:rsid w:val="00F01540"/>
    <w:rsid w:val="00F01FFA"/>
    <w:rsid w:val="00F02142"/>
    <w:rsid w:val="00F04618"/>
    <w:rsid w:val="00F0536C"/>
    <w:rsid w:val="00F074E7"/>
    <w:rsid w:val="00F200AB"/>
    <w:rsid w:val="00F219A9"/>
    <w:rsid w:val="00F25CA0"/>
    <w:rsid w:val="00F27C3C"/>
    <w:rsid w:val="00F3095C"/>
    <w:rsid w:val="00F33412"/>
    <w:rsid w:val="00F40924"/>
    <w:rsid w:val="00F42783"/>
    <w:rsid w:val="00F428B9"/>
    <w:rsid w:val="00F43EDE"/>
    <w:rsid w:val="00F44BE1"/>
    <w:rsid w:val="00F52F54"/>
    <w:rsid w:val="00F56A31"/>
    <w:rsid w:val="00F56A36"/>
    <w:rsid w:val="00F60270"/>
    <w:rsid w:val="00F61CC9"/>
    <w:rsid w:val="00F64E3B"/>
    <w:rsid w:val="00F65056"/>
    <w:rsid w:val="00F66744"/>
    <w:rsid w:val="00F70A40"/>
    <w:rsid w:val="00F76A29"/>
    <w:rsid w:val="00F76BD8"/>
    <w:rsid w:val="00F76D99"/>
    <w:rsid w:val="00F77C71"/>
    <w:rsid w:val="00F862F5"/>
    <w:rsid w:val="00F86538"/>
    <w:rsid w:val="00F86994"/>
    <w:rsid w:val="00F90032"/>
    <w:rsid w:val="00F9527B"/>
    <w:rsid w:val="00FA0746"/>
    <w:rsid w:val="00FA6D83"/>
    <w:rsid w:val="00FB1A3F"/>
    <w:rsid w:val="00FB2496"/>
    <w:rsid w:val="00FB7527"/>
    <w:rsid w:val="00FD3B49"/>
    <w:rsid w:val="00FD4D2D"/>
    <w:rsid w:val="00FD64F3"/>
    <w:rsid w:val="00FD750F"/>
    <w:rsid w:val="00FD757A"/>
    <w:rsid w:val="00FE3315"/>
    <w:rsid w:val="00FE691D"/>
    <w:rsid w:val="00FF69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88B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2D4"/>
    <w:pPr>
      <w:spacing w:line="360"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E02F0A"/>
    <w:pPr>
      <w:keepNext/>
      <w:spacing w:after="120"/>
      <w:jc w:val="center"/>
      <w:outlineLvl w:val="0"/>
    </w:pPr>
    <w:rPr>
      <w:rFonts w:eastAsia="Times New Roman"/>
      <w:b/>
      <w:bCs/>
      <w:caps/>
      <w:kern w:val="32"/>
      <w:szCs w:val="24"/>
      <w:lang w:val="x-none"/>
    </w:rPr>
  </w:style>
  <w:style w:type="paragraph" w:styleId="Heading2">
    <w:name w:val="heading 2"/>
    <w:basedOn w:val="Normal"/>
    <w:next w:val="Normal"/>
    <w:link w:val="Heading2Char"/>
    <w:autoRedefine/>
    <w:uiPriority w:val="9"/>
    <w:qFormat/>
    <w:rsid w:val="00592D76"/>
    <w:pPr>
      <w:keepNext/>
      <w:spacing w:after="120"/>
      <w:jc w:val="center"/>
      <w:outlineLvl w:val="1"/>
    </w:pPr>
    <w:rPr>
      <w:rFonts w:eastAsia="Times New Roman"/>
      <w:b/>
      <w:bCs/>
      <w:iCs/>
      <w:szCs w:val="28"/>
      <w:lang w:val="x-none"/>
    </w:rPr>
  </w:style>
  <w:style w:type="paragraph" w:styleId="Heading3">
    <w:name w:val="heading 3"/>
    <w:basedOn w:val="Normal"/>
    <w:next w:val="Normal"/>
    <w:link w:val="Heading3Char"/>
    <w:uiPriority w:val="9"/>
    <w:qFormat/>
    <w:rsid w:val="00F42783"/>
    <w:pPr>
      <w:keepNext/>
      <w:jc w:val="left"/>
      <w:outlineLvl w:val="2"/>
    </w:pPr>
    <w:rPr>
      <w:rFonts w:eastAsia="Times New Roman"/>
      <w:b/>
      <w:bCs/>
      <w:szCs w:val="26"/>
      <w:lang w:val="x-none"/>
    </w:rPr>
  </w:style>
  <w:style w:type="paragraph" w:styleId="Heading4">
    <w:name w:val="heading 4"/>
    <w:basedOn w:val="Normal"/>
    <w:next w:val="Normal"/>
    <w:link w:val="Heading4Char"/>
    <w:uiPriority w:val="9"/>
    <w:qFormat/>
    <w:rsid w:val="00233880"/>
    <w:pPr>
      <w:keepNext/>
      <w:outlineLvl w:val="3"/>
    </w:pPr>
    <w:rPr>
      <w:rFonts w:eastAsia="Times New Roman"/>
      <w:bCs/>
      <w:i/>
      <w:szCs w:val="28"/>
    </w:rPr>
  </w:style>
  <w:style w:type="paragraph" w:styleId="Heading5">
    <w:name w:val="heading 5"/>
    <w:basedOn w:val="Normal"/>
    <w:next w:val="Normal"/>
    <w:link w:val="Heading5Char"/>
    <w:uiPriority w:val="9"/>
    <w:qFormat/>
    <w:rsid w:val="003B1E71"/>
    <w:pPr>
      <w:spacing w:before="240" w:after="60"/>
      <w:jc w:val="left"/>
      <w:outlineLvl w:val="4"/>
    </w:pPr>
    <w:rPr>
      <w:rFonts w:eastAsia="Times New Roman"/>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02F0A"/>
    <w:rPr>
      <w:rFonts w:ascii="Times New Roman" w:eastAsia="Times New Roman" w:hAnsi="Times New Roman"/>
      <w:b/>
      <w:bCs/>
      <w:caps/>
      <w:kern w:val="32"/>
      <w:sz w:val="24"/>
      <w:szCs w:val="24"/>
      <w:lang w:val="x-none" w:eastAsia="en-US"/>
    </w:rPr>
  </w:style>
  <w:style w:type="character" w:customStyle="1" w:styleId="Heading2Char">
    <w:name w:val="Heading 2 Char"/>
    <w:link w:val="Heading2"/>
    <w:uiPriority w:val="9"/>
    <w:rsid w:val="00592D76"/>
    <w:rPr>
      <w:rFonts w:ascii="Times New Roman" w:eastAsia="Times New Roman" w:hAnsi="Times New Roman"/>
      <w:b/>
      <w:bCs/>
      <w:iCs/>
      <w:sz w:val="24"/>
      <w:szCs w:val="28"/>
      <w:lang w:val="x-none" w:eastAsia="en-US"/>
    </w:rPr>
  </w:style>
  <w:style w:type="character" w:customStyle="1" w:styleId="Heading3Char">
    <w:name w:val="Heading 3 Char"/>
    <w:link w:val="Heading3"/>
    <w:uiPriority w:val="9"/>
    <w:rsid w:val="00F42783"/>
    <w:rPr>
      <w:rFonts w:ascii="Times New Roman" w:eastAsia="Times New Roman" w:hAnsi="Times New Roman"/>
      <w:b/>
      <w:bCs/>
      <w:sz w:val="24"/>
      <w:szCs w:val="26"/>
      <w:lang w:val="x-none" w:eastAsia="en-US"/>
    </w:rPr>
  </w:style>
  <w:style w:type="character" w:customStyle="1" w:styleId="Heading4Char">
    <w:name w:val="Heading 4 Char"/>
    <w:link w:val="Heading4"/>
    <w:uiPriority w:val="9"/>
    <w:rsid w:val="00233880"/>
    <w:rPr>
      <w:rFonts w:ascii="Times New Roman" w:eastAsia="Times New Roman" w:hAnsi="Times New Roman"/>
      <w:bCs/>
      <w:i/>
      <w:sz w:val="24"/>
      <w:szCs w:val="28"/>
      <w:lang w:eastAsia="en-US"/>
    </w:rPr>
  </w:style>
  <w:style w:type="paragraph" w:styleId="Caption">
    <w:name w:val="caption"/>
    <w:basedOn w:val="Normal"/>
    <w:next w:val="Normal"/>
    <w:uiPriority w:val="35"/>
    <w:qFormat/>
    <w:rsid w:val="003B1E71"/>
    <w:rPr>
      <w:bCs/>
      <w:sz w:val="20"/>
      <w:szCs w:val="20"/>
    </w:rPr>
  </w:style>
  <w:style w:type="paragraph" w:styleId="Title">
    <w:name w:val="Title"/>
    <w:basedOn w:val="Normal"/>
    <w:next w:val="Normal"/>
    <w:link w:val="TitleChar"/>
    <w:uiPriority w:val="10"/>
    <w:qFormat/>
    <w:rsid w:val="003B1E7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3B1E71"/>
    <w:rPr>
      <w:rFonts w:ascii="Cambria" w:eastAsia="Times New Roman" w:hAnsi="Cambria"/>
      <w:b/>
      <w:bCs/>
      <w:kern w:val="28"/>
      <w:sz w:val="32"/>
      <w:szCs w:val="32"/>
    </w:rPr>
  </w:style>
  <w:style w:type="paragraph" w:customStyle="1" w:styleId="MediumGrid2-Accent11">
    <w:name w:val="Medium Grid 2 - Accent 11"/>
    <w:aliases w:val="Notes"/>
    <w:uiPriority w:val="1"/>
    <w:qFormat/>
    <w:rsid w:val="003B1E71"/>
    <w:rPr>
      <w:szCs w:val="22"/>
      <w:lang w:eastAsia="en-US"/>
    </w:rPr>
  </w:style>
  <w:style w:type="paragraph" w:customStyle="1" w:styleId="TOCHeading1">
    <w:name w:val="TOC Heading1"/>
    <w:basedOn w:val="Heading1"/>
    <w:next w:val="Normal"/>
    <w:uiPriority w:val="39"/>
    <w:semiHidden/>
    <w:unhideWhenUsed/>
    <w:qFormat/>
    <w:rsid w:val="003B1E71"/>
    <w:pPr>
      <w:keepLines/>
      <w:spacing w:before="480" w:line="276" w:lineRule="auto"/>
      <w:jc w:val="both"/>
      <w:outlineLvl w:val="9"/>
    </w:pPr>
    <w:rPr>
      <w:rFonts w:ascii="Cambria" w:eastAsia="MS Gothic" w:hAnsi="Cambria"/>
      <w:color w:val="365F91"/>
      <w:kern w:val="0"/>
      <w:szCs w:val="28"/>
      <w:lang w:val="en-US" w:eastAsia="ja-JP"/>
    </w:rPr>
  </w:style>
  <w:style w:type="character" w:customStyle="1" w:styleId="Heading5Char">
    <w:name w:val="Heading 5 Char"/>
    <w:link w:val="Heading5"/>
    <w:uiPriority w:val="9"/>
    <w:rsid w:val="003B1E71"/>
    <w:rPr>
      <w:rFonts w:ascii="Times New Roman" w:eastAsia="Times New Roman" w:hAnsi="Times New Roman"/>
      <w:bCs/>
      <w:i/>
      <w:iCs/>
      <w:sz w:val="24"/>
      <w:szCs w:val="26"/>
    </w:rPr>
  </w:style>
  <w:style w:type="paragraph" w:styleId="TOC1">
    <w:name w:val="toc 1"/>
    <w:basedOn w:val="Normal"/>
    <w:next w:val="Normal"/>
    <w:autoRedefine/>
    <w:uiPriority w:val="39"/>
    <w:unhideWhenUsed/>
    <w:qFormat/>
    <w:rsid w:val="008A4737"/>
    <w:pPr>
      <w:tabs>
        <w:tab w:val="right" w:leader="dot" w:pos="9016"/>
      </w:tabs>
      <w:spacing w:after="120"/>
      <w:jc w:val="left"/>
    </w:pPr>
    <w:rPr>
      <w:rFonts w:asciiTheme="minorHAnsi" w:hAnsiTheme="minorHAnsi"/>
      <w:b/>
      <w:caps/>
      <w:sz w:val="22"/>
      <w:u w:val="single"/>
    </w:rPr>
  </w:style>
  <w:style w:type="paragraph" w:styleId="TOC2">
    <w:name w:val="toc 2"/>
    <w:basedOn w:val="Normal"/>
    <w:next w:val="Normal"/>
    <w:autoRedefine/>
    <w:uiPriority w:val="39"/>
    <w:unhideWhenUsed/>
    <w:qFormat/>
    <w:rsid w:val="003B1E71"/>
    <w:pPr>
      <w:jc w:val="left"/>
    </w:pPr>
    <w:rPr>
      <w:rFonts w:asciiTheme="minorHAnsi" w:hAnsiTheme="minorHAnsi"/>
      <w:b/>
      <w:smallCaps/>
      <w:sz w:val="22"/>
    </w:rPr>
  </w:style>
  <w:style w:type="paragraph" w:styleId="TOC3">
    <w:name w:val="toc 3"/>
    <w:basedOn w:val="Normal"/>
    <w:next w:val="Normal"/>
    <w:autoRedefine/>
    <w:uiPriority w:val="39"/>
    <w:unhideWhenUsed/>
    <w:qFormat/>
    <w:rsid w:val="003B1E71"/>
    <w:pPr>
      <w:jc w:val="left"/>
    </w:pPr>
    <w:rPr>
      <w:rFonts w:asciiTheme="minorHAnsi" w:hAnsiTheme="minorHAnsi"/>
      <w:smallCaps/>
      <w:sz w:val="22"/>
    </w:rPr>
  </w:style>
  <w:style w:type="character" w:styleId="Emphasis">
    <w:name w:val="Emphasis"/>
    <w:aliases w:val="Norm"/>
    <w:qFormat/>
    <w:rsid w:val="003B1E71"/>
    <w:rPr>
      <w:rFonts w:ascii="Times New Roman" w:hAnsi="Times New Roman"/>
      <w:iCs/>
      <w:sz w:val="24"/>
    </w:rPr>
  </w:style>
  <w:style w:type="character" w:styleId="CommentReference">
    <w:name w:val="annotation reference"/>
    <w:uiPriority w:val="99"/>
    <w:semiHidden/>
    <w:unhideWhenUsed/>
    <w:rsid w:val="009A2EF8"/>
    <w:rPr>
      <w:sz w:val="18"/>
      <w:szCs w:val="18"/>
    </w:rPr>
  </w:style>
  <w:style w:type="paragraph" w:styleId="CommentText">
    <w:name w:val="annotation text"/>
    <w:basedOn w:val="Normal"/>
    <w:link w:val="CommentTextChar"/>
    <w:uiPriority w:val="99"/>
    <w:semiHidden/>
    <w:unhideWhenUsed/>
    <w:rsid w:val="009A2EF8"/>
    <w:rPr>
      <w:szCs w:val="24"/>
    </w:rPr>
  </w:style>
  <w:style w:type="character" w:customStyle="1" w:styleId="CommentTextChar">
    <w:name w:val="Comment Text Char"/>
    <w:link w:val="CommentText"/>
    <w:uiPriority w:val="99"/>
    <w:semiHidden/>
    <w:rsid w:val="009A2EF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A2EF8"/>
    <w:rPr>
      <w:b/>
      <w:bCs/>
      <w:sz w:val="20"/>
      <w:szCs w:val="20"/>
    </w:rPr>
  </w:style>
  <w:style w:type="character" w:customStyle="1" w:styleId="CommentSubjectChar">
    <w:name w:val="Comment Subject Char"/>
    <w:link w:val="CommentSubject"/>
    <w:uiPriority w:val="99"/>
    <w:semiHidden/>
    <w:rsid w:val="009A2EF8"/>
    <w:rPr>
      <w:rFonts w:ascii="Times New Roman" w:hAnsi="Times New Roman"/>
      <w:b/>
      <w:bCs/>
      <w:sz w:val="24"/>
      <w:szCs w:val="24"/>
    </w:rPr>
  </w:style>
  <w:style w:type="paragraph" w:styleId="BalloonText">
    <w:name w:val="Balloon Text"/>
    <w:basedOn w:val="Normal"/>
    <w:link w:val="BalloonTextChar"/>
    <w:uiPriority w:val="99"/>
    <w:semiHidden/>
    <w:unhideWhenUsed/>
    <w:rsid w:val="009A2EF8"/>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9A2EF8"/>
    <w:rPr>
      <w:rFonts w:ascii="Lucida Grande" w:hAnsi="Lucida Grande"/>
      <w:sz w:val="18"/>
      <w:szCs w:val="18"/>
    </w:rPr>
  </w:style>
  <w:style w:type="table" w:styleId="TableGrid">
    <w:name w:val="Table Grid"/>
    <w:basedOn w:val="TableNormal"/>
    <w:uiPriority w:val="59"/>
    <w:rsid w:val="00D020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Shading1-Accent11">
    <w:name w:val="Medium Shading 1 - Accent 11"/>
    <w:uiPriority w:val="1"/>
    <w:qFormat/>
    <w:rsid w:val="00FE3315"/>
    <w:pPr>
      <w:spacing w:after="60" w:line="360" w:lineRule="auto"/>
      <w:jc w:val="both"/>
    </w:pPr>
    <w:rPr>
      <w:rFonts w:ascii="Times New Roman" w:hAnsi="Times New Roman"/>
      <w:sz w:val="24"/>
      <w:szCs w:val="22"/>
      <w:lang w:eastAsia="en-US"/>
    </w:rPr>
  </w:style>
  <w:style w:type="paragraph" w:styleId="Header">
    <w:name w:val="header"/>
    <w:basedOn w:val="Normal"/>
    <w:link w:val="HeaderChar"/>
    <w:uiPriority w:val="99"/>
    <w:unhideWhenUsed/>
    <w:rsid w:val="00A311EC"/>
    <w:pPr>
      <w:tabs>
        <w:tab w:val="center" w:pos="4513"/>
        <w:tab w:val="right" w:pos="9026"/>
      </w:tabs>
    </w:pPr>
  </w:style>
  <w:style w:type="character" w:customStyle="1" w:styleId="HeaderChar">
    <w:name w:val="Header Char"/>
    <w:link w:val="Header"/>
    <w:uiPriority w:val="99"/>
    <w:rsid w:val="00A311EC"/>
    <w:rPr>
      <w:rFonts w:ascii="Times New Roman" w:hAnsi="Times New Roman"/>
      <w:sz w:val="24"/>
      <w:szCs w:val="22"/>
      <w:lang w:eastAsia="en-US"/>
    </w:rPr>
  </w:style>
  <w:style w:type="paragraph" w:styleId="Footer">
    <w:name w:val="footer"/>
    <w:basedOn w:val="Normal"/>
    <w:link w:val="FooterChar"/>
    <w:uiPriority w:val="99"/>
    <w:unhideWhenUsed/>
    <w:rsid w:val="00A311EC"/>
    <w:pPr>
      <w:tabs>
        <w:tab w:val="center" w:pos="4513"/>
        <w:tab w:val="right" w:pos="9026"/>
      </w:tabs>
    </w:pPr>
  </w:style>
  <w:style w:type="character" w:customStyle="1" w:styleId="FooterChar">
    <w:name w:val="Footer Char"/>
    <w:link w:val="Footer"/>
    <w:uiPriority w:val="99"/>
    <w:rsid w:val="00A311EC"/>
    <w:rPr>
      <w:rFonts w:ascii="Times New Roman" w:hAnsi="Times New Roman"/>
      <w:sz w:val="24"/>
      <w:szCs w:val="22"/>
      <w:lang w:eastAsia="en-US"/>
    </w:rPr>
  </w:style>
  <w:style w:type="character" w:styleId="Hyperlink">
    <w:name w:val="Hyperlink"/>
    <w:basedOn w:val="DefaultParagraphFont"/>
    <w:uiPriority w:val="99"/>
    <w:unhideWhenUsed/>
    <w:rsid w:val="008A6FF5"/>
    <w:rPr>
      <w:color w:val="0000FF" w:themeColor="hyperlink"/>
      <w:u w:val="single"/>
    </w:rPr>
  </w:style>
  <w:style w:type="paragraph" w:styleId="TOCHeading">
    <w:name w:val="TOC Heading"/>
    <w:basedOn w:val="Heading1"/>
    <w:next w:val="Normal"/>
    <w:uiPriority w:val="39"/>
    <w:unhideWhenUsed/>
    <w:qFormat/>
    <w:rsid w:val="008A4737"/>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rPr>
  </w:style>
  <w:style w:type="paragraph" w:styleId="TOC4">
    <w:name w:val="toc 4"/>
    <w:basedOn w:val="Normal"/>
    <w:next w:val="Normal"/>
    <w:autoRedefine/>
    <w:uiPriority w:val="39"/>
    <w:unhideWhenUsed/>
    <w:rsid w:val="008A4737"/>
    <w:pPr>
      <w:jc w:val="left"/>
    </w:pPr>
    <w:rPr>
      <w:rFonts w:asciiTheme="minorHAnsi" w:hAnsiTheme="minorHAnsi"/>
      <w:sz w:val="22"/>
    </w:rPr>
  </w:style>
  <w:style w:type="paragraph" w:styleId="TOC5">
    <w:name w:val="toc 5"/>
    <w:basedOn w:val="Normal"/>
    <w:next w:val="Normal"/>
    <w:autoRedefine/>
    <w:uiPriority w:val="39"/>
    <w:unhideWhenUsed/>
    <w:rsid w:val="008A4737"/>
    <w:pPr>
      <w:jc w:val="left"/>
    </w:pPr>
    <w:rPr>
      <w:rFonts w:asciiTheme="minorHAnsi" w:hAnsiTheme="minorHAnsi"/>
      <w:sz w:val="22"/>
    </w:rPr>
  </w:style>
  <w:style w:type="paragraph" w:styleId="TOC6">
    <w:name w:val="toc 6"/>
    <w:basedOn w:val="Normal"/>
    <w:next w:val="Normal"/>
    <w:autoRedefine/>
    <w:uiPriority w:val="39"/>
    <w:unhideWhenUsed/>
    <w:rsid w:val="008A4737"/>
    <w:pPr>
      <w:jc w:val="left"/>
    </w:pPr>
    <w:rPr>
      <w:rFonts w:asciiTheme="minorHAnsi" w:hAnsiTheme="minorHAnsi"/>
      <w:sz w:val="22"/>
    </w:rPr>
  </w:style>
  <w:style w:type="paragraph" w:styleId="TOC7">
    <w:name w:val="toc 7"/>
    <w:basedOn w:val="Normal"/>
    <w:next w:val="Normal"/>
    <w:autoRedefine/>
    <w:uiPriority w:val="39"/>
    <w:unhideWhenUsed/>
    <w:rsid w:val="008A4737"/>
    <w:pPr>
      <w:jc w:val="left"/>
    </w:pPr>
    <w:rPr>
      <w:rFonts w:asciiTheme="minorHAnsi" w:hAnsiTheme="minorHAnsi"/>
      <w:sz w:val="22"/>
    </w:rPr>
  </w:style>
  <w:style w:type="paragraph" w:styleId="TOC8">
    <w:name w:val="toc 8"/>
    <w:basedOn w:val="Normal"/>
    <w:next w:val="Normal"/>
    <w:autoRedefine/>
    <w:uiPriority w:val="39"/>
    <w:unhideWhenUsed/>
    <w:rsid w:val="008A4737"/>
    <w:pPr>
      <w:jc w:val="left"/>
    </w:pPr>
    <w:rPr>
      <w:rFonts w:asciiTheme="minorHAnsi" w:hAnsiTheme="minorHAnsi"/>
      <w:sz w:val="22"/>
    </w:rPr>
  </w:style>
  <w:style w:type="paragraph" w:styleId="TOC9">
    <w:name w:val="toc 9"/>
    <w:basedOn w:val="Normal"/>
    <w:next w:val="Normal"/>
    <w:autoRedefine/>
    <w:uiPriority w:val="39"/>
    <w:unhideWhenUsed/>
    <w:rsid w:val="008A4737"/>
    <w:pPr>
      <w:jc w:val="left"/>
    </w:pPr>
    <w:rPr>
      <w:rFonts w:asciiTheme="minorHAnsi" w:hAnsiTheme="minorHAnsi"/>
      <w:sz w:val="22"/>
    </w:rPr>
  </w:style>
  <w:style w:type="paragraph" w:styleId="ListParagraph">
    <w:name w:val="List Paragraph"/>
    <w:basedOn w:val="Normal"/>
    <w:uiPriority w:val="34"/>
    <w:qFormat/>
    <w:rsid w:val="00A968C9"/>
    <w:pPr>
      <w:ind w:left="720"/>
      <w:contextualSpacing/>
    </w:pPr>
  </w:style>
  <w:style w:type="paragraph" w:customStyle="1" w:styleId="EndNoteBibliographyTitle">
    <w:name w:val="EndNote Bibliography Title"/>
    <w:basedOn w:val="Normal"/>
    <w:link w:val="EndNoteBibliographyTitleChar"/>
    <w:rsid w:val="00044FD1"/>
    <w:pPr>
      <w:jc w:val="center"/>
    </w:pPr>
    <w:rPr>
      <w:noProof/>
      <w:lang w:val="en-US"/>
    </w:rPr>
  </w:style>
  <w:style w:type="character" w:customStyle="1" w:styleId="EndNoteBibliographyTitleChar">
    <w:name w:val="EndNote Bibliography Title Char"/>
    <w:basedOn w:val="DefaultParagraphFont"/>
    <w:link w:val="EndNoteBibliographyTitle"/>
    <w:rsid w:val="00044FD1"/>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044FD1"/>
    <w:pPr>
      <w:spacing w:line="240" w:lineRule="auto"/>
    </w:pPr>
    <w:rPr>
      <w:noProof/>
      <w:lang w:val="en-US"/>
    </w:rPr>
  </w:style>
  <w:style w:type="character" w:customStyle="1" w:styleId="EndNoteBibliographyChar">
    <w:name w:val="EndNote Bibliography Char"/>
    <w:basedOn w:val="DefaultParagraphFont"/>
    <w:link w:val="EndNoteBibliography"/>
    <w:rsid w:val="00044FD1"/>
    <w:rPr>
      <w:rFonts w:ascii="Times New Roman" w:hAnsi="Times New Roman"/>
      <w:noProof/>
      <w:sz w:val="24"/>
      <w:szCs w:val="22"/>
      <w:lang w:val="en-US" w:eastAsia="en-US"/>
    </w:rPr>
  </w:style>
  <w:style w:type="paragraph" w:styleId="Revision">
    <w:name w:val="Revision"/>
    <w:hidden/>
    <w:uiPriority w:val="99"/>
    <w:semiHidden/>
    <w:rsid w:val="00D751F0"/>
    <w:rPr>
      <w:rFonts w:ascii="Times New Roman" w:hAnsi="Times New Roman"/>
      <w:sz w:val="24"/>
      <w:szCs w:val="22"/>
      <w:lang w:eastAsia="en-US"/>
    </w:rPr>
  </w:style>
  <w:style w:type="character" w:styleId="LineNumber">
    <w:name w:val="line number"/>
    <w:basedOn w:val="DefaultParagraphFont"/>
    <w:uiPriority w:val="99"/>
    <w:semiHidden/>
    <w:unhideWhenUsed/>
    <w:rsid w:val="006A601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62D4"/>
    <w:pPr>
      <w:spacing w:line="360"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E02F0A"/>
    <w:pPr>
      <w:keepNext/>
      <w:spacing w:after="120"/>
      <w:jc w:val="center"/>
      <w:outlineLvl w:val="0"/>
    </w:pPr>
    <w:rPr>
      <w:rFonts w:eastAsia="Times New Roman"/>
      <w:b/>
      <w:bCs/>
      <w:caps/>
      <w:kern w:val="32"/>
      <w:szCs w:val="24"/>
      <w:lang w:val="x-none"/>
    </w:rPr>
  </w:style>
  <w:style w:type="paragraph" w:styleId="Heading2">
    <w:name w:val="heading 2"/>
    <w:basedOn w:val="Normal"/>
    <w:next w:val="Normal"/>
    <w:link w:val="Heading2Char"/>
    <w:autoRedefine/>
    <w:uiPriority w:val="9"/>
    <w:qFormat/>
    <w:rsid w:val="00592D76"/>
    <w:pPr>
      <w:keepNext/>
      <w:spacing w:after="120"/>
      <w:jc w:val="center"/>
      <w:outlineLvl w:val="1"/>
    </w:pPr>
    <w:rPr>
      <w:rFonts w:eastAsia="Times New Roman"/>
      <w:b/>
      <w:bCs/>
      <w:iCs/>
      <w:szCs w:val="28"/>
      <w:lang w:val="x-none"/>
    </w:rPr>
  </w:style>
  <w:style w:type="paragraph" w:styleId="Heading3">
    <w:name w:val="heading 3"/>
    <w:basedOn w:val="Normal"/>
    <w:next w:val="Normal"/>
    <w:link w:val="Heading3Char"/>
    <w:uiPriority w:val="9"/>
    <w:qFormat/>
    <w:rsid w:val="00F42783"/>
    <w:pPr>
      <w:keepNext/>
      <w:jc w:val="left"/>
      <w:outlineLvl w:val="2"/>
    </w:pPr>
    <w:rPr>
      <w:rFonts w:eastAsia="Times New Roman"/>
      <w:b/>
      <w:bCs/>
      <w:szCs w:val="26"/>
      <w:lang w:val="x-none"/>
    </w:rPr>
  </w:style>
  <w:style w:type="paragraph" w:styleId="Heading4">
    <w:name w:val="heading 4"/>
    <w:basedOn w:val="Normal"/>
    <w:next w:val="Normal"/>
    <w:link w:val="Heading4Char"/>
    <w:uiPriority w:val="9"/>
    <w:qFormat/>
    <w:rsid w:val="00233880"/>
    <w:pPr>
      <w:keepNext/>
      <w:outlineLvl w:val="3"/>
    </w:pPr>
    <w:rPr>
      <w:rFonts w:eastAsia="Times New Roman"/>
      <w:bCs/>
      <w:i/>
      <w:szCs w:val="28"/>
    </w:rPr>
  </w:style>
  <w:style w:type="paragraph" w:styleId="Heading5">
    <w:name w:val="heading 5"/>
    <w:basedOn w:val="Normal"/>
    <w:next w:val="Normal"/>
    <w:link w:val="Heading5Char"/>
    <w:uiPriority w:val="9"/>
    <w:qFormat/>
    <w:rsid w:val="003B1E71"/>
    <w:pPr>
      <w:spacing w:before="240" w:after="60"/>
      <w:jc w:val="left"/>
      <w:outlineLvl w:val="4"/>
    </w:pPr>
    <w:rPr>
      <w:rFonts w:eastAsia="Times New Roman"/>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02F0A"/>
    <w:rPr>
      <w:rFonts w:ascii="Times New Roman" w:eastAsia="Times New Roman" w:hAnsi="Times New Roman"/>
      <w:b/>
      <w:bCs/>
      <w:caps/>
      <w:kern w:val="32"/>
      <w:sz w:val="24"/>
      <w:szCs w:val="24"/>
      <w:lang w:val="x-none" w:eastAsia="en-US"/>
    </w:rPr>
  </w:style>
  <w:style w:type="character" w:customStyle="1" w:styleId="Heading2Char">
    <w:name w:val="Heading 2 Char"/>
    <w:link w:val="Heading2"/>
    <w:uiPriority w:val="9"/>
    <w:rsid w:val="00592D76"/>
    <w:rPr>
      <w:rFonts w:ascii="Times New Roman" w:eastAsia="Times New Roman" w:hAnsi="Times New Roman"/>
      <w:b/>
      <w:bCs/>
      <w:iCs/>
      <w:sz w:val="24"/>
      <w:szCs w:val="28"/>
      <w:lang w:val="x-none" w:eastAsia="en-US"/>
    </w:rPr>
  </w:style>
  <w:style w:type="character" w:customStyle="1" w:styleId="Heading3Char">
    <w:name w:val="Heading 3 Char"/>
    <w:link w:val="Heading3"/>
    <w:uiPriority w:val="9"/>
    <w:rsid w:val="00F42783"/>
    <w:rPr>
      <w:rFonts w:ascii="Times New Roman" w:eastAsia="Times New Roman" w:hAnsi="Times New Roman"/>
      <w:b/>
      <w:bCs/>
      <w:sz w:val="24"/>
      <w:szCs w:val="26"/>
      <w:lang w:val="x-none" w:eastAsia="en-US"/>
    </w:rPr>
  </w:style>
  <w:style w:type="character" w:customStyle="1" w:styleId="Heading4Char">
    <w:name w:val="Heading 4 Char"/>
    <w:link w:val="Heading4"/>
    <w:uiPriority w:val="9"/>
    <w:rsid w:val="00233880"/>
    <w:rPr>
      <w:rFonts w:ascii="Times New Roman" w:eastAsia="Times New Roman" w:hAnsi="Times New Roman"/>
      <w:bCs/>
      <w:i/>
      <w:sz w:val="24"/>
      <w:szCs w:val="28"/>
      <w:lang w:eastAsia="en-US"/>
    </w:rPr>
  </w:style>
  <w:style w:type="paragraph" w:styleId="Caption">
    <w:name w:val="caption"/>
    <w:basedOn w:val="Normal"/>
    <w:next w:val="Normal"/>
    <w:uiPriority w:val="35"/>
    <w:qFormat/>
    <w:rsid w:val="003B1E71"/>
    <w:rPr>
      <w:bCs/>
      <w:sz w:val="20"/>
      <w:szCs w:val="20"/>
    </w:rPr>
  </w:style>
  <w:style w:type="paragraph" w:styleId="Title">
    <w:name w:val="Title"/>
    <w:basedOn w:val="Normal"/>
    <w:next w:val="Normal"/>
    <w:link w:val="TitleChar"/>
    <w:uiPriority w:val="10"/>
    <w:qFormat/>
    <w:rsid w:val="003B1E71"/>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3B1E71"/>
    <w:rPr>
      <w:rFonts w:ascii="Cambria" w:eastAsia="Times New Roman" w:hAnsi="Cambria"/>
      <w:b/>
      <w:bCs/>
      <w:kern w:val="28"/>
      <w:sz w:val="32"/>
      <w:szCs w:val="32"/>
    </w:rPr>
  </w:style>
  <w:style w:type="paragraph" w:customStyle="1" w:styleId="MediumGrid2-Accent11">
    <w:name w:val="Medium Grid 2 - Accent 11"/>
    <w:aliases w:val="Notes"/>
    <w:uiPriority w:val="1"/>
    <w:qFormat/>
    <w:rsid w:val="003B1E71"/>
    <w:rPr>
      <w:szCs w:val="22"/>
      <w:lang w:eastAsia="en-US"/>
    </w:rPr>
  </w:style>
  <w:style w:type="paragraph" w:customStyle="1" w:styleId="TOCHeading1">
    <w:name w:val="TOC Heading1"/>
    <w:basedOn w:val="Heading1"/>
    <w:next w:val="Normal"/>
    <w:uiPriority w:val="39"/>
    <w:semiHidden/>
    <w:unhideWhenUsed/>
    <w:qFormat/>
    <w:rsid w:val="003B1E71"/>
    <w:pPr>
      <w:keepLines/>
      <w:spacing w:before="480" w:line="276" w:lineRule="auto"/>
      <w:jc w:val="both"/>
      <w:outlineLvl w:val="9"/>
    </w:pPr>
    <w:rPr>
      <w:rFonts w:ascii="Cambria" w:eastAsia="MS Gothic" w:hAnsi="Cambria"/>
      <w:color w:val="365F91"/>
      <w:kern w:val="0"/>
      <w:szCs w:val="28"/>
      <w:lang w:val="en-US" w:eastAsia="ja-JP"/>
    </w:rPr>
  </w:style>
  <w:style w:type="character" w:customStyle="1" w:styleId="Heading5Char">
    <w:name w:val="Heading 5 Char"/>
    <w:link w:val="Heading5"/>
    <w:uiPriority w:val="9"/>
    <w:rsid w:val="003B1E71"/>
    <w:rPr>
      <w:rFonts w:ascii="Times New Roman" w:eastAsia="Times New Roman" w:hAnsi="Times New Roman"/>
      <w:bCs/>
      <w:i/>
      <w:iCs/>
      <w:sz w:val="24"/>
      <w:szCs w:val="26"/>
    </w:rPr>
  </w:style>
  <w:style w:type="paragraph" w:styleId="TOC1">
    <w:name w:val="toc 1"/>
    <w:basedOn w:val="Normal"/>
    <w:next w:val="Normal"/>
    <w:autoRedefine/>
    <w:uiPriority w:val="39"/>
    <w:unhideWhenUsed/>
    <w:qFormat/>
    <w:rsid w:val="008A4737"/>
    <w:pPr>
      <w:tabs>
        <w:tab w:val="right" w:leader="dot" w:pos="9016"/>
      </w:tabs>
      <w:spacing w:after="120"/>
      <w:jc w:val="left"/>
    </w:pPr>
    <w:rPr>
      <w:rFonts w:asciiTheme="minorHAnsi" w:hAnsiTheme="minorHAnsi"/>
      <w:b/>
      <w:caps/>
      <w:sz w:val="22"/>
      <w:u w:val="single"/>
    </w:rPr>
  </w:style>
  <w:style w:type="paragraph" w:styleId="TOC2">
    <w:name w:val="toc 2"/>
    <w:basedOn w:val="Normal"/>
    <w:next w:val="Normal"/>
    <w:autoRedefine/>
    <w:uiPriority w:val="39"/>
    <w:unhideWhenUsed/>
    <w:qFormat/>
    <w:rsid w:val="003B1E71"/>
    <w:pPr>
      <w:jc w:val="left"/>
    </w:pPr>
    <w:rPr>
      <w:rFonts w:asciiTheme="minorHAnsi" w:hAnsiTheme="minorHAnsi"/>
      <w:b/>
      <w:smallCaps/>
      <w:sz w:val="22"/>
    </w:rPr>
  </w:style>
  <w:style w:type="paragraph" w:styleId="TOC3">
    <w:name w:val="toc 3"/>
    <w:basedOn w:val="Normal"/>
    <w:next w:val="Normal"/>
    <w:autoRedefine/>
    <w:uiPriority w:val="39"/>
    <w:unhideWhenUsed/>
    <w:qFormat/>
    <w:rsid w:val="003B1E71"/>
    <w:pPr>
      <w:jc w:val="left"/>
    </w:pPr>
    <w:rPr>
      <w:rFonts w:asciiTheme="minorHAnsi" w:hAnsiTheme="minorHAnsi"/>
      <w:smallCaps/>
      <w:sz w:val="22"/>
    </w:rPr>
  </w:style>
  <w:style w:type="character" w:styleId="Emphasis">
    <w:name w:val="Emphasis"/>
    <w:aliases w:val="Norm"/>
    <w:qFormat/>
    <w:rsid w:val="003B1E71"/>
    <w:rPr>
      <w:rFonts w:ascii="Times New Roman" w:hAnsi="Times New Roman"/>
      <w:iCs/>
      <w:sz w:val="24"/>
    </w:rPr>
  </w:style>
  <w:style w:type="character" w:styleId="CommentReference">
    <w:name w:val="annotation reference"/>
    <w:uiPriority w:val="99"/>
    <w:semiHidden/>
    <w:unhideWhenUsed/>
    <w:rsid w:val="009A2EF8"/>
    <w:rPr>
      <w:sz w:val="18"/>
      <w:szCs w:val="18"/>
    </w:rPr>
  </w:style>
  <w:style w:type="paragraph" w:styleId="CommentText">
    <w:name w:val="annotation text"/>
    <w:basedOn w:val="Normal"/>
    <w:link w:val="CommentTextChar"/>
    <w:uiPriority w:val="99"/>
    <w:semiHidden/>
    <w:unhideWhenUsed/>
    <w:rsid w:val="009A2EF8"/>
    <w:rPr>
      <w:szCs w:val="24"/>
    </w:rPr>
  </w:style>
  <w:style w:type="character" w:customStyle="1" w:styleId="CommentTextChar">
    <w:name w:val="Comment Text Char"/>
    <w:link w:val="CommentText"/>
    <w:uiPriority w:val="99"/>
    <w:semiHidden/>
    <w:rsid w:val="009A2EF8"/>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A2EF8"/>
    <w:rPr>
      <w:b/>
      <w:bCs/>
      <w:sz w:val="20"/>
      <w:szCs w:val="20"/>
    </w:rPr>
  </w:style>
  <w:style w:type="character" w:customStyle="1" w:styleId="CommentSubjectChar">
    <w:name w:val="Comment Subject Char"/>
    <w:link w:val="CommentSubject"/>
    <w:uiPriority w:val="99"/>
    <w:semiHidden/>
    <w:rsid w:val="009A2EF8"/>
    <w:rPr>
      <w:rFonts w:ascii="Times New Roman" w:hAnsi="Times New Roman"/>
      <w:b/>
      <w:bCs/>
      <w:sz w:val="24"/>
      <w:szCs w:val="24"/>
    </w:rPr>
  </w:style>
  <w:style w:type="paragraph" w:styleId="BalloonText">
    <w:name w:val="Balloon Text"/>
    <w:basedOn w:val="Normal"/>
    <w:link w:val="BalloonTextChar"/>
    <w:uiPriority w:val="99"/>
    <w:semiHidden/>
    <w:unhideWhenUsed/>
    <w:rsid w:val="009A2EF8"/>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9A2EF8"/>
    <w:rPr>
      <w:rFonts w:ascii="Lucida Grande" w:hAnsi="Lucida Grande"/>
      <w:sz w:val="18"/>
      <w:szCs w:val="18"/>
    </w:rPr>
  </w:style>
  <w:style w:type="table" w:styleId="TableGrid">
    <w:name w:val="Table Grid"/>
    <w:basedOn w:val="TableNormal"/>
    <w:uiPriority w:val="59"/>
    <w:rsid w:val="00D020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Shading1-Accent11">
    <w:name w:val="Medium Shading 1 - Accent 11"/>
    <w:uiPriority w:val="1"/>
    <w:qFormat/>
    <w:rsid w:val="00FE3315"/>
    <w:pPr>
      <w:spacing w:after="60" w:line="360" w:lineRule="auto"/>
      <w:jc w:val="both"/>
    </w:pPr>
    <w:rPr>
      <w:rFonts w:ascii="Times New Roman" w:hAnsi="Times New Roman"/>
      <w:sz w:val="24"/>
      <w:szCs w:val="22"/>
      <w:lang w:eastAsia="en-US"/>
    </w:rPr>
  </w:style>
  <w:style w:type="paragraph" w:styleId="Header">
    <w:name w:val="header"/>
    <w:basedOn w:val="Normal"/>
    <w:link w:val="HeaderChar"/>
    <w:uiPriority w:val="99"/>
    <w:unhideWhenUsed/>
    <w:rsid w:val="00A311EC"/>
    <w:pPr>
      <w:tabs>
        <w:tab w:val="center" w:pos="4513"/>
        <w:tab w:val="right" w:pos="9026"/>
      </w:tabs>
    </w:pPr>
  </w:style>
  <w:style w:type="character" w:customStyle="1" w:styleId="HeaderChar">
    <w:name w:val="Header Char"/>
    <w:link w:val="Header"/>
    <w:uiPriority w:val="99"/>
    <w:rsid w:val="00A311EC"/>
    <w:rPr>
      <w:rFonts w:ascii="Times New Roman" w:hAnsi="Times New Roman"/>
      <w:sz w:val="24"/>
      <w:szCs w:val="22"/>
      <w:lang w:eastAsia="en-US"/>
    </w:rPr>
  </w:style>
  <w:style w:type="paragraph" w:styleId="Footer">
    <w:name w:val="footer"/>
    <w:basedOn w:val="Normal"/>
    <w:link w:val="FooterChar"/>
    <w:uiPriority w:val="99"/>
    <w:unhideWhenUsed/>
    <w:rsid w:val="00A311EC"/>
    <w:pPr>
      <w:tabs>
        <w:tab w:val="center" w:pos="4513"/>
        <w:tab w:val="right" w:pos="9026"/>
      </w:tabs>
    </w:pPr>
  </w:style>
  <w:style w:type="character" w:customStyle="1" w:styleId="FooterChar">
    <w:name w:val="Footer Char"/>
    <w:link w:val="Footer"/>
    <w:uiPriority w:val="99"/>
    <w:rsid w:val="00A311EC"/>
    <w:rPr>
      <w:rFonts w:ascii="Times New Roman" w:hAnsi="Times New Roman"/>
      <w:sz w:val="24"/>
      <w:szCs w:val="22"/>
      <w:lang w:eastAsia="en-US"/>
    </w:rPr>
  </w:style>
  <w:style w:type="character" w:styleId="Hyperlink">
    <w:name w:val="Hyperlink"/>
    <w:basedOn w:val="DefaultParagraphFont"/>
    <w:uiPriority w:val="99"/>
    <w:unhideWhenUsed/>
    <w:rsid w:val="008A6FF5"/>
    <w:rPr>
      <w:color w:val="0000FF" w:themeColor="hyperlink"/>
      <w:u w:val="single"/>
    </w:rPr>
  </w:style>
  <w:style w:type="paragraph" w:styleId="TOCHeading">
    <w:name w:val="TOC Heading"/>
    <w:basedOn w:val="Heading1"/>
    <w:next w:val="Normal"/>
    <w:uiPriority w:val="39"/>
    <w:unhideWhenUsed/>
    <w:qFormat/>
    <w:rsid w:val="008A4737"/>
    <w:pPr>
      <w:keepLines/>
      <w:spacing w:before="480" w:line="276" w:lineRule="auto"/>
      <w:jc w:val="left"/>
      <w:outlineLvl w:val="9"/>
    </w:pPr>
    <w:rPr>
      <w:rFonts w:asciiTheme="majorHAnsi" w:eastAsiaTheme="majorEastAsia" w:hAnsiTheme="majorHAnsi" w:cstheme="majorBidi"/>
      <w:color w:val="365F91" w:themeColor="accent1" w:themeShade="BF"/>
      <w:kern w:val="0"/>
      <w:sz w:val="28"/>
      <w:szCs w:val="28"/>
      <w:lang w:val="en-US"/>
    </w:rPr>
  </w:style>
  <w:style w:type="paragraph" w:styleId="TOC4">
    <w:name w:val="toc 4"/>
    <w:basedOn w:val="Normal"/>
    <w:next w:val="Normal"/>
    <w:autoRedefine/>
    <w:uiPriority w:val="39"/>
    <w:unhideWhenUsed/>
    <w:rsid w:val="008A4737"/>
    <w:pPr>
      <w:jc w:val="left"/>
    </w:pPr>
    <w:rPr>
      <w:rFonts w:asciiTheme="minorHAnsi" w:hAnsiTheme="minorHAnsi"/>
      <w:sz w:val="22"/>
    </w:rPr>
  </w:style>
  <w:style w:type="paragraph" w:styleId="TOC5">
    <w:name w:val="toc 5"/>
    <w:basedOn w:val="Normal"/>
    <w:next w:val="Normal"/>
    <w:autoRedefine/>
    <w:uiPriority w:val="39"/>
    <w:unhideWhenUsed/>
    <w:rsid w:val="008A4737"/>
    <w:pPr>
      <w:jc w:val="left"/>
    </w:pPr>
    <w:rPr>
      <w:rFonts w:asciiTheme="minorHAnsi" w:hAnsiTheme="minorHAnsi"/>
      <w:sz w:val="22"/>
    </w:rPr>
  </w:style>
  <w:style w:type="paragraph" w:styleId="TOC6">
    <w:name w:val="toc 6"/>
    <w:basedOn w:val="Normal"/>
    <w:next w:val="Normal"/>
    <w:autoRedefine/>
    <w:uiPriority w:val="39"/>
    <w:unhideWhenUsed/>
    <w:rsid w:val="008A4737"/>
    <w:pPr>
      <w:jc w:val="left"/>
    </w:pPr>
    <w:rPr>
      <w:rFonts w:asciiTheme="minorHAnsi" w:hAnsiTheme="minorHAnsi"/>
      <w:sz w:val="22"/>
    </w:rPr>
  </w:style>
  <w:style w:type="paragraph" w:styleId="TOC7">
    <w:name w:val="toc 7"/>
    <w:basedOn w:val="Normal"/>
    <w:next w:val="Normal"/>
    <w:autoRedefine/>
    <w:uiPriority w:val="39"/>
    <w:unhideWhenUsed/>
    <w:rsid w:val="008A4737"/>
    <w:pPr>
      <w:jc w:val="left"/>
    </w:pPr>
    <w:rPr>
      <w:rFonts w:asciiTheme="minorHAnsi" w:hAnsiTheme="minorHAnsi"/>
      <w:sz w:val="22"/>
    </w:rPr>
  </w:style>
  <w:style w:type="paragraph" w:styleId="TOC8">
    <w:name w:val="toc 8"/>
    <w:basedOn w:val="Normal"/>
    <w:next w:val="Normal"/>
    <w:autoRedefine/>
    <w:uiPriority w:val="39"/>
    <w:unhideWhenUsed/>
    <w:rsid w:val="008A4737"/>
    <w:pPr>
      <w:jc w:val="left"/>
    </w:pPr>
    <w:rPr>
      <w:rFonts w:asciiTheme="minorHAnsi" w:hAnsiTheme="minorHAnsi"/>
      <w:sz w:val="22"/>
    </w:rPr>
  </w:style>
  <w:style w:type="paragraph" w:styleId="TOC9">
    <w:name w:val="toc 9"/>
    <w:basedOn w:val="Normal"/>
    <w:next w:val="Normal"/>
    <w:autoRedefine/>
    <w:uiPriority w:val="39"/>
    <w:unhideWhenUsed/>
    <w:rsid w:val="008A4737"/>
    <w:pPr>
      <w:jc w:val="left"/>
    </w:pPr>
    <w:rPr>
      <w:rFonts w:asciiTheme="minorHAnsi" w:hAnsiTheme="minorHAnsi"/>
      <w:sz w:val="22"/>
    </w:rPr>
  </w:style>
  <w:style w:type="paragraph" w:styleId="ListParagraph">
    <w:name w:val="List Paragraph"/>
    <w:basedOn w:val="Normal"/>
    <w:uiPriority w:val="34"/>
    <w:qFormat/>
    <w:rsid w:val="00A968C9"/>
    <w:pPr>
      <w:ind w:left="720"/>
      <w:contextualSpacing/>
    </w:pPr>
  </w:style>
  <w:style w:type="paragraph" w:customStyle="1" w:styleId="EndNoteBibliographyTitle">
    <w:name w:val="EndNote Bibliography Title"/>
    <w:basedOn w:val="Normal"/>
    <w:link w:val="EndNoteBibliographyTitleChar"/>
    <w:rsid w:val="00044FD1"/>
    <w:pPr>
      <w:jc w:val="center"/>
    </w:pPr>
    <w:rPr>
      <w:noProof/>
      <w:lang w:val="en-US"/>
    </w:rPr>
  </w:style>
  <w:style w:type="character" w:customStyle="1" w:styleId="EndNoteBibliographyTitleChar">
    <w:name w:val="EndNote Bibliography Title Char"/>
    <w:basedOn w:val="DefaultParagraphFont"/>
    <w:link w:val="EndNoteBibliographyTitle"/>
    <w:rsid w:val="00044FD1"/>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044FD1"/>
    <w:pPr>
      <w:spacing w:line="240" w:lineRule="auto"/>
    </w:pPr>
    <w:rPr>
      <w:noProof/>
      <w:lang w:val="en-US"/>
    </w:rPr>
  </w:style>
  <w:style w:type="character" w:customStyle="1" w:styleId="EndNoteBibliographyChar">
    <w:name w:val="EndNote Bibliography Char"/>
    <w:basedOn w:val="DefaultParagraphFont"/>
    <w:link w:val="EndNoteBibliography"/>
    <w:rsid w:val="00044FD1"/>
    <w:rPr>
      <w:rFonts w:ascii="Times New Roman" w:hAnsi="Times New Roman"/>
      <w:noProof/>
      <w:sz w:val="24"/>
      <w:szCs w:val="22"/>
      <w:lang w:val="en-US" w:eastAsia="en-US"/>
    </w:rPr>
  </w:style>
  <w:style w:type="paragraph" w:styleId="Revision">
    <w:name w:val="Revision"/>
    <w:hidden/>
    <w:uiPriority w:val="99"/>
    <w:semiHidden/>
    <w:rsid w:val="00D751F0"/>
    <w:rPr>
      <w:rFonts w:ascii="Times New Roman" w:hAnsi="Times New Roman"/>
      <w:sz w:val="24"/>
      <w:szCs w:val="22"/>
      <w:lang w:eastAsia="en-US"/>
    </w:rPr>
  </w:style>
  <w:style w:type="character" w:styleId="LineNumber">
    <w:name w:val="line number"/>
    <w:basedOn w:val="DefaultParagraphFont"/>
    <w:uiPriority w:val="99"/>
    <w:semiHidden/>
    <w:unhideWhenUsed/>
    <w:rsid w:val="006A60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164932">
      <w:bodyDiv w:val="1"/>
      <w:marLeft w:val="0"/>
      <w:marRight w:val="0"/>
      <w:marTop w:val="0"/>
      <w:marBottom w:val="0"/>
      <w:divBdr>
        <w:top w:val="none" w:sz="0" w:space="0" w:color="auto"/>
        <w:left w:val="none" w:sz="0" w:space="0" w:color="auto"/>
        <w:bottom w:val="none" w:sz="0" w:space="0" w:color="auto"/>
        <w:right w:val="none" w:sz="0" w:space="0" w:color="auto"/>
      </w:divBdr>
    </w:div>
    <w:div w:id="805706971">
      <w:bodyDiv w:val="1"/>
      <w:marLeft w:val="0"/>
      <w:marRight w:val="0"/>
      <w:marTop w:val="0"/>
      <w:marBottom w:val="0"/>
      <w:divBdr>
        <w:top w:val="none" w:sz="0" w:space="0" w:color="auto"/>
        <w:left w:val="none" w:sz="0" w:space="0" w:color="auto"/>
        <w:bottom w:val="none" w:sz="0" w:space="0" w:color="auto"/>
        <w:right w:val="none" w:sz="0" w:space="0" w:color="auto"/>
      </w:divBdr>
    </w:div>
    <w:div w:id="1835534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evin2.thomas@northumbria.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102CC-DA9E-1D4E-B1C5-1E79D1371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466</Words>
  <Characters>80579</Characters>
  <Application>Microsoft Macintosh Word</Application>
  <DocSecurity>0</DocSecurity>
  <Lines>2014</Lines>
  <Paragraphs>833</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94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Kevin Thomas</cp:lastModifiedBy>
  <cp:revision>2</cp:revision>
  <cp:lastPrinted>2017-01-06T09:13:00Z</cp:lastPrinted>
  <dcterms:created xsi:type="dcterms:W3CDTF">2017-01-06T09:16:00Z</dcterms:created>
  <dcterms:modified xsi:type="dcterms:W3CDTF">2017-01-06T09:16:00Z</dcterms:modified>
</cp:coreProperties>
</file>